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5E5677" w14:textId="77777777" w:rsidR="008E47FE" w:rsidRPr="00A517CA" w:rsidRDefault="00DE460C" w:rsidP="00A517CA">
      <w:pPr>
        <w:jc w:val="center"/>
        <w:rPr>
          <w:b/>
          <w:bCs/>
        </w:rPr>
      </w:pPr>
      <w:r w:rsidRPr="00A517CA">
        <w:rPr>
          <w:b/>
          <w:bCs/>
        </w:rPr>
        <w:t>Transforming Freight Flow Data Collection</w:t>
      </w:r>
    </w:p>
    <w:p w14:paraId="57280D5D" w14:textId="77777777" w:rsidR="008E47FE" w:rsidRDefault="008E47FE" w:rsidP="00A517CA">
      <w:pPr>
        <w:pStyle w:val="BodyText"/>
        <w:jc w:val="center"/>
      </w:pPr>
    </w:p>
    <w:p w14:paraId="3695859F" w14:textId="77777777" w:rsidR="008E47FE" w:rsidRDefault="008E47FE" w:rsidP="00A517CA">
      <w:pPr>
        <w:pStyle w:val="BodyText"/>
        <w:jc w:val="center"/>
      </w:pPr>
    </w:p>
    <w:p w14:paraId="213400A0" w14:textId="4AFF5C6A" w:rsidR="008E47FE" w:rsidRDefault="00DE460C" w:rsidP="00A517CA">
      <w:pPr>
        <w:jc w:val="center"/>
      </w:pPr>
      <w:r>
        <w:t>Milestone</w:t>
      </w:r>
      <w:r w:rsidR="00B156EE">
        <w:t>s #2 and</w:t>
      </w:r>
      <w:r>
        <w:t xml:space="preserve"> #</w:t>
      </w:r>
      <w:r w:rsidR="006703D0">
        <w:t>3</w:t>
      </w:r>
    </w:p>
    <w:p w14:paraId="6308C820" w14:textId="77777777" w:rsidR="008E47FE" w:rsidRDefault="008E47FE" w:rsidP="00A517CA">
      <w:pPr>
        <w:pStyle w:val="BodyText"/>
        <w:jc w:val="center"/>
      </w:pPr>
    </w:p>
    <w:p w14:paraId="62F250D6" w14:textId="49364977" w:rsidR="008E47FE" w:rsidRDefault="00B156EE" w:rsidP="00A517CA">
      <w:pPr>
        <w:pStyle w:val="BodyText"/>
        <w:jc w:val="center"/>
      </w:pPr>
      <w:r w:rsidRPr="00D61E01">
        <w:t>Adaptive Sampling Literature Review and Proposed Methodology</w:t>
      </w:r>
    </w:p>
    <w:p w14:paraId="0513FA16" w14:textId="3193DBC3" w:rsidR="008E47FE" w:rsidRDefault="006703D0" w:rsidP="00A517CA">
      <w:pPr>
        <w:jc w:val="center"/>
      </w:pPr>
      <w:r>
        <w:t xml:space="preserve">Optimization Model Design and Preliminary </w:t>
      </w:r>
      <w:r w:rsidR="00B156EE">
        <w:t>Results</w:t>
      </w:r>
    </w:p>
    <w:p w14:paraId="6A6DD763" w14:textId="77777777" w:rsidR="008E47FE" w:rsidRDefault="008E47FE" w:rsidP="00A517CA">
      <w:pPr>
        <w:pStyle w:val="BodyText"/>
        <w:jc w:val="center"/>
      </w:pPr>
    </w:p>
    <w:p w14:paraId="12ECD00D" w14:textId="77777777" w:rsidR="008E47FE" w:rsidRDefault="008E47FE" w:rsidP="00A517CA">
      <w:pPr>
        <w:pStyle w:val="BodyText"/>
        <w:jc w:val="center"/>
      </w:pPr>
    </w:p>
    <w:p w14:paraId="21F64975" w14:textId="77777777" w:rsidR="008E47FE" w:rsidRDefault="008E47FE" w:rsidP="00A517CA">
      <w:pPr>
        <w:pStyle w:val="BodyText"/>
        <w:jc w:val="center"/>
      </w:pPr>
    </w:p>
    <w:p w14:paraId="006CD2F7" w14:textId="77777777" w:rsidR="008E47FE" w:rsidRDefault="008E47FE" w:rsidP="00A517CA">
      <w:pPr>
        <w:pStyle w:val="BodyText"/>
        <w:jc w:val="center"/>
      </w:pPr>
    </w:p>
    <w:p w14:paraId="69E60FD1" w14:textId="77777777" w:rsidR="008E47FE" w:rsidRDefault="008E47FE" w:rsidP="00A517CA">
      <w:pPr>
        <w:pStyle w:val="BodyText"/>
        <w:jc w:val="center"/>
      </w:pPr>
    </w:p>
    <w:p w14:paraId="39F9A6B6" w14:textId="77777777" w:rsidR="008E47FE" w:rsidRDefault="008E47FE" w:rsidP="00A517CA">
      <w:pPr>
        <w:pStyle w:val="BodyText"/>
        <w:jc w:val="center"/>
      </w:pPr>
    </w:p>
    <w:p w14:paraId="397D54A2" w14:textId="77777777" w:rsidR="008E47FE" w:rsidRDefault="008E47FE" w:rsidP="00A517CA">
      <w:pPr>
        <w:pStyle w:val="BodyText"/>
        <w:jc w:val="center"/>
      </w:pPr>
    </w:p>
    <w:p w14:paraId="18248D64" w14:textId="19F23FB1" w:rsidR="008E47FE" w:rsidRDefault="00DE460C" w:rsidP="00A517CA">
      <w:pPr>
        <w:pStyle w:val="BodyText"/>
        <w:jc w:val="center"/>
      </w:pPr>
      <w:r>
        <w:t>Saeed Ghanbartehrani, Sara Akbar Ghanadian</w:t>
      </w:r>
      <w:r w:rsidR="009418BD">
        <w:t xml:space="preserve">, Mohammad Al </w:t>
      </w:r>
      <w:proofErr w:type="spellStart"/>
      <w:r w:rsidR="009418BD">
        <w:t>Adailah</w:t>
      </w:r>
      <w:proofErr w:type="spellEnd"/>
      <w:r w:rsidR="009418BD">
        <w:t>, Hoda Rahmani</w:t>
      </w:r>
    </w:p>
    <w:p w14:paraId="4D50F431" w14:textId="77777777" w:rsidR="008E47FE" w:rsidRDefault="00DE460C" w:rsidP="00A517CA">
      <w:pPr>
        <w:pStyle w:val="BodyText"/>
        <w:jc w:val="center"/>
      </w:pPr>
      <w:r>
        <w:t>Ohio University</w:t>
      </w:r>
    </w:p>
    <w:p w14:paraId="35B4E4DA" w14:textId="77777777" w:rsidR="008E47FE" w:rsidRDefault="008E47FE" w:rsidP="00A517CA">
      <w:pPr>
        <w:pStyle w:val="BodyText"/>
        <w:jc w:val="center"/>
      </w:pPr>
    </w:p>
    <w:p w14:paraId="77BC4BFE" w14:textId="77777777" w:rsidR="00480F0B" w:rsidRDefault="00DE460C" w:rsidP="00A517CA">
      <w:pPr>
        <w:pStyle w:val="BodyText"/>
        <w:jc w:val="center"/>
      </w:pPr>
      <w:r>
        <w:t>Athens, OH</w:t>
      </w:r>
    </w:p>
    <w:p w14:paraId="0DBC5673" w14:textId="30C01E18" w:rsidR="008E47FE" w:rsidRDefault="00B369B5" w:rsidP="00A517CA">
      <w:pPr>
        <w:pStyle w:val="BodyText"/>
        <w:jc w:val="center"/>
      </w:pPr>
      <w:r>
        <w:t xml:space="preserve">Rev. </w:t>
      </w:r>
      <w:r w:rsidR="00F75BAF">
        <w:t>5</w:t>
      </w:r>
      <w:r w:rsidR="005E3204">
        <w:t xml:space="preserve">, </w:t>
      </w:r>
      <w:r w:rsidR="00F75BAF">
        <w:t>Nov</w:t>
      </w:r>
      <w:r w:rsidR="00DE460C">
        <w:t xml:space="preserve"> 2019</w:t>
      </w:r>
    </w:p>
    <w:p w14:paraId="0D4D20F8" w14:textId="77777777" w:rsidR="008E47FE" w:rsidRDefault="008E47FE" w:rsidP="00464704">
      <w:pPr>
        <w:sectPr w:rsidR="008E47FE" w:rsidSect="00561694">
          <w:footerReference w:type="default" r:id="rId8"/>
          <w:type w:val="continuous"/>
          <w:pgSz w:w="12240" w:h="15840"/>
          <w:pgMar w:top="1360" w:right="1320" w:bottom="1800" w:left="1340" w:header="720" w:footer="1620" w:gutter="0"/>
          <w:pgNumType w:start="1"/>
          <w:cols w:space="720"/>
          <w:titlePg/>
          <w:docGrid w:linePitch="326"/>
        </w:sectPr>
      </w:pPr>
    </w:p>
    <w:sdt>
      <w:sdtPr>
        <w:rPr>
          <w:b w:val="0"/>
          <w:bCs w:val="0"/>
          <w:sz w:val="24"/>
          <w:szCs w:val="24"/>
        </w:rPr>
        <w:id w:val="-1650045142"/>
        <w:docPartObj>
          <w:docPartGallery w:val="Table of Contents"/>
          <w:docPartUnique/>
        </w:docPartObj>
      </w:sdtPr>
      <w:sdtEndPr>
        <w:rPr>
          <w:noProof/>
        </w:rPr>
      </w:sdtEndPr>
      <w:sdtContent>
        <w:p w14:paraId="62F67D7E" w14:textId="77777777" w:rsidR="008F64C1" w:rsidRPr="00B3219C" w:rsidRDefault="008F64C1" w:rsidP="00B3219C">
          <w:pPr>
            <w:pStyle w:val="TOCHeading"/>
          </w:pPr>
          <w:r w:rsidRPr="00B3219C">
            <w:t>Contents</w:t>
          </w:r>
        </w:p>
        <w:p w14:paraId="291ADDC2" w14:textId="2E1F7449" w:rsidR="00B2236E" w:rsidRDefault="008F64C1">
          <w:pPr>
            <w:pStyle w:val="TOC1"/>
            <w:tabs>
              <w:tab w:val="right" w:leader="dot" w:pos="9570"/>
            </w:tabs>
            <w:rPr>
              <w:rFonts w:asciiTheme="minorHAnsi" w:hAnsiTheme="minorHAnsi" w:cstheme="minorBidi"/>
              <w:noProof/>
              <w:sz w:val="22"/>
              <w:szCs w:val="22"/>
              <w:lang w:bidi="ar-SA"/>
            </w:rPr>
          </w:pPr>
          <w:r>
            <w:rPr>
              <w:b/>
              <w:bCs/>
              <w:noProof/>
            </w:rPr>
            <w:fldChar w:fldCharType="begin"/>
          </w:r>
          <w:r>
            <w:rPr>
              <w:b/>
              <w:bCs/>
              <w:noProof/>
            </w:rPr>
            <w:instrText xml:space="preserve"> TOC \o "1-3" \h \z \u </w:instrText>
          </w:r>
          <w:r>
            <w:rPr>
              <w:b/>
              <w:bCs/>
              <w:noProof/>
            </w:rPr>
            <w:fldChar w:fldCharType="separate"/>
          </w:r>
          <w:hyperlink w:anchor="_Toc24491017" w:history="1">
            <w:r w:rsidR="00B2236E" w:rsidRPr="00A439A3">
              <w:rPr>
                <w:rStyle w:val="Hyperlink"/>
                <w:rFonts w:eastAsia="Times New Roman"/>
                <w:noProof/>
                <w:spacing w:val="-2"/>
                <w:w w:val="99"/>
              </w:rPr>
              <w:t>1.</w:t>
            </w:r>
            <w:r w:rsidR="00B2236E">
              <w:rPr>
                <w:rFonts w:asciiTheme="minorHAnsi" w:hAnsiTheme="minorHAnsi" w:cstheme="minorBidi"/>
                <w:noProof/>
                <w:sz w:val="22"/>
                <w:szCs w:val="22"/>
                <w:lang w:bidi="ar-SA"/>
              </w:rPr>
              <w:tab/>
            </w:r>
            <w:r w:rsidR="00B2236E" w:rsidRPr="00A439A3">
              <w:rPr>
                <w:rStyle w:val="Hyperlink"/>
                <w:noProof/>
              </w:rPr>
              <w:t>Introduction</w:t>
            </w:r>
            <w:r w:rsidR="00B2236E">
              <w:rPr>
                <w:noProof/>
                <w:webHidden/>
              </w:rPr>
              <w:tab/>
            </w:r>
            <w:r w:rsidR="00B2236E">
              <w:rPr>
                <w:noProof/>
                <w:webHidden/>
              </w:rPr>
              <w:fldChar w:fldCharType="begin"/>
            </w:r>
            <w:r w:rsidR="00B2236E">
              <w:rPr>
                <w:noProof/>
                <w:webHidden/>
              </w:rPr>
              <w:instrText xml:space="preserve"> PAGEREF _Toc24491017 \h </w:instrText>
            </w:r>
            <w:r w:rsidR="00B2236E">
              <w:rPr>
                <w:noProof/>
                <w:webHidden/>
              </w:rPr>
            </w:r>
            <w:r w:rsidR="00B2236E">
              <w:rPr>
                <w:noProof/>
                <w:webHidden/>
              </w:rPr>
              <w:fldChar w:fldCharType="separate"/>
            </w:r>
            <w:r w:rsidR="00B2236E">
              <w:rPr>
                <w:noProof/>
                <w:webHidden/>
              </w:rPr>
              <w:t>4</w:t>
            </w:r>
            <w:r w:rsidR="00B2236E">
              <w:rPr>
                <w:noProof/>
                <w:webHidden/>
              </w:rPr>
              <w:fldChar w:fldCharType="end"/>
            </w:r>
          </w:hyperlink>
        </w:p>
        <w:p w14:paraId="06BA370B" w14:textId="1BA6DA20" w:rsidR="00B2236E" w:rsidRDefault="00B2236E">
          <w:pPr>
            <w:pStyle w:val="TOC1"/>
            <w:tabs>
              <w:tab w:val="right" w:leader="dot" w:pos="9570"/>
            </w:tabs>
            <w:rPr>
              <w:rFonts w:asciiTheme="minorHAnsi" w:hAnsiTheme="minorHAnsi" w:cstheme="minorBidi"/>
              <w:noProof/>
              <w:sz w:val="22"/>
              <w:szCs w:val="22"/>
              <w:lang w:bidi="ar-SA"/>
            </w:rPr>
          </w:pPr>
          <w:hyperlink w:anchor="_Toc24491018" w:history="1">
            <w:r w:rsidRPr="00A439A3">
              <w:rPr>
                <w:rStyle w:val="Hyperlink"/>
                <w:rFonts w:eastAsia="Times New Roman"/>
                <w:noProof/>
                <w:spacing w:val="-2"/>
                <w:w w:val="99"/>
              </w:rPr>
              <w:t>2.</w:t>
            </w:r>
            <w:r>
              <w:rPr>
                <w:rFonts w:asciiTheme="minorHAnsi" w:hAnsiTheme="minorHAnsi" w:cstheme="minorBidi"/>
                <w:noProof/>
                <w:sz w:val="22"/>
                <w:szCs w:val="22"/>
                <w:lang w:bidi="ar-SA"/>
              </w:rPr>
              <w:tab/>
            </w:r>
            <w:r w:rsidRPr="00A439A3">
              <w:rPr>
                <w:rStyle w:val="Hyperlink"/>
                <w:noProof/>
              </w:rPr>
              <w:t>Stratified Sampling</w:t>
            </w:r>
            <w:r>
              <w:rPr>
                <w:noProof/>
                <w:webHidden/>
              </w:rPr>
              <w:tab/>
            </w:r>
            <w:r>
              <w:rPr>
                <w:noProof/>
                <w:webHidden/>
              </w:rPr>
              <w:fldChar w:fldCharType="begin"/>
            </w:r>
            <w:r>
              <w:rPr>
                <w:noProof/>
                <w:webHidden/>
              </w:rPr>
              <w:instrText xml:space="preserve"> PAGEREF _Toc24491018 \h </w:instrText>
            </w:r>
            <w:r>
              <w:rPr>
                <w:noProof/>
                <w:webHidden/>
              </w:rPr>
            </w:r>
            <w:r>
              <w:rPr>
                <w:noProof/>
                <w:webHidden/>
              </w:rPr>
              <w:fldChar w:fldCharType="separate"/>
            </w:r>
            <w:r>
              <w:rPr>
                <w:noProof/>
                <w:webHidden/>
              </w:rPr>
              <w:t>4</w:t>
            </w:r>
            <w:r>
              <w:rPr>
                <w:noProof/>
                <w:webHidden/>
              </w:rPr>
              <w:fldChar w:fldCharType="end"/>
            </w:r>
          </w:hyperlink>
        </w:p>
        <w:p w14:paraId="30DE5320" w14:textId="0176CE14" w:rsidR="00B2236E" w:rsidRDefault="00B2236E">
          <w:pPr>
            <w:pStyle w:val="TOC1"/>
            <w:tabs>
              <w:tab w:val="right" w:leader="dot" w:pos="9570"/>
            </w:tabs>
            <w:rPr>
              <w:rFonts w:asciiTheme="minorHAnsi" w:hAnsiTheme="minorHAnsi" w:cstheme="minorBidi"/>
              <w:noProof/>
              <w:sz w:val="22"/>
              <w:szCs w:val="22"/>
              <w:lang w:bidi="ar-SA"/>
            </w:rPr>
          </w:pPr>
          <w:hyperlink w:anchor="_Toc24491019" w:history="1">
            <w:r w:rsidRPr="00A439A3">
              <w:rPr>
                <w:rStyle w:val="Hyperlink"/>
                <w:rFonts w:eastAsia="Times New Roman"/>
                <w:noProof/>
                <w:spacing w:val="-2"/>
                <w:w w:val="99"/>
              </w:rPr>
              <w:t>3.</w:t>
            </w:r>
            <w:r>
              <w:rPr>
                <w:rFonts w:asciiTheme="minorHAnsi" w:hAnsiTheme="minorHAnsi" w:cstheme="minorBidi"/>
                <w:noProof/>
                <w:sz w:val="22"/>
                <w:szCs w:val="22"/>
                <w:lang w:bidi="ar-SA"/>
              </w:rPr>
              <w:tab/>
            </w:r>
            <w:r w:rsidRPr="00A439A3">
              <w:rPr>
                <w:rStyle w:val="Hyperlink"/>
                <w:noProof/>
              </w:rPr>
              <w:t>Adaptive Sampling</w:t>
            </w:r>
            <w:r>
              <w:rPr>
                <w:noProof/>
                <w:webHidden/>
              </w:rPr>
              <w:tab/>
            </w:r>
            <w:r>
              <w:rPr>
                <w:noProof/>
                <w:webHidden/>
              </w:rPr>
              <w:fldChar w:fldCharType="begin"/>
            </w:r>
            <w:r>
              <w:rPr>
                <w:noProof/>
                <w:webHidden/>
              </w:rPr>
              <w:instrText xml:space="preserve"> PAGEREF _Toc24491019 \h </w:instrText>
            </w:r>
            <w:r>
              <w:rPr>
                <w:noProof/>
                <w:webHidden/>
              </w:rPr>
            </w:r>
            <w:r>
              <w:rPr>
                <w:noProof/>
                <w:webHidden/>
              </w:rPr>
              <w:fldChar w:fldCharType="separate"/>
            </w:r>
            <w:r>
              <w:rPr>
                <w:noProof/>
                <w:webHidden/>
              </w:rPr>
              <w:t>5</w:t>
            </w:r>
            <w:r>
              <w:rPr>
                <w:noProof/>
                <w:webHidden/>
              </w:rPr>
              <w:fldChar w:fldCharType="end"/>
            </w:r>
          </w:hyperlink>
        </w:p>
        <w:p w14:paraId="5C27B9F5" w14:textId="7A53ED67" w:rsidR="00B2236E" w:rsidRDefault="00B2236E">
          <w:pPr>
            <w:pStyle w:val="TOC1"/>
            <w:tabs>
              <w:tab w:val="right" w:leader="dot" w:pos="9570"/>
            </w:tabs>
            <w:rPr>
              <w:rFonts w:asciiTheme="minorHAnsi" w:hAnsiTheme="minorHAnsi" w:cstheme="minorBidi"/>
              <w:noProof/>
              <w:sz w:val="22"/>
              <w:szCs w:val="22"/>
              <w:lang w:bidi="ar-SA"/>
            </w:rPr>
          </w:pPr>
          <w:hyperlink w:anchor="_Toc24491020" w:history="1">
            <w:r w:rsidRPr="00A439A3">
              <w:rPr>
                <w:rStyle w:val="Hyperlink"/>
                <w:rFonts w:eastAsia="Times New Roman"/>
                <w:noProof/>
                <w:spacing w:val="-2"/>
                <w:w w:val="99"/>
              </w:rPr>
              <w:t>4.</w:t>
            </w:r>
            <w:r>
              <w:rPr>
                <w:rFonts w:asciiTheme="minorHAnsi" w:hAnsiTheme="minorHAnsi" w:cstheme="minorBidi"/>
                <w:noProof/>
                <w:sz w:val="22"/>
                <w:szCs w:val="22"/>
                <w:lang w:bidi="ar-SA"/>
              </w:rPr>
              <w:tab/>
            </w:r>
            <w:r w:rsidRPr="00A439A3">
              <w:rPr>
                <w:rStyle w:val="Hyperlink"/>
                <w:noProof/>
              </w:rPr>
              <w:t>Related Literature</w:t>
            </w:r>
            <w:r>
              <w:rPr>
                <w:noProof/>
                <w:webHidden/>
              </w:rPr>
              <w:tab/>
            </w:r>
            <w:r>
              <w:rPr>
                <w:noProof/>
                <w:webHidden/>
              </w:rPr>
              <w:fldChar w:fldCharType="begin"/>
            </w:r>
            <w:r>
              <w:rPr>
                <w:noProof/>
                <w:webHidden/>
              </w:rPr>
              <w:instrText xml:space="preserve"> PAGEREF _Toc24491020 \h </w:instrText>
            </w:r>
            <w:r>
              <w:rPr>
                <w:noProof/>
                <w:webHidden/>
              </w:rPr>
            </w:r>
            <w:r>
              <w:rPr>
                <w:noProof/>
                <w:webHidden/>
              </w:rPr>
              <w:fldChar w:fldCharType="separate"/>
            </w:r>
            <w:r>
              <w:rPr>
                <w:noProof/>
                <w:webHidden/>
              </w:rPr>
              <w:t>6</w:t>
            </w:r>
            <w:r>
              <w:rPr>
                <w:noProof/>
                <w:webHidden/>
              </w:rPr>
              <w:fldChar w:fldCharType="end"/>
            </w:r>
          </w:hyperlink>
        </w:p>
        <w:p w14:paraId="7B15C2D8" w14:textId="63678E4B"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1" w:history="1">
            <w:r w:rsidRPr="00A439A3">
              <w:rPr>
                <w:rStyle w:val="Hyperlink"/>
                <w:rFonts w:eastAsia="Times New Roman"/>
                <w:noProof/>
                <w:spacing w:val="-29"/>
                <w:w w:val="99"/>
              </w:rPr>
              <w:t>4.1.</w:t>
            </w:r>
            <w:r>
              <w:rPr>
                <w:rFonts w:asciiTheme="minorHAnsi" w:hAnsiTheme="minorHAnsi" w:cstheme="minorBidi"/>
                <w:noProof/>
                <w:sz w:val="22"/>
                <w:szCs w:val="22"/>
                <w:lang w:bidi="ar-SA"/>
              </w:rPr>
              <w:tab/>
            </w:r>
            <w:r w:rsidRPr="00A439A3">
              <w:rPr>
                <w:rStyle w:val="Hyperlink"/>
                <w:noProof/>
              </w:rPr>
              <w:t>Stratification</w:t>
            </w:r>
            <w:r>
              <w:rPr>
                <w:noProof/>
                <w:webHidden/>
              </w:rPr>
              <w:tab/>
            </w:r>
            <w:r>
              <w:rPr>
                <w:noProof/>
                <w:webHidden/>
              </w:rPr>
              <w:fldChar w:fldCharType="begin"/>
            </w:r>
            <w:r>
              <w:rPr>
                <w:noProof/>
                <w:webHidden/>
              </w:rPr>
              <w:instrText xml:space="preserve"> PAGEREF _Toc24491021 \h </w:instrText>
            </w:r>
            <w:r>
              <w:rPr>
                <w:noProof/>
                <w:webHidden/>
              </w:rPr>
            </w:r>
            <w:r>
              <w:rPr>
                <w:noProof/>
                <w:webHidden/>
              </w:rPr>
              <w:fldChar w:fldCharType="separate"/>
            </w:r>
            <w:r>
              <w:rPr>
                <w:noProof/>
                <w:webHidden/>
              </w:rPr>
              <w:t>6</w:t>
            </w:r>
            <w:r>
              <w:rPr>
                <w:noProof/>
                <w:webHidden/>
              </w:rPr>
              <w:fldChar w:fldCharType="end"/>
            </w:r>
          </w:hyperlink>
        </w:p>
        <w:p w14:paraId="0CE0C651" w14:textId="70014268"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2" w:history="1">
            <w:r w:rsidRPr="00A439A3">
              <w:rPr>
                <w:rStyle w:val="Hyperlink"/>
                <w:rFonts w:eastAsia="Times New Roman"/>
                <w:noProof/>
                <w:spacing w:val="-29"/>
                <w:w w:val="99"/>
              </w:rPr>
              <w:t>4.2.</w:t>
            </w:r>
            <w:r>
              <w:rPr>
                <w:rFonts w:asciiTheme="minorHAnsi" w:hAnsiTheme="minorHAnsi" w:cstheme="minorBidi"/>
                <w:noProof/>
                <w:sz w:val="22"/>
                <w:szCs w:val="22"/>
                <w:lang w:bidi="ar-SA"/>
              </w:rPr>
              <w:tab/>
            </w:r>
            <w:r w:rsidRPr="00A439A3">
              <w:rPr>
                <w:rStyle w:val="Hyperlink"/>
                <w:noProof/>
              </w:rPr>
              <w:t>Allocation</w:t>
            </w:r>
            <w:r>
              <w:rPr>
                <w:noProof/>
                <w:webHidden/>
              </w:rPr>
              <w:tab/>
            </w:r>
            <w:r>
              <w:rPr>
                <w:noProof/>
                <w:webHidden/>
              </w:rPr>
              <w:fldChar w:fldCharType="begin"/>
            </w:r>
            <w:r>
              <w:rPr>
                <w:noProof/>
                <w:webHidden/>
              </w:rPr>
              <w:instrText xml:space="preserve"> PAGEREF _Toc24491022 \h </w:instrText>
            </w:r>
            <w:r>
              <w:rPr>
                <w:noProof/>
                <w:webHidden/>
              </w:rPr>
            </w:r>
            <w:r>
              <w:rPr>
                <w:noProof/>
                <w:webHidden/>
              </w:rPr>
              <w:fldChar w:fldCharType="separate"/>
            </w:r>
            <w:r>
              <w:rPr>
                <w:noProof/>
                <w:webHidden/>
              </w:rPr>
              <w:t>9</w:t>
            </w:r>
            <w:r>
              <w:rPr>
                <w:noProof/>
                <w:webHidden/>
              </w:rPr>
              <w:fldChar w:fldCharType="end"/>
            </w:r>
          </w:hyperlink>
        </w:p>
        <w:p w14:paraId="2624CFFE" w14:textId="1AE5B73C"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3" w:history="1">
            <w:r w:rsidRPr="00A439A3">
              <w:rPr>
                <w:rStyle w:val="Hyperlink"/>
                <w:rFonts w:eastAsia="Times New Roman"/>
                <w:noProof/>
                <w:spacing w:val="-29"/>
                <w:w w:val="99"/>
              </w:rPr>
              <w:t>4.3.</w:t>
            </w:r>
            <w:r>
              <w:rPr>
                <w:rFonts w:asciiTheme="minorHAnsi" w:hAnsiTheme="minorHAnsi" w:cstheme="minorBidi"/>
                <w:noProof/>
                <w:sz w:val="22"/>
                <w:szCs w:val="22"/>
                <w:lang w:bidi="ar-SA"/>
              </w:rPr>
              <w:tab/>
            </w:r>
            <w:r w:rsidRPr="00A439A3">
              <w:rPr>
                <w:rStyle w:val="Hyperlink"/>
                <w:noProof/>
              </w:rPr>
              <w:t>Joint Stratification-Allocation</w:t>
            </w:r>
            <w:r>
              <w:rPr>
                <w:noProof/>
                <w:webHidden/>
              </w:rPr>
              <w:tab/>
            </w:r>
            <w:r>
              <w:rPr>
                <w:noProof/>
                <w:webHidden/>
              </w:rPr>
              <w:fldChar w:fldCharType="begin"/>
            </w:r>
            <w:r>
              <w:rPr>
                <w:noProof/>
                <w:webHidden/>
              </w:rPr>
              <w:instrText xml:space="preserve"> PAGEREF _Toc24491023 \h </w:instrText>
            </w:r>
            <w:r>
              <w:rPr>
                <w:noProof/>
                <w:webHidden/>
              </w:rPr>
            </w:r>
            <w:r>
              <w:rPr>
                <w:noProof/>
                <w:webHidden/>
              </w:rPr>
              <w:fldChar w:fldCharType="separate"/>
            </w:r>
            <w:r>
              <w:rPr>
                <w:noProof/>
                <w:webHidden/>
              </w:rPr>
              <w:t>10</w:t>
            </w:r>
            <w:r>
              <w:rPr>
                <w:noProof/>
                <w:webHidden/>
              </w:rPr>
              <w:fldChar w:fldCharType="end"/>
            </w:r>
          </w:hyperlink>
        </w:p>
        <w:p w14:paraId="6D4C1072" w14:textId="68EEBC38" w:rsidR="00B2236E" w:rsidRDefault="00B2236E">
          <w:pPr>
            <w:pStyle w:val="TOC1"/>
            <w:tabs>
              <w:tab w:val="right" w:leader="dot" w:pos="9570"/>
            </w:tabs>
            <w:rPr>
              <w:rFonts w:asciiTheme="minorHAnsi" w:hAnsiTheme="minorHAnsi" w:cstheme="minorBidi"/>
              <w:noProof/>
              <w:sz w:val="22"/>
              <w:szCs w:val="22"/>
              <w:lang w:bidi="ar-SA"/>
            </w:rPr>
          </w:pPr>
          <w:hyperlink w:anchor="_Toc24491024" w:history="1">
            <w:r w:rsidRPr="00A439A3">
              <w:rPr>
                <w:rStyle w:val="Hyperlink"/>
                <w:rFonts w:eastAsia="Times New Roman"/>
                <w:noProof/>
                <w:spacing w:val="-2"/>
                <w:w w:val="99"/>
              </w:rPr>
              <w:t>5.</w:t>
            </w:r>
            <w:r>
              <w:rPr>
                <w:rFonts w:asciiTheme="minorHAnsi" w:hAnsiTheme="minorHAnsi" w:cstheme="minorBidi"/>
                <w:noProof/>
                <w:sz w:val="22"/>
                <w:szCs w:val="22"/>
                <w:lang w:bidi="ar-SA"/>
              </w:rPr>
              <w:tab/>
            </w:r>
            <w:r w:rsidRPr="00A439A3">
              <w:rPr>
                <w:rStyle w:val="Hyperlink"/>
                <w:noProof/>
              </w:rPr>
              <w:t>Proposed Methodology</w:t>
            </w:r>
            <w:r>
              <w:rPr>
                <w:noProof/>
                <w:webHidden/>
              </w:rPr>
              <w:tab/>
            </w:r>
            <w:r>
              <w:rPr>
                <w:noProof/>
                <w:webHidden/>
              </w:rPr>
              <w:fldChar w:fldCharType="begin"/>
            </w:r>
            <w:r>
              <w:rPr>
                <w:noProof/>
                <w:webHidden/>
              </w:rPr>
              <w:instrText xml:space="preserve"> PAGEREF _Toc24491024 \h </w:instrText>
            </w:r>
            <w:r>
              <w:rPr>
                <w:noProof/>
                <w:webHidden/>
              </w:rPr>
            </w:r>
            <w:r>
              <w:rPr>
                <w:noProof/>
                <w:webHidden/>
              </w:rPr>
              <w:fldChar w:fldCharType="separate"/>
            </w:r>
            <w:r>
              <w:rPr>
                <w:noProof/>
                <w:webHidden/>
              </w:rPr>
              <w:t>11</w:t>
            </w:r>
            <w:r>
              <w:rPr>
                <w:noProof/>
                <w:webHidden/>
              </w:rPr>
              <w:fldChar w:fldCharType="end"/>
            </w:r>
          </w:hyperlink>
        </w:p>
        <w:p w14:paraId="1A1FE911" w14:textId="612B8332" w:rsidR="00B2236E" w:rsidRDefault="00B2236E">
          <w:pPr>
            <w:pStyle w:val="TOC1"/>
            <w:tabs>
              <w:tab w:val="right" w:leader="dot" w:pos="9570"/>
            </w:tabs>
            <w:rPr>
              <w:rFonts w:asciiTheme="minorHAnsi" w:hAnsiTheme="minorHAnsi" w:cstheme="minorBidi"/>
              <w:noProof/>
              <w:sz w:val="22"/>
              <w:szCs w:val="22"/>
              <w:lang w:bidi="ar-SA"/>
            </w:rPr>
          </w:pPr>
          <w:hyperlink w:anchor="_Toc24491025" w:history="1">
            <w:r w:rsidRPr="00A439A3">
              <w:rPr>
                <w:rStyle w:val="Hyperlink"/>
                <w:rFonts w:eastAsia="Times New Roman"/>
                <w:noProof/>
                <w:spacing w:val="-2"/>
                <w:w w:val="99"/>
              </w:rPr>
              <w:t>6.</w:t>
            </w:r>
            <w:r>
              <w:rPr>
                <w:rFonts w:asciiTheme="minorHAnsi" w:hAnsiTheme="minorHAnsi" w:cstheme="minorBidi"/>
                <w:noProof/>
                <w:sz w:val="22"/>
                <w:szCs w:val="22"/>
                <w:lang w:bidi="ar-SA"/>
              </w:rPr>
              <w:tab/>
            </w:r>
            <w:r w:rsidRPr="00A439A3">
              <w:rPr>
                <w:rStyle w:val="Hyperlink"/>
                <w:noProof/>
              </w:rPr>
              <w:t>Comparison of the Candidate Methodologies</w:t>
            </w:r>
            <w:r>
              <w:rPr>
                <w:noProof/>
                <w:webHidden/>
              </w:rPr>
              <w:tab/>
            </w:r>
            <w:r>
              <w:rPr>
                <w:noProof/>
                <w:webHidden/>
              </w:rPr>
              <w:fldChar w:fldCharType="begin"/>
            </w:r>
            <w:r>
              <w:rPr>
                <w:noProof/>
                <w:webHidden/>
              </w:rPr>
              <w:instrText xml:space="preserve"> PAGEREF _Toc24491025 \h </w:instrText>
            </w:r>
            <w:r>
              <w:rPr>
                <w:noProof/>
                <w:webHidden/>
              </w:rPr>
            </w:r>
            <w:r>
              <w:rPr>
                <w:noProof/>
                <w:webHidden/>
              </w:rPr>
              <w:fldChar w:fldCharType="separate"/>
            </w:r>
            <w:r>
              <w:rPr>
                <w:noProof/>
                <w:webHidden/>
              </w:rPr>
              <w:t>13</w:t>
            </w:r>
            <w:r>
              <w:rPr>
                <w:noProof/>
                <w:webHidden/>
              </w:rPr>
              <w:fldChar w:fldCharType="end"/>
            </w:r>
          </w:hyperlink>
        </w:p>
        <w:p w14:paraId="553CEA32" w14:textId="37D1303C" w:rsidR="00B2236E" w:rsidRDefault="00B2236E">
          <w:pPr>
            <w:pStyle w:val="TOC1"/>
            <w:tabs>
              <w:tab w:val="right" w:leader="dot" w:pos="9570"/>
            </w:tabs>
            <w:rPr>
              <w:rFonts w:asciiTheme="minorHAnsi" w:hAnsiTheme="minorHAnsi" w:cstheme="minorBidi"/>
              <w:noProof/>
              <w:sz w:val="22"/>
              <w:szCs w:val="22"/>
              <w:lang w:bidi="ar-SA"/>
            </w:rPr>
          </w:pPr>
          <w:hyperlink w:anchor="_Toc24491026" w:history="1">
            <w:r w:rsidRPr="00A439A3">
              <w:rPr>
                <w:rStyle w:val="Hyperlink"/>
                <w:rFonts w:eastAsia="Times New Roman"/>
                <w:noProof/>
                <w:spacing w:val="-2"/>
                <w:w w:val="99"/>
              </w:rPr>
              <w:t>7.</w:t>
            </w:r>
            <w:r>
              <w:rPr>
                <w:rFonts w:asciiTheme="minorHAnsi" w:hAnsiTheme="minorHAnsi" w:cstheme="minorBidi"/>
                <w:noProof/>
                <w:sz w:val="22"/>
                <w:szCs w:val="22"/>
                <w:lang w:bidi="ar-SA"/>
              </w:rPr>
              <w:tab/>
            </w:r>
            <w:r w:rsidRPr="00A439A3">
              <w:rPr>
                <w:rStyle w:val="Hyperlink"/>
                <w:noProof/>
              </w:rPr>
              <w:t>Case Study</w:t>
            </w:r>
            <w:r>
              <w:rPr>
                <w:noProof/>
                <w:webHidden/>
              </w:rPr>
              <w:tab/>
            </w:r>
            <w:r>
              <w:rPr>
                <w:noProof/>
                <w:webHidden/>
              </w:rPr>
              <w:fldChar w:fldCharType="begin"/>
            </w:r>
            <w:r>
              <w:rPr>
                <w:noProof/>
                <w:webHidden/>
              </w:rPr>
              <w:instrText xml:space="preserve"> PAGEREF _Toc24491026 \h </w:instrText>
            </w:r>
            <w:r>
              <w:rPr>
                <w:noProof/>
                <w:webHidden/>
              </w:rPr>
            </w:r>
            <w:r>
              <w:rPr>
                <w:noProof/>
                <w:webHidden/>
              </w:rPr>
              <w:fldChar w:fldCharType="separate"/>
            </w:r>
            <w:r>
              <w:rPr>
                <w:noProof/>
                <w:webHidden/>
              </w:rPr>
              <w:t>14</w:t>
            </w:r>
            <w:r>
              <w:rPr>
                <w:noProof/>
                <w:webHidden/>
              </w:rPr>
              <w:fldChar w:fldCharType="end"/>
            </w:r>
          </w:hyperlink>
        </w:p>
        <w:p w14:paraId="1CF162C6" w14:textId="33C502E5"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7" w:history="1">
            <w:r w:rsidRPr="00A439A3">
              <w:rPr>
                <w:rStyle w:val="Hyperlink"/>
                <w:rFonts w:eastAsia="Times New Roman"/>
                <w:noProof/>
                <w:spacing w:val="-29"/>
                <w:w w:val="99"/>
              </w:rPr>
              <w:t>7.1.</w:t>
            </w:r>
            <w:r>
              <w:rPr>
                <w:rFonts w:asciiTheme="minorHAnsi" w:hAnsiTheme="minorHAnsi" w:cstheme="minorBidi"/>
                <w:noProof/>
                <w:sz w:val="22"/>
                <w:szCs w:val="22"/>
                <w:lang w:bidi="ar-SA"/>
              </w:rPr>
              <w:tab/>
            </w:r>
            <w:r w:rsidRPr="00A439A3">
              <w:rPr>
                <w:rStyle w:val="Hyperlink"/>
                <w:noProof/>
              </w:rPr>
              <w:t>Data sources</w:t>
            </w:r>
            <w:r>
              <w:rPr>
                <w:noProof/>
                <w:webHidden/>
              </w:rPr>
              <w:tab/>
            </w:r>
            <w:r>
              <w:rPr>
                <w:noProof/>
                <w:webHidden/>
              </w:rPr>
              <w:fldChar w:fldCharType="begin"/>
            </w:r>
            <w:r>
              <w:rPr>
                <w:noProof/>
                <w:webHidden/>
              </w:rPr>
              <w:instrText xml:space="preserve"> PAGEREF _Toc24491027 \h </w:instrText>
            </w:r>
            <w:r>
              <w:rPr>
                <w:noProof/>
                <w:webHidden/>
              </w:rPr>
            </w:r>
            <w:r>
              <w:rPr>
                <w:noProof/>
                <w:webHidden/>
              </w:rPr>
              <w:fldChar w:fldCharType="separate"/>
            </w:r>
            <w:r>
              <w:rPr>
                <w:noProof/>
                <w:webHidden/>
              </w:rPr>
              <w:t>15</w:t>
            </w:r>
            <w:r>
              <w:rPr>
                <w:noProof/>
                <w:webHidden/>
              </w:rPr>
              <w:fldChar w:fldCharType="end"/>
            </w:r>
          </w:hyperlink>
        </w:p>
        <w:p w14:paraId="7366FAE7" w14:textId="575D6D4C"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8" w:history="1">
            <w:r w:rsidRPr="00A439A3">
              <w:rPr>
                <w:rStyle w:val="Hyperlink"/>
                <w:rFonts w:eastAsia="Times New Roman"/>
                <w:noProof/>
                <w:spacing w:val="-29"/>
                <w:w w:val="99"/>
              </w:rPr>
              <w:t>7.2.</w:t>
            </w:r>
            <w:r>
              <w:rPr>
                <w:rFonts w:asciiTheme="minorHAnsi" w:hAnsiTheme="minorHAnsi" w:cstheme="minorBidi"/>
                <w:noProof/>
                <w:sz w:val="22"/>
                <w:szCs w:val="22"/>
                <w:lang w:bidi="ar-SA"/>
              </w:rPr>
              <w:tab/>
            </w:r>
            <w:r w:rsidRPr="00A439A3">
              <w:rPr>
                <w:rStyle w:val="Hyperlink"/>
                <w:noProof/>
              </w:rPr>
              <w:t>Pre-processing of the data</w:t>
            </w:r>
            <w:r>
              <w:rPr>
                <w:noProof/>
                <w:webHidden/>
              </w:rPr>
              <w:tab/>
            </w:r>
            <w:r>
              <w:rPr>
                <w:noProof/>
                <w:webHidden/>
              </w:rPr>
              <w:fldChar w:fldCharType="begin"/>
            </w:r>
            <w:r>
              <w:rPr>
                <w:noProof/>
                <w:webHidden/>
              </w:rPr>
              <w:instrText xml:space="preserve"> PAGEREF _Toc24491028 \h </w:instrText>
            </w:r>
            <w:r>
              <w:rPr>
                <w:noProof/>
                <w:webHidden/>
              </w:rPr>
            </w:r>
            <w:r>
              <w:rPr>
                <w:noProof/>
                <w:webHidden/>
              </w:rPr>
              <w:fldChar w:fldCharType="separate"/>
            </w:r>
            <w:r>
              <w:rPr>
                <w:noProof/>
                <w:webHidden/>
              </w:rPr>
              <w:t>15</w:t>
            </w:r>
            <w:r>
              <w:rPr>
                <w:noProof/>
                <w:webHidden/>
              </w:rPr>
              <w:fldChar w:fldCharType="end"/>
            </w:r>
          </w:hyperlink>
        </w:p>
        <w:p w14:paraId="50B459DE" w14:textId="4BF562D0"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29" w:history="1">
            <w:r w:rsidRPr="00A439A3">
              <w:rPr>
                <w:rStyle w:val="Hyperlink"/>
                <w:rFonts w:eastAsia="Times New Roman"/>
                <w:noProof/>
                <w:spacing w:val="-29"/>
                <w:w w:val="99"/>
              </w:rPr>
              <w:t>7.3.</w:t>
            </w:r>
            <w:r>
              <w:rPr>
                <w:rFonts w:asciiTheme="minorHAnsi" w:hAnsiTheme="minorHAnsi" w:cstheme="minorBidi"/>
                <w:noProof/>
                <w:sz w:val="22"/>
                <w:szCs w:val="22"/>
                <w:lang w:bidi="ar-SA"/>
              </w:rPr>
              <w:tab/>
            </w:r>
            <w:r w:rsidRPr="00A439A3">
              <w:rPr>
                <w:rStyle w:val="Hyperlink"/>
                <w:noProof/>
              </w:rPr>
              <w:t>Frame data generation</w:t>
            </w:r>
            <w:r>
              <w:rPr>
                <w:noProof/>
                <w:webHidden/>
              </w:rPr>
              <w:tab/>
            </w:r>
            <w:r>
              <w:rPr>
                <w:noProof/>
                <w:webHidden/>
              </w:rPr>
              <w:fldChar w:fldCharType="begin"/>
            </w:r>
            <w:r>
              <w:rPr>
                <w:noProof/>
                <w:webHidden/>
              </w:rPr>
              <w:instrText xml:space="preserve"> PAGEREF _Toc24491029 \h </w:instrText>
            </w:r>
            <w:r>
              <w:rPr>
                <w:noProof/>
                <w:webHidden/>
              </w:rPr>
            </w:r>
            <w:r>
              <w:rPr>
                <w:noProof/>
                <w:webHidden/>
              </w:rPr>
              <w:fldChar w:fldCharType="separate"/>
            </w:r>
            <w:r>
              <w:rPr>
                <w:noProof/>
                <w:webHidden/>
              </w:rPr>
              <w:t>16</w:t>
            </w:r>
            <w:r>
              <w:rPr>
                <w:noProof/>
                <w:webHidden/>
              </w:rPr>
              <w:fldChar w:fldCharType="end"/>
            </w:r>
          </w:hyperlink>
        </w:p>
        <w:p w14:paraId="31E86D7F" w14:textId="540D924C" w:rsidR="00B2236E" w:rsidRDefault="00B2236E">
          <w:pPr>
            <w:pStyle w:val="TOC1"/>
            <w:tabs>
              <w:tab w:val="right" w:leader="dot" w:pos="9570"/>
            </w:tabs>
            <w:rPr>
              <w:rFonts w:asciiTheme="minorHAnsi" w:hAnsiTheme="minorHAnsi" w:cstheme="minorBidi"/>
              <w:noProof/>
              <w:sz w:val="22"/>
              <w:szCs w:val="22"/>
              <w:lang w:bidi="ar-SA"/>
            </w:rPr>
          </w:pPr>
          <w:hyperlink w:anchor="_Toc24491030" w:history="1">
            <w:r w:rsidRPr="00A439A3">
              <w:rPr>
                <w:rStyle w:val="Hyperlink"/>
                <w:rFonts w:eastAsia="Times New Roman"/>
                <w:noProof/>
                <w:spacing w:val="-2"/>
                <w:w w:val="99"/>
              </w:rPr>
              <w:t>8.</w:t>
            </w:r>
            <w:r>
              <w:rPr>
                <w:rFonts w:asciiTheme="minorHAnsi" w:hAnsiTheme="minorHAnsi" w:cstheme="minorBidi"/>
                <w:noProof/>
                <w:sz w:val="22"/>
                <w:szCs w:val="22"/>
                <w:lang w:bidi="ar-SA"/>
              </w:rPr>
              <w:tab/>
            </w:r>
            <w:r w:rsidRPr="00A439A3">
              <w:rPr>
                <w:rStyle w:val="Hyperlink"/>
                <w:noProof/>
              </w:rPr>
              <w:t>Method 1: Optimal stratification and allocation based on Genetic Algorithm</w:t>
            </w:r>
            <w:r>
              <w:rPr>
                <w:noProof/>
                <w:webHidden/>
              </w:rPr>
              <w:tab/>
            </w:r>
            <w:r>
              <w:rPr>
                <w:noProof/>
                <w:webHidden/>
              </w:rPr>
              <w:fldChar w:fldCharType="begin"/>
            </w:r>
            <w:r>
              <w:rPr>
                <w:noProof/>
                <w:webHidden/>
              </w:rPr>
              <w:instrText xml:space="preserve"> PAGEREF _Toc24491030 \h </w:instrText>
            </w:r>
            <w:r>
              <w:rPr>
                <w:noProof/>
                <w:webHidden/>
              </w:rPr>
            </w:r>
            <w:r>
              <w:rPr>
                <w:noProof/>
                <w:webHidden/>
              </w:rPr>
              <w:fldChar w:fldCharType="separate"/>
            </w:r>
            <w:r>
              <w:rPr>
                <w:noProof/>
                <w:webHidden/>
              </w:rPr>
              <w:t>17</w:t>
            </w:r>
            <w:r>
              <w:rPr>
                <w:noProof/>
                <w:webHidden/>
              </w:rPr>
              <w:fldChar w:fldCharType="end"/>
            </w:r>
          </w:hyperlink>
        </w:p>
        <w:p w14:paraId="3CBD5E6E" w14:textId="55D56A7C"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1" w:history="1">
            <w:r w:rsidRPr="00A439A3">
              <w:rPr>
                <w:rStyle w:val="Hyperlink"/>
                <w:rFonts w:eastAsia="Times New Roman"/>
                <w:noProof/>
                <w:spacing w:val="-29"/>
                <w:w w:val="99"/>
              </w:rPr>
              <w:t>8.1.</w:t>
            </w:r>
            <w:r>
              <w:rPr>
                <w:rFonts w:asciiTheme="minorHAnsi" w:hAnsiTheme="minorHAnsi" w:cstheme="minorBidi"/>
                <w:noProof/>
                <w:sz w:val="22"/>
                <w:szCs w:val="22"/>
                <w:lang w:bidi="ar-SA"/>
              </w:rPr>
              <w:tab/>
            </w:r>
            <w:r w:rsidRPr="00A439A3">
              <w:rPr>
                <w:rStyle w:val="Hyperlink"/>
                <w:noProof/>
              </w:rPr>
              <w:t>Method 1 procedure</w:t>
            </w:r>
            <w:r>
              <w:rPr>
                <w:noProof/>
                <w:webHidden/>
              </w:rPr>
              <w:tab/>
            </w:r>
            <w:r>
              <w:rPr>
                <w:noProof/>
                <w:webHidden/>
              </w:rPr>
              <w:fldChar w:fldCharType="begin"/>
            </w:r>
            <w:r>
              <w:rPr>
                <w:noProof/>
                <w:webHidden/>
              </w:rPr>
              <w:instrText xml:space="preserve"> PAGEREF _Toc24491031 \h </w:instrText>
            </w:r>
            <w:r>
              <w:rPr>
                <w:noProof/>
                <w:webHidden/>
              </w:rPr>
            </w:r>
            <w:r>
              <w:rPr>
                <w:noProof/>
                <w:webHidden/>
              </w:rPr>
              <w:fldChar w:fldCharType="separate"/>
            </w:r>
            <w:r>
              <w:rPr>
                <w:noProof/>
                <w:webHidden/>
              </w:rPr>
              <w:t>19</w:t>
            </w:r>
            <w:r>
              <w:rPr>
                <w:noProof/>
                <w:webHidden/>
              </w:rPr>
              <w:fldChar w:fldCharType="end"/>
            </w:r>
          </w:hyperlink>
        </w:p>
        <w:p w14:paraId="47DC6BC4" w14:textId="5D0DECB2"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2" w:history="1">
            <w:r w:rsidRPr="00A439A3">
              <w:rPr>
                <w:rStyle w:val="Hyperlink"/>
                <w:rFonts w:eastAsia="Times New Roman"/>
                <w:noProof/>
                <w:spacing w:val="-29"/>
                <w:w w:val="99"/>
              </w:rPr>
              <w:t>8.2.</w:t>
            </w:r>
            <w:r>
              <w:rPr>
                <w:rFonts w:asciiTheme="minorHAnsi" w:hAnsiTheme="minorHAnsi" w:cstheme="minorBidi"/>
                <w:noProof/>
                <w:sz w:val="22"/>
                <w:szCs w:val="22"/>
                <w:lang w:bidi="ar-SA"/>
              </w:rPr>
              <w:tab/>
            </w:r>
            <w:r w:rsidRPr="00A439A3">
              <w:rPr>
                <w:rStyle w:val="Hyperlink"/>
                <w:noProof/>
              </w:rPr>
              <w:t>Method 1 Results</w:t>
            </w:r>
            <w:r>
              <w:rPr>
                <w:noProof/>
                <w:webHidden/>
              </w:rPr>
              <w:tab/>
            </w:r>
            <w:r>
              <w:rPr>
                <w:noProof/>
                <w:webHidden/>
              </w:rPr>
              <w:fldChar w:fldCharType="begin"/>
            </w:r>
            <w:r>
              <w:rPr>
                <w:noProof/>
                <w:webHidden/>
              </w:rPr>
              <w:instrText xml:space="preserve"> PAGEREF _Toc24491032 \h </w:instrText>
            </w:r>
            <w:r>
              <w:rPr>
                <w:noProof/>
                <w:webHidden/>
              </w:rPr>
            </w:r>
            <w:r>
              <w:rPr>
                <w:noProof/>
                <w:webHidden/>
              </w:rPr>
              <w:fldChar w:fldCharType="separate"/>
            </w:r>
            <w:r>
              <w:rPr>
                <w:noProof/>
                <w:webHidden/>
              </w:rPr>
              <w:t>25</w:t>
            </w:r>
            <w:r>
              <w:rPr>
                <w:noProof/>
                <w:webHidden/>
              </w:rPr>
              <w:fldChar w:fldCharType="end"/>
            </w:r>
          </w:hyperlink>
        </w:p>
        <w:p w14:paraId="6E1F14D1" w14:textId="11D676E2" w:rsidR="00B2236E" w:rsidRDefault="00B2236E">
          <w:pPr>
            <w:pStyle w:val="TOC1"/>
            <w:tabs>
              <w:tab w:val="right" w:leader="dot" w:pos="9570"/>
            </w:tabs>
            <w:rPr>
              <w:rFonts w:asciiTheme="minorHAnsi" w:hAnsiTheme="minorHAnsi" w:cstheme="minorBidi"/>
              <w:noProof/>
              <w:sz w:val="22"/>
              <w:szCs w:val="22"/>
              <w:lang w:bidi="ar-SA"/>
            </w:rPr>
          </w:pPr>
          <w:hyperlink w:anchor="_Toc24491033" w:history="1">
            <w:r w:rsidRPr="00A439A3">
              <w:rPr>
                <w:rStyle w:val="Hyperlink"/>
                <w:rFonts w:eastAsia="Times New Roman"/>
                <w:noProof/>
                <w:spacing w:val="-2"/>
                <w:w w:val="99"/>
              </w:rPr>
              <w:t>9.</w:t>
            </w:r>
            <w:r>
              <w:rPr>
                <w:rFonts w:asciiTheme="minorHAnsi" w:hAnsiTheme="minorHAnsi" w:cstheme="minorBidi"/>
                <w:noProof/>
                <w:sz w:val="22"/>
                <w:szCs w:val="22"/>
                <w:lang w:bidi="ar-SA"/>
              </w:rPr>
              <w:tab/>
            </w:r>
            <w:r w:rsidRPr="00A439A3">
              <w:rPr>
                <w:rStyle w:val="Hyperlink"/>
                <w:noProof/>
              </w:rPr>
              <w:t>Method 2: Optimal stratification and allocation using Genetic Algorithm and Simulated Annealing</w:t>
            </w:r>
            <w:r>
              <w:rPr>
                <w:noProof/>
                <w:webHidden/>
              </w:rPr>
              <w:tab/>
            </w:r>
            <w:r>
              <w:rPr>
                <w:noProof/>
                <w:webHidden/>
              </w:rPr>
              <w:fldChar w:fldCharType="begin"/>
            </w:r>
            <w:r>
              <w:rPr>
                <w:noProof/>
                <w:webHidden/>
              </w:rPr>
              <w:instrText xml:space="preserve"> PAGEREF _Toc24491033 \h </w:instrText>
            </w:r>
            <w:r>
              <w:rPr>
                <w:noProof/>
                <w:webHidden/>
              </w:rPr>
            </w:r>
            <w:r>
              <w:rPr>
                <w:noProof/>
                <w:webHidden/>
              </w:rPr>
              <w:fldChar w:fldCharType="separate"/>
            </w:r>
            <w:r>
              <w:rPr>
                <w:noProof/>
                <w:webHidden/>
              </w:rPr>
              <w:t>30</w:t>
            </w:r>
            <w:r>
              <w:rPr>
                <w:noProof/>
                <w:webHidden/>
              </w:rPr>
              <w:fldChar w:fldCharType="end"/>
            </w:r>
          </w:hyperlink>
        </w:p>
        <w:p w14:paraId="396E953B" w14:textId="1D557858"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4" w:history="1">
            <w:r w:rsidRPr="00A439A3">
              <w:rPr>
                <w:rStyle w:val="Hyperlink"/>
                <w:rFonts w:eastAsia="Times New Roman"/>
                <w:noProof/>
                <w:spacing w:val="-29"/>
                <w:w w:val="99"/>
              </w:rPr>
              <w:t>9.1.</w:t>
            </w:r>
            <w:r>
              <w:rPr>
                <w:rFonts w:asciiTheme="minorHAnsi" w:hAnsiTheme="minorHAnsi" w:cstheme="minorBidi"/>
                <w:noProof/>
                <w:sz w:val="22"/>
                <w:szCs w:val="22"/>
                <w:lang w:bidi="ar-SA"/>
              </w:rPr>
              <w:tab/>
            </w:r>
            <w:r w:rsidRPr="00A439A3">
              <w:rPr>
                <w:rStyle w:val="Hyperlink"/>
                <w:noProof/>
              </w:rPr>
              <w:t>Method 2 procedure</w:t>
            </w:r>
            <w:r>
              <w:rPr>
                <w:noProof/>
                <w:webHidden/>
              </w:rPr>
              <w:tab/>
            </w:r>
            <w:r>
              <w:rPr>
                <w:noProof/>
                <w:webHidden/>
              </w:rPr>
              <w:fldChar w:fldCharType="begin"/>
            </w:r>
            <w:r>
              <w:rPr>
                <w:noProof/>
                <w:webHidden/>
              </w:rPr>
              <w:instrText xml:space="preserve"> PAGEREF _Toc24491034 \h </w:instrText>
            </w:r>
            <w:r>
              <w:rPr>
                <w:noProof/>
                <w:webHidden/>
              </w:rPr>
            </w:r>
            <w:r>
              <w:rPr>
                <w:noProof/>
                <w:webHidden/>
              </w:rPr>
              <w:fldChar w:fldCharType="separate"/>
            </w:r>
            <w:r>
              <w:rPr>
                <w:noProof/>
                <w:webHidden/>
              </w:rPr>
              <w:t>31</w:t>
            </w:r>
            <w:r>
              <w:rPr>
                <w:noProof/>
                <w:webHidden/>
              </w:rPr>
              <w:fldChar w:fldCharType="end"/>
            </w:r>
          </w:hyperlink>
        </w:p>
        <w:p w14:paraId="625FC349" w14:textId="09C76B7A"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5" w:history="1">
            <w:r w:rsidRPr="00A439A3">
              <w:rPr>
                <w:rStyle w:val="Hyperlink"/>
                <w:rFonts w:eastAsia="Times New Roman"/>
                <w:noProof/>
                <w:spacing w:val="-29"/>
                <w:w w:val="99"/>
              </w:rPr>
              <w:t>9.2.</w:t>
            </w:r>
            <w:r>
              <w:rPr>
                <w:rFonts w:asciiTheme="minorHAnsi" w:hAnsiTheme="minorHAnsi" w:cstheme="minorBidi"/>
                <w:noProof/>
                <w:sz w:val="22"/>
                <w:szCs w:val="22"/>
                <w:lang w:bidi="ar-SA"/>
              </w:rPr>
              <w:tab/>
            </w:r>
            <w:r w:rsidRPr="00A439A3">
              <w:rPr>
                <w:rStyle w:val="Hyperlink"/>
                <w:noProof/>
              </w:rPr>
              <w:t>Method 2 results</w:t>
            </w:r>
            <w:r>
              <w:rPr>
                <w:noProof/>
                <w:webHidden/>
              </w:rPr>
              <w:tab/>
            </w:r>
            <w:r>
              <w:rPr>
                <w:noProof/>
                <w:webHidden/>
              </w:rPr>
              <w:fldChar w:fldCharType="begin"/>
            </w:r>
            <w:r>
              <w:rPr>
                <w:noProof/>
                <w:webHidden/>
              </w:rPr>
              <w:instrText xml:space="preserve"> PAGEREF _Toc24491035 \h </w:instrText>
            </w:r>
            <w:r>
              <w:rPr>
                <w:noProof/>
                <w:webHidden/>
              </w:rPr>
            </w:r>
            <w:r>
              <w:rPr>
                <w:noProof/>
                <w:webHidden/>
              </w:rPr>
              <w:fldChar w:fldCharType="separate"/>
            </w:r>
            <w:r>
              <w:rPr>
                <w:noProof/>
                <w:webHidden/>
              </w:rPr>
              <w:t>36</w:t>
            </w:r>
            <w:r>
              <w:rPr>
                <w:noProof/>
                <w:webHidden/>
              </w:rPr>
              <w:fldChar w:fldCharType="end"/>
            </w:r>
          </w:hyperlink>
        </w:p>
        <w:p w14:paraId="0ED3B2F8" w14:textId="03A053C5"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6" w:history="1">
            <w:r w:rsidRPr="00A439A3">
              <w:rPr>
                <w:rStyle w:val="Hyperlink"/>
                <w:rFonts w:eastAsia="Times New Roman"/>
                <w:noProof/>
                <w:spacing w:val="-29"/>
                <w:w w:val="99"/>
              </w:rPr>
              <w:t>9.3.</w:t>
            </w:r>
            <w:r>
              <w:rPr>
                <w:rFonts w:asciiTheme="minorHAnsi" w:hAnsiTheme="minorHAnsi" w:cstheme="minorBidi"/>
                <w:noProof/>
                <w:sz w:val="22"/>
                <w:szCs w:val="22"/>
                <w:lang w:bidi="ar-SA"/>
              </w:rPr>
              <w:tab/>
            </w:r>
            <w:r w:rsidRPr="00A439A3">
              <w:rPr>
                <w:rStyle w:val="Hyperlink"/>
                <w:noProof/>
              </w:rPr>
              <w:t>Comparing the result of GA and SA</w:t>
            </w:r>
            <w:r>
              <w:rPr>
                <w:noProof/>
                <w:webHidden/>
              </w:rPr>
              <w:tab/>
            </w:r>
            <w:r>
              <w:rPr>
                <w:noProof/>
                <w:webHidden/>
              </w:rPr>
              <w:fldChar w:fldCharType="begin"/>
            </w:r>
            <w:r>
              <w:rPr>
                <w:noProof/>
                <w:webHidden/>
              </w:rPr>
              <w:instrText xml:space="preserve"> PAGEREF _Toc24491036 \h </w:instrText>
            </w:r>
            <w:r>
              <w:rPr>
                <w:noProof/>
                <w:webHidden/>
              </w:rPr>
            </w:r>
            <w:r>
              <w:rPr>
                <w:noProof/>
                <w:webHidden/>
              </w:rPr>
              <w:fldChar w:fldCharType="separate"/>
            </w:r>
            <w:r>
              <w:rPr>
                <w:noProof/>
                <w:webHidden/>
              </w:rPr>
              <w:t>37</w:t>
            </w:r>
            <w:r>
              <w:rPr>
                <w:noProof/>
                <w:webHidden/>
              </w:rPr>
              <w:fldChar w:fldCharType="end"/>
            </w:r>
          </w:hyperlink>
        </w:p>
        <w:p w14:paraId="6A8599B3" w14:textId="7CE2BB7A" w:rsidR="00B2236E" w:rsidRDefault="00B2236E">
          <w:pPr>
            <w:pStyle w:val="TOC1"/>
            <w:tabs>
              <w:tab w:val="right" w:leader="dot" w:pos="9570"/>
            </w:tabs>
            <w:rPr>
              <w:rFonts w:asciiTheme="minorHAnsi" w:hAnsiTheme="minorHAnsi" w:cstheme="minorBidi"/>
              <w:noProof/>
              <w:sz w:val="22"/>
              <w:szCs w:val="22"/>
              <w:lang w:bidi="ar-SA"/>
            </w:rPr>
          </w:pPr>
          <w:hyperlink w:anchor="_Toc24491037" w:history="1">
            <w:r w:rsidRPr="00A439A3">
              <w:rPr>
                <w:rStyle w:val="Hyperlink"/>
                <w:rFonts w:eastAsia="Times New Roman"/>
                <w:noProof/>
                <w:spacing w:val="-2"/>
                <w:w w:val="99"/>
              </w:rPr>
              <w:t>10.</w:t>
            </w:r>
            <w:r>
              <w:rPr>
                <w:rFonts w:asciiTheme="minorHAnsi" w:hAnsiTheme="minorHAnsi" w:cstheme="minorBidi"/>
                <w:noProof/>
                <w:sz w:val="22"/>
                <w:szCs w:val="22"/>
                <w:lang w:bidi="ar-SA"/>
              </w:rPr>
              <w:tab/>
            </w:r>
            <w:r w:rsidRPr="00A439A3">
              <w:rPr>
                <w:rStyle w:val="Hyperlink"/>
                <w:noProof/>
              </w:rPr>
              <w:t>Method3: Generalized Lavallee-Hidiroglou Method for Strata Construction</w:t>
            </w:r>
            <w:r>
              <w:rPr>
                <w:noProof/>
                <w:webHidden/>
              </w:rPr>
              <w:tab/>
            </w:r>
            <w:r>
              <w:rPr>
                <w:noProof/>
                <w:webHidden/>
              </w:rPr>
              <w:fldChar w:fldCharType="begin"/>
            </w:r>
            <w:r>
              <w:rPr>
                <w:noProof/>
                <w:webHidden/>
              </w:rPr>
              <w:instrText xml:space="preserve"> PAGEREF _Toc24491037 \h </w:instrText>
            </w:r>
            <w:r>
              <w:rPr>
                <w:noProof/>
                <w:webHidden/>
              </w:rPr>
            </w:r>
            <w:r>
              <w:rPr>
                <w:noProof/>
                <w:webHidden/>
              </w:rPr>
              <w:fldChar w:fldCharType="separate"/>
            </w:r>
            <w:r>
              <w:rPr>
                <w:noProof/>
                <w:webHidden/>
              </w:rPr>
              <w:t>39</w:t>
            </w:r>
            <w:r>
              <w:rPr>
                <w:noProof/>
                <w:webHidden/>
              </w:rPr>
              <w:fldChar w:fldCharType="end"/>
            </w:r>
          </w:hyperlink>
        </w:p>
        <w:p w14:paraId="22665E6B" w14:textId="6C100999"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38" w:history="1">
            <w:r w:rsidRPr="00A439A3">
              <w:rPr>
                <w:rStyle w:val="Hyperlink"/>
                <w:rFonts w:eastAsia="Times New Roman"/>
                <w:noProof/>
                <w:spacing w:val="-29"/>
                <w:w w:val="99"/>
              </w:rPr>
              <w:t>10.1.</w:t>
            </w:r>
            <w:r>
              <w:rPr>
                <w:rFonts w:asciiTheme="minorHAnsi" w:hAnsiTheme="minorHAnsi" w:cstheme="minorBidi"/>
                <w:noProof/>
                <w:sz w:val="22"/>
                <w:szCs w:val="22"/>
                <w:lang w:bidi="ar-SA"/>
              </w:rPr>
              <w:tab/>
            </w:r>
            <w:r w:rsidRPr="00A439A3">
              <w:rPr>
                <w:rStyle w:val="Hyperlink"/>
                <w:noProof/>
              </w:rPr>
              <w:t>Method 3 results</w:t>
            </w:r>
            <w:r>
              <w:rPr>
                <w:noProof/>
                <w:webHidden/>
              </w:rPr>
              <w:tab/>
            </w:r>
            <w:r>
              <w:rPr>
                <w:noProof/>
                <w:webHidden/>
              </w:rPr>
              <w:fldChar w:fldCharType="begin"/>
            </w:r>
            <w:r>
              <w:rPr>
                <w:noProof/>
                <w:webHidden/>
              </w:rPr>
              <w:instrText xml:space="preserve"> PAGEREF _Toc24491038 \h </w:instrText>
            </w:r>
            <w:r>
              <w:rPr>
                <w:noProof/>
                <w:webHidden/>
              </w:rPr>
            </w:r>
            <w:r>
              <w:rPr>
                <w:noProof/>
                <w:webHidden/>
              </w:rPr>
              <w:fldChar w:fldCharType="separate"/>
            </w:r>
            <w:r>
              <w:rPr>
                <w:noProof/>
                <w:webHidden/>
              </w:rPr>
              <w:t>41</w:t>
            </w:r>
            <w:r>
              <w:rPr>
                <w:noProof/>
                <w:webHidden/>
              </w:rPr>
              <w:fldChar w:fldCharType="end"/>
            </w:r>
          </w:hyperlink>
        </w:p>
        <w:p w14:paraId="4C40E20C" w14:textId="780DB232" w:rsidR="00B2236E" w:rsidRDefault="00B2236E">
          <w:pPr>
            <w:pStyle w:val="TOC1"/>
            <w:tabs>
              <w:tab w:val="right" w:leader="dot" w:pos="9570"/>
            </w:tabs>
            <w:rPr>
              <w:rFonts w:asciiTheme="minorHAnsi" w:hAnsiTheme="minorHAnsi" w:cstheme="minorBidi"/>
              <w:noProof/>
              <w:sz w:val="22"/>
              <w:szCs w:val="22"/>
              <w:lang w:bidi="ar-SA"/>
            </w:rPr>
          </w:pPr>
          <w:hyperlink w:anchor="_Toc24491039" w:history="1">
            <w:r w:rsidRPr="00A439A3">
              <w:rPr>
                <w:rStyle w:val="Hyperlink"/>
                <w:rFonts w:eastAsia="Times New Roman"/>
                <w:noProof/>
                <w:spacing w:val="-2"/>
                <w:w w:val="99"/>
              </w:rPr>
              <w:t>11.</w:t>
            </w:r>
            <w:r>
              <w:rPr>
                <w:rFonts w:asciiTheme="minorHAnsi" w:hAnsiTheme="minorHAnsi" w:cstheme="minorBidi"/>
                <w:noProof/>
                <w:sz w:val="22"/>
                <w:szCs w:val="22"/>
                <w:lang w:bidi="ar-SA"/>
              </w:rPr>
              <w:tab/>
            </w:r>
            <w:r w:rsidRPr="00A439A3">
              <w:rPr>
                <w:rStyle w:val="Hyperlink"/>
                <w:noProof/>
              </w:rPr>
              <w:t>Appendix</w:t>
            </w:r>
            <w:r>
              <w:rPr>
                <w:noProof/>
                <w:webHidden/>
              </w:rPr>
              <w:tab/>
            </w:r>
            <w:r>
              <w:rPr>
                <w:noProof/>
                <w:webHidden/>
              </w:rPr>
              <w:fldChar w:fldCharType="begin"/>
            </w:r>
            <w:r>
              <w:rPr>
                <w:noProof/>
                <w:webHidden/>
              </w:rPr>
              <w:instrText xml:space="preserve"> PAGEREF _Toc24491039 \h </w:instrText>
            </w:r>
            <w:r>
              <w:rPr>
                <w:noProof/>
                <w:webHidden/>
              </w:rPr>
            </w:r>
            <w:r>
              <w:rPr>
                <w:noProof/>
                <w:webHidden/>
              </w:rPr>
              <w:fldChar w:fldCharType="separate"/>
            </w:r>
            <w:r>
              <w:rPr>
                <w:noProof/>
                <w:webHidden/>
              </w:rPr>
              <w:t>43</w:t>
            </w:r>
            <w:r>
              <w:rPr>
                <w:noProof/>
                <w:webHidden/>
              </w:rPr>
              <w:fldChar w:fldCharType="end"/>
            </w:r>
          </w:hyperlink>
        </w:p>
        <w:p w14:paraId="702CC285" w14:textId="0E4BEFBE"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0" w:history="1">
            <w:r w:rsidRPr="00A439A3">
              <w:rPr>
                <w:rStyle w:val="Hyperlink"/>
                <w:rFonts w:eastAsia="Times New Roman"/>
                <w:noProof/>
                <w:spacing w:val="-29"/>
                <w:w w:val="99"/>
              </w:rPr>
              <w:t>11.1.</w:t>
            </w:r>
            <w:r>
              <w:rPr>
                <w:rFonts w:asciiTheme="minorHAnsi" w:hAnsiTheme="minorHAnsi" w:cstheme="minorBidi"/>
                <w:noProof/>
                <w:sz w:val="22"/>
                <w:szCs w:val="22"/>
                <w:lang w:bidi="ar-SA"/>
              </w:rPr>
              <w:tab/>
            </w:r>
            <w:r w:rsidRPr="00A439A3">
              <w:rPr>
                <w:rStyle w:val="Hyperlink"/>
                <w:noProof/>
              </w:rPr>
              <w:t>Method 1 Scripts</w:t>
            </w:r>
            <w:r>
              <w:rPr>
                <w:noProof/>
                <w:webHidden/>
              </w:rPr>
              <w:tab/>
            </w:r>
            <w:r>
              <w:rPr>
                <w:noProof/>
                <w:webHidden/>
              </w:rPr>
              <w:fldChar w:fldCharType="begin"/>
            </w:r>
            <w:r>
              <w:rPr>
                <w:noProof/>
                <w:webHidden/>
              </w:rPr>
              <w:instrText xml:space="preserve"> PAGEREF _Toc24491040 \h </w:instrText>
            </w:r>
            <w:r>
              <w:rPr>
                <w:noProof/>
                <w:webHidden/>
              </w:rPr>
            </w:r>
            <w:r>
              <w:rPr>
                <w:noProof/>
                <w:webHidden/>
              </w:rPr>
              <w:fldChar w:fldCharType="separate"/>
            </w:r>
            <w:r>
              <w:rPr>
                <w:noProof/>
                <w:webHidden/>
              </w:rPr>
              <w:t>43</w:t>
            </w:r>
            <w:r>
              <w:rPr>
                <w:noProof/>
                <w:webHidden/>
              </w:rPr>
              <w:fldChar w:fldCharType="end"/>
            </w:r>
          </w:hyperlink>
        </w:p>
        <w:p w14:paraId="002F5232" w14:textId="7CE5F8C3"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1" w:history="1">
            <w:r w:rsidRPr="00A439A3">
              <w:rPr>
                <w:rStyle w:val="Hyperlink"/>
                <w:rFonts w:eastAsia="Times New Roman"/>
                <w:noProof/>
                <w:spacing w:val="-29"/>
                <w:w w:val="99"/>
              </w:rPr>
              <w:t>11.2.</w:t>
            </w:r>
            <w:r>
              <w:rPr>
                <w:rFonts w:asciiTheme="minorHAnsi" w:hAnsiTheme="minorHAnsi" w:cstheme="minorBidi"/>
                <w:noProof/>
                <w:sz w:val="22"/>
                <w:szCs w:val="22"/>
                <w:lang w:bidi="ar-SA"/>
              </w:rPr>
              <w:tab/>
            </w:r>
            <w:r w:rsidRPr="00A439A3">
              <w:rPr>
                <w:rStyle w:val="Hyperlink"/>
                <w:noProof/>
              </w:rPr>
              <w:t>Method 1 summary of the results with random initial solution (no K-means)</w:t>
            </w:r>
            <w:r>
              <w:rPr>
                <w:noProof/>
                <w:webHidden/>
              </w:rPr>
              <w:tab/>
            </w:r>
            <w:r>
              <w:rPr>
                <w:noProof/>
                <w:webHidden/>
              </w:rPr>
              <w:fldChar w:fldCharType="begin"/>
            </w:r>
            <w:r>
              <w:rPr>
                <w:noProof/>
                <w:webHidden/>
              </w:rPr>
              <w:instrText xml:space="preserve"> PAGEREF _Toc24491041 \h </w:instrText>
            </w:r>
            <w:r>
              <w:rPr>
                <w:noProof/>
                <w:webHidden/>
              </w:rPr>
            </w:r>
            <w:r>
              <w:rPr>
                <w:noProof/>
                <w:webHidden/>
              </w:rPr>
              <w:fldChar w:fldCharType="separate"/>
            </w:r>
            <w:r>
              <w:rPr>
                <w:noProof/>
                <w:webHidden/>
              </w:rPr>
              <w:t>44</w:t>
            </w:r>
            <w:r>
              <w:rPr>
                <w:noProof/>
                <w:webHidden/>
              </w:rPr>
              <w:fldChar w:fldCharType="end"/>
            </w:r>
          </w:hyperlink>
        </w:p>
        <w:p w14:paraId="3270EE9A" w14:textId="229138D0"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2" w:history="1">
            <w:r w:rsidRPr="00A439A3">
              <w:rPr>
                <w:rStyle w:val="Hyperlink"/>
                <w:rFonts w:eastAsia="Times New Roman"/>
                <w:noProof/>
                <w:spacing w:val="-29"/>
                <w:w w:val="99"/>
              </w:rPr>
              <w:t>11.3.</w:t>
            </w:r>
            <w:r>
              <w:rPr>
                <w:rFonts w:asciiTheme="minorHAnsi" w:hAnsiTheme="minorHAnsi" w:cstheme="minorBidi"/>
                <w:noProof/>
                <w:sz w:val="22"/>
                <w:szCs w:val="22"/>
                <w:lang w:bidi="ar-SA"/>
              </w:rPr>
              <w:tab/>
            </w:r>
            <w:r w:rsidRPr="00A439A3">
              <w:rPr>
                <w:rStyle w:val="Hyperlink"/>
                <w:noProof/>
              </w:rPr>
              <w:t>Method 1 summary of the results with K-means initial solution</w:t>
            </w:r>
            <w:r>
              <w:rPr>
                <w:noProof/>
                <w:webHidden/>
              </w:rPr>
              <w:tab/>
            </w:r>
            <w:r>
              <w:rPr>
                <w:noProof/>
                <w:webHidden/>
              </w:rPr>
              <w:fldChar w:fldCharType="begin"/>
            </w:r>
            <w:r>
              <w:rPr>
                <w:noProof/>
                <w:webHidden/>
              </w:rPr>
              <w:instrText xml:space="preserve"> PAGEREF _Toc24491042 \h </w:instrText>
            </w:r>
            <w:r>
              <w:rPr>
                <w:noProof/>
                <w:webHidden/>
              </w:rPr>
            </w:r>
            <w:r>
              <w:rPr>
                <w:noProof/>
                <w:webHidden/>
              </w:rPr>
              <w:fldChar w:fldCharType="separate"/>
            </w:r>
            <w:r>
              <w:rPr>
                <w:noProof/>
                <w:webHidden/>
              </w:rPr>
              <w:t>46</w:t>
            </w:r>
            <w:r>
              <w:rPr>
                <w:noProof/>
                <w:webHidden/>
              </w:rPr>
              <w:fldChar w:fldCharType="end"/>
            </w:r>
          </w:hyperlink>
        </w:p>
        <w:p w14:paraId="317E6AC1" w14:textId="462FA68F"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3" w:history="1">
            <w:r w:rsidRPr="00A439A3">
              <w:rPr>
                <w:rStyle w:val="Hyperlink"/>
                <w:rFonts w:eastAsia="Times New Roman"/>
                <w:noProof/>
                <w:spacing w:val="-29"/>
                <w:w w:val="99"/>
              </w:rPr>
              <w:t>11.4.</w:t>
            </w:r>
            <w:r>
              <w:rPr>
                <w:rFonts w:asciiTheme="minorHAnsi" w:hAnsiTheme="minorHAnsi" w:cstheme="minorBidi"/>
                <w:noProof/>
                <w:sz w:val="22"/>
                <w:szCs w:val="22"/>
                <w:lang w:bidi="ar-SA"/>
              </w:rPr>
              <w:tab/>
            </w:r>
            <w:r w:rsidRPr="00A439A3">
              <w:rPr>
                <w:rStyle w:val="Hyperlink"/>
                <w:noProof/>
              </w:rPr>
              <w:t>Method 2 Scripts</w:t>
            </w:r>
            <w:r>
              <w:rPr>
                <w:noProof/>
                <w:webHidden/>
              </w:rPr>
              <w:tab/>
            </w:r>
            <w:r>
              <w:rPr>
                <w:noProof/>
                <w:webHidden/>
              </w:rPr>
              <w:fldChar w:fldCharType="begin"/>
            </w:r>
            <w:r>
              <w:rPr>
                <w:noProof/>
                <w:webHidden/>
              </w:rPr>
              <w:instrText xml:space="preserve"> PAGEREF _Toc24491043 \h </w:instrText>
            </w:r>
            <w:r>
              <w:rPr>
                <w:noProof/>
                <w:webHidden/>
              </w:rPr>
            </w:r>
            <w:r>
              <w:rPr>
                <w:noProof/>
                <w:webHidden/>
              </w:rPr>
              <w:fldChar w:fldCharType="separate"/>
            </w:r>
            <w:r>
              <w:rPr>
                <w:noProof/>
                <w:webHidden/>
              </w:rPr>
              <w:t>50</w:t>
            </w:r>
            <w:r>
              <w:rPr>
                <w:noProof/>
                <w:webHidden/>
              </w:rPr>
              <w:fldChar w:fldCharType="end"/>
            </w:r>
          </w:hyperlink>
        </w:p>
        <w:p w14:paraId="59D24A0D" w14:textId="67D29A8C"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4" w:history="1">
            <w:r w:rsidRPr="00A439A3">
              <w:rPr>
                <w:rStyle w:val="Hyperlink"/>
                <w:rFonts w:eastAsia="Times New Roman"/>
                <w:noProof/>
                <w:spacing w:val="-29"/>
                <w:w w:val="99"/>
              </w:rPr>
              <w:t>11.5.</w:t>
            </w:r>
            <w:r>
              <w:rPr>
                <w:rFonts w:asciiTheme="minorHAnsi" w:hAnsiTheme="minorHAnsi" w:cstheme="minorBidi"/>
                <w:noProof/>
                <w:sz w:val="22"/>
                <w:szCs w:val="22"/>
                <w:lang w:bidi="ar-SA"/>
              </w:rPr>
              <w:tab/>
            </w:r>
            <w:r w:rsidRPr="00A439A3">
              <w:rPr>
                <w:rStyle w:val="Hyperlink"/>
                <w:noProof/>
              </w:rPr>
              <w:t>Method 2 results based on GA with random initial solution (no K-means)</w:t>
            </w:r>
            <w:r>
              <w:rPr>
                <w:noProof/>
                <w:webHidden/>
              </w:rPr>
              <w:tab/>
            </w:r>
            <w:r>
              <w:rPr>
                <w:noProof/>
                <w:webHidden/>
              </w:rPr>
              <w:fldChar w:fldCharType="begin"/>
            </w:r>
            <w:r>
              <w:rPr>
                <w:noProof/>
                <w:webHidden/>
              </w:rPr>
              <w:instrText xml:space="preserve"> PAGEREF _Toc24491044 \h </w:instrText>
            </w:r>
            <w:r>
              <w:rPr>
                <w:noProof/>
                <w:webHidden/>
              </w:rPr>
            </w:r>
            <w:r>
              <w:rPr>
                <w:noProof/>
                <w:webHidden/>
              </w:rPr>
              <w:fldChar w:fldCharType="separate"/>
            </w:r>
            <w:r>
              <w:rPr>
                <w:noProof/>
                <w:webHidden/>
              </w:rPr>
              <w:t>53</w:t>
            </w:r>
            <w:r>
              <w:rPr>
                <w:noProof/>
                <w:webHidden/>
              </w:rPr>
              <w:fldChar w:fldCharType="end"/>
            </w:r>
          </w:hyperlink>
        </w:p>
        <w:p w14:paraId="736FA9B0" w14:textId="2F0213EB" w:rsidR="00B2236E" w:rsidRDefault="00B2236E">
          <w:pPr>
            <w:pStyle w:val="TOC2"/>
            <w:tabs>
              <w:tab w:val="left" w:pos="880"/>
              <w:tab w:val="right" w:leader="dot" w:pos="9570"/>
            </w:tabs>
            <w:rPr>
              <w:rFonts w:asciiTheme="minorHAnsi" w:hAnsiTheme="minorHAnsi" w:cstheme="minorBidi"/>
              <w:noProof/>
              <w:sz w:val="22"/>
              <w:szCs w:val="22"/>
              <w:lang w:bidi="ar-SA"/>
            </w:rPr>
          </w:pPr>
          <w:hyperlink w:anchor="_Toc24491045" w:history="1">
            <w:r w:rsidRPr="00A439A3">
              <w:rPr>
                <w:rStyle w:val="Hyperlink"/>
                <w:rFonts w:eastAsia="Times New Roman"/>
                <w:noProof/>
                <w:spacing w:val="-29"/>
                <w:w w:val="99"/>
              </w:rPr>
              <w:t>11.6.</w:t>
            </w:r>
            <w:r>
              <w:rPr>
                <w:rFonts w:asciiTheme="minorHAnsi" w:hAnsiTheme="minorHAnsi" w:cstheme="minorBidi"/>
                <w:noProof/>
                <w:sz w:val="22"/>
                <w:szCs w:val="22"/>
                <w:lang w:bidi="ar-SA"/>
              </w:rPr>
              <w:tab/>
            </w:r>
            <w:r w:rsidRPr="00A439A3">
              <w:rPr>
                <w:rStyle w:val="Hyperlink"/>
                <w:noProof/>
              </w:rPr>
              <w:t>Method 2 results based on GA with K-means initial solution</w:t>
            </w:r>
            <w:r>
              <w:rPr>
                <w:noProof/>
                <w:webHidden/>
              </w:rPr>
              <w:tab/>
            </w:r>
            <w:r>
              <w:rPr>
                <w:noProof/>
                <w:webHidden/>
              </w:rPr>
              <w:fldChar w:fldCharType="begin"/>
            </w:r>
            <w:r>
              <w:rPr>
                <w:noProof/>
                <w:webHidden/>
              </w:rPr>
              <w:instrText xml:space="preserve"> PAGEREF _Toc24491045 \h </w:instrText>
            </w:r>
            <w:r>
              <w:rPr>
                <w:noProof/>
                <w:webHidden/>
              </w:rPr>
            </w:r>
            <w:r>
              <w:rPr>
                <w:noProof/>
                <w:webHidden/>
              </w:rPr>
              <w:fldChar w:fldCharType="separate"/>
            </w:r>
            <w:r>
              <w:rPr>
                <w:noProof/>
                <w:webHidden/>
              </w:rPr>
              <w:t>62</w:t>
            </w:r>
            <w:r>
              <w:rPr>
                <w:noProof/>
                <w:webHidden/>
              </w:rPr>
              <w:fldChar w:fldCharType="end"/>
            </w:r>
          </w:hyperlink>
        </w:p>
        <w:p w14:paraId="1DCDC465" w14:textId="7ABB971C" w:rsidR="00B2236E" w:rsidRDefault="00B2236E">
          <w:pPr>
            <w:pStyle w:val="TOC1"/>
            <w:tabs>
              <w:tab w:val="right" w:leader="dot" w:pos="9570"/>
            </w:tabs>
            <w:rPr>
              <w:rFonts w:asciiTheme="minorHAnsi" w:hAnsiTheme="minorHAnsi" w:cstheme="minorBidi"/>
              <w:noProof/>
              <w:sz w:val="22"/>
              <w:szCs w:val="22"/>
              <w:lang w:bidi="ar-SA"/>
            </w:rPr>
          </w:pPr>
          <w:hyperlink w:anchor="_Toc24491046" w:history="1">
            <w:r w:rsidRPr="00A439A3">
              <w:rPr>
                <w:rStyle w:val="Hyperlink"/>
                <w:rFonts w:eastAsia="Times New Roman"/>
                <w:noProof/>
                <w:spacing w:val="-2"/>
                <w:w w:val="99"/>
              </w:rPr>
              <w:t>12.</w:t>
            </w:r>
            <w:r>
              <w:rPr>
                <w:rFonts w:asciiTheme="minorHAnsi" w:hAnsiTheme="minorHAnsi" w:cstheme="minorBidi"/>
                <w:noProof/>
                <w:sz w:val="22"/>
                <w:szCs w:val="22"/>
                <w:lang w:bidi="ar-SA"/>
              </w:rPr>
              <w:tab/>
            </w:r>
            <w:r w:rsidRPr="00A439A3">
              <w:rPr>
                <w:rStyle w:val="Hyperlink"/>
                <w:noProof/>
              </w:rPr>
              <w:t>Appendix</w:t>
            </w:r>
            <w:r>
              <w:rPr>
                <w:noProof/>
                <w:webHidden/>
              </w:rPr>
              <w:tab/>
            </w:r>
            <w:r>
              <w:rPr>
                <w:noProof/>
                <w:webHidden/>
              </w:rPr>
              <w:fldChar w:fldCharType="begin"/>
            </w:r>
            <w:r>
              <w:rPr>
                <w:noProof/>
                <w:webHidden/>
              </w:rPr>
              <w:instrText xml:space="preserve"> PAGEREF _Toc24491046 \h </w:instrText>
            </w:r>
            <w:r>
              <w:rPr>
                <w:noProof/>
                <w:webHidden/>
              </w:rPr>
            </w:r>
            <w:r>
              <w:rPr>
                <w:noProof/>
                <w:webHidden/>
              </w:rPr>
              <w:fldChar w:fldCharType="separate"/>
            </w:r>
            <w:r>
              <w:rPr>
                <w:noProof/>
                <w:webHidden/>
              </w:rPr>
              <w:t>67</w:t>
            </w:r>
            <w:r>
              <w:rPr>
                <w:noProof/>
                <w:webHidden/>
              </w:rPr>
              <w:fldChar w:fldCharType="end"/>
            </w:r>
          </w:hyperlink>
        </w:p>
        <w:p w14:paraId="79F4091D" w14:textId="3B76FA4B" w:rsidR="00B2236E" w:rsidRDefault="00B2236E">
          <w:pPr>
            <w:pStyle w:val="TOC1"/>
            <w:tabs>
              <w:tab w:val="right" w:leader="dot" w:pos="9570"/>
            </w:tabs>
            <w:rPr>
              <w:rFonts w:asciiTheme="minorHAnsi" w:hAnsiTheme="minorHAnsi" w:cstheme="minorBidi"/>
              <w:noProof/>
              <w:sz w:val="22"/>
              <w:szCs w:val="22"/>
              <w:lang w:bidi="ar-SA"/>
            </w:rPr>
          </w:pPr>
          <w:hyperlink w:anchor="_Toc24491047" w:history="1">
            <w:r w:rsidRPr="00A439A3">
              <w:rPr>
                <w:rStyle w:val="Hyperlink"/>
                <w:rFonts w:eastAsia="Times New Roman"/>
                <w:noProof/>
                <w:spacing w:val="-2"/>
                <w:w w:val="99"/>
              </w:rPr>
              <w:t>13.</w:t>
            </w:r>
            <w:r>
              <w:rPr>
                <w:rFonts w:asciiTheme="minorHAnsi" w:hAnsiTheme="minorHAnsi" w:cstheme="minorBidi"/>
                <w:noProof/>
                <w:sz w:val="22"/>
                <w:szCs w:val="22"/>
                <w:lang w:bidi="ar-SA"/>
              </w:rPr>
              <w:tab/>
            </w:r>
            <w:r w:rsidRPr="00A439A3">
              <w:rPr>
                <w:rStyle w:val="Hyperlink"/>
                <w:noProof/>
              </w:rPr>
              <w:t>References</w:t>
            </w:r>
            <w:r>
              <w:rPr>
                <w:noProof/>
                <w:webHidden/>
              </w:rPr>
              <w:tab/>
            </w:r>
            <w:r>
              <w:rPr>
                <w:noProof/>
                <w:webHidden/>
              </w:rPr>
              <w:fldChar w:fldCharType="begin"/>
            </w:r>
            <w:r>
              <w:rPr>
                <w:noProof/>
                <w:webHidden/>
              </w:rPr>
              <w:instrText xml:space="preserve"> PAGEREF _Toc24491047 \h </w:instrText>
            </w:r>
            <w:r>
              <w:rPr>
                <w:noProof/>
                <w:webHidden/>
              </w:rPr>
            </w:r>
            <w:r>
              <w:rPr>
                <w:noProof/>
                <w:webHidden/>
              </w:rPr>
              <w:fldChar w:fldCharType="separate"/>
            </w:r>
            <w:r>
              <w:rPr>
                <w:noProof/>
                <w:webHidden/>
              </w:rPr>
              <w:t>68</w:t>
            </w:r>
            <w:r>
              <w:rPr>
                <w:noProof/>
                <w:webHidden/>
              </w:rPr>
              <w:fldChar w:fldCharType="end"/>
            </w:r>
          </w:hyperlink>
        </w:p>
        <w:p w14:paraId="4F3A1E22" w14:textId="220EA71B" w:rsidR="008F64C1" w:rsidRDefault="008F64C1" w:rsidP="00464704">
          <w:r>
            <w:rPr>
              <w:noProof/>
            </w:rPr>
            <w:fldChar w:fldCharType="end"/>
          </w:r>
        </w:p>
      </w:sdtContent>
    </w:sdt>
    <w:p w14:paraId="03A2ED66" w14:textId="77777777" w:rsidR="008E47FE" w:rsidRDefault="008E47FE" w:rsidP="00464704">
      <w:pPr>
        <w:sectPr w:rsidR="008E47FE">
          <w:pgSz w:w="12240" w:h="15840"/>
          <w:pgMar w:top="1360" w:right="1320" w:bottom="1800" w:left="1340" w:header="0" w:footer="1620" w:gutter="0"/>
          <w:cols w:space="720"/>
        </w:sectPr>
      </w:pPr>
    </w:p>
    <w:p w14:paraId="5EB545F1" w14:textId="77777777" w:rsidR="00F75BAF" w:rsidRPr="006E1BAD" w:rsidRDefault="00F75BAF" w:rsidP="00F75BAF">
      <w:pPr>
        <w:pStyle w:val="Heading1"/>
        <w:widowControl/>
        <w:tabs>
          <w:tab w:val="clear" w:pos="461"/>
        </w:tabs>
        <w:autoSpaceDE/>
        <w:autoSpaceDN/>
        <w:spacing w:before="120" w:beforeAutospacing="1" w:after="100" w:afterAutospacing="1"/>
        <w:ind w:left="360" w:right="0"/>
      </w:pPr>
      <w:bookmarkStart w:id="0" w:name="_Toc534760225"/>
      <w:bookmarkStart w:id="1" w:name="_Toc24491017"/>
      <w:commentRangeStart w:id="2"/>
      <w:r w:rsidRPr="006E1BAD">
        <w:lastRenderedPageBreak/>
        <w:t>Introduction</w:t>
      </w:r>
      <w:bookmarkEnd w:id="0"/>
      <w:bookmarkEnd w:id="1"/>
      <w:commentRangeEnd w:id="2"/>
      <w:r w:rsidR="004742F8">
        <w:rPr>
          <w:rStyle w:val="CommentReference"/>
          <w:b w:val="0"/>
          <w:bCs w:val="0"/>
        </w:rPr>
        <w:commentReference w:id="2"/>
      </w:r>
    </w:p>
    <w:p w14:paraId="6B491008" w14:textId="78E7A52B" w:rsidR="00F75BAF" w:rsidRDefault="00F75BAF" w:rsidP="00F75BAF">
      <w:pPr>
        <w:pStyle w:val="NormalWeb"/>
        <w:rPr>
          <w:color w:val="282323"/>
        </w:rPr>
      </w:pPr>
      <w:r>
        <w:t>The term ‘sampling’ has been used to refer to situations in which a fraction of a population is taken to be representative of the entire population. In other words, sampling is the process of observing selected members to approximate characteristics of the whole population from which they are drawn</w:t>
      </w:r>
      <w:r>
        <w:rPr>
          <w:color w:val="282323"/>
        </w:rPr>
        <w:t xml:space="preserve">. By the same token, sampling design is defined as the methodology by which the sample units are chosen </w:t>
      </w:r>
      <w:r w:rsidRPr="00F50FE8">
        <w:rPr>
          <w:color w:val="282323"/>
        </w:rPr>
        <w:fldChar w:fldCharType="begin"/>
      </w:r>
      <w:r w:rsidR="00D17058">
        <w:rPr>
          <w:color w:val="282323"/>
        </w:rPr>
        <w:instrText xml:space="preserve"> ADDIN ZOTERO_ITEM CSL_CITATION {"citationID":"u7WC0fOK","properties":{"formattedCitation":"(Thompson, 2012)","plainCitation":"(Thompson, 2012)","noteIndex":0},"citationItems":[{"id":3012,"uris":["http://zotero.org/groups/2128091/items/AMTLVVMQ"],"uri":["http://zotero.org/groups/2128091/items/AMTLVVMQ"],"itemData":{"id":3012,"type":"book","title":"Sampling","collection-title":"Wiley series in probability and statistics","publisher":"Wiley","publisher-place":"Hoboken, N.J","number-of-pages":"436","edition":"3rd ed","source":"Library of Congress ISBN","event-place":"Hoboken, N.J","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ISBN":"978-0-470-40231-3","call-number":"QA276.6 .T58 2012","note":"OCLC: ocn746489136","language":"en","author":[{"family":"Thompson","given":"Steven K."}],"issued":{"date-parts":[["2012"]]}}}],"schema":"https://github.com/citation-style-language/schema/raw/master/csl-citation.json"} </w:instrText>
      </w:r>
      <w:r w:rsidRPr="00F50FE8">
        <w:rPr>
          <w:color w:val="282323"/>
        </w:rPr>
        <w:fldChar w:fldCharType="separate"/>
      </w:r>
      <w:r w:rsidRPr="00F50FE8">
        <w:rPr>
          <w:noProof/>
          <w:color w:val="282323"/>
        </w:rPr>
        <w:t>(Thompson, 2012)</w:t>
      </w:r>
      <w:r w:rsidRPr="00F50FE8">
        <w:rPr>
          <w:color w:val="282323"/>
        </w:rPr>
        <w:fldChar w:fldCharType="end"/>
      </w:r>
      <w:r>
        <w:rPr>
          <w:color w:val="282323"/>
        </w:rPr>
        <w:t>. Some common sampling methods are simple random sampling, stratified sampling, and cluster sampling. Amongst those techniques, stratified sampling is the primary focus of this document.</w:t>
      </w:r>
    </w:p>
    <w:p w14:paraId="6CF8E8CE" w14:textId="77777777" w:rsidR="00F75BAF" w:rsidRPr="00CD5F79" w:rsidRDefault="00F75BAF" w:rsidP="00F75BAF">
      <w:pPr>
        <w:pStyle w:val="Heading1"/>
        <w:widowControl/>
        <w:tabs>
          <w:tab w:val="clear" w:pos="461"/>
        </w:tabs>
        <w:autoSpaceDE/>
        <w:autoSpaceDN/>
        <w:spacing w:before="120" w:beforeAutospacing="1" w:after="100" w:afterAutospacing="1"/>
        <w:ind w:left="360" w:right="0"/>
      </w:pPr>
      <w:bookmarkStart w:id="3" w:name="_Toc534760226"/>
      <w:bookmarkStart w:id="4" w:name="_Toc24491018"/>
      <w:r w:rsidRPr="00CD5F79">
        <w:t>Stratified Sampling</w:t>
      </w:r>
      <w:bookmarkEnd w:id="3"/>
      <w:bookmarkEnd w:id="4"/>
    </w:p>
    <w:p w14:paraId="2408283D" w14:textId="02444DD7" w:rsidR="00F75BAF" w:rsidRDefault="00F75BAF" w:rsidP="00F75BAF">
      <w:pPr>
        <w:pStyle w:val="NormalWeb"/>
      </w:pPr>
      <w:r>
        <w:rPr>
          <w:lang w:bidi="fa-IR"/>
        </w:rPr>
        <w:t xml:space="preserve">Stratified sampling is a strategy in which the population is divided into several non-overlapping sub groups referred to as stratum from which the samples are selected </w:t>
      </w:r>
      <w:r w:rsidRPr="00F50FE8">
        <w:fldChar w:fldCharType="begin"/>
      </w:r>
      <w:r w:rsidR="00D17058">
        <w:instrText xml:space="preserve"> ADDIN ZOTERO_ITEM CSL_CITATION {"citationID":"ArmDFqRL","properties":{"formattedCitation":"(Al-Kateb &amp; Lee, 2014)","plainCitation":"(Al-Kateb &amp; Lee, 2014)","noteIndex":0},"citationItems":[{"id":3132,"uris":["http://zotero.org/groups/2128091/items/SDWNUGW8"],"uri":["http://zotero.org/groups/2128091/items/SDWNUGW8"],"itemData":{"id":3132,"type":"article-journal","title":"Adaptive stratified reservoir sampling over heterogeneous data streams","container-title":"Information Systems","page":"199-216","volume":"39","source":"Crossref","abstract":"Reservoir sampling is a known technique for maintaining a random sample of a ﬁxed size over a data stream of an unknown size. While reservoir sampling is suitable for applications demanding a sample over the whole data stream, it is not designed for applications in which an input stream is composed of sub-streams with heterogeneous statistical properties. For this class of applications, the conventional reservoir sampling technique can lead to a potential damage in the statistical quality of the sample because it does not guarantee the inclusion of a statistically sufﬁcient number of tuples in the sample from each sub-stream. In this paper, we address this heterogeneity problem by stratifying the reservoir sample among the underlying sub-streams. This stratiﬁcation poses two challenges. First, a ﬁxed-size reservoir should be allocated to individual substreams optimally, speciﬁcally to have the stratiﬁed reservoir sample used to generate estimates at the level of either the whole data stream or the individual sub-streams. Second, the allocation should be adjusted adaptively if and when new sub-streams appear in or existing sub-streams disappear from the input stream and as their statistical properties change. We propose a novel adaptive stratiﬁed reservoir sampling algorithm designed to meet these challenges. An extensive performance study shows the superiority of the achieved sample quality and demonstrates the adaptivity of the proposed sampling algorithm.","DOI":"10.1016/j.is.2012.03.005","ISSN":"03064379","language":"en","author":[{"family":"Al-Kateb","given":"Mohammed"},{"family":"Lee","given":"Byung Suk"}],"issued":{"date-parts":[["2014",1]]}}}],"schema":"https://github.com/citation-style-language/schema/raw/master/csl-citation.json"} </w:instrText>
      </w:r>
      <w:r w:rsidRPr="00F50FE8">
        <w:fldChar w:fldCharType="separate"/>
      </w:r>
      <w:r w:rsidRPr="00F50FE8">
        <w:rPr>
          <w:noProof/>
        </w:rPr>
        <w:t>(Al-Kateb &amp; Lee, 2014)</w:t>
      </w:r>
      <w:r w:rsidRPr="00F50FE8">
        <w:fldChar w:fldCharType="end"/>
      </w:r>
      <w:r>
        <w:rPr>
          <w:lang w:bidi="fa-IR"/>
        </w:rPr>
        <w:t xml:space="preserve">. </w:t>
      </w:r>
      <w:r>
        <w:t xml:space="preserve">The main objective of this kind of sampling design is to acquire a sample with the desired level of accuracy while decreasing the sampling error. Stratified sampling can also be used to obtain a smaller sample with maintaining the desired level of accuracy. </w:t>
      </w:r>
      <w:r>
        <w:rPr>
          <w:lang w:bidi="fa-IR"/>
        </w:rPr>
        <w:t xml:space="preserve">The variable that the study seeks to measure is assumed to be homogeneous among different strata in stratified sampling </w:t>
      </w:r>
      <w:r w:rsidRPr="00F50FE8">
        <w:fldChar w:fldCharType="begin"/>
      </w:r>
      <w:r w:rsidR="00D17058">
        <w:instrText xml:space="preserve"> ADDIN ZOTERO_ITEM CSL_CITATION {"citationID":"aZGpND7M","properties":{"formattedCitation":"(Manly, 2004)","plainCitation":"(Manly, 2004)","noteIndex":0},"citationItems":[{"id":3131,"uris":["http://zotero.org/groups/2128091/items/SI7QUZ98"],"uri":["http://zotero.org/groups/2128091/items/SI7QUZ98"],"itemData":{"id":3131,"type":"article-journal","title":"Using the bootstrap with two-phase adaptive stratified samples from multiple populations at multiple locations","container-title":"Environmental &amp; Ecological Statistics","page":"367-383","volume":"11","issue":"4","source":"EBSCOhost","abstract":"Recently the two-phase adaptive stratified sampling design proposed by Francis (1984) has been extended by Manly et al. (2002) for situations where several biological populations are sampled simultaneously, and where this is done at several different geographical locations in order to estimate population totals or means. The method uses the results from a first phase sample to decide how best to allocate a second phase sample to locations and strata, in order to maximise a criterion (based on estimated coefficients of variation) that measures the accuracy of estimation for population totals, for all variables at all locations. One potential problem with this method is bias in the estimators of the population totals and means. In this paper bootstrapping is considered as a means of overcoming these biases. It is shown using model populations of Pacific walrus and shellfish, based on real data, that bootstrapping is a useful tool for removing about half of the bias. This is also confirmed from some simulations using artificial data.","ISSN":"13528505","journalAbbreviation":"Environmental &amp; Ecological Statistics","author":[{"family":"Manly","given":"Bryan F. J."}],"issued":{"date-parts":[["2004",12]]}}}],"schema":"https://github.com/citation-style-language/schema/raw/master/csl-citation.json"} </w:instrText>
      </w:r>
      <w:r w:rsidRPr="00F50FE8">
        <w:fldChar w:fldCharType="separate"/>
      </w:r>
      <w:r w:rsidRPr="00F50FE8">
        <w:rPr>
          <w:noProof/>
        </w:rPr>
        <w:t>(Manly, 2004)</w:t>
      </w:r>
      <w:r w:rsidRPr="00F50FE8">
        <w:fldChar w:fldCharType="end"/>
      </w:r>
      <w:r>
        <w:t xml:space="preserve">. </w:t>
      </w:r>
      <w:proofErr w:type="gramStart"/>
      <w:r>
        <w:t>Despite the fact that</w:t>
      </w:r>
      <w:proofErr w:type="gramEnd"/>
      <w:r>
        <w:t xml:space="preserve"> the variable of interest is anticipated to be similar, there might be some disparities across different strata. These potential inconsistencies are rooted in the nature of the sampling design since samples are selected independently in each stratum. To find the variances of estimators for the whole population, the variances of estimators for each stratum can be calculated and added up </w:t>
      </w:r>
      <w:r w:rsidRPr="00F50FE8">
        <w:rPr>
          <w:color w:val="282323"/>
        </w:rPr>
        <w:fldChar w:fldCharType="begin"/>
      </w:r>
      <w:r w:rsidR="00D17058">
        <w:rPr>
          <w:color w:val="282323"/>
        </w:rPr>
        <w:instrText xml:space="preserve"> ADDIN ZOTERO_ITEM CSL_CITATION {"citationID":"Al5AKAD3","properties":{"formattedCitation":"(Thompson, 2012)","plainCitation":"(Thompson, 2012)","noteIndex":0},"citationItems":[{"id":3012,"uris":["http://zotero.org/groups/2128091/items/AMTLVVMQ"],"uri":["http://zotero.org/groups/2128091/items/AMTLVVMQ"],"itemData":{"id":3012,"type":"book","title":"Sampling","collection-title":"Wiley series in probability and statistics","publisher":"Wiley","publisher-place":"Hoboken, N.J","number-of-pages":"436","edition":"3rd ed","source":"Library of Congress ISBN","event-place":"Hoboken, N.J","abstract":"\"The Third Edition retains the general organization of the prior two editions, but it incorporates new material throughout the text. The book is organized into six parts: Part I covers basic sampling from simple random sampling to unequal probability sampling; Part II treats the use of auxiliary data with ratio and regression estimation and looks at the ideas of sufficient data, model, and design in practical sampling; Part III covers major useful designs such as stratified, cluster and systematic, multistage, and double and network sampling; Part IV examines detectability methods for elusive populations, and basic problems in detectability, visibility, and catchability are discussed; Part V concerns spatial sampling with the prediction methods of geostatistics, considerations of efficient spatial designs, and comparisons of different observational methods including plot shapes and detection aspects; and Part VI introduces adaptive sampling designs in which the sampling procedure depends on what is observed during the survey. For this new edition, the author has focused on thoroughly updating the book with a special emphasis on the first 14 chapters since these topics are invariably covered in basic sampling courses. The author has also implemented new approaches to explain the various techniques in the book, and as a result, new examples and explanations have been added throughout. In an effort to improve the presentation and visualization of the book, new figures as well as replacement figures for previously existing figures have been added. This book has continuously stood out from other sampling texts since the figures evoke the idea of each sampling design. The new figures will help readers to better visualize and understand the underlying concepts such as the different sampling strategies\"--","ISBN":"978-0-470-40231-3","call-number":"QA276.6 .T58 2012","note":"OCLC: ocn746489136","language":"en","author":[{"family":"Thompson","given":"Steven K."}],"issued":{"date-parts":[["2012"]]}}}],"schema":"https://github.com/citation-style-language/schema/raw/master/csl-citation.json"} </w:instrText>
      </w:r>
      <w:r w:rsidRPr="00F50FE8">
        <w:rPr>
          <w:color w:val="282323"/>
        </w:rPr>
        <w:fldChar w:fldCharType="separate"/>
      </w:r>
      <w:r w:rsidRPr="00F50FE8">
        <w:rPr>
          <w:noProof/>
          <w:color w:val="282323"/>
        </w:rPr>
        <w:t>(Thompson, 2012)</w:t>
      </w:r>
      <w:r w:rsidRPr="00F50FE8">
        <w:rPr>
          <w:color w:val="282323"/>
        </w:rPr>
        <w:fldChar w:fldCharType="end"/>
      </w:r>
      <w:r>
        <w:t xml:space="preserve">. </w:t>
      </w:r>
    </w:p>
    <w:p w14:paraId="67FC7A4F" w14:textId="5F8DCAD5" w:rsidR="00F75BAF" w:rsidRDefault="00F75BAF" w:rsidP="00F75BAF">
      <w:pPr>
        <w:jc w:val="both"/>
        <w:rPr>
          <w:rFonts w:asciiTheme="majorBidi" w:hAnsiTheme="majorBidi" w:cstheme="majorBidi"/>
        </w:rPr>
      </w:pPr>
      <w:r>
        <w:rPr>
          <w:rFonts w:asciiTheme="majorBidi" w:hAnsiTheme="majorBidi" w:cstheme="majorBidi"/>
        </w:rPr>
        <w:lastRenderedPageBreak/>
        <w:t xml:space="preserve">There are two questions that need to be answered in a stratified sampling design </w:t>
      </w:r>
      <w:r>
        <w:rPr>
          <w:rFonts w:asciiTheme="majorBidi" w:hAnsiTheme="majorBidi" w:cstheme="majorBidi"/>
        </w:rPr>
        <w:fldChar w:fldCharType="begin"/>
      </w:r>
      <w:r w:rsidR="00D17058">
        <w:rPr>
          <w:rFonts w:asciiTheme="majorBidi" w:hAnsiTheme="majorBidi" w:cstheme="majorBidi"/>
        </w:rPr>
        <w:instrText xml:space="preserve"> ADDIN ZOTERO_ITEM CSL_CITATION {"citationID":"gULWTGhO","properties":{"formattedCitation":"(Basoglu, 2014)","plainCitation":"(Basoglu, 2014)","noteIndex":0},"citationItems":[{"id":3099,"uris":["http://zotero.org/groups/2128091/items/P7V7HH8A"],"uri":["http://zotero.org/groups/2128091/items/P7V7HH8A"],"itemData":{"id":3099,"type":"thesis","title":"ismail_basoglu_phd_thesis.pdf","publisher":"Bogazici University","URL":"http://www.ie.boun.edu.tr/~hormannw/BounQuantitiveFinance/Thesis/ismail_basoglu_phd_thesis.pdf","title-short":"Efficient stratified sampling for financial risk simulation","language":"en","author":[{"family":"Basoglu","given":"ismail"}],"issued":{"date-parts":[["2014"]]},"accessed":{"date-parts":[["2018",10,23]]}}}],"schema":"https://github.com/citation-style-language/schema/raw/master/csl-citation.json"} </w:instrText>
      </w:r>
      <w:r>
        <w:rPr>
          <w:rFonts w:asciiTheme="majorBidi" w:hAnsiTheme="majorBidi" w:cstheme="majorBidi"/>
        </w:rPr>
        <w:fldChar w:fldCharType="separate"/>
      </w:r>
      <w:r w:rsidRPr="00855C2E">
        <w:t>(</w:t>
      </w:r>
      <w:proofErr w:type="spellStart"/>
      <w:r w:rsidRPr="00855C2E">
        <w:t>Basoglu</w:t>
      </w:r>
      <w:proofErr w:type="spellEnd"/>
      <w:r w:rsidRPr="00855C2E">
        <w:t>, 2014)</w:t>
      </w:r>
      <w:r>
        <w:rPr>
          <w:rFonts w:asciiTheme="majorBidi" w:hAnsiTheme="majorBidi" w:cstheme="majorBidi"/>
        </w:rPr>
        <w:fldChar w:fldCharType="end"/>
      </w:r>
      <w:r>
        <w:rPr>
          <w:rFonts w:asciiTheme="majorBidi" w:hAnsiTheme="majorBidi" w:cstheme="majorBidi"/>
        </w:rPr>
        <w:t xml:space="preserve">: </w:t>
      </w:r>
      <w:r w:rsidRPr="00C977F9">
        <w:rPr>
          <w:rFonts w:asciiTheme="majorBidi" w:hAnsiTheme="majorBidi" w:cstheme="majorBidi"/>
        </w:rPr>
        <w:t>(</w:t>
      </w:r>
      <w:proofErr w:type="spellStart"/>
      <w:r w:rsidRPr="00C977F9">
        <w:rPr>
          <w:rFonts w:asciiTheme="majorBidi" w:hAnsiTheme="majorBidi" w:cstheme="majorBidi"/>
        </w:rPr>
        <w:t>i</w:t>
      </w:r>
      <w:proofErr w:type="spellEnd"/>
      <w:r w:rsidRPr="00C977F9">
        <w:rPr>
          <w:rFonts w:asciiTheme="majorBidi" w:hAnsiTheme="majorBidi" w:cstheme="majorBidi"/>
        </w:rPr>
        <w:t xml:space="preserve">) How </w:t>
      </w:r>
      <w:r>
        <w:rPr>
          <w:rFonts w:asciiTheme="majorBidi" w:hAnsiTheme="majorBidi" w:cstheme="majorBidi"/>
        </w:rPr>
        <w:t xml:space="preserve">the population should be </w:t>
      </w:r>
      <w:r w:rsidRPr="00C977F9">
        <w:rPr>
          <w:rFonts w:asciiTheme="majorBidi" w:hAnsiTheme="majorBidi" w:cstheme="majorBidi"/>
        </w:rPr>
        <w:t>partition</w:t>
      </w:r>
      <w:r>
        <w:rPr>
          <w:rFonts w:asciiTheme="majorBidi" w:hAnsiTheme="majorBidi" w:cstheme="majorBidi"/>
        </w:rPr>
        <w:t>ed</w:t>
      </w:r>
      <w:r w:rsidRPr="00C977F9">
        <w:rPr>
          <w:rFonts w:asciiTheme="majorBidi" w:hAnsiTheme="majorBidi" w:cstheme="majorBidi"/>
        </w:rPr>
        <w:t xml:space="preserve"> into </w:t>
      </w:r>
      <w:r>
        <w:rPr>
          <w:rFonts w:asciiTheme="majorBidi" w:hAnsiTheme="majorBidi" w:cstheme="majorBidi"/>
        </w:rPr>
        <w:t xml:space="preserve">a </w:t>
      </w:r>
      <w:r w:rsidRPr="00C977F9">
        <w:rPr>
          <w:rFonts w:asciiTheme="majorBidi" w:hAnsiTheme="majorBidi" w:cstheme="majorBidi"/>
        </w:rPr>
        <w:t>specific number</w:t>
      </w:r>
      <w:r>
        <w:rPr>
          <w:rFonts w:asciiTheme="majorBidi" w:hAnsiTheme="majorBidi" w:cstheme="majorBidi"/>
        </w:rPr>
        <w:t xml:space="preserve"> </w:t>
      </w:r>
      <w:r w:rsidRPr="00C977F9">
        <w:rPr>
          <w:rFonts w:asciiTheme="majorBidi" w:hAnsiTheme="majorBidi" w:cstheme="majorBidi"/>
        </w:rPr>
        <w:t>of strata</w:t>
      </w:r>
      <w:r>
        <w:rPr>
          <w:rFonts w:asciiTheme="majorBidi" w:hAnsiTheme="majorBidi" w:cstheme="majorBidi"/>
        </w:rPr>
        <w:t xml:space="preserve"> (stratification),</w:t>
      </w:r>
      <w:r w:rsidRPr="00C977F9">
        <w:rPr>
          <w:rFonts w:asciiTheme="majorBidi" w:hAnsiTheme="majorBidi" w:cstheme="majorBidi"/>
        </w:rPr>
        <w:t xml:space="preserve"> (ii) </w:t>
      </w:r>
      <w:r>
        <w:rPr>
          <w:rFonts w:asciiTheme="majorBidi" w:hAnsiTheme="majorBidi" w:cstheme="majorBidi"/>
        </w:rPr>
        <w:t>H</w:t>
      </w:r>
      <w:r w:rsidRPr="00C977F9">
        <w:rPr>
          <w:rFonts w:asciiTheme="majorBidi" w:hAnsiTheme="majorBidi" w:cstheme="majorBidi"/>
        </w:rPr>
        <w:t xml:space="preserve">ow </w:t>
      </w:r>
      <w:r>
        <w:rPr>
          <w:rFonts w:asciiTheme="majorBidi" w:hAnsiTheme="majorBidi" w:cstheme="majorBidi"/>
        </w:rPr>
        <w:t xml:space="preserve">the </w:t>
      </w:r>
      <w:r w:rsidRPr="00C977F9">
        <w:rPr>
          <w:rFonts w:asciiTheme="majorBidi" w:hAnsiTheme="majorBidi" w:cstheme="majorBidi"/>
        </w:rPr>
        <w:t>sample size</w:t>
      </w:r>
      <w:r>
        <w:rPr>
          <w:rFonts w:asciiTheme="majorBidi" w:hAnsiTheme="majorBidi" w:cstheme="majorBidi"/>
        </w:rPr>
        <w:t xml:space="preserve"> for each strata is determined (allocation). </w:t>
      </w:r>
    </w:p>
    <w:p w14:paraId="5BED13D8" w14:textId="12454D88" w:rsidR="00F75BAF" w:rsidRDefault="00F75BAF" w:rsidP="00F75BAF">
      <w:pPr>
        <w:spacing w:before="0" w:after="160"/>
        <w:jc w:val="both"/>
        <w:rPr>
          <w:rFonts w:asciiTheme="majorBidi" w:hAnsiTheme="majorBidi" w:cstheme="majorBidi"/>
        </w:rPr>
      </w:pPr>
      <w:r>
        <w:rPr>
          <w:rFonts w:asciiTheme="majorBidi" w:hAnsiTheme="majorBidi" w:cstheme="majorBidi"/>
        </w:rPr>
        <w:t>There are two approaches to stratification and allocation in the literature. The first approach solves the problems of</w:t>
      </w:r>
      <w:r w:rsidRPr="00217C60">
        <w:rPr>
          <w:rFonts w:asciiTheme="majorBidi" w:hAnsiTheme="majorBidi" w:cstheme="majorBidi"/>
        </w:rPr>
        <w:t xml:space="preserve"> stratification and allocation in two separate phases</w:t>
      </w:r>
      <w:r>
        <w:rPr>
          <w:rFonts w:asciiTheme="majorBidi" w:hAnsiTheme="majorBidi" w:cstheme="majorBidi"/>
        </w:rPr>
        <w:t>. Stratification can be performed based on</w:t>
      </w:r>
      <w:r w:rsidRPr="00217C60">
        <w:rPr>
          <w:rFonts w:asciiTheme="majorBidi" w:hAnsiTheme="majorBidi" w:cstheme="majorBidi"/>
        </w:rPr>
        <w:t xml:space="preserve"> </w:t>
      </w:r>
      <w:r>
        <w:rPr>
          <w:rFonts w:asciiTheme="majorBidi" w:hAnsiTheme="majorBidi" w:cstheme="majorBidi"/>
        </w:rPr>
        <w:t>various</w:t>
      </w:r>
      <w:r w:rsidRPr="00217C60">
        <w:rPr>
          <w:rFonts w:asciiTheme="majorBidi" w:hAnsiTheme="majorBidi" w:cstheme="majorBidi"/>
        </w:rPr>
        <w:t xml:space="preserve"> variance reduction techniques such as Naive Monte Carlo Simulation, importance sampling, and stratified sampling, which </w:t>
      </w:r>
      <w:r>
        <w:rPr>
          <w:rFonts w:asciiTheme="majorBidi" w:hAnsiTheme="majorBidi" w:cstheme="majorBidi"/>
        </w:rPr>
        <w:t>will be discussed</w:t>
      </w:r>
      <w:r w:rsidRPr="00217C60">
        <w:rPr>
          <w:rFonts w:asciiTheme="majorBidi" w:hAnsiTheme="majorBidi" w:cstheme="majorBidi"/>
        </w:rPr>
        <w:t xml:space="preserve"> in </w:t>
      </w:r>
      <w:r>
        <w:rPr>
          <w:rFonts w:asciiTheme="majorBidi" w:hAnsiTheme="majorBidi" w:cstheme="majorBidi"/>
        </w:rPr>
        <w:fldChar w:fldCharType="begin"/>
      </w:r>
      <w:r>
        <w:rPr>
          <w:rFonts w:asciiTheme="majorBidi" w:hAnsiTheme="majorBidi" w:cstheme="majorBidi"/>
        </w:rPr>
        <w:instrText xml:space="preserve"> REF _Ref534717575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cs/>
        </w:rPr>
        <w:t>‎</w:t>
      </w:r>
      <w:r>
        <w:rPr>
          <w:rFonts w:asciiTheme="majorBidi" w:hAnsiTheme="majorBidi" w:cstheme="majorBidi"/>
        </w:rPr>
        <w:t>4.1</w:t>
      </w:r>
      <w:r>
        <w:rPr>
          <w:rFonts w:asciiTheme="majorBidi" w:hAnsiTheme="majorBidi" w:cstheme="majorBidi"/>
        </w:rPr>
        <w:fldChar w:fldCharType="end"/>
      </w:r>
      <w:r w:rsidRPr="00217C60">
        <w:rPr>
          <w:rFonts w:asciiTheme="majorBidi" w:hAnsiTheme="majorBidi" w:cstheme="majorBidi"/>
        </w:rPr>
        <w:t xml:space="preserve">. When the strata are created, the </w:t>
      </w:r>
      <w:r>
        <w:rPr>
          <w:rFonts w:asciiTheme="majorBidi" w:hAnsiTheme="majorBidi" w:cstheme="majorBidi"/>
        </w:rPr>
        <w:t>allocation</w:t>
      </w:r>
      <w:r w:rsidRPr="00217C60">
        <w:rPr>
          <w:rFonts w:asciiTheme="majorBidi" w:hAnsiTheme="majorBidi" w:cstheme="majorBidi"/>
        </w:rPr>
        <w:t xml:space="preserve"> can be </w:t>
      </w:r>
      <w:r>
        <w:rPr>
          <w:rFonts w:asciiTheme="majorBidi" w:hAnsiTheme="majorBidi" w:cstheme="majorBidi"/>
        </w:rPr>
        <w:t>determined</w:t>
      </w:r>
      <w:r w:rsidRPr="00217C60">
        <w:rPr>
          <w:rFonts w:asciiTheme="majorBidi" w:hAnsiTheme="majorBidi" w:cstheme="majorBidi"/>
        </w:rPr>
        <w:t xml:space="preserve"> </w:t>
      </w:r>
      <w:r>
        <w:rPr>
          <w:rFonts w:asciiTheme="majorBidi" w:hAnsiTheme="majorBidi" w:cstheme="majorBidi"/>
        </w:rPr>
        <w:t>using an allo</w:t>
      </w:r>
      <w:r w:rsidRPr="00217C60">
        <w:rPr>
          <w:rFonts w:asciiTheme="majorBidi" w:hAnsiTheme="majorBidi" w:cstheme="majorBidi"/>
        </w:rPr>
        <w:t>cation fractions technique.</w:t>
      </w:r>
      <w:r>
        <w:rPr>
          <w:rFonts w:asciiTheme="majorBidi" w:hAnsiTheme="majorBidi" w:cstheme="majorBidi"/>
        </w:rPr>
        <w:t xml:space="preserve"> Allocation techniques are reviewed in </w:t>
      </w:r>
      <w:r>
        <w:rPr>
          <w:rFonts w:asciiTheme="majorBidi" w:hAnsiTheme="majorBidi" w:cstheme="majorBidi"/>
        </w:rPr>
        <w:fldChar w:fldCharType="begin"/>
      </w:r>
      <w:r>
        <w:rPr>
          <w:rFonts w:asciiTheme="majorBidi" w:hAnsiTheme="majorBidi" w:cstheme="majorBidi"/>
        </w:rPr>
        <w:instrText xml:space="preserve"> REF _Ref534717527 \r \h </w:instrText>
      </w:r>
      <w:r>
        <w:rPr>
          <w:rFonts w:asciiTheme="majorBidi" w:hAnsiTheme="majorBidi" w:cstheme="majorBidi"/>
        </w:rPr>
      </w:r>
      <w:r>
        <w:rPr>
          <w:rFonts w:asciiTheme="majorBidi" w:hAnsiTheme="majorBidi" w:cstheme="majorBidi"/>
        </w:rPr>
        <w:fldChar w:fldCharType="separate"/>
      </w:r>
      <w:r w:rsidR="00B2236E">
        <w:rPr>
          <w:rFonts w:asciiTheme="majorBidi" w:hAnsiTheme="majorBidi" w:cstheme="majorBidi"/>
          <w:cs/>
        </w:rPr>
        <w:t>‎</w:t>
      </w:r>
      <w:r w:rsidR="00B2236E">
        <w:rPr>
          <w:rFonts w:asciiTheme="majorBidi" w:hAnsiTheme="majorBidi" w:cstheme="majorBidi"/>
        </w:rPr>
        <w:t>4.2</w:t>
      </w:r>
      <w:r>
        <w:rPr>
          <w:rFonts w:asciiTheme="majorBidi" w:hAnsiTheme="majorBidi" w:cstheme="majorBidi"/>
        </w:rPr>
        <w:fldChar w:fldCharType="end"/>
      </w:r>
      <w:r>
        <w:rPr>
          <w:rFonts w:asciiTheme="majorBidi" w:hAnsiTheme="majorBidi" w:cstheme="majorBidi"/>
        </w:rPr>
        <w:t>.</w:t>
      </w:r>
    </w:p>
    <w:p w14:paraId="311F3BEE" w14:textId="547EA7FF" w:rsidR="00F75BAF" w:rsidRDefault="00F75BAF" w:rsidP="00F75BAF">
      <w:pPr>
        <w:spacing w:before="0" w:after="160"/>
        <w:jc w:val="both"/>
        <w:rPr>
          <w:rFonts w:asciiTheme="majorBidi" w:hAnsiTheme="majorBidi" w:cstheme="majorBidi"/>
        </w:rPr>
      </w:pPr>
      <w:r>
        <w:rPr>
          <w:rFonts w:asciiTheme="majorBidi" w:hAnsiTheme="majorBidi" w:cstheme="majorBidi"/>
        </w:rPr>
        <w:t>The second approach employs</w:t>
      </w:r>
      <w:r w:rsidRPr="004E70BF">
        <w:rPr>
          <w:rFonts w:asciiTheme="majorBidi" w:hAnsiTheme="majorBidi" w:cstheme="majorBidi"/>
        </w:rPr>
        <w:t xml:space="preserve"> techniques to solve the problem of stratification and allocation in </w:t>
      </w:r>
      <w:r>
        <w:rPr>
          <w:rFonts w:asciiTheme="majorBidi" w:hAnsiTheme="majorBidi" w:cstheme="majorBidi"/>
        </w:rPr>
        <w:t>one</w:t>
      </w:r>
      <w:r w:rsidRPr="004E70BF">
        <w:rPr>
          <w:rFonts w:asciiTheme="majorBidi" w:hAnsiTheme="majorBidi" w:cstheme="majorBidi"/>
        </w:rPr>
        <w:t xml:space="preserve"> </w:t>
      </w:r>
      <w:r>
        <w:rPr>
          <w:rFonts w:asciiTheme="majorBidi" w:hAnsiTheme="majorBidi" w:cstheme="majorBidi"/>
        </w:rPr>
        <w:t xml:space="preserve">phase as a joint stratification-allocation method. Joint stratification-allocation techniques are reviewed in </w:t>
      </w:r>
      <w:r>
        <w:rPr>
          <w:rFonts w:asciiTheme="majorBidi" w:hAnsiTheme="majorBidi" w:cstheme="majorBidi"/>
        </w:rPr>
        <w:fldChar w:fldCharType="begin"/>
      </w:r>
      <w:r>
        <w:rPr>
          <w:rFonts w:asciiTheme="majorBidi" w:hAnsiTheme="majorBidi" w:cstheme="majorBidi"/>
        </w:rPr>
        <w:instrText xml:space="preserve"> REF _Ref534717610 \r \h </w:instrText>
      </w:r>
      <w:r>
        <w:rPr>
          <w:rFonts w:asciiTheme="majorBidi" w:hAnsiTheme="majorBidi" w:cstheme="majorBidi"/>
        </w:rPr>
      </w:r>
      <w:r>
        <w:rPr>
          <w:rFonts w:asciiTheme="majorBidi" w:hAnsiTheme="majorBidi" w:cstheme="majorBidi"/>
        </w:rPr>
        <w:fldChar w:fldCharType="separate"/>
      </w:r>
      <w:r w:rsidR="00B2236E">
        <w:rPr>
          <w:rFonts w:asciiTheme="majorBidi" w:hAnsiTheme="majorBidi" w:cstheme="majorBidi"/>
          <w:cs/>
        </w:rPr>
        <w:t>‎</w:t>
      </w:r>
      <w:r w:rsidR="00B2236E">
        <w:rPr>
          <w:rFonts w:asciiTheme="majorBidi" w:hAnsiTheme="majorBidi" w:cstheme="majorBidi"/>
        </w:rPr>
        <w:t>4.3</w:t>
      </w:r>
      <w:r>
        <w:rPr>
          <w:rFonts w:asciiTheme="majorBidi" w:hAnsiTheme="majorBidi" w:cstheme="majorBidi"/>
        </w:rPr>
        <w:fldChar w:fldCharType="end"/>
      </w:r>
      <w:r>
        <w:rPr>
          <w:rFonts w:asciiTheme="majorBidi" w:hAnsiTheme="majorBidi" w:cstheme="majorBidi"/>
        </w:rPr>
        <w:t>.</w:t>
      </w:r>
    </w:p>
    <w:p w14:paraId="164AF9F9" w14:textId="77777777" w:rsidR="00F75BAF" w:rsidRPr="00CD5F79" w:rsidRDefault="00F75BAF" w:rsidP="00F75BAF">
      <w:pPr>
        <w:pStyle w:val="Heading1"/>
        <w:widowControl/>
        <w:tabs>
          <w:tab w:val="clear" w:pos="461"/>
        </w:tabs>
        <w:autoSpaceDE/>
        <w:autoSpaceDN/>
        <w:spacing w:before="120" w:beforeAutospacing="1" w:after="100" w:afterAutospacing="1"/>
        <w:ind w:left="360" w:right="0"/>
      </w:pPr>
      <w:bookmarkStart w:id="5" w:name="_Toc534760227"/>
      <w:bookmarkStart w:id="6" w:name="_Toc24491019"/>
      <w:r w:rsidRPr="00CD5F79">
        <w:t>Adaptive Sampling</w:t>
      </w:r>
      <w:bookmarkEnd w:id="5"/>
      <w:bookmarkEnd w:id="6"/>
    </w:p>
    <w:p w14:paraId="55647722" w14:textId="4B087B38" w:rsidR="00F75BAF" w:rsidRDefault="00F75BAF" w:rsidP="00E30E29">
      <w:pPr>
        <w:pStyle w:val="NormalWeb"/>
      </w:pPr>
      <w:r>
        <w:t xml:space="preserve">One significant concept in sampling design is the procedure that alters as the experiment progresses, referred to as ‘adaptive sampling’. Adaptive sampling enables the model to learn from the gathered data during the survey and to be modified accordingly </w:t>
      </w:r>
      <w:r w:rsidRPr="00F50FE8">
        <w:fldChar w:fldCharType="begin"/>
      </w:r>
      <w:r w:rsidR="00D17058">
        <w:instrText xml:space="preserve"> ADDIN ZOTERO_ITEM CSL_CITATION {"citationID":"oFfH9F2S","properties":{"formattedCitation":"(Lermusiaux, 2007)","plainCitation":"(Lermusiaux, 2007)","noteIndex":0},"citationItems":[{"id":3135,"uris":["http://zotero.org/groups/2128091/items/BV3XG9FK"],"uri":["http://zotero.org/groups/2128091/items/BV3XG9FK"],"itemData":{"id":3135,"type":"article-journal","title":"Adaptive modeling, adaptive data assimilation and adaptive sampling","container-title":"Physica D: Nonlinear Phenomena","page":"172-196","volume":"230","issue":"1-2","source":"Crossref","abstract":"For efﬁcient progress, model properties and measurement needs can adapt to oceanic events and interactions as they occur. The combination of models and data via data assimilation can also be adaptive. These adaptive concepts are discussed and exempliﬁed within the context of comprehensive real-time ocean observing and prediction systems. Novel adaptive modeling approaches based on simpliﬁed maximum likelihood principles are developed and applied to physical and physical–biogeochemical dynamics. In the regional examples shown, they allow the joint calibration of parameter values and model structures. Adaptable components of the Error Subspace Statistical Estimation (ESSE) system are reviewed and illustrated. Results indicate that error estimates, ensemble sizes, error subspace ranks, covariance tapering parameters and stochastic error models can be calibrated by such quantitative adaptation. New adaptive sampling approaches and schemes are outlined. Illustrations suggest that these adaptive schemes can be used in real time with the potential for most efﬁcient sampling.","DOI":"10.1016/j.physd.2007.02.014","ISSN":"01672789","language":"en","author":[{"family":"Lermusiaux","given":"Pierre F.J."}],"issued":{"date-parts":[["2007",6]]}}}],"schema":"https://github.com/citation-style-language/schema/raw/master/csl-citation.json"} </w:instrText>
      </w:r>
      <w:r w:rsidRPr="00F50FE8">
        <w:fldChar w:fldCharType="separate"/>
      </w:r>
      <w:r w:rsidRPr="00F50FE8">
        <w:rPr>
          <w:noProof/>
        </w:rPr>
        <w:t>(Lermusiaux, 2007)</w:t>
      </w:r>
      <w:r w:rsidRPr="00F50FE8">
        <w:fldChar w:fldCharType="end"/>
      </w:r>
      <w:r>
        <w:t xml:space="preserve">. As a result, adaptive sampling approach can contribute to a more comprehensive understanding of the target population. One of the most remarkable current discussions in adaptive design is adaptive stratification. This strategy seeks to find the strata in which the variability in the variables of interest is abundant. Hence, by collecting more samples from such subgroups in which the variations are inconsistent with the rest of the subgroups (i.e. have significantly larger variability </w:t>
      </w:r>
      <w:r>
        <w:lastRenderedPageBreak/>
        <w:t>compared to the others), one can have samples that better reflect the larger population (</w:t>
      </w:r>
      <w:proofErr w:type="spellStart"/>
      <w:r w:rsidRPr="00F72709">
        <w:t>Carpentier</w:t>
      </w:r>
      <w:proofErr w:type="spellEnd"/>
      <w:r w:rsidRPr="00F72709">
        <w:t xml:space="preserve"> &amp; </w:t>
      </w:r>
      <w:proofErr w:type="spellStart"/>
      <w:r w:rsidRPr="00F72709">
        <w:t>Munos</w:t>
      </w:r>
      <w:proofErr w:type="spellEnd"/>
      <w:r w:rsidRPr="00F72709">
        <w:t>, 2013</w:t>
      </w:r>
      <w:r>
        <w:t xml:space="preserve">). </w:t>
      </w:r>
    </w:p>
    <w:p w14:paraId="0A3B3D9A" w14:textId="77777777" w:rsidR="00F75BAF" w:rsidRDefault="00F75BAF" w:rsidP="00F75BAF">
      <w:pPr>
        <w:pStyle w:val="Heading1"/>
        <w:widowControl/>
        <w:tabs>
          <w:tab w:val="clear" w:pos="461"/>
        </w:tabs>
        <w:autoSpaceDE/>
        <w:autoSpaceDN/>
        <w:spacing w:before="120" w:beforeAutospacing="1" w:after="100" w:afterAutospacing="1"/>
        <w:ind w:left="360" w:right="0"/>
      </w:pPr>
      <w:bookmarkStart w:id="7" w:name="_Toc534760228"/>
      <w:bookmarkStart w:id="8" w:name="_Toc24491020"/>
      <w:r w:rsidRPr="00CD5F79">
        <w:t>Related Literature</w:t>
      </w:r>
      <w:bookmarkEnd w:id="7"/>
      <w:bookmarkEnd w:id="8"/>
    </w:p>
    <w:p w14:paraId="1DB70627" w14:textId="77777777" w:rsidR="00F75BAF" w:rsidRDefault="00F75BAF" w:rsidP="00F75BAF">
      <w:r>
        <w:t xml:space="preserve">In this section, related literature in the areas of stratification, allocation, and joint stratification-allocation is reviewed. </w:t>
      </w:r>
    </w:p>
    <w:p w14:paraId="1173CB68" w14:textId="77777777" w:rsidR="00F75BAF" w:rsidRDefault="00F75BAF" w:rsidP="00F75BAF">
      <w:pPr>
        <w:pStyle w:val="Heading2"/>
        <w:widowControl/>
        <w:tabs>
          <w:tab w:val="clear" w:pos="461"/>
        </w:tabs>
        <w:autoSpaceDE/>
        <w:autoSpaceDN/>
        <w:spacing w:before="100" w:beforeAutospacing="1" w:after="100" w:afterAutospacing="1"/>
        <w:ind w:left="450" w:right="0" w:hanging="450"/>
        <w:contextualSpacing/>
      </w:pPr>
      <w:bookmarkStart w:id="9" w:name="_Ref534717575"/>
      <w:bookmarkStart w:id="10" w:name="_Toc534760229"/>
      <w:bookmarkStart w:id="11" w:name="_Toc24491021"/>
      <w:r w:rsidRPr="003D09A2">
        <w:t>Stratification</w:t>
      </w:r>
      <w:bookmarkEnd w:id="9"/>
      <w:bookmarkEnd w:id="10"/>
      <w:bookmarkEnd w:id="11"/>
    </w:p>
    <w:p w14:paraId="224F01F7" w14:textId="708912DD" w:rsidR="00F75BAF" w:rsidRDefault="00F75BAF" w:rsidP="00F75BAF">
      <w:pPr>
        <w:pStyle w:val="NormalWeb"/>
        <w:rPr>
          <w:rFonts w:eastAsiaTheme="minorHAnsi"/>
        </w:rPr>
      </w:pPr>
      <w:proofErr w:type="gramStart"/>
      <w:r>
        <w:t>A number of</w:t>
      </w:r>
      <w:proofErr w:type="gramEnd"/>
      <w:r>
        <w:t xml:space="preserve"> techniques have been developed to determine the optimal number of strata along with an efficient allocation approach. </w:t>
      </w:r>
      <w:proofErr w:type="spellStart"/>
      <w:r w:rsidRPr="00F72709">
        <w:t>Carpentier</w:t>
      </w:r>
      <w:proofErr w:type="spellEnd"/>
      <w:r w:rsidRPr="00F72709">
        <w:t xml:space="preserve"> </w:t>
      </w:r>
      <w:r>
        <w:t>and</w:t>
      </w:r>
      <w:r w:rsidRPr="00F72709">
        <w:t xml:space="preserve"> </w:t>
      </w:r>
      <w:proofErr w:type="spellStart"/>
      <w:r w:rsidRPr="00F72709">
        <w:t>Munos</w:t>
      </w:r>
      <w:proofErr w:type="spellEnd"/>
      <w:r>
        <w:t xml:space="preserve"> (</w:t>
      </w:r>
      <w:r w:rsidRPr="00F72709">
        <w:t>2013</w:t>
      </w:r>
      <w:r>
        <w:t xml:space="preserve">) proposed an algorithm referred to as </w:t>
      </w:r>
      <w:r w:rsidRPr="00B73AA0">
        <w:rPr>
          <w:rFonts w:eastAsiaTheme="minorHAnsi"/>
        </w:rPr>
        <w:t xml:space="preserve">Monte-Carlo Upper Lower Confidence </w:t>
      </w:r>
      <w:r>
        <w:rPr>
          <w:rFonts w:eastAsiaTheme="minorHAnsi"/>
        </w:rPr>
        <w:t>B</w:t>
      </w:r>
      <w:r w:rsidRPr="00B73AA0">
        <w:rPr>
          <w:rFonts w:eastAsiaTheme="minorHAnsi"/>
        </w:rPr>
        <w:t>and</w:t>
      </w:r>
      <w:r>
        <w:rPr>
          <w:rFonts w:eastAsiaTheme="minorHAnsi"/>
        </w:rPr>
        <w:t xml:space="preserve"> (MC-ULCB) which adapts the Monte-Carlo integration algorithm in the stratification methodology. The objective function of this algorithm is based on a ‘noisy function’ which refers to a function involving a random component (i.e. noise). Therefore, the adaptive strategy aims at discovering the areas where the variation of the noisy function is bountiful besides finding the best partitioning method for the sampling procedure. Once the samples are extracted, the algorithm proceeds to get some parameters related to the upper and lower confidence bounds on the variability of the noisy function in each stratum since the function is assumed to be bounded </w:t>
      </w:r>
      <w:r>
        <w:fldChar w:fldCharType="begin"/>
      </w:r>
      <w:r w:rsidR="00D17058">
        <w:instrText xml:space="preserve"> ADDIN ZOTERO_ITEM CSL_CITATION {"citationID":"WxNxqVpR","properties":{"formattedCitation":"(Carpentier &amp; Munos, n.d.)","plainCitation":"(Carpentier &amp; Munos, n.d.)","dontUpdate":true,"noteIndex":0},"citationItems":[{"id":3142,"uris":["http://zotero.org/groups/2128091/items/88YYJBEC"],"uri":["http://zotero.org/groups/2128091/items/88YYJBEC"],"itemData":{"id":3142,"type":"article-journal","title":"Toward Optimal Stratification for Stratified Monte-Carlo Integration","page":"9","source":"Zotero","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ﬃ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ﬀ, and allocates the samples almost optimally on this partition.","language":"e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 xml:space="preserve">. The variability of the variable of interest in each partition is measured in the form of standard deviation. Following this process, the samples are allocated to each stratum proportional to the variability of each stratum multiplied by its upper confidence band. In this study, the authors concluded that the proposed model can obtain more </w:t>
      </w:r>
      <w:r>
        <w:rPr>
          <w:rFonts w:eastAsiaTheme="minorHAnsi"/>
        </w:rPr>
        <w:lastRenderedPageBreak/>
        <w:t xml:space="preserve">homogenous samples from each stratum as well as maintaining the number of strata it contains as small as possible </w:t>
      </w:r>
      <w:r>
        <w:fldChar w:fldCharType="begin"/>
      </w:r>
      <w:r w:rsidR="00D17058">
        <w:instrText xml:space="preserve"> ADDIN ZOTERO_ITEM CSL_CITATION {"citationID":"otWnOy0f","properties":{"formattedCitation":"(Carpentier &amp; Munos, n.d.)","plainCitation":"(Carpentier &amp; Munos, n.d.)","dontUpdate":true,"noteIndex":0},"citationItems":[{"id":3142,"uris":["http://zotero.org/groups/2128091/items/88YYJBEC"],"uri":["http://zotero.org/groups/2128091/items/88YYJBEC"],"itemData":{"id":3142,"type":"article-journal","title":"Toward Optimal Stratification for Stratified Monte-Carlo Integration","page":"9","source":"Zotero","abstract":"We consider the problem of adaptive stratiﬁed sampling for Monte Carlo integration of a noisy function, given a ﬁnite budget n of noisy evaluations to the function. We tackle in this paper the problem of adapting to the function at the same time the number of samples into each stratum and the partition itself. More precisely, it is interesting to reﬁne the partition of the domain in area where the noise to the function, or where the variations of the function, are very heterogeneous. On the other hand, having a (too) reﬁned stratiﬁcation is not optimal. Indeed, the more reﬁned the stratiﬁcation, the more diﬃcult it is to adjust the allocation of the samples to the stratiﬁcation, i.e. sample more points where the noise or variations of the function are larger. We provide in this paper an algorithm that selects online, among a large class of partitions, the partition that provides the optimal trade-oﬀ, and allocates the samples almost optimally on this partition.","language":"en","author":[{"family":"Carpentier","given":"Alexandra"},{"family":"Munos","given":"Rémi"}]}}],"schema":"https://github.com/citation-style-language/schema/raw/master/csl-citation.json"} </w:instrText>
      </w:r>
      <w:r>
        <w:fldChar w:fldCharType="separate"/>
      </w:r>
      <w:r>
        <w:rPr>
          <w:noProof/>
        </w:rPr>
        <w:t>(Carpentier &amp; Munos, 2013)</w:t>
      </w:r>
      <w:r>
        <w:fldChar w:fldCharType="end"/>
      </w:r>
      <w:r>
        <w:rPr>
          <w:rFonts w:eastAsiaTheme="minorHAnsi"/>
        </w:rPr>
        <w:t>.</w:t>
      </w:r>
    </w:p>
    <w:p w14:paraId="4C0B2883" w14:textId="38C6AFFF" w:rsidR="00F75BAF" w:rsidRPr="00802368" w:rsidRDefault="00F75BAF" w:rsidP="00F75BAF">
      <w:pPr>
        <w:pStyle w:val="NormalWeb"/>
      </w:pPr>
      <w:r>
        <w:t xml:space="preserve">In another study, </w:t>
      </w:r>
      <w:r>
        <w:rPr>
          <w:noProof/>
        </w:rPr>
        <w:t xml:space="preserve">Glasserman et al. (1999) proposed a procedure aiming to reduce the variability in Monte-Carlo simulation using stratification technique. In this scheme, the authors developed a methodology in which some samples are taken from a population that is considered to have a standard normal distribution. In this reserach, </w:t>
      </w:r>
      <w:r>
        <w:t xml:space="preserve">the Monte-Carlo technique </w:t>
      </w:r>
      <w:r>
        <w:rPr>
          <w:noProof/>
        </w:rPr>
        <w:t xml:space="preserve">is performed as well as stratification with a vector along different directions which are defined by the conditional covariance matrix </w:t>
      </w:r>
      <w:r>
        <w:fldChar w:fldCharType="begin"/>
      </w:r>
      <w:r w:rsidR="00D17058">
        <w:instrText xml:space="preserve"> ADDIN ZOTERO_ITEM CSL_CITATION {"citationID":"tDTHLRwj","properties":{"formattedCitation":"(Glasserman, Heidelberger, &amp; Shahabuddin, 1999)","plainCitation":"(Glasserman, Heidelberger, &amp; Shahabuddin, 1999)","dontUpdate":true,"noteIndex":0},"citationItems":[{"id":3137,"uris":["http://zotero.org/groups/2128091/items/3G26436J"],"uri":["http://zotero.org/groups/2128091/items/3G26436J"],"itemData":{"id":3137,"type":"article-journal","title":"Asymptotically Optimal Importance Sampling and Stratification for Pricing Path-Dependent Options","container-title":"Mathematical Finance","page":"117-152","volume":"9","issue":"2","source":"Crossref","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DOI":"10.1111/1467-9965.00065","ISSN":"0960-1627, 1467-9965","language":"en","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 xml:space="preserve">. In order to stratify in different dimensions of the matrix, each dimension is split into multiple intervals with equal width. After obtaining the intervals, a point is uniformly selected from each interval. Finally, samples are selected by calculating the inverse of the cumulative normal distribution for each dimension </w:t>
      </w:r>
      <w:r>
        <w:fldChar w:fldCharType="begin"/>
      </w:r>
      <w:r w:rsidR="00D17058">
        <w:instrText xml:space="preserve"> ADDIN ZOTERO_ITEM CSL_CITATION {"citationID":"TiNZdFU8","properties":{"formattedCitation":"(Glasserman, Heidelberger, &amp; Shahabuddin, 1999)","plainCitation":"(Glasserman, Heidelberger, &amp; Shahabuddin, 1999)","dontUpdate":true,"noteIndex":0},"citationItems":[{"id":3137,"uris":["http://zotero.org/groups/2128091/items/3G26436J"],"uri":["http://zotero.org/groups/2128091/items/3G26436J"],"itemData":{"id":3137,"type":"article-journal","title":"Asymptotically Optimal Importance Sampling and Stratification for Pricing Path-Dependent Options","container-title":"Mathematical Finance","page":"117-152","volume":"9","issue":"2","source":"Crossref","abstract":"This paper develops a variance reduction technique for Monte Carlo simulations of path-dependent options driven by high-dimensional Gaussian vectors. The method combines importance sampling based on a change of drift with stratiﬁed sampling along a small number of key dimensions. The change of drift is selected through a large deviations analysis and is shown to be optimal in an asymptotic sense. The drift selected has an interpretation as the path of the underlying state variables which maximizes the product of probability and payoff—the most important path. The directions used for stratiﬁed sampling are optimal for a quadratic approximation to the integrand or payoff function. Indeed, under differentiability assumptions our importance sampling method eliminates variability due to the linear part of the payoff function, and stratiﬁcation eliminates much of the variability due to the quadratic part of the payoff. The two parts of the method are linked because the asymptotically optimal drift vector frequently provides a particularly effective direction for stratiﬁcation. We illustrate the use of the method with path-dependent options, a stochastic volatility model, and interest rate derivatives. The method reveals novel features of the structure of their payoffs.","DOI":"10.1111/1467-9965.00065","ISSN":"0960-1627, 1467-9965","language":"en","author":[{"family":"Glasserman","given":"Paul"},{"family":"Heidelberger","given":"Philip"},{"family":"Shahabuddin","given":"Perwez"}],"issued":{"date-parts":[["1999",4]]}}}],"schema":"https://github.com/citation-style-language/schema/raw/master/csl-citation.json"} </w:instrText>
      </w:r>
      <w:r>
        <w:fldChar w:fldCharType="separate"/>
      </w:r>
      <w:r>
        <w:rPr>
          <w:noProof/>
        </w:rPr>
        <w:t>(Glasserman et al., 1999)</w:t>
      </w:r>
      <w:r>
        <w:fldChar w:fldCharType="end"/>
      </w:r>
      <w:r>
        <w:t>.</w:t>
      </w:r>
    </w:p>
    <w:p w14:paraId="631E03E0" w14:textId="245C6727" w:rsidR="00F75BAF" w:rsidRDefault="00F75BAF" w:rsidP="00D17058">
      <w:pPr>
        <w:pStyle w:val="NormalWeb"/>
        <w:rPr>
          <w:noProof/>
        </w:rPr>
      </w:pPr>
      <w:r>
        <w:rPr>
          <w:noProof/>
        </w:rPr>
        <w:t xml:space="preserve">In a study conducted by </w:t>
      </w:r>
      <w:r w:rsidR="00D17058">
        <w:rPr>
          <w:noProof/>
        </w:rPr>
        <w:fldChar w:fldCharType="begin"/>
      </w:r>
      <w:r w:rsidR="00D17058">
        <w:rPr>
          <w:noProof/>
        </w:rPr>
        <w:instrText xml:space="preserve"> ADDIN ZOTERO_ITEM CSL_CITATION {"citationID":"CszWmJ5K","properties":{"formattedCitation":"(Yong, Tian, Yu, Cai, &amp; Wei, 2016)","plainCitation":"(Yong, Tian, Yu, Cai, &amp; Wei, 2016)","noteIndex":0},"citationItems":[{"id":3111,"uris":["http://zotero.org/groups/2128091/items/U4T958R7"],"uri":["http://zotero.org/groups/2128091/items/U4T958R7"],"itemData":{"id":3111,"type":"article-journal","title":"Optimal stratification in outcome prediction using baseline information","container-title":"Biometrika","page":"817-828","volume":"103","issue":"4","source":"Crossref","abstract":"A common practice in predictive medicine is to use current study data to construct a stratiﬁcation procedure, which groups subjects according to baseline information and forms stratum-speciﬁc prevention or intervention strategies. A desirable stratiﬁcation scheme would not only have small intra-stratum variation but also have a clinically meaningful discriminatory capability. We show how to obtain optimal stratiﬁcation rules with such desirable properties from ﬁtting a set of regression models relating the outcome to baseline covariates and creating scoring systems for predicting potential outcomes. We propose that all available optimal stratiﬁcations be evaluated with an independent dataset to select a ﬁnal stratiﬁcation. Lastly, we obtain inferential results for this selected stratiﬁcation scheme with a holdout dataset. When only one study of moderate size is available, we combine the ﬁrst two steps via crossvalidation. Extensive simulation studies are used to compare the proposed stratiﬁcation strategy with alternatives. We illustrate the new proposal using an AIDS clinical trial for binary outcomes and a cardiovascular clinical study for censored event time outcomes.","DOI":"10.1093/biomet/asw049","ISSN":"0006-3444, 1464-3510","language":"en","author":[{"family":"Yong","given":"Florence H."},{"family":"Tian","given":"Lu"},{"family":"Yu","given":"Sheng"},{"family":"Cai","given":"Tianxi"},{"family":"Wei","given":"L. J."}],"issued":{"date-parts":[["2016",12]]}}}],"schema":"https://github.com/citation-style-language/schema/raw/master/csl-citation.json"} </w:instrText>
      </w:r>
      <w:r w:rsidR="00D17058">
        <w:rPr>
          <w:noProof/>
        </w:rPr>
        <w:fldChar w:fldCharType="separate"/>
      </w:r>
      <w:r w:rsidR="00D17058" w:rsidRPr="00D17058">
        <w:t xml:space="preserve">Yong, </w:t>
      </w:r>
      <w:r w:rsidR="00D17058">
        <w:t>et al.</w:t>
      </w:r>
      <w:r w:rsidR="00D17058" w:rsidRPr="00D17058">
        <w:t xml:space="preserve"> </w:t>
      </w:r>
      <w:r w:rsidR="00D17058">
        <w:t>(</w:t>
      </w:r>
      <w:r w:rsidR="00D17058" w:rsidRPr="00D17058">
        <w:t>2016)</w:t>
      </w:r>
      <w:r w:rsidR="00D17058">
        <w:rPr>
          <w:noProof/>
        </w:rPr>
        <w:fldChar w:fldCharType="end"/>
      </w:r>
      <w:r w:rsidR="00D17058">
        <w:rPr>
          <w:noProof/>
        </w:rPr>
        <w:t>,</w:t>
      </w:r>
      <w:r>
        <w:rPr>
          <w:noProof/>
        </w:rPr>
        <w:t xml:space="preserve"> the authors attempted to establish an optimal stratification method in the field of medical science using the stratum specific mean. The researchers highlight the importance of employing the baseline information of previous patints in order to predict a variable of interest which is the probability of subject’s response to a certain medicine or procedure. To begin this process, a dataset consisting of the subjects’ predicted values is created. This dataset can provide the researchers with a scoring system. Once the dataset is generated, a regression model is used to associate predicted values to their corresponding actual results. Stratification process is incorporated into this approach to predict future outcomes for the patients. To put it simply, scores are classified into several strata and the average score is </w:t>
      </w:r>
      <w:r>
        <w:rPr>
          <w:noProof/>
        </w:rPr>
        <w:lastRenderedPageBreak/>
        <w:t>calculated as a mean for anticipating the results of future individuals. The authors propose a scheme that can find the best stratifying method which minimizes the prediction error using a loss function.</w:t>
      </w:r>
    </w:p>
    <w:p w14:paraId="1187A3DC" w14:textId="42B246B5" w:rsidR="00F75BAF" w:rsidRPr="00323E84" w:rsidRDefault="00F75BAF" w:rsidP="00F75BAF">
      <w:pPr>
        <w:rPr>
          <w:rFonts w:asciiTheme="majorBidi" w:hAnsiTheme="majorBidi" w:cstheme="majorBidi"/>
          <w:noProof/>
        </w:rPr>
      </w:pPr>
      <w:r w:rsidRPr="00323E84">
        <w:fldChar w:fldCharType="begin"/>
      </w:r>
      <w:r w:rsidR="00D17058">
        <w:instrText xml:space="preserve"> ADDIN ZOTERO_ITEM CSL_CITATION {"citationID":"xhEWfZzT","properties":{"formattedCitation":"(Etore &amp; Jourdain, 2010)","plainCitation":"(Etore &amp; Jourdain, 2010)","dontUpdate":true,"noteIndex":0},"citationItems":[{"id":3113,"uris":["http://zotero.org/groups/2128091/items/2UX99KNB"],"uri":["http://zotero.org/groups/2128091/items/2UX99KNB"],"itemData":{"id":3113,"type":"article-journal","title":"Adaptive optimal allocation in stratified sampling methods","container-title":"Methodology and Computing in Applied Probability","page":"335-360","volume":"12","issue":"3","source":"HAL Archives Ouvertes","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DOI":"10.1007/s11009-008-9108-0","author":[{"family":"Etore","given":"Pierre"},{"family":"Jourdain","given":"Benjamin"}],"issued":{"date-parts":[["2010",9]]}}}],"schema":"https://github.com/citation-style-language/schema/raw/master/csl-citation.json"} </w:instrText>
      </w:r>
      <w:r w:rsidRPr="00323E84">
        <w:fldChar w:fldCharType="separate"/>
      </w:r>
      <w:proofErr w:type="spellStart"/>
      <w:r w:rsidRPr="00323E84">
        <w:t>Etore</w:t>
      </w:r>
      <w:proofErr w:type="spellEnd"/>
      <w:r w:rsidRPr="00323E84">
        <w:t xml:space="preserve"> </w:t>
      </w:r>
      <w:r>
        <w:t xml:space="preserve">and </w:t>
      </w:r>
      <w:r w:rsidRPr="00323E84">
        <w:t xml:space="preserve">Jourdain </w:t>
      </w:r>
      <w:r>
        <w:t>(</w:t>
      </w:r>
      <w:r w:rsidRPr="00323E84">
        <w:t>2010)</w:t>
      </w:r>
      <w:r w:rsidRPr="00323E84">
        <w:fldChar w:fldCharType="end"/>
      </w:r>
      <w:r>
        <w:t xml:space="preserve"> </w:t>
      </w:r>
      <w:r w:rsidRPr="00323E84">
        <w:t>present</w:t>
      </w:r>
      <w:r>
        <w:t xml:space="preserve">ed an adaptive </w:t>
      </w:r>
      <w:r w:rsidRPr="00323E84">
        <w:t xml:space="preserve">stratified sampling </w:t>
      </w:r>
      <w:r>
        <w:t>algorithm in</w:t>
      </w:r>
      <w:r w:rsidRPr="00323E84">
        <w:t xml:space="preserve"> </w:t>
      </w:r>
      <w:r>
        <w:t>which the randomly selected samples from strata converge to an</w:t>
      </w:r>
      <w:r w:rsidRPr="00323E84">
        <w:t xml:space="preserve"> optimal allocation. In their study, the authors claim that the Monte-Carlo estimator in stratified sampling can be used to </w:t>
      </w:r>
      <w:r>
        <w:t>find</w:t>
      </w:r>
      <w:r w:rsidRPr="00323E84">
        <w:t xml:space="preserve"> the expectation of </w:t>
      </w:r>
      <w:r>
        <w:t>a</w:t>
      </w:r>
      <w:r w:rsidRPr="00323E84">
        <w:t xml:space="preserve"> </w:t>
      </w:r>
      <w:r>
        <w:t>target function (of the drawings)</w:t>
      </w:r>
      <w:r w:rsidRPr="00323E84">
        <w:t>. It is assumed in the model that the probability of each random variable un</w:t>
      </w:r>
      <w:r>
        <w:t>der study is known and follows the</w:t>
      </w:r>
      <w:r w:rsidRPr="00323E84">
        <w:t xml:space="preserve"> normal distribution. As a result, the expectation of the target function can be computed through multiplying the expectation of each stratum by its probability. In fact, the number of total samples drawn from all strata and the proportion of extracted samples from each stratum are formulated in terms of the expectation of interest. In the same way, the variance can be calculated given the conditional expectations. </w:t>
      </w:r>
      <w:r>
        <w:t>This</w:t>
      </w:r>
      <w:r w:rsidRPr="00323E84">
        <w:t xml:space="preserve"> framework can contribute to variance reduction if the proportion of samples taken from each stratum is computed appropriately.</w:t>
      </w:r>
      <w:r w:rsidRPr="00323E84">
        <w:rPr>
          <w:rFonts w:asciiTheme="majorBidi" w:hAnsiTheme="majorBidi" w:cstheme="majorBidi"/>
          <w:noProof/>
        </w:rPr>
        <w:t xml:space="preserve"> </w:t>
      </w:r>
    </w:p>
    <w:p w14:paraId="1BA5EF96" w14:textId="3367968F" w:rsidR="00F75BAF" w:rsidRDefault="00D17058" w:rsidP="00D17058">
      <w:pPr>
        <w:pStyle w:val="NormalWeb"/>
        <w:rPr>
          <w:noProof/>
        </w:rPr>
      </w:pPr>
      <w:r>
        <w:rPr>
          <w:noProof/>
        </w:rPr>
        <w:fldChar w:fldCharType="begin"/>
      </w:r>
      <w:r>
        <w:rPr>
          <w:noProof/>
        </w:rPr>
        <w:instrText xml:space="preserve"> ADDIN ZOTERO_ITEM CSL_CITATION {"citationID":"8nArDtIg","properties":{"formattedCitation":"(Basoglu, 2014)","plainCitation":"(Basoglu, 2014)","noteIndex":0},"citationItems":[{"id":3099,"uris":["http://zotero.org/groups/2128091/items/P7V7HH8A"],"uri":["http://zotero.org/groups/2128091/items/P7V7HH8A"],"itemData":{"id":3099,"type":"thesis","title":"ismail_basoglu_phd_thesis.pdf","publisher":"Bogazici University","URL":"http://www.ie.boun.edu.tr/~hormannw/BounQuantitiveFinance/Thesis/ismail_basoglu_phd_thesis.pdf","title-short":"Efficient stratified sampling for financial risk simulation","language":"en","author":[{"family":"Basoglu","given":"ismail"}],"issued":{"date-parts":[["2014"]]},"accessed":{"date-parts":[["2018",10,23]]}}}],"schema":"https://github.com/citation-style-language/schema/raw/master/csl-citation.json"} </w:instrText>
      </w:r>
      <w:r>
        <w:rPr>
          <w:noProof/>
        </w:rPr>
        <w:fldChar w:fldCharType="separate"/>
      </w:r>
      <w:proofErr w:type="spellStart"/>
      <w:r w:rsidRPr="00D17058">
        <w:t>Basoglu</w:t>
      </w:r>
      <w:proofErr w:type="spellEnd"/>
      <w:r w:rsidRPr="00D17058">
        <w:t xml:space="preserve"> </w:t>
      </w:r>
      <w:r>
        <w:t>(</w:t>
      </w:r>
      <w:r w:rsidRPr="00D17058">
        <w:t>2014)</w:t>
      </w:r>
      <w:r>
        <w:rPr>
          <w:noProof/>
        </w:rPr>
        <w:fldChar w:fldCharType="end"/>
      </w:r>
      <w:r w:rsidR="00F75BAF">
        <w:rPr>
          <w:noProof/>
        </w:rPr>
        <w:t xml:space="preserve"> applied variance reduction techniques to reduce the size of confidence intervals generated by Monte Carlo simulation used in computing financial risk involved in realistic and complex portfolio models. In this study, an</w:t>
      </w:r>
      <w:r w:rsidR="00F75BAF" w:rsidRPr="00216FCF">
        <w:rPr>
          <w:noProof/>
        </w:rPr>
        <w:t xml:space="preserve"> efficient implementation of stratified</w:t>
      </w:r>
      <w:r w:rsidR="00F75BAF">
        <w:rPr>
          <w:noProof/>
        </w:rPr>
        <w:t xml:space="preserve"> </w:t>
      </w:r>
      <w:r w:rsidR="00F75BAF" w:rsidRPr="00216FCF">
        <w:rPr>
          <w:noProof/>
        </w:rPr>
        <w:t>sampling technique for</w:t>
      </w:r>
      <w:r w:rsidR="00F75BAF">
        <w:rPr>
          <w:noProof/>
        </w:rPr>
        <w:t xml:space="preserve"> Monte Carlo simulation</w:t>
      </w:r>
      <w:r w:rsidR="00F75BAF" w:rsidRPr="00216FCF">
        <w:rPr>
          <w:noProof/>
        </w:rPr>
        <w:t xml:space="preserve"> problems</w:t>
      </w:r>
      <w:r w:rsidR="00F75BAF">
        <w:rPr>
          <w:noProof/>
        </w:rPr>
        <w:t xml:space="preserve"> referred to as Optimal A</w:t>
      </w:r>
      <w:r w:rsidR="00F75BAF" w:rsidRPr="00DC105A">
        <w:rPr>
          <w:noProof/>
        </w:rPr>
        <w:t>llocation</w:t>
      </w:r>
      <w:r w:rsidR="00F75BAF">
        <w:rPr>
          <w:noProof/>
        </w:rPr>
        <w:t xml:space="preserve"> S</w:t>
      </w:r>
      <w:r w:rsidR="00F75BAF" w:rsidRPr="00DC105A">
        <w:rPr>
          <w:noProof/>
        </w:rPr>
        <w:t>tratification</w:t>
      </w:r>
      <w:r w:rsidR="00F75BAF">
        <w:rPr>
          <w:noProof/>
        </w:rPr>
        <w:t xml:space="preserve"> </w:t>
      </w:r>
      <w:r w:rsidR="00F75BAF" w:rsidRPr="00DC105A">
        <w:rPr>
          <w:noProof/>
        </w:rPr>
        <w:t>and</w:t>
      </w:r>
      <w:r w:rsidR="00F75BAF">
        <w:rPr>
          <w:noProof/>
        </w:rPr>
        <w:t xml:space="preserve"> I</w:t>
      </w:r>
      <w:r w:rsidR="00F75BAF" w:rsidRPr="00DC105A">
        <w:rPr>
          <w:noProof/>
        </w:rPr>
        <w:t xml:space="preserve">mportance </w:t>
      </w:r>
      <w:r w:rsidR="00F75BAF">
        <w:rPr>
          <w:noProof/>
        </w:rPr>
        <w:t>S</w:t>
      </w:r>
      <w:r w:rsidR="00F75BAF" w:rsidRPr="00DC105A">
        <w:rPr>
          <w:noProof/>
        </w:rPr>
        <w:t>ampling</w:t>
      </w:r>
      <w:r w:rsidR="00F75BAF">
        <w:rPr>
          <w:noProof/>
        </w:rPr>
        <w:t xml:space="preserve"> (OASIS) is proposed. The proposed approach involves an</w:t>
      </w:r>
      <w:r w:rsidR="00F75BAF" w:rsidRPr="00A673A8">
        <w:rPr>
          <w:noProof/>
        </w:rPr>
        <w:t xml:space="preserve"> efficient simulation algorithm that combines optimal stratification</w:t>
      </w:r>
      <w:r w:rsidR="00F75BAF">
        <w:rPr>
          <w:noProof/>
        </w:rPr>
        <w:t xml:space="preserve"> </w:t>
      </w:r>
      <w:r w:rsidR="00F75BAF" w:rsidRPr="00A673A8">
        <w:rPr>
          <w:noProof/>
        </w:rPr>
        <w:t xml:space="preserve">and importance sampling to estimate multiple </w:t>
      </w:r>
      <w:r w:rsidR="00F75BAF">
        <w:rPr>
          <w:noProof/>
        </w:rPr>
        <w:t>conditional loss and gain</w:t>
      </w:r>
      <w:r w:rsidR="00F75BAF" w:rsidRPr="00A673A8">
        <w:rPr>
          <w:noProof/>
        </w:rPr>
        <w:t xml:space="preserve"> probabilities </w:t>
      </w:r>
      <w:r w:rsidR="00F75BAF">
        <w:rPr>
          <w:noProof/>
        </w:rPr>
        <w:t xml:space="preserve">for asset portfolios. </w:t>
      </w:r>
    </w:p>
    <w:p w14:paraId="47E51DF7" w14:textId="77777777" w:rsidR="00F75BAF" w:rsidRPr="00912FE7" w:rsidRDefault="00F75BAF" w:rsidP="00F75BAF">
      <w:r w:rsidRPr="00113698">
        <w:lastRenderedPageBreak/>
        <w:t>Two classes of objective functions are proposed to represent the overall error. The first class of error function minimizes a linear function of the variance-covariance matrix of the stratified estimates. The second class minimizes the maximum of variances weighted with non-negative coefficients.  Both objective functions are used in nonlinear optimization models with allocation fractions as decision variables. A closed-form solution is developed for the first class of objective functions. For the second class, an optimal allocation heuristic is utilized to find a near optimal</w:t>
      </w:r>
      <w:r>
        <w:t xml:space="preserve"> solution. Solutions from these</w:t>
      </w:r>
      <w:r w:rsidRPr="00113698">
        <w:t xml:space="preserve"> models are used in the sampling phase to minimize quantities such as the mean-squared (relative) error or the maximum absolute (relative) error that represent the overall error of the simulation. The idea of the OASIS algorithm can be used to minimize the overall error of an arbitrary simulation associated with multiple estimates. The numerical results show that the OASIS algorithm is an efficient and flexible method for simulation problems for which we can find efficient stratification functions.</w:t>
      </w:r>
    </w:p>
    <w:p w14:paraId="3BBB69B8" w14:textId="77777777" w:rsidR="00F75BAF" w:rsidRDefault="00F75BAF" w:rsidP="00F75BAF">
      <w:pPr>
        <w:pStyle w:val="Heading2"/>
        <w:widowControl/>
        <w:tabs>
          <w:tab w:val="clear" w:pos="461"/>
        </w:tabs>
        <w:autoSpaceDE/>
        <w:autoSpaceDN/>
        <w:spacing w:before="100" w:beforeAutospacing="1" w:after="100" w:afterAutospacing="1"/>
        <w:ind w:left="450" w:right="0" w:hanging="450"/>
        <w:contextualSpacing/>
      </w:pPr>
      <w:bookmarkStart w:id="12" w:name="_Ref534717527"/>
      <w:bookmarkStart w:id="13" w:name="_Toc534760230"/>
      <w:bookmarkStart w:id="14" w:name="_Toc24491022"/>
      <w:r>
        <w:t>Allocation</w:t>
      </w:r>
      <w:bookmarkEnd w:id="12"/>
      <w:bookmarkEnd w:id="13"/>
      <w:bookmarkEnd w:id="14"/>
    </w:p>
    <w:p w14:paraId="1FD37B48" w14:textId="677E059B" w:rsidR="00F75BAF" w:rsidRDefault="00F75BAF" w:rsidP="00F75BAF">
      <w:pPr>
        <w:rPr>
          <w:rFonts w:asciiTheme="majorBidi" w:hAnsiTheme="majorBidi" w:cstheme="majorBidi"/>
          <w:color w:val="0000FF"/>
        </w:rPr>
      </w:pPr>
      <w:r w:rsidRPr="00C977F9">
        <w:rPr>
          <w:rFonts w:asciiTheme="majorBidi" w:hAnsiTheme="majorBidi" w:cstheme="majorBidi"/>
        </w:rPr>
        <w:t>The optimal allocation</w:t>
      </w:r>
      <w:r>
        <w:rPr>
          <w:rFonts w:asciiTheme="majorBidi" w:hAnsiTheme="majorBidi" w:cstheme="majorBidi"/>
        </w:rPr>
        <w:t xml:space="preserve"> is a</w:t>
      </w:r>
      <w:r>
        <w:t xml:space="preserve"> sample allocation method used with stratified sampling, which is designed to provide the best precision (lowest variation) for the least cost (least sample size) </w:t>
      </w:r>
      <w:r>
        <w:fldChar w:fldCharType="begin"/>
      </w:r>
      <w:r w:rsidR="00D17058">
        <w:instrText xml:space="preserve"> ADDIN ZOTERO_ITEM CSL_CITATION {"citationID":"qiDdV79V","properties":{"formattedCitation":"(Statistics Dictionary, 2019b)","plainCitation":"(Statistics Dictionary, 2019b)","noteIndex":0},"citationItems":[{"id":3082,"uris":["http://zotero.org/groups/2128091/items/DU7GE2XF"],"uri":["http://zotero.org/groups/2128091/items/DU7GE2XF"],"itemData":{"id":3082,"type":"webpage","title":"Optimum Allocation: Definition","URL":"https://stattrek.com/statistics/dictionary.aspx?definition=optimum_allocation","author":[{"literal":"Statistics Dictionary"}],"issued":{"date-parts":[["2019"]]},"accessed":{"date-parts":[["2019",1,8]]}}}],"schema":"https://github.com/citation-style-language/schema/raw/master/csl-citation.json"} </w:instrText>
      </w:r>
      <w:r>
        <w:fldChar w:fldCharType="separate"/>
      </w:r>
      <w:r w:rsidRPr="00240A6C">
        <w:t>(Statistics Dictionary, 2019b)</w:t>
      </w:r>
      <w:r>
        <w:fldChar w:fldCharType="end"/>
      </w:r>
      <w:r>
        <w:t xml:space="preserve">. </w:t>
      </w:r>
      <w:proofErr w:type="spellStart"/>
      <w:r w:rsidRPr="00C977F9">
        <w:rPr>
          <w:rFonts w:asciiTheme="majorBidi" w:hAnsiTheme="majorBidi" w:cstheme="majorBidi"/>
        </w:rPr>
        <w:t>Neyman</w:t>
      </w:r>
      <w:proofErr w:type="spellEnd"/>
      <w:r w:rsidRPr="00C977F9">
        <w:rPr>
          <w:rFonts w:asciiTheme="majorBidi" w:hAnsiTheme="majorBidi" w:cstheme="majorBidi"/>
        </w:rPr>
        <w:t xml:space="preserve"> allocation</w:t>
      </w:r>
      <w:r>
        <w:rPr>
          <w:rFonts w:asciiTheme="majorBidi" w:hAnsiTheme="majorBidi" w:cstheme="majorBidi"/>
        </w:rPr>
        <w:t xml:space="preserve"> is a special case of optimal allocation when the total sample size is fixed </w:t>
      </w:r>
      <w:r>
        <w:rPr>
          <w:rFonts w:asciiTheme="majorBidi" w:hAnsiTheme="majorBidi" w:cstheme="majorBidi"/>
        </w:rPr>
        <w:fldChar w:fldCharType="begin"/>
      </w:r>
      <w:r w:rsidR="00D17058">
        <w:rPr>
          <w:rFonts w:asciiTheme="majorBidi" w:hAnsiTheme="majorBidi" w:cstheme="majorBidi"/>
        </w:rPr>
        <w:instrText xml:space="preserve"> ADDIN ZOTERO_ITEM CSL_CITATION {"citationID":"DkxENomq","properties":{"formattedCitation":"(Statistics Dictionary, 2019a)","plainCitation":"(Statistics Dictionary, 2019a)","noteIndex":0},"citationItems":[{"id":3083,"uris":["http://zotero.org/groups/2128091/items/8RS67ICX"],"uri":["http://zotero.org/groups/2128091/items/8RS67ICX"],"itemData":{"id":3083,"type":"webpage","title":"Neyman Allocation: Definition","URL":"https://stattrek.com/statistics/dictionary.aspx?definition=neyman_allocation","author":[{"literal":"Statistics Dictionary"}],"issued":{"date-parts":[["2019"]]},"accessed":{"date-parts":[["2019",1,8]]}}}],"schema":"https://github.com/citation-style-language/schema/raw/master/csl-citation.json"} </w:instrText>
      </w:r>
      <w:r>
        <w:rPr>
          <w:rFonts w:asciiTheme="majorBidi" w:hAnsiTheme="majorBidi" w:cstheme="majorBidi"/>
        </w:rPr>
        <w:fldChar w:fldCharType="separate"/>
      </w:r>
      <w:r w:rsidRPr="00240A6C">
        <w:t>(Statistics Dictionary, 2019a)</w:t>
      </w:r>
      <w:r>
        <w:rPr>
          <w:rFonts w:asciiTheme="majorBidi" w:hAnsiTheme="majorBidi" w:cstheme="majorBidi"/>
        </w:rPr>
        <w:fldChar w:fldCharType="end"/>
      </w:r>
      <w:r>
        <w:rPr>
          <w:rFonts w:asciiTheme="majorBidi" w:hAnsiTheme="majorBidi" w:cstheme="majorBidi"/>
          <w:color w:val="000000"/>
        </w:rPr>
        <w:t>.</w:t>
      </w:r>
      <w:r w:rsidRPr="00C977F9">
        <w:rPr>
          <w:rFonts w:asciiTheme="majorBidi" w:hAnsiTheme="majorBidi" w:cstheme="majorBidi"/>
          <w:color w:val="0000FF"/>
        </w:rPr>
        <w:t xml:space="preserve"> </w:t>
      </w:r>
    </w:p>
    <w:p w14:paraId="0F2D3EEB" w14:textId="077035E1" w:rsidR="00F75BAF" w:rsidRPr="00251D1C" w:rsidRDefault="00F75BAF" w:rsidP="00F75BAF">
      <w:pPr>
        <w:rPr>
          <w:rFonts w:asciiTheme="majorBidi" w:hAnsiTheme="majorBidi" w:cstheme="majorBidi"/>
        </w:rPr>
      </w:pPr>
      <w:r>
        <w:rPr>
          <w:rFonts w:asciiTheme="majorBidi" w:hAnsiTheme="majorBidi" w:cstheme="majorBidi"/>
          <w:color w:val="000000"/>
        </w:rPr>
        <w:t xml:space="preserve">Applying </w:t>
      </w:r>
      <w:proofErr w:type="spellStart"/>
      <w:r w:rsidRPr="00C977F9">
        <w:rPr>
          <w:rFonts w:asciiTheme="majorBidi" w:hAnsiTheme="majorBidi" w:cstheme="majorBidi"/>
          <w:color w:val="000000"/>
        </w:rPr>
        <w:t>N</w:t>
      </w:r>
      <w:r>
        <w:rPr>
          <w:rFonts w:asciiTheme="majorBidi" w:hAnsiTheme="majorBidi" w:cstheme="majorBidi"/>
          <w:color w:val="000000"/>
        </w:rPr>
        <w:t>e</w:t>
      </w:r>
      <w:r w:rsidRPr="00C977F9">
        <w:rPr>
          <w:rFonts w:asciiTheme="majorBidi" w:hAnsiTheme="majorBidi" w:cstheme="majorBidi"/>
          <w:color w:val="000000"/>
        </w:rPr>
        <w:t>yman</w:t>
      </w:r>
      <w:proofErr w:type="spellEnd"/>
      <w:r w:rsidRPr="00C977F9">
        <w:rPr>
          <w:rFonts w:asciiTheme="majorBidi" w:hAnsiTheme="majorBidi" w:cstheme="majorBidi"/>
          <w:color w:val="000000"/>
        </w:rPr>
        <w:t xml:space="preserve"> allocation </w:t>
      </w:r>
      <w:r>
        <w:rPr>
          <w:rFonts w:asciiTheme="majorBidi" w:hAnsiTheme="majorBidi" w:cstheme="majorBidi"/>
          <w:color w:val="000000"/>
        </w:rPr>
        <w:t>has been investigated in researches including (</w:t>
      </w:r>
      <w:r w:rsidRPr="00C977F9">
        <w:rPr>
          <w:rFonts w:asciiTheme="majorBidi" w:hAnsiTheme="majorBidi" w:cstheme="majorBidi"/>
          <w:color w:val="000000"/>
        </w:rPr>
        <w:fldChar w:fldCharType="begin"/>
      </w:r>
      <w:r w:rsidR="00D17058">
        <w:rPr>
          <w:rFonts w:asciiTheme="majorBidi" w:hAnsiTheme="majorBidi" w:cstheme="majorBidi"/>
          <w:color w:val="000000"/>
        </w:rPr>
        <w:instrText xml:space="preserve"> ADDIN ZOTERO_ITEM CSL_CITATION {"citationID":"Gm0bytr7","properties":{"formattedCitation":"(Lavallee &amp; Hidirogloui, 1988)","plainCitation":"(Lavallee &amp; Hidirogloui, 1988)","dontUpdate":true,"noteIndex":0},"citationItems":[{"id":3069,"uris":["http://zotero.org/groups/2128091/items/PD77R7RN"],"uri":["http://zotero.org/groups/2128091/items/PD77R7RN"],"itemData":{"id":3069,"type":"article-journal","title":"On the Stratification of Skewed Populations","page":"12","source":"Zotero","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author":[{"family":"Lavallee","given":"Pierre"},{"family":"Hidiroglou","given":"Michel A"}],"issued":{"date-parts":[["1988"]]}}}],"schema":"https://github.com/citation-style-language/schema/raw/master/csl-citation.json"} </w:instrText>
      </w:r>
      <w:r w:rsidRPr="00C977F9">
        <w:rPr>
          <w:rFonts w:asciiTheme="majorBidi" w:hAnsiTheme="majorBidi" w:cstheme="majorBidi"/>
          <w:color w:val="000000"/>
        </w:rPr>
        <w:fldChar w:fldCharType="separate"/>
      </w:r>
      <w:r w:rsidRPr="00C977F9">
        <w:rPr>
          <w:rFonts w:asciiTheme="majorBidi" w:hAnsiTheme="majorBidi" w:cstheme="majorBidi"/>
        </w:rPr>
        <w:t xml:space="preserve">Lavallee &amp; </w:t>
      </w:r>
      <w:proofErr w:type="spellStart"/>
      <w:r w:rsidRPr="00C977F9">
        <w:rPr>
          <w:rFonts w:asciiTheme="majorBidi" w:hAnsiTheme="majorBidi" w:cstheme="majorBidi"/>
        </w:rPr>
        <w:t>Hidirogloui</w:t>
      </w:r>
      <w:proofErr w:type="spellEnd"/>
      <w:r>
        <w:rPr>
          <w:rFonts w:asciiTheme="majorBidi" w:hAnsiTheme="majorBidi" w:cstheme="majorBidi"/>
        </w:rPr>
        <w:t xml:space="preserve">, </w:t>
      </w:r>
      <w:r w:rsidRPr="00C977F9">
        <w:rPr>
          <w:rFonts w:asciiTheme="majorBidi" w:hAnsiTheme="majorBidi" w:cstheme="majorBidi"/>
        </w:rPr>
        <w:t>1988)</w:t>
      </w:r>
      <w:r w:rsidRPr="00C977F9">
        <w:rPr>
          <w:rFonts w:asciiTheme="majorBidi" w:hAnsiTheme="majorBidi" w:cstheme="majorBidi"/>
          <w:color w:val="000000"/>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FF"/>
        </w:rPr>
        <w:fldChar w:fldCharType="begin"/>
      </w:r>
      <w:r w:rsidR="00D17058">
        <w:rPr>
          <w:rFonts w:asciiTheme="majorBidi" w:hAnsiTheme="majorBidi" w:cstheme="majorBidi"/>
          <w:color w:val="0000FF"/>
        </w:rPr>
        <w:instrText xml:space="preserve"> ADDIN ZOTERO_ITEM CSL_CITATION {"citationID":"qzUht1Qq","properties":{"formattedCitation":"(Bendeti, Bee, &amp; Espa, 2010)","plainCitation":"(Bendeti, Bee, &amp; Espa, 2010)","dontUpdate":true,"noteIndex":0},"citationItems":[{"id":"mKaqvVX3/yv19ZOYd","uris":["http://zotero.org/groups/2128091/items/EMKA8JW2"],"uri":["http://zotero.org/groups/2128091/items/EMKA8JW2"],"itemData":{"id":3153,"type":"article-journal","title":"A Framework for Cut-off Sampling in Business Survey Design","page":"651-671","volume":"26","issue":"4","source":"Zotero","abstract":"In sampling theory the large concentration of the population with respect to most surveyed variables constitutes a problem which is difﬁcult to tackle by means of classical tools. One possible solution is given by cut-off sampling, which explicitly prescribes to discard part of the population; in particular, if the population is composed by ﬁrms or establishments, the method results in the exclusion of the “smallest” ﬁrms. Whereas this sampling scheme is common among practitioners, its theoretical foundations tend to be considered weak, because the inclusion probability of some units is equal to zero. In this paper we propose a framework to justify cut-off sampling and to determine the census and cut-off thresholds. We use an estimation model which assumes as known the weight of the discarded units with respect to each variable; we compute the variance of the estimator and its bias, which is caused by violations of the aforementioned hypothesis. We develop an algorithm which minimizes the MSE as a function of multivariate auxiliary information at the population level. Considering the combinatorial optimization nature of the model, we resort to the theory of stochastic relaxation: in particular, we use the simulated annealing algorithm.","journalAbbreviation":"Journal of Official Statistics","language":"en","author":[{"family":"Bendeti","given":"Ruberto"},{"family":"Bee","given":"Marco"},{"family":"Espa","given":"Guiseppe"}],"issued":{"date-parts":[["2010"]]}}}],"schema":"https://github.com/citation-style-language/schema/raw/master/csl-citation.json"} </w:instrText>
      </w:r>
      <w:r w:rsidRPr="00C977F9">
        <w:rPr>
          <w:rFonts w:asciiTheme="majorBidi" w:hAnsiTheme="majorBidi" w:cstheme="majorBidi"/>
          <w:color w:val="0000FF"/>
        </w:rPr>
        <w:fldChar w:fldCharType="separate"/>
      </w:r>
      <w:r w:rsidRPr="00C977F9">
        <w:rPr>
          <w:rFonts w:asciiTheme="majorBidi" w:hAnsiTheme="majorBidi" w:cstheme="majorBidi"/>
        </w:rPr>
        <w:t>(Ben</w:t>
      </w:r>
      <w:r>
        <w:rPr>
          <w:rFonts w:asciiTheme="majorBidi" w:hAnsiTheme="majorBidi" w:cstheme="majorBidi"/>
        </w:rPr>
        <w:t>e</w:t>
      </w:r>
      <w:r w:rsidRPr="00C977F9">
        <w:rPr>
          <w:rFonts w:asciiTheme="majorBidi" w:hAnsiTheme="majorBidi" w:cstheme="majorBidi"/>
        </w:rPr>
        <w:t>de</w:t>
      </w:r>
      <w:r>
        <w:rPr>
          <w:rFonts w:asciiTheme="majorBidi" w:hAnsiTheme="majorBidi" w:cstheme="majorBidi"/>
        </w:rPr>
        <w:t>t</w:t>
      </w:r>
      <w:r w:rsidRPr="00C977F9">
        <w:rPr>
          <w:rFonts w:asciiTheme="majorBidi" w:hAnsiTheme="majorBidi" w:cstheme="majorBidi"/>
        </w:rPr>
        <w:t>ti et al. 2010)</w:t>
      </w:r>
      <w:r w:rsidRPr="00C977F9">
        <w:rPr>
          <w:rFonts w:asciiTheme="majorBidi" w:hAnsiTheme="majorBidi" w:cstheme="majorBidi"/>
          <w:color w:val="0000FF"/>
        </w:rPr>
        <w:fldChar w:fldCharType="end"/>
      </w:r>
      <w:r w:rsidRPr="00C977F9">
        <w:rPr>
          <w:rFonts w:asciiTheme="majorBidi" w:hAnsiTheme="majorBidi" w:cstheme="majorBidi"/>
          <w:color w:val="0000FF"/>
        </w:rPr>
        <w:t xml:space="preserve"> </w:t>
      </w:r>
      <w:r w:rsidRPr="00C977F9">
        <w:rPr>
          <w:rFonts w:asciiTheme="majorBidi" w:hAnsiTheme="majorBidi" w:cstheme="majorBidi"/>
          <w:color w:val="000000"/>
        </w:rPr>
        <w:t xml:space="preserve">and </w:t>
      </w:r>
      <w:r w:rsidRPr="00C977F9">
        <w:rPr>
          <w:rFonts w:asciiTheme="majorBidi" w:hAnsiTheme="majorBidi" w:cstheme="majorBidi"/>
          <w:color w:val="000000"/>
        </w:rPr>
        <w:fldChar w:fldCharType="begin"/>
      </w:r>
      <w:r w:rsidR="00D17058">
        <w:rPr>
          <w:rFonts w:asciiTheme="majorBidi" w:hAnsiTheme="majorBidi" w:cstheme="majorBidi"/>
          <w:color w:val="000000"/>
        </w:rPr>
        <w:instrText xml:space="preserve"> ADDIN ZOTERO_ITEM CSL_CITATION {"citationID":"JX2WCyDk","properties":{"formattedCitation":"(Benedetti &amp; Piersimoni, 2012a)","plainCitation":"(Benedetti &amp; Piersimoni, 2012a)","dontUpdate":true,"noteIndex":0},"citationItems":[{"id":"mKaqvVX3/QBRbvHUR","uris":["http://zotero.org/groups/2128091/items/BGGHNYB5"],"uri":["http://zotero.org/groups/2128091/items/BGGHNYB5"],"itemData":{"id":3152,"type":"article-journal","title":"Multivariate Boundaries of a Self Representing Stratum of Large Units in Agricultural Survey Design","page":"125-135","volume":"6","source":"Zotero","abstract":"In business surveys in general, and in multipurpose agricultural surveys in particular, the problem of designing a sample from a list frame usually consists of two diﬀerent aspects. The ﬁ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ﬁed level of precision for a set of variables of interest using as few sampling units as possible. This article examines how this can be achieved via a basic partition into two strata, one completely enumerated and the other sampled, deﬁned in such a way as to achieve both these objectives. 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ﬂexibility. Our results indicate that in this situation the multivariate partition obtained by using this random search strategy is a suitable solution as it permits identiﬁcation of boundaries of any shape. Furthermore, numerical comparisons between sampling designs obtained by using these procedures and some simple extensions of univariate stratiﬁcation rules are made. The gain from using the proposed strategy is nontrivial as it achieves the required precision using a sample size that is notably smaller than that required by simple extensions to univariate stratiﬁcation rules.","journalAbbreviation":"Survey research method","language":"en","author":[{"family":"Benedetti","given":"Roberto"},{"family":"Piersimoni","given":"Federica"}],"issued":{"date-parts":[["2012"]]}}}],"schema":"https://github.com/citation-style-language/schema/raw/master/csl-citation.json"} </w:instrText>
      </w:r>
      <w:r w:rsidRPr="00C977F9">
        <w:rPr>
          <w:rFonts w:asciiTheme="majorBidi" w:hAnsiTheme="majorBidi" w:cstheme="majorBidi"/>
          <w:color w:val="000000"/>
        </w:rPr>
        <w:fldChar w:fldCharType="separate"/>
      </w:r>
      <w:r w:rsidRPr="00DA7E76">
        <w:t xml:space="preserve">(Benedetti &amp; </w:t>
      </w:r>
      <w:proofErr w:type="spellStart"/>
      <w:r w:rsidRPr="00DA7E76">
        <w:t>Piersimoni</w:t>
      </w:r>
      <w:proofErr w:type="spellEnd"/>
      <w:r w:rsidRPr="00DA7E76">
        <w:t>, 2012a)</w:t>
      </w:r>
      <w:r w:rsidRPr="00C977F9">
        <w:rPr>
          <w:rFonts w:asciiTheme="majorBidi" w:hAnsiTheme="majorBidi" w:cstheme="majorBidi"/>
          <w:color w:val="000000"/>
        </w:rPr>
        <w:fldChar w:fldCharType="end"/>
      </w:r>
      <w:r w:rsidRPr="00C977F9">
        <w:rPr>
          <w:rFonts w:asciiTheme="majorBidi" w:hAnsiTheme="majorBidi" w:cstheme="majorBidi"/>
          <w:color w:val="000000"/>
        </w:rPr>
        <w:t xml:space="preserve">. </w:t>
      </w:r>
      <w:r>
        <w:rPr>
          <w:rFonts w:asciiTheme="majorBidi" w:hAnsiTheme="majorBidi" w:cstheme="majorBidi"/>
          <w:color w:val="000000"/>
        </w:rPr>
        <w:t>Collectively,</w:t>
      </w:r>
      <w:r w:rsidRPr="00C977F9">
        <w:rPr>
          <w:rFonts w:asciiTheme="majorBidi" w:hAnsiTheme="majorBidi" w:cstheme="majorBidi"/>
          <w:color w:val="000000"/>
        </w:rPr>
        <w:t xml:space="preserve"> these methods</w:t>
      </w:r>
      <w:r>
        <w:rPr>
          <w:rFonts w:asciiTheme="majorBidi" w:hAnsiTheme="majorBidi" w:cstheme="majorBidi"/>
          <w:color w:val="000000"/>
        </w:rPr>
        <w:t xml:space="preserve"> restrict</w:t>
      </w:r>
      <w:r w:rsidRPr="00C977F9">
        <w:rPr>
          <w:rFonts w:asciiTheme="majorBidi" w:hAnsiTheme="majorBidi" w:cstheme="majorBidi"/>
          <w:color w:val="000000"/>
        </w:rPr>
        <w:t xml:space="preserve"> the </w:t>
      </w:r>
      <w:r>
        <w:rPr>
          <w:rFonts w:asciiTheme="majorBidi" w:hAnsiTheme="majorBidi" w:cstheme="majorBidi"/>
          <w:color w:val="000000"/>
        </w:rPr>
        <w:t xml:space="preserve">number of </w:t>
      </w:r>
      <w:r w:rsidRPr="00C977F9">
        <w:rPr>
          <w:rFonts w:asciiTheme="majorBidi" w:hAnsiTheme="majorBidi" w:cstheme="majorBidi"/>
          <w:color w:val="000000"/>
        </w:rPr>
        <w:t xml:space="preserve">strata </w:t>
      </w:r>
      <w:r>
        <w:rPr>
          <w:rFonts w:asciiTheme="majorBidi" w:hAnsiTheme="majorBidi" w:cstheme="majorBidi"/>
          <w:color w:val="000000"/>
        </w:rPr>
        <w:t>in</w:t>
      </w:r>
      <w:r w:rsidRPr="00C977F9">
        <w:rPr>
          <w:rFonts w:asciiTheme="majorBidi" w:hAnsiTheme="majorBidi" w:cstheme="majorBidi"/>
          <w:color w:val="000000"/>
        </w:rPr>
        <w:t>to two or three.</w:t>
      </w:r>
      <w:r w:rsidRPr="00AE0C1C">
        <w:rPr>
          <w:rFonts w:asciiTheme="majorBidi" w:hAnsiTheme="majorBidi" w:cstheme="majorBidi"/>
        </w:rPr>
        <w:t xml:space="preserve"> </w:t>
      </w:r>
      <w:r>
        <w:rPr>
          <w:rFonts w:asciiTheme="majorBidi" w:hAnsiTheme="majorBidi" w:cstheme="majorBidi"/>
        </w:rPr>
        <w:t xml:space="preserve">In </w:t>
      </w:r>
      <w:r>
        <w:rPr>
          <w:rFonts w:asciiTheme="majorBidi" w:hAnsiTheme="majorBidi" w:cstheme="majorBidi"/>
        </w:rPr>
        <w:fldChar w:fldCharType="begin"/>
      </w:r>
      <w:r w:rsidR="00D17058">
        <w:rPr>
          <w:rFonts w:asciiTheme="majorBidi" w:hAnsiTheme="majorBidi" w:cstheme="majorBidi"/>
        </w:rPr>
        <w:instrText xml:space="preserve"> ADDIN ZOTERO_ITEM CSL_CITATION {"citationID":"FoNgODiU","properties":{"formattedCitation":"(Lavallee &amp; Hidirogloui, 1988)","plainCitation":"(Lavallee &amp; Hidirogloui, 1988)","dontUpdate":true,"noteIndex":0},"citationItems":[{"id":3069,"uris":["http://zotero.org/groups/2128091/items/PD77R7RN"],"uri":["http://zotero.org/groups/2128091/items/PD77R7RN"],"itemData":{"id":3069,"type":"article-journal","title":"On the Stratification of Skewed Populations","page":"12","source":"Zotero","abstract":"For a given level of precision, Hidiroglou (1986) provided an algorithm for dividing the population into a take-all stratum and a take-some stratum so as to minimize the overall sample size assuming simple random sampling without replacement in the take-some stratum. Sethi (1963) provided an algorithm for optimum stratification of the population into a number of take-some strata. For the stratification of a highly skewed population, this article presents an iterative algorithm which has as objective the determination of stratification boundaries which split the population into a take-all stratum and a number of take-some strata. These boundaries are computed so as to minimize the resulting sample size given a level of relative precision, simple random sampling without replacement from the take-some strata and use of a power allocation among the take-some strata. The resulting algorithm is a combination of the procedures of Hidiroglou (1986) and Sethi (1963).","language":"en","author":[{"family":"Lavallee","given":"Pierre"},{"family":"Hidiroglou","given":"Michel A"}],"issued":{"date-parts":[["1988"]]}}}],"schema":"https://github.com/citation-style-language/schema/raw/master/csl-citation.json"} </w:instrText>
      </w:r>
      <w:r>
        <w:rPr>
          <w:rFonts w:asciiTheme="majorBidi" w:hAnsiTheme="majorBidi" w:cstheme="majorBidi"/>
        </w:rPr>
        <w:fldChar w:fldCharType="separate"/>
      </w:r>
      <w:r w:rsidRPr="000342AE">
        <w:t xml:space="preserve">Lavallee &amp; </w:t>
      </w:r>
      <w:proofErr w:type="spellStart"/>
      <w:r w:rsidRPr="000342AE">
        <w:t>Hidirogloui</w:t>
      </w:r>
      <w:proofErr w:type="spellEnd"/>
      <w:r w:rsidRPr="000342AE">
        <w:t xml:space="preserve"> </w:t>
      </w:r>
      <w:r>
        <w:t>(</w:t>
      </w:r>
      <w:r w:rsidRPr="000342AE">
        <w:t>1988)</w:t>
      </w:r>
      <w:r>
        <w:rPr>
          <w:rFonts w:asciiTheme="majorBidi" w:hAnsiTheme="majorBidi" w:cstheme="majorBidi"/>
        </w:rPr>
        <w:fldChar w:fldCharType="end"/>
      </w:r>
      <w:r>
        <w:rPr>
          <w:rFonts w:asciiTheme="majorBidi" w:hAnsiTheme="majorBidi" w:cstheme="majorBidi"/>
        </w:rPr>
        <w:t xml:space="preserve"> method, population is divided into two strata, one of which was used as take-all stratum while the </w:t>
      </w:r>
      <w:r>
        <w:rPr>
          <w:rFonts w:asciiTheme="majorBidi" w:hAnsiTheme="majorBidi" w:cstheme="majorBidi"/>
        </w:rPr>
        <w:lastRenderedPageBreak/>
        <w:t>other one was sampled stratum.</w:t>
      </w:r>
    </w:p>
    <w:p w14:paraId="55D374F8" w14:textId="45762F9A" w:rsidR="00F75BAF" w:rsidRPr="00912FE7" w:rsidRDefault="00F75BAF" w:rsidP="00F75BAF">
      <w:pPr>
        <w:adjustRightInd w:val="0"/>
      </w:pPr>
      <w:r w:rsidRPr="00A4574F">
        <w:rPr>
          <w:rFonts w:asciiTheme="majorBidi" w:hAnsiTheme="majorBidi" w:cstheme="majorBidi"/>
          <w:color w:val="000000" w:themeColor="text1"/>
        </w:rPr>
        <w:t xml:space="preserve">In </w:t>
      </w:r>
      <w:r>
        <w:rPr>
          <w:rFonts w:asciiTheme="majorBidi" w:hAnsiTheme="majorBidi" w:cstheme="majorBidi"/>
          <w:color w:val="000000" w:themeColor="text1"/>
        </w:rPr>
        <w:t>conventional</w:t>
      </w:r>
      <w:r w:rsidRPr="00A4574F">
        <w:rPr>
          <w:rFonts w:asciiTheme="majorBidi" w:hAnsiTheme="majorBidi" w:cstheme="majorBidi"/>
          <w:color w:val="000000" w:themeColor="text1"/>
        </w:rPr>
        <w:t xml:space="preserve"> stratified sampling, the fraction of </w:t>
      </w:r>
      <w:r>
        <w:rPr>
          <w:rFonts w:asciiTheme="majorBidi" w:hAnsiTheme="majorBidi" w:cstheme="majorBidi"/>
          <w:color w:val="000000" w:themeColor="text1"/>
        </w:rPr>
        <w:t>samples</w:t>
      </w:r>
      <w:r w:rsidRPr="00A4574F">
        <w:rPr>
          <w:rFonts w:asciiTheme="majorBidi" w:hAnsiTheme="majorBidi" w:cstheme="majorBidi"/>
          <w:color w:val="000000" w:themeColor="text1"/>
        </w:rPr>
        <w:t xml:space="preserve"> to be allocated to strata </w:t>
      </w:r>
      <w:r>
        <w:rPr>
          <w:rFonts w:asciiTheme="majorBidi" w:hAnsiTheme="majorBidi" w:cstheme="majorBidi"/>
          <w:color w:val="000000" w:themeColor="text1"/>
        </w:rPr>
        <w:t>is</w:t>
      </w:r>
      <w:r w:rsidRPr="00A4574F">
        <w:rPr>
          <w:rFonts w:asciiTheme="majorBidi" w:hAnsiTheme="majorBidi" w:cstheme="majorBidi"/>
          <w:color w:val="000000" w:themeColor="text1"/>
        </w:rPr>
        <w:t xml:space="preserve"> </w:t>
      </w:r>
      <w:r>
        <w:rPr>
          <w:rFonts w:asciiTheme="majorBidi" w:hAnsiTheme="majorBidi" w:cstheme="majorBidi"/>
          <w:color w:val="000000" w:themeColor="text1"/>
        </w:rPr>
        <w:t xml:space="preserve">typically </w:t>
      </w:r>
      <w:r w:rsidRPr="00A4574F">
        <w:rPr>
          <w:rFonts w:asciiTheme="majorBidi" w:hAnsiTheme="majorBidi" w:cstheme="majorBidi"/>
          <w:color w:val="000000" w:themeColor="text1"/>
        </w:rPr>
        <w:t xml:space="preserve">decided </w:t>
      </w:r>
      <w:r>
        <w:rPr>
          <w:rFonts w:asciiTheme="majorBidi" w:hAnsiTheme="majorBidi" w:cstheme="majorBidi"/>
          <w:color w:val="000000" w:themeColor="text1"/>
        </w:rPr>
        <w:t>after the stratification is determined</w:t>
      </w:r>
      <w:r w:rsidRPr="00A4574F">
        <w:rPr>
          <w:rFonts w:asciiTheme="majorBidi" w:hAnsiTheme="majorBidi" w:cstheme="majorBidi"/>
          <w:color w:val="000000" w:themeColor="text1"/>
        </w:rPr>
        <w:t>, and the focus is on the minimization of variance of the final stratified estimators</w:t>
      </w:r>
      <w:r w:rsidRPr="0078733C">
        <w:rPr>
          <w:rFonts w:asciiTheme="majorBidi" w:hAnsiTheme="majorBidi" w:cstheme="majorBidi"/>
          <w:color w:val="000000" w:themeColor="text1"/>
        </w:rPr>
        <w:t>.</w:t>
      </w:r>
      <w:r>
        <w:rPr>
          <w:rFonts w:asciiTheme="majorBidi" w:hAnsiTheme="majorBidi" w:cstheme="majorBidi"/>
          <w:color w:val="000000" w:themeColor="text1"/>
        </w:rPr>
        <w:t xml:space="preserve"> However</w:t>
      </w:r>
      <w:r w:rsidRPr="0078733C">
        <w:rPr>
          <w:rFonts w:asciiTheme="majorBidi" w:hAnsiTheme="majorBidi" w:cstheme="majorBidi"/>
          <w:color w:val="000000" w:themeColor="text1"/>
        </w:rPr>
        <w:t xml:space="preserve">, the optimal allocation </w:t>
      </w:r>
      <w:r>
        <w:rPr>
          <w:rFonts w:asciiTheme="majorBidi" w:hAnsiTheme="majorBidi" w:cstheme="majorBidi"/>
          <w:color w:val="000000" w:themeColor="text1"/>
        </w:rPr>
        <w:t xml:space="preserve">in adaptive </w:t>
      </w:r>
      <w:r w:rsidRPr="0078733C">
        <w:rPr>
          <w:rFonts w:asciiTheme="majorBidi" w:hAnsiTheme="majorBidi" w:cstheme="majorBidi"/>
          <w:color w:val="000000" w:themeColor="text1"/>
        </w:rPr>
        <w:t xml:space="preserve">stratified sampling can </w:t>
      </w:r>
      <w:r>
        <w:rPr>
          <w:rFonts w:asciiTheme="majorBidi" w:hAnsiTheme="majorBidi" w:cstheme="majorBidi"/>
          <w:color w:val="000000" w:themeColor="text1"/>
        </w:rPr>
        <w:t xml:space="preserve">be </w:t>
      </w:r>
      <w:r w:rsidRPr="0078733C">
        <w:rPr>
          <w:rFonts w:asciiTheme="majorBidi" w:hAnsiTheme="majorBidi" w:cstheme="majorBidi"/>
          <w:color w:val="000000" w:themeColor="text1"/>
        </w:rPr>
        <w:t>carried out without variance reduction within each stratum</w:t>
      </w:r>
      <w:r>
        <w:rPr>
          <w:rFonts w:asciiTheme="majorBidi" w:hAnsiTheme="majorBidi" w:cstheme="majorBidi"/>
          <w:color w:val="000000" w:themeColor="text1"/>
        </w:rPr>
        <w:t xml:space="preserve"> </w:t>
      </w:r>
      <w:r w:rsidRPr="00DA7E76">
        <w:rPr>
          <w:rFonts w:asciiTheme="majorBidi" w:hAnsiTheme="majorBidi" w:cstheme="majorBidi"/>
          <w:color w:val="000000" w:themeColor="text1"/>
        </w:rPr>
        <w:fldChar w:fldCharType="begin"/>
      </w:r>
      <w:r w:rsidR="00D17058">
        <w:rPr>
          <w:rFonts w:asciiTheme="majorBidi" w:hAnsiTheme="majorBidi" w:cstheme="majorBidi"/>
          <w:color w:val="000000" w:themeColor="text1"/>
        </w:rPr>
        <w:instrText xml:space="preserve"> ADDIN ZOTERO_ITEM CSL_CITATION {"citationID":"TNaGYgRL","properties":{"formattedCitation":"(Kawai, 2010)","plainCitation":"(Kawai, 2010)","noteIndex":0},"citationItems":[{"id":3127,"uris":["http://zotero.org/groups/2128091/items/647KQY5M"],"uri":["http://zotero.org/groups/2128091/items/647KQY5M"],"itemData":{"id":3127,"type":"article-journal","title":"Asymptotically optimal allocation of stratified sampling with adaptive variance reduction by strata","container-title":"ACM Transactions on Modeling and Computer Simulation","page":"1-17","volume":"20","issue":"2","source":"Crossref","DOI":"10.1145/1734222.1734225","ISSN":"10493301","language":"en","author":[{"family":"Kawai","given":"Reiichiro"}],"issued":{"date-parts":[["2010",4,1]]}}}],"schema":"https://github.com/citation-style-language/schema/raw/master/csl-citation.json"} </w:instrText>
      </w:r>
      <w:r w:rsidRPr="00DA7E76">
        <w:rPr>
          <w:rFonts w:asciiTheme="majorBidi" w:hAnsiTheme="majorBidi" w:cstheme="majorBidi"/>
          <w:color w:val="000000" w:themeColor="text1"/>
        </w:rPr>
        <w:fldChar w:fldCharType="separate"/>
      </w:r>
      <w:r w:rsidRPr="00DA7E76">
        <w:rPr>
          <w:rFonts w:asciiTheme="majorBidi" w:hAnsiTheme="majorBidi" w:cstheme="majorBidi"/>
          <w:color w:val="000000" w:themeColor="text1"/>
        </w:rPr>
        <w:t>(Kawai, 2010)</w:t>
      </w:r>
      <w:r w:rsidRPr="00DA7E76">
        <w:rPr>
          <w:rFonts w:asciiTheme="majorBidi" w:hAnsiTheme="majorBidi" w:cstheme="majorBidi"/>
          <w:color w:val="000000" w:themeColor="text1"/>
        </w:rPr>
        <w:fldChar w:fldCharType="end"/>
      </w:r>
      <w:r>
        <w:rPr>
          <w:rFonts w:asciiTheme="majorBidi" w:hAnsiTheme="majorBidi" w:cstheme="majorBidi"/>
          <w:color w:val="000000" w:themeColor="text1"/>
        </w:rPr>
        <w:t xml:space="preserve">. </w:t>
      </w:r>
      <w:r w:rsidRPr="00EA3F2D">
        <w:rPr>
          <w:rFonts w:asciiTheme="majorBidi" w:hAnsiTheme="majorBidi" w:cstheme="majorBidi"/>
          <w:color w:val="000000"/>
        </w:rPr>
        <w:fldChar w:fldCharType="begin"/>
      </w:r>
      <w:r w:rsidR="00D17058">
        <w:rPr>
          <w:rFonts w:asciiTheme="majorBidi" w:hAnsiTheme="majorBidi" w:cstheme="majorBidi"/>
          <w:color w:val="000000"/>
        </w:rPr>
        <w:instrText xml:space="preserve"> ADDIN ZOTERO_ITEM CSL_CITATION {"citationID":"bLHPkvcp","properties":{"formattedCitation":"(Etore, Fort, Jourdain, &amp; Moulines, 2011)","plainCitation":"(Etore, Fort, Jourdain, &amp; Moulines, 2011)","dontUpdate":true,"noteIndex":0},"citationItems":[{"id":3139,"uris":["http://zotero.org/groups/2128091/items/GPSF94K3"],"uri":["http://zotero.org/groups/2128091/items/GPSF94K3"],"itemData":{"id":3139,"type":"article-journal","title":"On adaptive stratification","container-title":"Annals of Operations Research","page":"127-154","volume":"189","issue":"1","source":"Crossref","abstract":"This paper investigates the use of stratiﬁed sampling as a variance reduction technique for approximating integrals over large dimensional spaces. The accuracy of this method critically depends on the choice of the space partition, the strata, which should be ideally ﬁtted to the subsets where the functions to integrate is nearly constant, and on the allocation of the number of samples within each strata. When the dimension is large and the function to integrate is complex, ﬁnding such partitions and allocating the sample is a highly non-trivial problem. In this work, we investigate a novel method to improve the eﬃciency of the estimator ”on the ﬂy”, by jointly sampling and adapting the strata which are hyperrectangles and the allocation within the strata. The accuracy of estimators when this method is used is examined in detail, in the so-called asymptotic regime (i.e. when both the number of samples and the number of strata are large). It turns out that the limiting variance depends on the directions deﬁning the hyperrectangles but not on the precise abscissae of their boundaries along these directions, which gives a mathematical justiﬁcation to the common choice of equiprobable strata. So, only the directions are adaptively modiﬁed by our algorithm. We illustrate the use of the method for the computation of the price of path-dependent options in models with both constant and stochastic volatility. The use of this adaptive technique yields variance reduction by factors sometimes larger than 1000 compared to classical Monte Carlo estimators.","DOI":"10.1007/s10479-009-0638-9","ISSN":"0254-5330, 1572-9338","language":"en","author":[{"family":"Etore","given":"Pierre"},{"family":"Fort","given":"Gersende"},{"family":"Jourdain","given":"Benjamin"},{"family":"Moulines","given":"Eric"}],"issued":{"date-parts":[["2011",9]]}}}],"schema":"https://github.com/citation-style-language/schema/raw/master/csl-citation.json"} </w:instrText>
      </w:r>
      <w:r w:rsidRPr="00EA3F2D">
        <w:rPr>
          <w:rFonts w:asciiTheme="majorBidi" w:hAnsiTheme="majorBidi" w:cstheme="majorBidi"/>
          <w:color w:val="000000"/>
        </w:rPr>
        <w:fldChar w:fldCharType="separate"/>
      </w:r>
      <w:proofErr w:type="spellStart"/>
      <w:r w:rsidRPr="00EA3F2D">
        <w:rPr>
          <w:rFonts w:asciiTheme="majorBidi" w:hAnsiTheme="majorBidi" w:cstheme="majorBidi"/>
          <w:color w:val="000000"/>
        </w:rPr>
        <w:t>Etore</w:t>
      </w:r>
      <w:proofErr w:type="spellEnd"/>
      <w:r w:rsidRPr="00EA3F2D">
        <w:rPr>
          <w:rFonts w:asciiTheme="majorBidi" w:hAnsiTheme="majorBidi" w:cstheme="majorBidi"/>
          <w:color w:val="000000"/>
        </w:rPr>
        <w:t>, et al. (2011)</w:t>
      </w:r>
      <w:r w:rsidRPr="00EA3F2D">
        <w:rPr>
          <w:rFonts w:asciiTheme="majorBidi" w:hAnsiTheme="majorBidi" w:cstheme="majorBidi"/>
          <w:color w:val="000000"/>
        </w:rPr>
        <w:fldChar w:fldCharType="end"/>
      </w:r>
      <w:r>
        <w:rPr>
          <w:rFonts w:asciiTheme="majorBidi" w:hAnsiTheme="majorBidi" w:cstheme="majorBidi"/>
          <w:color w:val="000000"/>
        </w:rPr>
        <w:t xml:space="preserve"> proposed an iterative</w:t>
      </w:r>
      <w:r w:rsidRPr="00EA3F2D">
        <w:rPr>
          <w:rFonts w:asciiTheme="majorBidi" w:hAnsiTheme="majorBidi" w:cstheme="majorBidi"/>
          <w:color w:val="000000"/>
        </w:rPr>
        <w:t xml:space="preserve"> adaptive optimal allocation algorithm.</w:t>
      </w:r>
      <w:r>
        <w:rPr>
          <w:rFonts w:asciiTheme="majorBidi" w:hAnsiTheme="majorBidi" w:cstheme="majorBidi"/>
          <w:color w:val="000000"/>
        </w:rPr>
        <w:t xml:space="preserve"> </w:t>
      </w:r>
      <w:r w:rsidRPr="00EA3F2D">
        <w:rPr>
          <w:rFonts w:asciiTheme="majorBidi" w:hAnsiTheme="majorBidi" w:cstheme="majorBidi"/>
          <w:color w:val="000000"/>
        </w:rPr>
        <w:t xml:space="preserve">In each </w:t>
      </w:r>
      <w:r>
        <w:rPr>
          <w:rFonts w:asciiTheme="majorBidi" w:hAnsiTheme="majorBidi" w:cstheme="majorBidi"/>
          <w:color w:val="000000"/>
        </w:rPr>
        <w:t>iterati</w:t>
      </w:r>
      <w:r w:rsidRPr="00EA3F2D">
        <w:rPr>
          <w:rFonts w:asciiTheme="majorBidi" w:hAnsiTheme="majorBidi" w:cstheme="majorBidi"/>
          <w:color w:val="000000"/>
        </w:rPr>
        <w:t xml:space="preserve">on, </w:t>
      </w:r>
      <w:r>
        <w:rPr>
          <w:rFonts w:asciiTheme="majorBidi" w:hAnsiTheme="majorBidi" w:cstheme="majorBidi"/>
          <w:color w:val="000000"/>
        </w:rPr>
        <w:t>the algorithm</w:t>
      </w:r>
      <w:r w:rsidRPr="00EA3F2D">
        <w:rPr>
          <w:rFonts w:asciiTheme="majorBidi" w:hAnsiTheme="majorBidi" w:cstheme="majorBidi"/>
          <w:color w:val="000000"/>
        </w:rPr>
        <w:t xml:space="preserve"> </w:t>
      </w:r>
      <w:r>
        <w:rPr>
          <w:rFonts w:asciiTheme="majorBidi" w:hAnsiTheme="majorBidi" w:cstheme="majorBidi"/>
          <w:color w:val="000000"/>
        </w:rPr>
        <w:t>adjusts</w:t>
      </w:r>
      <w:r w:rsidRPr="00EA3F2D">
        <w:rPr>
          <w:rFonts w:asciiTheme="majorBidi" w:hAnsiTheme="majorBidi" w:cstheme="majorBidi"/>
          <w:color w:val="000000"/>
        </w:rPr>
        <w:t xml:space="preserve"> the proportion of</w:t>
      </w:r>
      <w:r>
        <w:rPr>
          <w:rFonts w:asciiTheme="majorBidi" w:hAnsiTheme="majorBidi" w:cstheme="majorBidi"/>
          <w:color w:val="000000"/>
        </w:rPr>
        <w:t xml:space="preserve"> </w:t>
      </w:r>
      <w:r w:rsidRPr="00EA3F2D">
        <w:rPr>
          <w:rFonts w:asciiTheme="majorBidi" w:hAnsiTheme="majorBidi" w:cstheme="majorBidi"/>
          <w:color w:val="000000"/>
        </w:rPr>
        <w:t xml:space="preserve">further drawings by </w:t>
      </w:r>
      <w:r>
        <w:rPr>
          <w:rFonts w:asciiTheme="majorBidi" w:hAnsiTheme="majorBidi" w:cstheme="majorBidi"/>
          <w:color w:val="000000"/>
        </w:rPr>
        <w:t>applying</w:t>
      </w:r>
      <w:r w:rsidRPr="00EA3F2D">
        <w:rPr>
          <w:rFonts w:asciiTheme="majorBidi" w:hAnsiTheme="majorBidi" w:cstheme="majorBidi"/>
          <w:color w:val="000000"/>
        </w:rPr>
        <w:t xml:space="preserve"> conditional standard deviation estimates. These proportions</w:t>
      </w:r>
      <w:r>
        <w:rPr>
          <w:rFonts w:asciiTheme="majorBidi" w:hAnsiTheme="majorBidi" w:cstheme="majorBidi"/>
          <w:color w:val="000000"/>
        </w:rPr>
        <w:t xml:space="preserve"> </w:t>
      </w:r>
      <w:r w:rsidRPr="00EA3F2D">
        <w:rPr>
          <w:rFonts w:asciiTheme="majorBidi" w:hAnsiTheme="majorBidi" w:cstheme="majorBidi"/>
          <w:color w:val="000000"/>
        </w:rPr>
        <w:t>converge to the optimal allocation fractions</w:t>
      </w:r>
      <w:r>
        <w:rPr>
          <w:rFonts w:asciiTheme="majorBidi" w:hAnsiTheme="majorBidi" w:cstheme="majorBidi"/>
          <w:color w:val="000000"/>
        </w:rPr>
        <w:t>. In this method, at least one drawing is allocated to each stratum which is similar to the method proposed in (</w:t>
      </w:r>
      <w:proofErr w:type="spellStart"/>
      <w:r>
        <w:rPr>
          <w:rFonts w:asciiTheme="majorBidi" w:hAnsiTheme="majorBidi" w:cstheme="majorBidi"/>
          <w:color w:val="000000"/>
        </w:rPr>
        <w:fldChar w:fldCharType="begin"/>
      </w:r>
      <w:r w:rsidR="00D17058">
        <w:rPr>
          <w:rFonts w:asciiTheme="majorBidi" w:hAnsiTheme="majorBidi" w:cstheme="majorBidi"/>
          <w:color w:val="000000"/>
        </w:rPr>
        <w:instrText xml:space="preserve"> ADDIN ZOTERO_ITEM CSL_CITATION {"citationID":"Ifcdfdxn","properties":{"formattedCitation":"(Etore &amp; Jourdain, 2010)","plainCitation":"(Etore &amp; Jourdain, 2010)","dontUpdate":true,"noteIndex":0},"citationItems":[{"id":3113,"uris":["http://zotero.org/groups/2128091/items/2UX99KNB"],"uri":["http://zotero.org/groups/2128091/items/2UX99KNB"],"itemData":{"id":3113,"type":"article-journal","title":"Adaptive optimal allocation in stratified sampling methods","container-title":"Methodology and Computing in Applied Probability","page":"335-360","volume":"12","issue":"3","source":"HAL Archives Ouvertes","abstract":"In this paper, we propose a stratified sampling algorithm in which the random drawings made in the strata to compute the expectation of interest are also used to adaptively modify the proportion of further drawings in each stratum. These proportions converge to the optimal allocation in terms of variance reduction. And our stratified estimator is asymptotically normal with asymptotic variance equal to the minimal one. Numerical experiments confirm the efficiency of our algorithm.","DOI":"10.1007/s11009-008-9108-0","author":[{"family":"Etore","given":"Pierre"},{"family":"Jourdain","given":"Benjamin"}],"issued":{"date-parts":[["2010",9]]}}}],"schema":"https://github.com/citation-style-language/schema/raw/master/csl-citation.json"} </w:instrText>
      </w:r>
      <w:r>
        <w:rPr>
          <w:rFonts w:asciiTheme="majorBidi" w:hAnsiTheme="majorBidi" w:cstheme="majorBidi"/>
          <w:color w:val="000000"/>
        </w:rPr>
        <w:fldChar w:fldCharType="separate"/>
      </w:r>
      <w:r w:rsidRPr="00670D9B">
        <w:t>Etore</w:t>
      </w:r>
      <w:proofErr w:type="spellEnd"/>
      <w:r w:rsidRPr="00670D9B">
        <w:t xml:space="preserve"> &amp; Jourdain</w:t>
      </w:r>
      <w:r>
        <w:t xml:space="preserve">, </w:t>
      </w:r>
      <w:r w:rsidRPr="00670D9B">
        <w:t>2010)</w:t>
      </w:r>
      <w:r>
        <w:rPr>
          <w:rFonts w:asciiTheme="majorBidi" w:hAnsiTheme="majorBidi" w:cstheme="majorBidi"/>
          <w:color w:val="000000"/>
        </w:rPr>
        <w:fldChar w:fldCharType="end"/>
      </w:r>
      <w:r>
        <w:rPr>
          <w:rFonts w:asciiTheme="majorBidi" w:hAnsiTheme="majorBidi" w:cstheme="majorBidi"/>
          <w:color w:val="000000"/>
        </w:rPr>
        <w:t xml:space="preserve"> discussed in </w:t>
      </w:r>
      <w:r>
        <w:rPr>
          <w:rFonts w:asciiTheme="majorBidi" w:hAnsiTheme="majorBidi" w:cstheme="majorBidi"/>
          <w:color w:val="000000"/>
        </w:rPr>
        <w:fldChar w:fldCharType="begin"/>
      </w:r>
      <w:r>
        <w:rPr>
          <w:rFonts w:asciiTheme="majorBidi" w:hAnsiTheme="majorBidi" w:cstheme="majorBidi"/>
          <w:color w:val="000000"/>
        </w:rPr>
        <w:instrText xml:space="preserve"> REF _Ref534717575 \r \h </w:instrText>
      </w:r>
      <w:r>
        <w:rPr>
          <w:rFonts w:asciiTheme="majorBidi" w:hAnsiTheme="majorBidi" w:cstheme="majorBidi"/>
          <w:color w:val="000000"/>
        </w:rPr>
      </w:r>
      <w:r>
        <w:rPr>
          <w:rFonts w:asciiTheme="majorBidi" w:hAnsiTheme="majorBidi" w:cstheme="majorBidi"/>
          <w:color w:val="000000"/>
        </w:rPr>
        <w:fldChar w:fldCharType="separate"/>
      </w:r>
      <w:r>
        <w:rPr>
          <w:rFonts w:asciiTheme="majorBidi" w:hAnsiTheme="majorBidi" w:cstheme="majorBidi"/>
          <w:color w:val="000000"/>
          <w:cs/>
        </w:rPr>
        <w:t>‎</w:t>
      </w:r>
      <w:r>
        <w:rPr>
          <w:rFonts w:asciiTheme="majorBidi" w:hAnsiTheme="majorBidi" w:cstheme="majorBidi"/>
          <w:color w:val="000000"/>
        </w:rPr>
        <w:t>4.1</w:t>
      </w:r>
      <w:r>
        <w:rPr>
          <w:rFonts w:asciiTheme="majorBidi" w:hAnsiTheme="majorBidi" w:cstheme="majorBidi"/>
          <w:color w:val="000000"/>
        </w:rPr>
        <w:fldChar w:fldCharType="end"/>
      </w:r>
      <w:r>
        <w:rPr>
          <w:rFonts w:asciiTheme="majorBidi" w:hAnsiTheme="majorBidi" w:cstheme="majorBidi"/>
          <w:color w:val="000000"/>
        </w:rPr>
        <w:t xml:space="preserve"> which leads to </w:t>
      </w:r>
      <w:r w:rsidRPr="00DF0C8C">
        <w:rPr>
          <w:rFonts w:asciiTheme="majorBidi" w:hAnsiTheme="majorBidi" w:cstheme="majorBidi"/>
          <w:color w:val="000000"/>
        </w:rPr>
        <w:t>suboptimal allocations in initial iterations</w:t>
      </w:r>
      <w:r>
        <w:rPr>
          <w:rFonts w:asciiTheme="majorBidi" w:hAnsiTheme="majorBidi" w:cstheme="majorBidi"/>
          <w:color w:val="000000"/>
        </w:rPr>
        <w:t>.</w:t>
      </w:r>
    </w:p>
    <w:p w14:paraId="2C3B1F64" w14:textId="77777777" w:rsidR="00F75BAF" w:rsidRPr="003D09A2" w:rsidRDefault="00F75BAF" w:rsidP="00F75BAF">
      <w:pPr>
        <w:pStyle w:val="Heading2"/>
        <w:widowControl/>
        <w:tabs>
          <w:tab w:val="clear" w:pos="461"/>
        </w:tabs>
        <w:autoSpaceDE/>
        <w:autoSpaceDN/>
        <w:spacing w:before="100" w:beforeAutospacing="1" w:after="100" w:afterAutospacing="1"/>
        <w:ind w:left="450" w:right="0" w:hanging="450"/>
        <w:contextualSpacing/>
      </w:pPr>
      <w:bookmarkStart w:id="15" w:name="_Ref534717610"/>
      <w:bookmarkStart w:id="16" w:name="_Toc534760231"/>
      <w:bookmarkStart w:id="17" w:name="_Toc24491023"/>
      <w:r>
        <w:t>Joint Stratification-Allocation</w:t>
      </w:r>
      <w:bookmarkEnd w:id="15"/>
      <w:bookmarkEnd w:id="16"/>
      <w:bookmarkEnd w:id="17"/>
    </w:p>
    <w:p w14:paraId="73301C3D" w14:textId="4C892B94" w:rsidR="00F75BAF" w:rsidRPr="00BF06FC" w:rsidRDefault="00F75BAF" w:rsidP="00F75BAF">
      <w:pPr>
        <w:adjustRightInd w:val="0"/>
        <w:spacing w:before="0"/>
        <w:rPr>
          <w:rFonts w:asciiTheme="majorBidi" w:hAnsiTheme="majorBidi" w:cstheme="majorBidi"/>
        </w:rPr>
      </w:pPr>
      <w:r w:rsidRPr="00BF06FC">
        <w:rPr>
          <w:rFonts w:asciiTheme="majorBidi" w:hAnsiTheme="majorBidi" w:cstheme="majorBidi"/>
        </w:rPr>
        <w:fldChar w:fldCharType="begin"/>
      </w:r>
      <w:r w:rsidR="00D17058">
        <w:rPr>
          <w:rFonts w:asciiTheme="majorBidi" w:hAnsiTheme="majorBidi" w:cstheme="majorBidi"/>
        </w:rPr>
        <w:instrText xml:space="preserve"> ADDIN ZOTERO_ITEM CSL_CITATION {"citationID":"iEj6bwgm","properties":{"formattedCitation":"(Benedetti &amp; Piersimoni, 2012b)","plainCitation":"(Benedetti &amp; Piersimoni, 2012b)","dontUpdate":true,"noteIndex":0},"citationItems":[{"id":3101,"uris":["http://zotero.org/groups/2128091/items/XLPHYLN2"],"uri":["http://zotero.org/groups/2128091/items/XLPHYLN2"],"itemData":{"id":3101,"type":"article-journal","title":"Multivariate Boundaries of a Self Representing Stratum of Large Units in Agricultural Survey Design","container-title":"Survey Research Methods","page":"125-135","volume":"6","issue":"3","source":"ojs.ub.uni-konstanz.de","abstract":"In business surveys in general, and in multipurpose agricultural surveys in particular, the problem of designing a sample from a list frame usually consists of two different aspects. The first is concerned with the choice of a rule for stratifying the population when several size variables are available and the second is devoted to sample size determination and sample allocation to a given set of strata. The main property that is required of the sample design is that it delivers a specified level of precision for a set of variables of interest using as few sampling units as possible. This article examines how this can be achieved via a basic partition into two strata, one completely enumerated and the other sampled, defined in such a way  as to achieve both these objectives.\nThe procedure was used to design the Italian Milk Products Monthly Survey on the basis of a set of auxiliary variables obtained from an annual census of the same target population. Given the combinatorial optimization nature of the problem, we use stochastic relaxation theory, and in particular, we use simulated annealing because of its flexibility. Our results indicate that in this situation the multivariate partition obtained by using this random search strategy is a suitable solution as it permits identification of boundaries of any shape. Furthermore, numerical comparisons between sampling designs obtained by using these procedures and some simple extensions of univariate stratification rules are made. The gain from using the proposed strategy is nontrivial as it achieves the required precision using a sample size that is notably smaller than that required by simple extensions to univariate stratification rules.","DOI":"10.18148/srm/2012.v6i3.5127","ISSN":"1864-3361","language":"en","author":[{"family":"Benedetti","given":"Roberto"},{"family":"Piersimoni","given":"Federica"}],"issued":{"date-parts":[["2012",12,2]]}}}],"schema":"https://github.com/citation-style-language/schema/raw/master/csl-citation.json"} </w:instrText>
      </w:r>
      <w:r w:rsidRPr="00BF06FC">
        <w:rPr>
          <w:rFonts w:asciiTheme="majorBidi" w:hAnsiTheme="majorBidi" w:cstheme="majorBidi"/>
        </w:rPr>
        <w:fldChar w:fldCharType="separate"/>
      </w:r>
      <w:r w:rsidRPr="00C1319F">
        <w:t xml:space="preserve">Benedetti </w:t>
      </w:r>
      <w:r w:rsidR="00E30E29">
        <w:t>and</w:t>
      </w:r>
      <w:r w:rsidRPr="00C1319F">
        <w:t xml:space="preserve"> </w:t>
      </w:r>
      <w:proofErr w:type="spellStart"/>
      <w:r w:rsidRPr="00C1319F">
        <w:t>Piersimoni</w:t>
      </w:r>
      <w:proofErr w:type="spellEnd"/>
      <w:r w:rsidRPr="00C1319F">
        <w:t xml:space="preserve"> </w:t>
      </w:r>
      <w:r>
        <w:t>(</w:t>
      </w:r>
      <w:r w:rsidRPr="00C1319F">
        <w:t>2012b)</w:t>
      </w:r>
      <w:r w:rsidRPr="00BF06FC">
        <w:rPr>
          <w:rFonts w:asciiTheme="majorBidi" w:hAnsiTheme="majorBidi" w:cstheme="majorBidi"/>
        </w:rPr>
        <w:fldChar w:fldCharType="end"/>
      </w:r>
      <w:r w:rsidRPr="00BF06FC">
        <w:rPr>
          <w:rFonts w:asciiTheme="majorBidi" w:hAnsiTheme="majorBidi" w:cstheme="majorBidi"/>
        </w:rPr>
        <w:t xml:space="preserve"> </w:t>
      </w:r>
      <w:r>
        <w:rPr>
          <w:rFonts w:asciiTheme="majorBidi" w:hAnsiTheme="majorBidi" w:cstheme="majorBidi"/>
        </w:rPr>
        <w:t>proposed a</w:t>
      </w:r>
      <w:r w:rsidRPr="00BF06FC">
        <w:rPr>
          <w:rFonts w:asciiTheme="majorBidi" w:hAnsiTheme="majorBidi" w:cstheme="majorBidi"/>
        </w:rPr>
        <w:t xml:space="preserve"> multivariate framework as the extension of </w:t>
      </w:r>
      <w:proofErr w:type="spellStart"/>
      <w:r w:rsidRPr="00BF06FC">
        <w:rPr>
          <w:rFonts w:asciiTheme="majorBidi" w:hAnsiTheme="majorBidi" w:cstheme="majorBidi"/>
        </w:rPr>
        <w:t>Hidiroglou</w:t>
      </w:r>
      <w:proofErr w:type="spellEnd"/>
      <w:r w:rsidRPr="00BF06FC">
        <w:rPr>
          <w:rFonts w:asciiTheme="majorBidi" w:hAnsiTheme="majorBidi" w:cstheme="majorBidi"/>
        </w:rPr>
        <w:t xml:space="preserve"> (1986) univariate method</w:t>
      </w:r>
      <w:r>
        <w:rPr>
          <w:rFonts w:asciiTheme="majorBidi" w:hAnsiTheme="majorBidi" w:cstheme="majorBidi"/>
        </w:rPr>
        <w:t xml:space="preserve"> discussed in </w:t>
      </w:r>
      <w:r>
        <w:rPr>
          <w:rFonts w:asciiTheme="majorBidi" w:hAnsiTheme="majorBidi" w:cstheme="majorBidi"/>
        </w:rPr>
        <w:fldChar w:fldCharType="begin"/>
      </w:r>
      <w:r>
        <w:rPr>
          <w:rFonts w:asciiTheme="majorBidi" w:hAnsiTheme="majorBidi" w:cstheme="majorBidi"/>
        </w:rPr>
        <w:instrText xml:space="preserve"> REF _Ref534717527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cs/>
        </w:rPr>
        <w:t>‎</w:t>
      </w:r>
      <w:r>
        <w:rPr>
          <w:rFonts w:asciiTheme="majorBidi" w:hAnsiTheme="majorBidi" w:cstheme="majorBidi"/>
        </w:rPr>
        <w:t>4.2</w:t>
      </w:r>
      <w:r>
        <w:rPr>
          <w:rFonts w:asciiTheme="majorBidi" w:hAnsiTheme="majorBidi" w:cstheme="majorBidi"/>
        </w:rPr>
        <w:fldChar w:fldCharType="end"/>
      </w:r>
      <w:r w:rsidRPr="00BF06FC">
        <w:rPr>
          <w:rFonts w:asciiTheme="majorBidi" w:hAnsiTheme="majorBidi" w:cstheme="majorBidi"/>
        </w:rPr>
        <w:t>. The size of each strata is defined by a set of univariate threshold</w:t>
      </w:r>
      <w:r>
        <w:rPr>
          <w:rFonts w:asciiTheme="majorBidi" w:hAnsiTheme="majorBidi" w:cstheme="majorBidi"/>
        </w:rPr>
        <w:t>s</w:t>
      </w:r>
      <w:r w:rsidRPr="00BF06FC">
        <w:rPr>
          <w:rFonts w:asciiTheme="majorBidi" w:hAnsiTheme="majorBidi" w:cstheme="majorBidi"/>
        </w:rPr>
        <w:t xml:space="preserve"> for each auxiliary variable present in </w:t>
      </w:r>
      <w:r>
        <w:rPr>
          <w:rFonts w:asciiTheme="majorBidi" w:hAnsiTheme="majorBidi" w:cstheme="majorBidi"/>
        </w:rPr>
        <w:t xml:space="preserve">the </w:t>
      </w:r>
      <w:r w:rsidRPr="00BF06FC">
        <w:rPr>
          <w:rFonts w:asciiTheme="majorBidi" w:hAnsiTheme="majorBidi" w:cstheme="majorBidi"/>
        </w:rPr>
        <w:t xml:space="preserve">sampling frame. Univariate thresholds make the strata to have “box-shaped” boundaries. However, The multivariate framework </w:t>
      </w:r>
      <w:r>
        <w:rPr>
          <w:rFonts w:asciiTheme="majorBidi" w:hAnsiTheme="majorBidi" w:cstheme="majorBidi"/>
        </w:rPr>
        <w:t xml:space="preserve">lifts </w:t>
      </w:r>
      <w:r w:rsidRPr="00BF06FC">
        <w:rPr>
          <w:rFonts w:asciiTheme="majorBidi" w:hAnsiTheme="majorBidi" w:cstheme="majorBidi"/>
        </w:rPr>
        <w:t xml:space="preserve">the </w:t>
      </w:r>
      <w:r>
        <w:rPr>
          <w:rFonts w:asciiTheme="majorBidi" w:hAnsiTheme="majorBidi" w:cstheme="majorBidi"/>
        </w:rPr>
        <w:t>limitation</w:t>
      </w:r>
      <w:r w:rsidRPr="00BF06FC">
        <w:rPr>
          <w:rFonts w:asciiTheme="majorBidi" w:hAnsiTheme="majorBidi" w:cstheme="majorBidi"/>
        </w:rPr>
        <w:t xml:space="preserve"> of box-shaped partition boundaries by applying a random search algorithm and using simulated annealing to solve a general combinatorial optimization problem</w:t>
      </w:r>
      <w:r>
        <w:rPr>
          <w:rFonts w:asciiTheme="majorBidi" w:hAnsiTheme="majorBidi" w:cstheme="majorBidi"/>
        </w:rPr>
        <w:t xml:space="preserve"> </w:t>
      </w:r>
      <w:r w:rsidRPr="00BF06FC">
        <w:rPr>
          <w:rFonts w:asciiTheme="majorBidi" w:hAnsiTheme="majorBidi" w:cstheme="majorBidi"/>
        </w:rPr>
        <w:fldChar w:fldCharType="begin"/>
      </w:r>
      <w:r w:rsidR="00D17058">
        <w:rPr>
          <w:rFonts w:asciiTheme="majorBidi" w:hAnsiTheme="majorBidi" w:cstheme="majorBidi"/>
        </w:rPr>
        <w:instrText xml:space="preserve"> ADDIN ZOTERO_ITEM CSL_CITATION {"citationID":"HrTaGGM3","properties":{"formattedCitation":"(Lisic, Sang, Zhu, &amp; Zimmer, 2018)","plainCitation":"(Lisic, Sang, Zhu, &amp; Zimmer, 2018)","dontUpdate":true,"noteIndex":0},"citationItems":[{"id":3136,"uris":["http://zotero.org/groups/2128091/items/CY39FGQJ"],"uri":["http://zotero.org/groups/2128091/items/CY39FGQJ"],"itemData":{"id":3136,"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rsidRPr="00BF06FC">
        <w:rPr>
          <w:rFonts w:asciiTheme="majorBidi" w:hAnsiTheme="majorBidi" w:cstheme="majorBidi"/>
        </w:rPr>
        <w:fldChar w:fldCharType="separate"/>
      </w:r>
      <w:r w:rsidRPr="00BF06FC">
        <w:rPr>
          <w:rFonts w:asciiTheme="majorBidi" w:hAnsiTheme="majorBidi" w:cstheme="majorBidi"/>
        </w:rPr>
        <w:t>(</w:t>
      </w:r>
      <w:proofErr w:type="spellStart"/>
      <w:r w:rsidRPr="00BF06FC">
        <w:rPr>
          <w:rFonts w:asciiTheme="majorBidi" w:hAnsiTheme="majorBidi" w:cstheme="majorBidi"/>
        </w:rPr>
        <w:t>Lisic</w:t>
      </w:r>
      <w:proofErr w:type="spellEnd"/>
      <w:r w:rsidRPr="00BF06FC">
        <w:rPr>
          <w:rFonts w:asciiTheme="majorBidi" w:hAnsiTheme="majorBidi" w:cstheme="majorBidi"/>
        </w:rPr>
        <w:t xml:space="preserve"> et al., 2018)</w:t>
      </w:r>
      <w:r w:rsidRPr="00BF06FC">
        <w:rPr>
          <w:rFonts w:asciiTheme="majorBidi" w:hAnsiTheme="majorBidi" w:cstheme="majorBidi"/>
        </w:rPr>
        <w:fldChar w:fldCharType="end"/>
      </w:r>
      <w:r w:rsidRPr="00BF06FC">
        <w:rPr>
          <w:rFonts w:asciiTheme="majorBidi" w:hAnsiTheme="majorBidi" w:cstheme="majorBidi"/>
        </w:rPr>
        <w:t>.</w:t>
      </w:r>
    </w:p>
    <w:p w14:paraId="17B832FE" w14:textId="02010B74" w:rsidR="00F75BAF" w:rsidRPr="00886198" w:rsidRDefault="00F75BAF" w:rsidP="00F75BAF">
      <w:pPr>
        <w:adjustRightInd w:val="0"/>
        <w:spacing w:before="0"/>
        <w:rPr>
          <w:rFonts w:asciiTheme="majorBidi" w:hAnsiTheme="majorBidi" w:cstheme="majorBidi"/>
        </w:rPr>
      </w:pPr>
      <w:r w:rsidRPr="00886198">
        <w:rPr>
          <w:rFonts w:asciiTheme="majorBidi" w:hAnsiTheme="majorBidi" w:cstheme="majorBidi"/>
        </w:rPr>
        <w:fldChar w:fldCharType="begin"/>
      </w:r>
      <w:r w:rsidR="00D17058">
        <w:rPr>
          <w:rFonts w:asciiTheme="majorBidi" w:hAnsiTheme="majorBidi" w:cstheme="majorBidi"/>
        </w:rPr>
        <w:instrText xml:space="preserve"> ADDIN ZOTERO_ITEM CSL_CITATION {"citationID":"FKifg2V9","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rsidRPr="00886198">
        <w:rPr>
          <w:rFonts w:asciiTheme="majorBidi" w:hAnsiTheme="majorBidi" w:cstheme="majorBidi"/>
        </w:rPr>
        <w:fldChar w:fldCharType="separate"/>
      </w:r>
      <w:proofErr w:type="spellStart"/>
      <w:r w:rsidRPr="00445EB0">
        <w:t>Barcaroli</w:t>
      </w:r>
      <w:proofErr w:type="spellEnd"/>
      <w:r w:rsidRPr="00445EB0">
        <w:t xml:space="preserve"> </w:t>
      </w:r>
      <w:r>
        <w:t>(</w:t>
      </w:r>
      <w:r w:rsidRPr="00445EB0">
        <w:t>2014)</w:t>
      </w:r>
      <w:r w:rsidRPr="00886198">
        <w:rPr>
          <w:rFonts w:asciiTheme="majorBidi" w:hAnsiTheme="majorBidi" w:cstheme="majorBidi"/>
        </w:rPr>
        <w:fldChar w:fldCharType="end"/>
      </w:r>
      <w:r w:rsidRPr="00886198">
        <w:rPr>
          <w:rFonts w:asciiTheme="majorBidi" w:hAnsiTheme="majorBidi" w:cstheme="majorBidi"/>
        </w:rPr>
        <w:t xml:space="preserve"> proposed</w:t>
      </w:r>
      <w:r>
        <w:rPr>
          <w:rFonts w:asciiTheme="majorBidi" w:hAnsiTheme="majorBidi" w:cstheme="majorBidi"/>
        </w:rPr>
        <w:t xml:space="preserve"> an </w:t>
      </w:r>
      <w:r w:rsidRPr="00886198">
        <w:rPr>
          <w:rFonts w:asciiTheme="majorBidi" w:hAnsiTheme="majorBidi" w:cstheme="majorBidi"/>
        </w:rPr>
        <w:t>optimal stratification and allocation</w:t>
      </w:r>
      <w:r>
        <w:rPr>
          <w:rFonts w:asciiTheme="majorBidi" w:hAnsiTheme="majorBidi" w:cstheme="majorBidi"/>
        </w:rPr>
        <w:t xml:space="preserve"> method to </w:t>
      </w:r>
      <w:r w:rsidRPr="00886198">
        <w:rPr>
          <w:rFonts w:asciiTheme="majorBidi" w:hAnsiTheme="majorBidi" w:cstheme="majorBidi"/>
        </w:rPr>
        <w:t>minim</w:t>
      </w:r>
      <w:r>
        <w:rPr>
          <w:rFonts w:asciiTheme="majorBidi" w:hAnsiTheme="majorBidi" w:cstheme="majorBidi"/>
        </w:rPr>
        <w:t>ize the</w:t>
      </w:r>
      <w:r w:rsidRPr="00886198">
        <w:rPr>
          <w:rFonts w:asciiTheme="majorBidi" w:hAnsiTheme="majorBidi" w:cstheme="majorBidi"/>
        </w:rPr>
        <w:t xml:space="preserve"> cost while all precision constraints are satisfied. Their method is used for multivariate cases in which</w:t>
      </w:r>
      <w:r>
        <w:rPr>
          <w:rFonts w:asciiTheme="majorBidi" w:hAnsiTheme="majorBidi" w:cstheme="majorBidi"/>
        </w:rPr>
        <w:t xml:space="preserve"> </w:t>
      </w:r>
      <w:r w:rsidRPr="00886198">
        <w:rPr>
          <w:rFonts w:asciiTheme="majorBidi" w:hAnsiTheme="majorBidi" w:cstheme="majorBidi"/>
        </w:rPr>
        <w:t>the estimate of target variables in strata are available.</w:t>
      </w:r>
      <w:r>
        <w:rPr>
          <w:rFonts w:asciiTheme="majorBidi" w:hAnsiTheme="majorBidi" w:cstheme="majorBidi"/>
        </w:rPr>
        <w:t xml:space="preserve"> </w:t>
      </w:r>
      <w:r w:rsidRPr="00886198">
        <w:rPr>
          <w:rFonts w:asciiTheme="majorBidi" w:hAnsiTheme="majorBidi" w:cstheme="majorBidi"/>
        </w:rPr>
        <w:t xml:space="preserve">Since the number of possible alternative </w:t>
      </w:r>
      <w:r w:rsidRPr="00886198">
        <w:rPr>
          <w:rFonts w:asciiTheme="majorBidi" w:hAnsiTheme="majorBidi" w:cstheme="majorBidi"/>
        </w:rPr>
        <w:lastRenderedPageBreak/>
        <w:t>stratification</w:t>
      </w:r>
      <w:r>
        <w:rPr>
          <w:rFonts w:asciiTheme="majorBidi" w:hAnsiTheme="majorBidi" w:cstheme="majorBidi"/>
        </w:rPr>
        <w:t>s</w:t>
      </w:r>
      <w:r w:rsidRPr="00886198">
        <w:rPr>
          <w:rFonts w:asciiTheme="majorBidi" w:hAnsiTheme="majorBidi" w:cstheme="majorBidi"/>
        </w:rPr>
        <w:t xml:space="preserve"> is</w:t>
      </w:r>
      <w:r>
        <w:rPr>
          <w:rFonts w:asciiTheme="majorBidi" w:hAnsiTheme="majorBidi" w:cstheme="majorBidi"/>
        </w:rPr>
        <w:t xml:space="preserve"> </w:t>
      </w:r>
      <w:r w:rsidRPr="00886198">
        <w:rPr>
          <w:rFonts w:asciiTheme="majorBidi" w:hAnsiTheme="majorBidi" w:cstheme="majorBidi"/>
        </w:rPr>
        <w:t xml:space="preserve">high, Genetic algorithm is </w:t>
      </w:r>
      <w:r>
        <w:rPr>
          <w:rFonts w:asciiTheme="majorBidi" w:hAnsiTheme="majorBidi" w:cstheme="majorBidi"/>
        </w:rPr>
        <w:t>applied to</w:t>
      </w:r>
      <w:r w:rsidRPr="00886198">
        <w:rPr>
          <w:rFonts w:asciiTheme="majorBidi" w:hAnsiTheme="majorBidi" w:cstheme="majorBidi"/>
        </w:rPr>
        <w:t xml:space="preserve"> find near optimal stratification in specific iteration. </w:t>
      </w:r>
    </w:p>
    <w:p w14:paraId="1089043B" w14:textId="04A79803" w:rsidR="00F75BAF" w:rsidRDefault="00F75BAF" w:rsidP="00F75BAF">
      <w:pPr>
        <w:adjustRightInd w:val="0"/>
        <w:spacing w:before="0"/>
        <w:rPr>
          <w:rFonts w:asciiTheme="majorBidi" w:hAnsiTheme="majorBidi" w:cstheme="majorBidi"/>
        </w:rPr>
      </w:pPr>
      <w:r w:rsidRPr="00E10918">
        <w:rPr>
          <w:rFonts w:asciiTheme="majorBidi" w:hAnsiTheme="majorBidi" w:cstheme="majorBidi"/>
        </w:rPr>
        <w:fldChar w:fldCharType="begin"/>
      </w:r>
      <w:r w:rsidR="00D17058">
        <w:rPr>
          <w:rFonts w:asciiTheme="majorBidi" w:hAnsiTheme="majorBidi" w:cstheme="majorBidi"/>
        </w:rPr>
        <w:instrText xml:space="preserve"> ADDIN ZOTERO_ITEM CSL_CITATION {"citationID":"BMb8NA5P","properties":{"formattedCitation":"(Lisic et al., 2018)","plainCitation":"(Lisic et al., 2018)","dontUpdate":true,"noteIndex":0},"citationItems":[{"id":3136,"uris":["http://zotero.org/groups/2128091/items/CY39FGQJ"],"uri":["http://zotero.org/groups/2128091/items/CY39FGQJ"],"itemData":{"id":3136,"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rsidRPr="00E10918">
        <w:rPr>
          <w:rFonts w:asciiTheme="majorBidi" w:hAnsiTheme="majorBidi" w:cstheme="majorBidi"/>
        </w:rPr>
        <w:fldChar w:fldCharType="separate"/>
      </w:r>
      <w:proofErr w:type="spellStart"/>
      <w:r w:rsidRPr="00E10918">
        <w:t>Lisic</w:t>
      </w:r>
      <w:proofErr w:type="spellEnd"/>
      <w:r w:rsidRPr="00E10918">
        <w:t xml:space="preserve"> et al.</w:t>
      </w:r>
      <w:r>
        <w:t xml:space="preserve"> </w:t>
      </w:r>
      <w:r w:rsidRPr="00E10918">
        <w:t>(2018)</w:t>
      </w:r>
      <w:r w:rsidRPr="00E10918">
        <w:rPr>
          <w:rFonts w:asciiTheme="majorBidi" w:hAnsiTheme="majorBidi" w:cstheme="majorBidi"/>
        </w:rPr>
        <w:fldChar w:fldCharType="end"/>
      </w:r>
      <w:r w:rsidRPr="00E10918">
        <w:rPr>
          <w:rFonts w:asciiTheme="majorBidi" w:hAnsiTheme="majorBidi" w:cstheme="majorBidi"/>
        </w:rPr>
        <w:t xml:space="preserve"> proposed </w:t>
      </w:r>
      <w:r>
        <w:rPr>
          <w:rFonts w:asciiTheme="majorBidi" w:hAnsiTheme="majorBidi" w:cstheme="majorBidi"/>
        </w:rPr>
        <w:t>another</w:t>
      </w:r>
      <w:r w:rsidRPr="00E10918">
        <w:rPr>
          <w:rFonts w:asciiTheme="majorBidi" w:hAnsiTheme="majorBidi" w:cstheme="majorBidi"/>
        </w:rPr>
        <w:t xml:space="preserve"> optimal stratification and allocation</w:t>
      </w:r>
      <w:r>
        <w:rPr>
          <w:rFonts w:asciiTheme="majorBidi" w:hAnsiTheme="majorBidi" w:cstheme="majorBidi"/>
        </w:rPr>
        <w:t xml:space="preserve"> method and used</w:t>
      </w:r>
      <w:r w:rsidRPr="00E10918">
        <w:rPr>
          <w:rFonts w:asciiTheme="majorBidi" w:hAnsiTheme="majorBidi" w:cstheme="majorBidi"/>
        </w:rPr>
        <w:t xml:space="preserve"> simulated </w:t>
      </w:r>
      <w:r w:rsidRPr="00E10918">
        <w:rPr>
          <w:rFonts w:asciiTheme="majorBidi" w:hAnsiTheme="majorBidi" w:cstheme="majorBidi"/>
          <w:noProof/>
        </w:rPr>
        <w:t>annealing</w:t>
      </w:r>
      <w:r w:rsidRPr="00E10918">
        <w:rPr>
          <w:rFonts w:asciiTheme="majorBidi" w:hAnsiTheme="majorBidi" w:cstheme="majorBidi"/>
        </w:rPr>
        <w:t xml:space="preserve"> to </w:t>
      </w:r>
      <w:r>
        <w:rPr>
          <w:rFonts w:asciiTheme="majorBidi" w:hAnsiTheme="majorBidi" w:cstheme="majorBidi"/>
        </w:rPr>
        <w:t>solve the optimization model</w:t>
      </w:r>
      <w:r w:rsidRPr="00E10918">
        <w:rPr>
          <w:rFonts w:asciiTheme="majorBidi" w:hAnsiTheme="majorBidi" w:cstheme="majorBidi"/>
        </w:rPr>
        <w:t xml:space="preserve">. </w:t>
      </w:r>
    </w:p>
    <w:p w14:paraId="45A20FD3" w14:textId="77777777" w:rsidR="00F75BAF" w:rsidRDefault="00F75BAF" w:rsidP="00F75BAF">
      <w:pPr>
        <w:pStyle w:val="Heading1"/>
        <w:widowControl/>
        <w:tabs>
          <w:tab w:val="clear" w:pos="461"/>
        </w:tabs>
        <w:autoSpaceDE/>
        <w:autoSpaceDN/>
        <w:spacing w:before="120" w:beforeAutospacing="1" w:after="100" w:afterAutospacing="1"/>
        <w:ind w:left="360" w:right="0"/>
      </w:pPr>
      <w:bookmarkStart w:id="18" w:name="_Toc534760232"/>
      <w:bookmarkStart w:id="19" w:name="_Toc24491024"/>
      <w:r>
        <w:t>Proposed Methodology</w:t>
      </w:r>
      <w:bookmarkEnd w:id="18"/>
      <w:bookmarkEnd w:id="19"/>
    </w:p>
    <w:p w14:paraId="7545DD41" w14:textId="77777777" w:rsidR="00F75BAF" w:rsidRPr="00AC12AE" w:rsidRDefault="00F75BAF" w:rsidP="00F75BAF">
      <w:pPr>
        <w:rPr>
          <w:lang w:bidi="fa-IR"/>
        </w:rPr>
      </w:pPr>
      <w:r>
        <w:t xml:space="preserve">Two of the methodologies reviewed in the literature were selected to be considered as candidate proposed methodologies. The selected methodologies </w:t>
      </w:r>
      <w:r>
        <w:rPr>
          <w:lang w:bidi="fa-IR"/>
        </w:rPr>
        <w:t xml:space="preserve">use an optimization model along with constraints to optimize both stratification and allocation with respect to budget and precision constraints. Both methods have readily available code implemented in R applied to case studies involving real surveys. </w:t>
      </w:r>
    </w:p>
    <w:p w14:paraId="1445EB05" w14:textId="5D4BFEDE" w:rsidR="00F75BAF" w:rsidRDefault="00F75BAF" w:rsidP="00F75BAF">
      <w:pPr>
        <w:pStyle w:val="NormalWeb"/>
        <w:rPr>
          <w:noProof/>
        </w:rPr>
      </w:pPr>
      <w:r>
        <w:rPr>
          <w:noProof/>
        </w:rPr>
        <w:t xml:space="preserve">The first candidate methodology is proposed by Lisic et al. (2018) which is an optimal stratification and allocation method based on simulated annealing that considers coefficient of variance and fixed sample size constraints. This methodology was developed to create an optimal sample design for the June Area Survey (JAS) under quality (coefficient of variance) and sample size constraints. The JAS is </w:t>
      </w:r>
      <w:r>
        <w:t xml:space="preserve">one of the largest annual </w:t>
      </w:r>
      <w:r w:rsidRPr="00D71614">
        <w:t>National Agricultural Statistics Service</w:t>
      </w:r>
      <w:r>
        <w:t xml:space="preserve"> (NASS) agricultural area survey projects </w:t>
      </w:r>
      <w:r>
        <w:rPr>
          <w:noProof/>
        </w:rPr>
        <w:t xml:space="preserve">over the contiguous 48 states </w:t>
      </w:r>
      <w:r>
        <w:t xml:space="preserve">designed to account for every acre of land, all agricultural activities, and land uses within segment boundaries </w:t>
      </w:r>
      <w:r>
        <w:fldChar w:fldCharType="begin"/>
      </w:r>
      <w:r w:rsidR="00D17058">
        <w:instrText xml:space="preserve"> ADDIN ZOTERO_ITEM CSL_CITATION {"citationID":"x6oUoUCG","properties":{"formattedCitation":"(National Agricultural Statistics Service, 2018)","plainCitation":"(National Agricultural Statistics Service, 2018)","noteIndex":0},"citationItems":[{"id":3084,"uris":["http://zotero.org/groups/2128091/items/XQ232RNY"],"uri":["http://zotero.org/groups/2128091/items/XQ232RNY"],"itemData":{"id":3084,"type":"webpage","title":"USDA - National Agricultural Statistics Service - Surveys - June Area","URL":"https://www.nass.usda.gov/Surveys/Guide_to_NASS_Surveys/June_Area/","author":[{"literal":"National Agricultural Statistics Service"}],"issued":{"date-parts":[["2018",11,9]]},"accessed":{"date-parts":[["2019",1,7]]}}}],"schema":"https://github.com/citation-style-language/schema/raw/master/csl-citation.json"} </w:instrText>
      </w:r>
      <w:r>
        <w:fldChar w:fldCharType="separate"/>
      </w:r>
      <w:r w:rsidRPr="00D71614">
        <w:t>(National Agricultural Statistics Service, 2018)</w:t>
      </w:r>
      <w:r>
        <w:fldChar w:fldCharType="end"/>
      </w:r>
      <w:r>
        <w:t>.</w:t>
      </w:r>
    </w:p>
    <w:p w14:paraId="5955E194" w14:textId="77777777" w:rsidR="00F75BAF" w:rsidRDefault="00F75BAF" w:rsidP="00F75BAF">
      <w:pPr>
        <w:pStyle w:val="NormalWeb"/>
        <w:rPr>
          <w:noProof/>
        </w:rPr>
      </w:pPr>
      <w:r>
        <w:rPr>
          <w:noProof/>
        </w:rPr>
        <w:t xml:space="preserve">The proposed methodology uses an objective function composed of the sum of penalties of deviations from the target CVs as a proxy for quality constraints. This is a soft constraint since it </w:t>
      </w:r>
      <w:r>
        <w:rPr>
          <w:noProof/>
        </w:rPr>
        <w:lastRenderedPageBreak/>
        <w:t xml:space="preserve">does not prohibit the model from deviating from the target values. On the other hand, hard constraints are introduced to the model through defining nonlinear constraints. </w:t>
      </w:r>
    </w:p>
    <w:p w14:paraId="4EBBBE89" w14:textId="77777777" w:rsidR="00F75BAF" w:rsidRDefault="00F75BAF" w:rsidP="00F75BAF">
      <w:pPr>
        <w:pStyle w:val="NormalWeb"/>
        <w:rPr>
          <w:noProof/>
        </w:rPr>
      </w:pPr>
      <w:r>
        <w:rPr>
          <w:noProof/>
        </w:rPr>
        <w:t xml:space="preserve">In order to minimize the objective function, simulated annealing heuristic is used. Simulated annealing </w:t>
      </w:r>
      <w:r>
        <w:t xml:space="preserve">is a stochastic optimization process that </w:t>
      </w:r>
      <w:r>
        <w:rPr>
          <w:noProof/>
        </w:rPr>
        <w:t xml:space="preserve">allows the objective function to explore some nonoptimal states with nonzero probabilities. The iterative process starts with a feasible initial stratification and allocation. A primary sampling unit (PSU) is exchanged in each state. In the same way, allocation is performed by choosing a stratum to accept the PSU. The sample size of the stratum which accepts the PSU is increased by 1 and the sample size of the one that loses the PSU is decreased by 1. The algorithm stops after a specified number of iterations or when the threshold is met. In </w:t>
      </w:r>
      <w:r w:rsidRPr="00964586">
        <w:rPr>
          <w:noProof/>
        </w:rPr>
        <w:t>each</w:t>
      </w:r>
      <w:r>
        <w:rPr>
          <w:noProof/>
        </w:rPr>
        <w:t xml:space="preserve"> iteration, a candidate state is randomly generated. Then, a candidate allocation with regards to the new state is created. The inner loop of the algorithm checks whether the new combination of candidate state and allocation improves the objective function. </w:t>
      </w:r>
    </w:p>
    <w:p w14:paraId="13896A75" w14:textId="64B17FD8" w:rsidR="00F75BAF" w:rsidRPr="00455432" w:rsidRDefault="00F75BAF" w:rsidP="00F75BAF">
      <w:pPr>
        <w:jc w:val="both"/>
        <w:rPr>
          <w:rFonts w:asciiTheme="majorBidi" w:hAnsiTheme="majorBidi" w:cstheme="majorBidi"/>
          <w:color w:val="000000"/>
          <w:shd w:val="clear" w:color="auto" w:fill="FFFFFF"/>
        </w:rPr>
      </w:pPr>
      <w:r>
        <w:rPr>
          <w:rFonts w:asciiTheme="majorBidi" w:hAnsiTheme="majorBidi" w:cstheme="majorBidi"/>
        </w:rPr>
        <w:t xml:space="preserve">The next candidate methodology proposed by </w:t>
      </w:r>
      <w:r w:rsidRPr="00455432">
        <w:rPr>
          <w:rFonts w:asciiTheme="majorBidi" w:hAnsiTheme="majorBidi" w:cstheme="majorBidi"/>
        </w:rPr>
        <w:fldChar w:fldCharType="begin"/>
      </w:r>
      <w:r w:rsidR="00D17058">
        <w:rPr>
          <w:rFonts w:asciiTheme="majorBidi" w:hAnsiTheme="majorBidi" w:cstheme="majorBidi"/>
        </w:rPr>
        <w:instrText xml:space="preserve"> ADDIN ZOTERO_ITEM CSL_CITATION {"citationID":"v09Txhmf","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rsidRPr="00455432">
        <w:rPr>
          <w:rFonts w:asciiTheme="majorBidi" w:hAnsiTheme="majorBidi" w:cstheme="majorBidi"/>
        </w:rPr>
        <w:fldChar w:fldCharType="separate"/>
      </w:r>
      <w:proofErr w:type="spellStart"/>
      <w:r w:rsidRPr="00445EB0">
        <w:t>Barcaroli</w:t>
      </w:r>
      <w:proofErr w:type="spellEnd"/>
      <w:r w:rsidRPr="00445EB0">
        <w:t xml:space="preserve"> </w:t>
      </w:r>
      <w:r>
        <w:t>(</w:t>
      </w:r>
      <w:r w:rsidRPr="00445EB0">
        <w:t>2014)</w:t>
      </w:r>
      <w:r w:rsidRPr="00455432">
        <w:rPr>
          <w:rFonts w:asciiTheme="majorBidi" w:hAnsiTheme="majorBidi" w:cstheme="majorBidi"/>
        </w:rPr>
        <w:fldChar w:fldCharType="end"/>
      </w:r>
      <w:r>
        <w:rPr>
          <w:rFonts w:asciiTheme="majorBidi" w:hAnsiTheme="majorBidi" w:cstheme="majorBidi"/>
        </w:rPr>
        <w:t xml:space="preserve">, is an </w:t>
      </w:r>
      <w:r w:rsidRPr="00455432">
        <w:rPr>
          <w:rFonts w:asciiTheme="majorBidi" w:hAnsiTheme="majorBidi" w:cstheme="majorBidi"/>
        </w:rPr>
        <w:t>optimal stratification and allocation</w:t>
      </w:r>
      <w:r>
        <w:rPr>
          <w:rFonts w:asciiTheme="majorBidi" w:hAnsiTheme="majorBidi" w:cstheme="majorBidi"/>
        </w:rPr>
        <w:t xml:space="preserve"> method aiming at</w:t>
      </w:r>
      <w:r w:rsidRPr="00455432">
        <w:rPr>
          <w:rFonts w:asciiTheme="majorBidi" w:hAnsiTheme="majorBidi" w:cstheme="majorBidi"/>
        </w:rPr>
        <w:t xml:space="preserve"> minim</w:t>
      </w:r>
      <w:r>
        <w:rPr>
          <w:rFonts w:asciiTheme="majorBidi" w:hAnsiTheme="majorBidi" w:cstheme="majorBidi"/>
        </w:rPr>
        <w:t>izing the</w:t>
      </w:r>
      <w:r w:rsidRPr="00455432">
        <w:rPr>
          <w:rFonts w:asciiTheme="majorBidi" w:hAnsiTheme="majorBidi" w:cstheme="majorBidi"/>
        </w:rPr>
        <w:t xml:space="preserve"> sample cost </w:t>
      </w:r>
      <w:r>
        <w:rPr>
          <w:rFonts w:asciiTheme="majorBidi" w:hAnsiTheme="majorBidi" w:cstheme="majorBidi"/>
        </w:rPr>
        <w:t>while</w:t>
      </w:r>
      <w:r w:rsidRPr="00455432">
        <w:rPr>
          <w:rFonts w:asciiTheme="majorBidi" w:hAnsiTheme="majorBidi" w:cstheme="majorBidi"/>
        </w:rPr>
        <w:t xml:space="preserve"> </w:t>
      </w:r>
      <w:r>
        <w:rPr>
          <w:rFonts w:asciiTheme="majorBidi" w:hAnsiTheme="majorBidi" w:cstheme="majorBidi"/>
        </w:rPr>
        <w:t xml:space="preserve">satisfying </w:t>
      </w:r>
      <w:r w:rsidRPr="00455432">
        <w:rPr>
          <w:rFonts w:asciiTheme="majorBidi" w:hAnsiTheme="majorBidi" w:cstheme="majorBidi"/>
        </w:rPr>
        <w:t xml:space="preserve">a set of precision constraints. Also, </w:t>
      </w:r>
      <w:r w:rsidRPr="00455432">
        <w:rPr>
          <w:rFonts w:asciiTheme="majorBidi" w:hAnsiTheme="majorBidi" w:cstheme="majorBidi"/>
          <w:color w:val="000000"/>
          <w:shd w:val="clear" w:color="auto" w:fill="FFFFFF"/>
        </w:rPr>
        <w:t>the value of target variable</w:t>
      </w:r>
      <w:r>
        <w:rPr>
          <w:rFonts w:asciiTheme="majorBidi" w:hAnsiTheme="majorBidi" w:cstheme="majorBidi"/>
          <w:color w:val="000000"/>
          <w:shd w:val="clear" w:color="auto" w:fill="FFFFFF"/>
        </w:rPr>
        <w:t>s is assumed to be</w:t>
      </w:r>
      <w:r w:rsidRPr="00455432">
        <w:rPr>
          <w:rFonts w:asciiTheme="majorBidi" w:hAnsiTheme="majorBidi" w:cstheme="majorBidi"/>
          <w:color w:val="000000"/>
          <w:shd w:val="clear" w:color="auto" w:fill="FFFFFF"/>
        </w:rPr>
        <w:t xml:space="preserve"> </w:t>
      </w:r>
      <w:r>
        <w:rPr>
          <w:rFonts w:asciiTheme="majorBidi" w:hAnsiTheme="majorBidi" w:cstheme="majorBidi"/>
          <w:color w:val="000000"/>
          <w:shd w:val="clear" w:color="auto" w:fill="FFFFFF"/>
        </w:rPr>
        <w:t xml:space="preserve">either </w:t>
      </w:r>
      <w:r w:rsidRPr="00455432">
        <w:rPr>
          <w:rFonts w:asciiTheme="majorBidi" w:hAnsiTheme="majorBidi" w:cstheme="majorBidi"/>
          <w:color w:val="000000"/>
          <w:shd w:val="clear" w:color="auto" w:fill="FFFFFF"/>
        </w:rPr>
        <w:t>available</w:t>
      </w:r>
      <w:r>
        <w:rPr>
          <w:rFonts w:asciiTheme="majorBidi" w:hAnsiTheme="majorBidi" w:cstheme="majorBidi"/>
          <w:color w:val="000000"/>
          <w:shd w:val="clear" w:color="auto" w:fill="FFFFFF"/>
        </w:rPr>
        <w:t xml:space="preserve"> </w:t>
      </w:r>
      <w:r w:rsidRPr="00455432">
        <w:rPr>
          <w:rFonts w:asciiTheme="majorBidi" w:hAnsiTheme="majorBidi" w:cstheme="majorBidi"/>
          <w:color w:val="000000"/>
          <w:shd w:val="clear" w:color="auto" w:fill="FFFFFF"/>
        </w:rPr>
        <w:t xml:space="preserve">in the frame or it is possible to estimate </w:t>
      </w:r>
      <w:r>
        <w:rPr>
          <w:rFonts w:asciiTheme="majorBidi" w:hAnsiTheme="majorBidi" w:cstheme="majorBidi"/>
          <w:color w:val="000000"/>
          <w:shd w:val="clear" w:color="auto" w:fill="FFFFFF"/>
        </w:rPr>
        <w:t>their standard deviation and mean</w:t>
      </w:r>
      <w:r w:rsidRPr="00455432">
        <w:rPr>
          <w:rFonts w:asciiTheme="majorBidi" w:hAnsiTheme="majorBidi" w:cstheme="majorBidi"/>
          <w:color w:val="000000"/>
          <w:shd w:val="clear" w:color="auto" w:fill="FFFFFF"/>
        </w:rPr>
        <w:t xml:space="preserve"> from </w:t>
      </w:r>
      <w:r>
        <w:rPr>
          <w:rFonts w:asciiTheme="majorBidi" w:hAnsiTheme="majorBidi" w:cstheme="majorBidi"/>
          <w:color w:val="000000"/>
          <w:shd w:val="clear" w:color="auto" w:fill="FFFFFF"/>
        </w:rPr>
        <w:t>the</w:t>
      </w:r>
      <w:r w:rsidRPr="00455432">
        <w:rPr>
          <w:rFonts w:asciiTheme="majorBidi" w:hAnsiTheme="majorBidi" w:cstheme="majorBidi"/>
          <w:color w:val="000000"/>
          <w:shd w:val="clear" w:color="auto" w:fill="FFFFFF"/>
        </w:rPr>
        <w:t xml:space="preserve"> same or a previous round of the same survey. </w:t>
      </w:r>
    </w:p>
    <w:p w14:paraId="19C5D86F" w14:textId="77777777" w:rsidR="00F75BAF" w:rsidRDefault="00F75BAF" w:rsidP="00F75BAF">
      <w:pPr>
        <w:shd w:val="clear" w:color="auto" w:fill="FFFFFF"/>
        <w:rPr>
          <w:rFonts w:asciiTheme="majorBidi" w:hAnsiTheme="majorBidi" w:cstheme="majorBidi"/>
        </w:rPr>
      </w:pPr>
      <w:r w:rsidRPr="00C579F4">
        <w:rPr>
          <w:rFonts w:asciiTheme="majorBidi" w:hAnsiTheme="majorBidi" w:cstheme="majorBidi"/>
        </w:rPr>
        <w:t xml:space="preserve">The process initiates </w:t>
      </w:r>
      <w:r>
        <w:rPr>
          <w:rFonts w:asciiTheme="majorBidi" w:hAnsiTheme="majorBidi" w:cstheme="majorBidi"/>
        </w:rPr>
        <w:t>with the analysis</w:t>
      </w:r>
      <w:r w:rsidRPr="00046DC3">
        <w:rPr>
          <w:rFonts w:asciiTheme="majorBidi" w:hAnsiTheme="majorBidi" w:cstheme="majorBidi"/>
        </w:rPr>
        <w:t xml:space="preserve"> of the frame data. </w:t>
      </w:r>
      <w:r>
        <w:rPr>
          <w:rFonts w:asciiTheme="majorBidi" w:hAnsiTheme="majorBidi" w:cstheme="majorBidi"/>
        </w:rPr>
        <w:t xml:space="preserve">First, </w:t>
      </w:r>
      <w:r w:rsidRPr="00C579F4">
        <w:rPr>
          <w:rFonts w:asciiTheme="majorBidi" w:hAnsiTheme="majorBidi" w:cstheme="majorBidi"/>
        </w:rPr>
        <w:t xml:space="preserve">auxiliary variables are identified from current </w:t>
      </w:r>
      <w:r w:rsidRPr="000A70B0">
        <w:rPr>
          <w:rFonts w:asciiTheme="majorBidi" w:hAnsiTheme="majorBidi" w:cstheme="majorBidi"/>
        </w:rPr>
        <w:t>variables. In case the values of auxiliary variables are contin</w:t>
      </w:r>
      <w:r>
        <w:rPr>
          <w:rFonts w:asciiTheme="majorBidi" w:hAnsiTheme="majorBidi" w:cstheme="majorBidi"/>
        </w:rPr>
        <w:t>uo</w:t>
      </w:r>
      <w:r w:rsidRPr="000A70B0">
        <w:rPr>
          <w:rFonts w:asciiTheme="majorBidi" w:hAnsiTheme="majorBidi" w:cstheme="majorBidi"/>
        </w:rPr>
        <w:t>us, they must be</w:t>
      </w:r>
      <w:r>
        <w:rPr>
          <w:rFonts w:asciiTheme="majorBidi" w:hAnsiTheme="majorBidi" w:cstheme="majorBidi"/>
        </w:rPr>
        <w:t xml:space="preserve"> converted into </w:t>
      </w:r>
      <w:r w:rsidRPr="00C579F4">
        <w:rPr>
          <w:rFonts w:asciiTheme="majorBidi" w:hAnsiTheme="majorBidi" w:cstheme="majorBidi"/>
        </w:rPr>
        <w:t>categorical variables</w:t>
      </w:r>
      <w:r>
        <w:rPr>
          <w:rFonts w:asciiTheme="majorBidi" w:hAnsiTheme="majorBidi" w:cstheme="majorBidi"/>
        </w:rPr>
        <w:t xml:space="preserve"> using the</w:t>
      </w:r>
      <w:r w:rsidRPr="003468A1">
        <w:rPr>
          <w:rFonts w:asciiTheme="majorBidi" w:hAnsiTheme="majorBidi" w:cstheme="majorBidi"/>
        </w:rPr>
        <w:t xml:space="preserve"> </w:t>
      </w:r>
      <w:r w:rsidRPr="00046DC3">
        <w:rPr>
          <w:rFonts w:asciiTheme="majorBidi" w:hAnsiTheme="majorBidi" w:cstheme="majorBidi"/>
        </w:rPr>
        <w:t>k-means clustering technique</w:t>
      </w:r>
      <w:r>
        <w:rPr>
          <w:rFonts w:asciiTheme="majorBidi" w:hAnsiTheme="majorBidi" w:cstheme="majorBidi"/>
        </w:rPr>
        <w:t xml:space="preserve">. Atomic strata are constructed and characterized based on the </w:t>
      </w:r>
      <w:r w:rsidRPr="006A62F2">
        <w:rPr>
          <w:rFonts w:asciiTheme="majorBidi" w:hAnsiTheme="majorBidi" w:cstheme="majorBidi"/>
        </w:rPr>
        <w:t>categorical auxiliary variables</w:t>
      </w:r>
      <w:r>
        <w:rPr>
          <w:rFonts w:asciiTheme="majorBidi" w:hAnsiTheme="majorBidi" w:cstheme="majorBidi"/>
        </w:rPr>
        <w:t xml:space="preserve"> and </w:t>
      </w:r>
      <w:r w:rsidRPr="006A62F2">
        <w:rPr>
          <w:rFonts w:asciiTheme="majorBidi" w:hAnsiTheme="majorBidi" w:cstheme="majorBidi"/>
        </w:rPr>
        <w:t xml:space="preserve">distributions of the </w:t>
      </w:r>
      <w:r w:rsidRPr="006A62F2">
        <w:rPr>
          <w:rFonts w:asciiTheme="majorBidi" w:hAnsiTheme="majorBidi" w:cstheme="majorBidi"/>
        </w:rPr>
        <w:lastRenderedPageBreak/>
        <w:t>target variables inside the different strata</w:t>
      </w:r>
      <w:r>
        <w:rPr>
          <w:rFonts w:asciiTheme="majorBidi" w:hAnsiTheme="majorBidi" w:cstheme="majorBidi"/>
        </w:rPr>
        <w:t xml:space="preserve">. Then, precision constrains on the target estimates are constructed. These precision constraints are differentiated by domain values. Bethel algorithm is implemented to determine the </w:t>
      </w:r>
      <w:r w:rsidRPr="009E41E4">
        <w:rPr>
          <w:rFonts w:asciiTheme="majorBidi" w:hAnsiTheme="majorBidi" w:cstheme="majorBidi"/>
        </w:rPr>
        <w:t xml:space="preserve">required </w:t>
      </w:r>
      <w:r>
        <w:rPr>
          <w:rFonts w:asciiTheme="majorBidi" w:hAnsiTheme="majorBidi" w:cstheme="majorBidi"/>
        </w:rPr>
        <w:t>number</w:t>
      </w:r>
      <w:r w:rsidRPr="009E41E4">
        <w:rPr>
          <w:rFonts w:asciiTheme="majorBidi" w:hAnsiTheme="majorBidi" w:cstheme="majorBidi"/>
        </w:rPr>
        <w:t xml:space="preserve"> of units to be selected</w:t>
      </w:r>
      <w:r>
        <w:rPr>
          <w:rFonts w:asciiTheme="majorBidi" w:hAnsiTheme="majorBidi" w:cstheme="majorBidi"/>
        </w:rPr>
        <w:t xml:space="preserve"> which needs to be reduced in optimization of stratification later. Once the strata and constraints data frames have been prepared, the frame stratification is optimized, and the required sample size and allocation to satisfy the precision constraints are determined. T</w:t>
      </w:r>
      <w:r w:rsidRPr="00E809B1">
        <w:rPr>
          <w:rFonts w:asciiTheme="majorBidi" w:hAnsiTheme="majorBidi" w:cstheme="majorBidi"/>
        </w:rPr>
        <w:t>he resulting optimized strata</w:t>
      </w:r>
      <w:r>
        <w:rPr>
          <w:rFonts w:asciiTheme="majorBidi" w:hAnsiTheme="majorBidi" w:cstheme="majorBidi"/>
        </w:rPr>
        <w:t xml:space="preserve"> are then </w:t>
      </w:r>
      <w:proofErr w:type="gramStart"/>
      <w:r>
        <w:rPr>
          <w:rFonts w:asciiTheme="majorBidi" w:hAnsiTheme="majorBidi" w:cstheme="majorBidi"/>
        </w:rPr>
        <w:t>analyzed</w:t>
      </w:r>
      <w:proofErr w:type="gramEnd"/>
      <w:r>
        <w:rPr>
          <w:rFonts w:asciiTheme="majorBidi" w:hAnsiTheme="majorBidi" w:cstheme="majorBidi"/>
        </w:rPr>
        <w:t xml:space="preserve"> and new labels are assigned to the sampling frame units. Each label reflects the new strata resulting from the optimal aggregation of the atomic strata. Finally, </w:t>
      </w:r>
      <w:r w:rsidRPr="00E809B1">
        <w:rPr>
          <w:rFonts w:asciiTheme="majorBidi" w:hAnsiTheme="majorBidi" w:cstheme="majorBidi"/>
        </w:rPr>
        <w:t>units</w:t>
      </w:r>
      <w:r>
        <w:rPr>
          <w:rFonts w:asciiTheme="majorBidi" w:hAnsiTheme="majorBidi" w:cstheme="majorBidi"/>
        </w:rPr>
        <w:t xml:space="preserve"> are selected</w:t>
      </w:r>
      <w:r w:rsidRPr="00E809B1">
        <w:rPr>
          <w:rFonts w:asciiTheme="majorBidi" w:hAnsiTheme="majorBidi" w:cstheme="majorBidi"/>
        </w:rPr>
        <w:t xml:space="preserve"> from the sampling frame </w:t>
      </w:r>
      <w:r>
        <w:rPr>
          <w:rFonts w:asciiTheme="majorBidi" w:hAnsiTheme="majorBidi" w:cstheme="majorBidi"/>
        </w:rPr>
        <w:t xml:space="preserve">based on </w:t>
      </w:r>
      <w:r w:rsidRPr="00E809B1">
        <w:rPr>
          <w:rFonts w:asciiTheme="majorBidi" w:hAnsiTheme="majorBidi" w:cstheme="majorBidi"/>
        </w:rPr>
        <w:t>stratified random sample selection scheme</w:t>
      </w:r>
      <w:r>
        <w:rPr>
          <w:rFonts w:asciiTheme="majorBidi" w:hAnsiTheme="majorBidi" w:cstheme="majorBidi"/>
        </w:rPr>
        <w:t xml:space="preserve"> and the optimal solution is evaluated </w:t>
      </w:r>
      <w:r w:rsidRPr="00E809B1">
        <w:rPr>
          <w:rFonts w:asciiTheme="majorBidi" w:hAnsiTheme="majorBidi" w:cstheme="majorBidi"/>
        </w:rPr>
        <w:t>in terms of expected precision and bias.</w:t>
      </w:r>
    </w:p>
    <w:p w14:paraId="560CCA34" w14:textId="77777777" w:rsidR="00F75BAF" w:rsidRPr="00C579F4" w:rsidRDefault="00F75BAF" w:rsidP="00F75BAF">
      <w:pPr>
        <w:pStyle w:val="Heading1"/>
        <w:widowControl/>
        <w:tabs>
          <w:tab w:val="clear" w:pos="461"/>
        </w:tabs>
        <w:autoSpaceDE/>
        <w:autoSpaceDN/>
        <w:spacing w:before="120" w:beforeAutospacing="1" w:after="100" w:afterAutospacing="1"/>
        <w:ind w:left="360" w:right="0"/>
      </w:pPr>
      <w:bookmarkStart w:id="20" w:name="_Toc534760233"/>
      <w:bookmarkStart w:id="21" w:name="_Toc24491025"/>
      <w:r>
        <w:t>Comparison of the Candidate Methodologies</w:t>
      </w:r>
      <w:bookmarkEnd w:id="20"/>
      <w:bookmarkEnd w:id="21"/>
    </w:p>
    <w:p w14:paraId="43B6095A" w14:textId="01976498" w:rsidR="00F75BAF" w:rsidRDefault="00F75BAF" w:rsidP="00F75BAF">
      <w:pPr>
        <w:pStyle w:val="NormalWeb"/>
      </w:pPr>
      <w:r>
        <w:t xml:space="preserve">In the model proposed by </w:t>
      </w:r>
      <w:r>
        <w:fldChar w:fldCharType="begin"/>
      </w:r>
      <w:r w:rsidR="00D17058">
        <w:instrText xml:space="preserve"> ADDIN ZOTERO_ITEM CSL_CITATION {"citationID":"JvW3kfAS","properties":{"formattedCitation":"(Lisic et al., 2018)","plainCitation":"(Lisic et al., 2018)","dontUpdate":true,"noteIndex":0},"citationItems":[{"id":3136,"uris":["http://zotero.org/groups/2128091/items/CY39FGQJ"],"uri":["http://zotero.org/groups/2128091/items/CY39FGQJ"],"itemData":{"id":3136,"type":"article-journal","title":"Optimal Stratification and Allocation for the June Agricultural Survey","container-title":"Journal of Official Statistics","page":"121-148","volume":"34","issue":"1","source":"Crossref","abstract":"A computational approach to optimal multivariate designs with respect to stratification and allocation is investigated under the assumptions of fixed total allocation, known number of strata, and the availability of administrative data correlated with thevariables of interest under coefficient-of-variation constraints. This approach uses a penalized objective function that is optimized by simulated annealing through exchanging sampling units and sample allocations among strata. Computational speed is improved through the use of a computationally efficient machine learning method such as K-means to create an initial stratification close to the optimal stratification. The numeric stability of the algorithm has been investigated and parallel processing has been employed where appropriate. Results are presented for both simulated data and USDA’s June Agricultural Survey. An R package has also been made available for evaluation.","DOI":"10.1515/jos-2018-0007","ISSN":"2001-7367","language":"en","author":[{"family":"Lisic","given":"Jonathan"},{"family":"Sang","given":"Hejian"},{"family":"Zhu","given":"Zhengyuan"},{"family":"Zimmer","given":"Stephanie"}],"issued":{"date-parts":[["2018",3,1]]}}}],"schema":"https://github.com/citation-style-language/schema/raw/master/csl-citation.json"} </w:instrText>
      </w:r>
      <w:r>
        <w:fldChar w:fldCharType="separate"/>
      </w:r>
      <w:proofErr w:type="spellStart"/>
      <w:r w:rsidRPr="00445EB0">
        <w:t>Lisic</w:t>
      </w:r>
      <w:proofErr w:type="spellEnd"/>
      <w:r w:rsidRPr="00445EB0">
        <w:t xml:space="preserve"> et al. </w:t>
      </w:r>
      <w:r>
        <w:t>(</w:t>
      </w:r>
      <w:r w:rsidRPr="00445EB0">
        <w:t>2018)</w:t>
      </w:r>
      <w:r>
        <w:fldChar w:fldCharType="end"/>
      </w:r>
      <w:r>
        <w:t xml:space="preserve"> the number of strata and also the total sample size are assumed to be fixed. In </w:t>
      </w:r>
      <w:r>
        <w:fldChar w:fldCharType="begin"/>
      </w:r>
      <w:r w:rsidR="00D17058">
        <w:instrText xml:space="preserve"> ADDIN ZOTERO_ITEM CSL_CITATION {"citationID":"dhLRUb0A","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proofErr w:type="spellStart"/>
      <w:r w:rsidRPr="00445EB0">
        <w:t>Barcaroli</w:t>
      </w:r>
      <w:r>
        <w:t>'s</w:t>
      </w:r>
      <w:proofErr w:type="spellEnd"/>
      <w:r w:rsidRPr="00445EB0">
        <w:t xml:space="preserve"> </w:t>
      </w:r>
      <w:r>
        <w:t>(</w:t>
      </w:r>
      <w:r w:rsidRPr="00445EB0">
        <w:t>2014)</w:t>
      </w:r>
      <w:r>
        <w:fldChar w:fldCharType="end"/>
      </w:r>
      <w:r>
        <w:t xml:space="preserve"> model, the number of units in each stratum as well as the maximum of the coefficient of variation (CV) for each variable are required. Based on the provided input variables, unknown population characteristics are estimated for both models using Horvitz-Thompson estimator. Moreover, the continuous administrative data is transformed into the categorical data in both sampling methods. </w:t>
      </w:r>
    </w:p>
    <w:p w14:paraId="3991A114" w14:textId="110D555C" w:rsidR="00F75BAF" w:rsidRDefault="00F75BAF" w:rsidP="00F75BAF">
      <w:pPr>
        <w:pStyle w:val="NormalWeb"/>
      </w:pPr>
      <w:r>
        <w:t xml:space="preserve">The objective function for the </w:t>
      </w:r>
      <w:proofErr w:type="spellStart"/>
      <w:r>
        <w:t>Lisic</w:t>
      </w:r>
      <w:proofErr w:type="spellEnd"/>
      <w:r>
        <w:t xml:space="preserve"> et al.’s methodology consists of two terms; the first term is the weighted norm vector of modeled CVs and the second term is the penalty function for violating the constraints. On the other hand, in the </w:t>
      </w:r>
      <w:proofErr w:type="spellStart"/>
      <w:r>
        <w:t>Barcaroli’s</w:t>
      </w:r>
      <w:proofErr w:type="spellEnd"/>
      <w:r>
        <w:t xml:space="preserve"> objective function, a fixed cost is added to the summation of the products of cost of interviewing each unit and the cost of allocation. Both models </w:t>
      </w:r>
      <w:r>
        <w:lastRenderedPageBreak/>
        <w:t xml:space="preserve">take the same approach in defining the constraints. Constraints are on CV and budget. In both methodologies, K-means clustering algorithm is used in the stratification stage and </w:t>
      </w:r>
      <w:r>
        <w:fldChar w:fldCharType="begin"/>
      </w:r>
      <w:r w:rsidR="00D17058">
        <w:instrText xml:space="preserve"> ADDIN ZOTERO_ITEM CSL_CITATION {"citationID":"6UB2hdsk","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75323">
        <w:t>Bethel</w:t>
      </w:r>
      <w:r>
        <w:t>'s</w:t>
      </w:r>
      <w:r w:rsidRPr="00575323">
        <w:t xml:space="preserve"> </w:t>
      </w:r>
      <w:r>
        <w:t>(</w:t>
      </w:r>
      <w:r w:rsidRPr="00575323">
        <w:t>1989)</w:t>
      </w:r>
      <w:r>
        <w:fldChar w:fldCharType="end"/>
      </w:r>
      <w:r>
        <w:t xml:space="preserve"> method is employed in the allocation framework.</w:t>
      </w:r>
    </w:p>
    <w:p w14:paraId="11ED7BDB" w14:textId="2ABFB564" w:rsidR="00F75BAF" w:rsidRDefault="00F75BAF" w:rsidP="00F75BAF">
      <w:pPr>
        <w:rPr>
          <w:b/>
          <w:bCs/>
        </w:rPr>
      </w:pPr>
      <w:r>
        <w:t xml:space="preserve">In </w:t>
      </w:r>
      <w:proofErr w:type="spellStart"/>
      <w:r>
        <w:t>Lisic’s</w:t>
      </w:r>
      <w:proofErr w:type="spellEnd"/>
      <w:r>
        <w:t xml:space="preserve"> et al. method, simulated annealing algorithm is used for optimizing the objective function. The algorithm stops after a given number of iteration or when a threshold is met. Although </w:t>
      </w:r>
      <w:proofErr w:type="spellStart"/>
      <w:r>
        <w:t>Barcaroli</w:t>
      </w:r>
      <w:proofErr w:type="spellEnd"/>
      <w:r>
        <w:t xml:space="preserve"> used genetic algorithm as the solution method, the algorithm terminates after a specific number of iterations or when the value of the objective function reaches a given minimum. Both models rely on historic data as their administrative data variables along with other source of data.</w:t>
      </w:r>
    </w:p>
    <w:p w14:paraId="1C7A1CE0" w14:textId="31856D4F" w:rsidR="008E47FE" w:rsidRDefault="00C54DD4" w:rsidP="007E66E3">
      <w:pPr>
        <w:pStyle w:val="Heading1"/>
      </w:pPr>
      <w:bookmarkStart w:id="22" w:name="_Toc24491026"/>
      <w:r>
        <w:t>Case Study</w:t>
      </w:r>
      <w:bookmarkEnd w:id="22"/>
    </w:p>
    <w:p w14:paraId="13B28768" w14:textId="367EC369" w:rsidR="00FA6850" w:rsidRDefault="00F75BAF" w:rsidP="00464704">
      <w:pPr>
        <w:pStyle w:val="BodyText"/>
      </w:pPr>
      <w:r>
        <w:t>To study and evaluate the candidate methodologies</w:t>
      </w:r>
      <w:r w:rsidR="00FA6850">
        <w:t xml:space="preserve">, </w:t>
      </w:r>
      <w:r w:rsidR="00561694">
        <w:t xml:space="preserve">a case study is presented to demonstrate the </w:t>
      </w:r>
      <w:r w:rsidR="00622AAC">
        <w:t>several proposed methodologies</w:t>
      </w:r>
      <w:r w:rsidR="00561694">
        <w:t xml:space="preserve"> </w:t>
      </w:r>
      <w:r w:rsidR="00622AAC">
        <w:t>for optimal stratification and allocation in</w:t>
      </w:r>
      <w:r w:rsidR="00561694">
        <w:t xml:space="preserve"> a CFS like scenario. Data sources, pre-processing, frame data, and </w:t>
      </w:r>
      <w:r w:rsidR="00C308CA">
        <w:t xml:space="preserve">the optimal solution are discussed in the case study section. </w:t>
      </w:r>
      <w:r w:rsidR="00622AAC">
        <w:t>A high level discussion of each method and r</w:t>
      </w:r>
      <w:r w:rsidR="00C308CA">
        <w:t xml:space="preserve">esults are discussed </w:t>
      </w:r>
      <w:r w:rsidR="00622AAC">
        <w:t>for each method separately</w:t>
      </w:r>
      <w:r w:rsidR="00C308CA">
        <w:t xml:space="preserve">. </w:t>
      </w:r>
      <w:r w:rsidR="00561694">
        <w:t xml:space="preserve"> </w:t>
      </w:r>
    </w:p>
    <w:p w14:paraId="24991C07" w14:textId="6EFD39B1" w:rsidR="00BA6D91" w:rsidRDefault="00BA6D91" w:rsidP="00464704">
      <w:r>
        <w:t>The optimal stratification and allocation method based on Genetic algorithm is evaluated on a case study involving a sampling frame with 100,000 units.</w:t>
      </w:r>
      <w:r w:rsidR="007A6B9B">
        <w:t xml:space="preserve"> </w:t>
      </w:r>
      <w:r w:rsidR="00604ED3">
        <w:t xml:space="preserve">The units in the case study are designed to replicate the establishments in CFS. </w:t>
      </w:r>
      <w:r w:rsidR="007A6B9B">
        <w:t xml:space="preserve">The frame size </w:t>
      </w:r>
      <w:r w:rsidR="00604ED3">
        <w:t xml:space="preserve">chosen for the case study </w:t>
      </w:r>
      <w:r w:rsidR="007A6B9B">
        <w:t>is significantly smaller than the actual CFS frame (about 710,000)</w:t>
      </w:r>
      <w:r w:rsidR="00604ED3">
        <w:t xml:space="preserve"> to reduce the processing time required for the experiments. Larger frames can be generated using the SQL function discussed in </w:t>
      </w:r>
      <w:r w:rsidR="00604ED3">
        <w:fldChar w:fldCharType="begin"/>
      </w:r>
      <w:r w:rsidR="00604ED3">
        <w:instrText xml:space="preserve"> REF _Ref20983588 \r \h </w:instrText>
      </w:r>
      <w:r w:rsidR="00604ED3">
        <w:fldChar w:fldCharType="separate"/>
      </w:r>
      <w:r w:rsidR="00C54DD4">
        <w:rPr>
          <w:cs/>
        </w:rPr>
        <w:t>‎</w:t>
      </w:r>
      <w:r w:rsidR="00C54DD4">
        <w:t>7.3</w:t>
      </w:r>
      <w:r w:rsidR="00604ED3">
        <w:fldChar w:fldCharType="end"/>
      </w:r>
      <w:r w:rsidR="00604ED3">
        <w:t xml:space="preserve">. </w:t>
      </w:r>
    </w:p>
    <w:p w14:paraId="20D50725" w14:textId="77777777" w:rsidR="00FA6850" w:rsidRPr="007E66E3" w:rsidRDefault="00FA6850" w:rsidP="007E66E3">
      <w:pPr>
        <w:pStyle w:val="Heading2"/>
      </w:pPr>
      <w:bookmarkStart w:id="23" w:name="_Toc24491027"/>
      <w:r w:rsidRPr="007E66E3">
        <w:lastRenderedPageBreak/>
        <w:t>Data sources</w:t>
      </w:r>
      <w:bookmarkEnd w:id="23"/>
    </w:p>
    <w:p w14:paraId="277FDEAD" w14:textId="1D51F727" w:rsidR="002E1621" w:rsidRPr="002E1621" w:rsidRDefault="00970374" w:rsidP="001B3AB5">
      <w:pPr>
        <w:rPr>
          <w:rtl/>
          <w:lang w:bidi="fa-IR"/>
        </w:rPr>
      </w:pPr>
      <w:r>
        <w:rPr>
          <w:lang w:bidi="fa-IR"/>
        </w:rPr>
        <w:t xml:space="preserve">The state level freight transportation value and weight were used from FAF 2016 </w:t>
      </w:r>
      <w:r>
        <w:rPr>
          <w:lang w:bidi="fa-IR"/>
        </w:rPr>
        <w:fldChar w:fldCharType="begin"/>
      </w:r>
      <w:r w:rsidR="00243D2A">
        <w:rPr>
          <w:lang w:bidi="fa-IR"/>
        </w:rPr>
        <w:instrText xml:space="preserve"> ADDIN ZOTERO_ITEM CSL_CITATION {"citationID":"Fpsgckml","properties":{"formattedCitation":"(Bureau of Transportation Statistics, 2019b)","plainCitation":"(Bureau of Transportation Statistics, 2019b)","noteIndex":0},"citationItems":[{"id":3059,"uris":["http://zotero.org/groups/2128091/items/GVSM27SP"],"uri":["http://zotero.org/groups/2128091/items/GVSM27SP"],"itemData":{"id":3059,"type":"webpage","title":"Freight Analysis Framework","URL":"https://www.bts.gov/faf","author":[{"literal":"Bureau of Transportation Statistics"}],"issued":{"date-parts":[["2019",3,29]]},"accessed":{"date-parts":[["2019",4,23]]}}}],"schema":"https://github.com/citation-style-language/schema/raw/master/csl-citation.json"} </w:instrText>
      </w:r>
      <w:r>
        <w:rPr>
          <w:lang w:bidi="fa-IR"/>
        </w:rPr>
        <w:fldChar w:fldCharType="separate"/>
      </w:r>
      <w:r w:rsidR="00561694" w:rsidRPr="00561694">
        <w:t>(Bureau of Transportation Statistics, 2019b)</w:t>
      </w:r>
      <w:r>
        <w:rPr>
          <w:lang w:bidi="fa-IR"/>
        </w:rPr>
        <w:fldChar w:fldCharType="end"/>
      </w:r>
      <w:r>
        <w:rPr>
          <w:lang w:bidi="fa-IR"/>
        </w:rPr>
        <w:t xml:space="preserve"> estimates Access database. </w:t>
      </w:r>
      <w:r w:rsidR="002B4EF3">
        <w:rPr>
          <w:lang w:bidi="fa-IR"/>
        </w:rPr>
        <w:t xml:space="preserve">The selected FAF dataset </w:t>
      </w:r>
      <w:r w:rsidR="000122D7">
        <w:rPr>
          <w:lang w:bidi="fa-IR"/>
        </w:rPr>
        <w:t>with</w:t>
      </w:r>
      <w:r w:rsidR="002B4EF3">
        <w:rPr>
          <w:lang w:bidi="fa-IR"/>
        </w:rPr>
        <w:t xml:space="preserve"> over 1.5 million records</w:t>
      </w:r>
      <w:r w:rsidR="000122D7">
        <w:rPr>
          <w:lang w:bidi="fa-IR"/>
        </w:rPr>
        <w:t xml:space="preserve"> is about 50 MBs in size in CSV format.</w:t>
      </w:r>
      <w:r w:rsidR="002B4EF3">
        <w:rPr>
          <w:lang w:bidi="fa-IR"/>
        </w:rPr>
        <w:t xml:space="preserve"> </w:t>
      </w:r>
      <w:r w:rsidR="00EC164F">
        <w:rPr>
          <w:lang w:bidi="fa-IR"/>
        </w:rPr>
        <w:t>The complete county file for 2016 County Business Patterns (CBP</w:t>
      </w:r>
      <w:r w:rsidR="00E514B7">
        <w:rPr>
          <w:lang w:bidi="fa-IR"/>
        </w:rPr>
        <w:t>)</w:t>
      </w:r>
      <w:r w:rsidR="00EC164F">
        <w:rPr>
          <w:lang w:bidi="fa-IR"/>
        </w:rPr>
        <w:t xml:space="preserve"> </w:t>
      </w:r>
      <w:r w:rsidR="00EC164F">
        <w:rPr>
          <w:lang w:bidi="fa-IR"/>
        </w:rPr>
        <w:fldChar w:fldCharType="begin"/>
      </w:r>
      <w:r w:rsidR="00243D2A">
        <w:rPr>
          <w:lang w:bidi="fa-IR"/>
        </w:rPr>
        <w:instrText xml:space="preserve"> ADDIN ZOTERO_ITEM CSL_CITATION {"citationID":"WxOuzauF","properties":{"formattedCitation":"(US Census Bureau, 2018)","plainCitation":"(US Census Bureau, 2018)","noteIndex":0},"citationItems":[{"id":3058,"uris":["http://zotero.org/groups/2128091/items/RYM4PQJU"],"uri":["http://zotero.org/groups/2128091/items/RYM4PQJU"],"itemData":{"id":3058,"type":"webpage","title":"County Business Patterns: 2016","URL":"https://www.census.gov/data/datasets/2016/econ/cbp/2016-cbp.html","title-short":"County Business Patterns","language":"EN-US","author":[{"literal":"US Census Bureau"}],"issued":{"date-parts":[["2018",9,12]]},"accessed":{"date-parts":[["2019",4,23]]}}}],"schema":"https://github.com/citation-style-language/schema/raw/master/csl-citation.json"} </w:instrText>
      </w:r>
      <w:r w:rsidR="00EC164F">
        <w:rPr>
          <w:lang w:bidi="fa-IR"/>
        </w:rPr>
        <w:fldChar w:fldCharType="separate"/>
      </w:r>
      <w:r w:rsidR="00EC164F" w:rsidRPr="00EC164F">
        <w:t>(US Census Bureau, 2018)</w:t>
      </w:r>
      <w:r w:rsidR="00EC164F">
        <w:rPr>
          <w:lang w:bidi="fa-IR"/>
        </w:rPr>
        <w:fldChar w:fldCharType="end"/>
      </w:r>
      <w:r w:rsidR="00EC164F">
        <w:rPr>
          <w:lang w:bidi="fa-IR"/>
        </w:rPr>
        <w:t xml:space="preserve"> was used to estimate average freight value and weights for each industry at the county level. </w:t>
      </w:r>
      <w:r w:rsidR="001B3AB5">
        <w:rPr>
          <w:lang w:bidi="fa-IR"/>
        </w:rPr>
        <w:t xml:space="preserve">More </w:t>
      </w:r>
      <w:r w:rsidR="00EC164F">
        <w:rPr>
          <w:lang w:bidi="fa-IR"/>
        </w:rPr>
        <w:t xml:space="preserve">details on the steps involved in the data processing are presented in the next section. </w:t>
      </w:r>
      <w:r w:rsidR="000122D7">
        <w:rPr>
          <w:lang w:bidi="fa-IR"/>
        </w:rPr>
        <w:t>The CBP dataset with over 2 million records is about 12 MBs in CSV format.</w:t>
      </w:r>
      <w:r w:rsidR="00E514B7">
        <w:rPr>
          <w:lang w:bidi="fa-IR"/>
        </w:rPr>
        <w:t xml:space="preserve"> </w:t>
      </w:r>
      <w:r w:rsidR="000122D7">
        <w:rPr>
          <w:lang w:bidi="fa-IR"/>
        </w:rPr>
        <w:t xml:space="preserve">A </w:t>
      </w:r>
      <w:r w:rsidR="00E514B7">
        <w:rPr>
          <w:lang w:bidi="fa-IR"/>
        </w:rPr>
        <w:t xml:space="preserve">mapping between NAICS and SCTG codes </w:t>
      </w:r>
      <w:r w:rsidR="000122EB">
        <w:rPr>
          <w:lang w:bidi="fa-IR"/>
        </w:rPr>
        <w:t>was</w:t>
      </w:r>
      <w:r w:rsidR="00E514B7">
        <w:rPr>
          <w:lang w:bidi="fa-IR"/>
        </w:rPr>
        <w:t xml:space="preserve"> created based on “</w:t>
      </w:r>
      <w:r w:rsidR="00E514B7" w:rsidRPr="00E514B7">
        <w:rPr>
          <w:lang w:bidi="fa-IR"/>
        </w:rPr>
        <w:t>NAICS Industries In-scope to the 2017 CFS</w:t>
      </w:r>
      <w:r w:rsidR="00E514B7">
        <w:rPr>
          <w:lang w:bidi="fa-IR"/>
        </w:rPr>
        <w:t>”</w:t>
      </w:r>
      <w:r w:rsidR="00227E89">
        <w:rPr>
          <w:lang w:bidi="fa-IR"/>
        </w:rPr>
        <w:t xml:space="preserve"> list</w:t>
      </w:r>
      <w:r w:rsidR="00E514B7">
        <w:rPr>
          <w:lang w:bidi="fa-IR"/>
        </w:rPr>
        <w:t xml:space="preserve"> from 2017 CFS methodology </w:t>
      </w:r>
      <w:r w:rsidR="00E514B7">
        <w:rPr>
          <w:lang w:bidi="fa-IR"/>
        </w:rPr>
        <w:fldChar w:fldCharType="begin"/>
      </w:r>
      <w:r w:rsidR="00243D2A">
        <w:rPr>
          <w:lang w:bidi="fa-IR"/>
        </w:rPr>
        <w:instrText xml:space="preserve"> ADDIN ZOTERO_ITEM CSL_CITATION {"citationID":"BPVKqJk0","properties":{"formattedCitation":"(Bureau of Transportation Statistics, 2019a)","plainCitation":"(Bureau of Transportation Statistics, 2019a)","noteIndex":0},"citationItems":[{"id":3055,"uris":["http://zotero.org/groups/2128091/items/FHM8PTXB"],"uri":["http://zotero.org/groups/2128091/items/FHM8PTXB"],"itemData":{"id":3055,"type":"webpage","title":"2017 Commodity Flow Survey Overview and Methodology","URL":"https://www.bts.gov/archive/publications/commodity_flow_survey/methodology_2012","author":[{"literal":"Bureau of Transportation Statistics"}],"issued":{"date-parts":[["2019",2,25]]},"accessed":{"date-parts":[["2019",4,23]]}}}],"schema":"https://github.com/citation-style-language/schema/raw/master/csl-citation.json"} </w:instrText>
      </w:r>
      <w:r w:rsidR="00E514B7">
        <w:rPr>
          <w:lang w:bidi="fa-IR"/>
        </w:rPr>
        <w:fldChar w:fldCharType="separate"/>
      </w:r>
      <w:r w:rsidR="00561694" w:rsidRPr="00561694">
        <w:t>(Bureau of Transportation Statistics, 2019a)</w:t>
      </w:r>
      <w:r w:rsidR="00E514B7">
        <w:rPr>
          <w:lang w:bidi="fa-IR"/>
        </w:rPr>
        <w:fldChar w:fldCharType="end"/>
      </w:r>
      <w:r w:rsidR="00E514B7">
        <w:rPr>
          <w:lang w:bidi="fa-IR"/>
        </w:rPr>
        <w:t xml:space="preserve">. </w:t>
      </w:r>
      <w:r w:rsidR="006620CA">
        <w:rPr>
          <w:lang w:bidi="fa-IR"/>
        </w:rPr>
        <w:t xml:space="preserve">The raw data sources </w:t>
      </w:r>
      <w:r w:rsidR="00C27D66">
        <w:rPr>
          <w:lang w:bidi="fa-IR"/>
        </w:rPr>
        <w:t xml:space="preserve">are </w:t>
      </w:r>
      <w:r w:rsidR="00DA7A52">
        <w:rPr>
          <w:lang w:bidi="fa-IR"/>
        </w:rPr>
        <w:t xml:space="preserve">available in CSV format </w:t>
      </w:r>
      <w:r w:rsidR="003310CB">
        <w:rPr>
          <w:lang w:bidi="fa-IR"/>
        </w:rPr>
        <w:t>in “</w:t>
      </w:r>
      <w:proofErr w:type="spellStart"/>
      <w:r w:rsidR="003310CB">
        <w:rPr>
          <w:lang w:bidi="fa-IR"/>
        </w:rPr>
        <w:t>Raw_Data</w:t>
      </w:r>
      <w:proofErr w:type="spellEnd"/>
      <w:r w:rsidR="003310CB">
        <w:rPr>
          <w:lang w:bidi="fa-IR"/>
        </w:rPr>
        <w:t xml:space="preserve">” folder on the GitHub repository </w:t>
      </w:r>
      <w:r w:rsidR="003310CB">
        <w:rPr>
          <w:lang w:bidi="fa-IR"/>
        </w:rPr>
        <w:fldChar w:fldCharType="begin"/>
      </w:r>
      <w:r w:rsidR="00243D2A">
        <w:rPr>
          <w:lang w:bidi="fa-IR"/>
        </w:rPr>
        <w:instrText xml:space="preserve"> ADDIN ZOTERO_ITEM CSL_CITATION {"citationID":"8p6yM9d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3310CB">
        <w:rPr>
          <w:lang w:bidi="fa-IR"/>
        </w:rPr>
        <w:fldChar w:fldCharType="separate"/>
      </w:r>
      <w:r w:rsidR="003310CB" w:rsidRPr="003310CB">
        <w:t>(Ghanbartehrani, 2019)</w:t>
      </w:r>
      <w:r w:rsidR="003310CB">
        <w:rPr>
          <w:lang w:bidi="fa-IR"/>
        </w:rPr>
        <w:fldChar w:fldCharType="end"/>
      </w:r>
      <w:r w:rsidR="005C5966">
        <w:rPr>
          <w:lang w:bidi="fa-IR"/>
        </w:rPr>
        <w:t xml:space="preserve">. </w:t>
      </w:r>
    </w:p>
    <w:p w14:paraId="6F8E4A38" w14:textId="77777777" w:rsidR="00FA6850" w:rsidRPr="007E66E3" w:rsidRDefault="00A90899" w:rsidP="007E66E3">
      <w:pPr>
        <w:pStyle w:val="Heading2"/>
      </w:pPr>
      <w:bookmarkStart w:id="24" w:name="_Ref20984798"/>
      <w:bookmarkStart w:id="25" w:name="_Ref20985057"/>
      <w:bookmarkStart w:id="26" w:name="_Toc24491028"/>
      <w:r w:rsidRPr="007E66E3">
        <w:t>Pre</w:t>
      </w:r>
      <w:r w:rsidR="000122D7" w:rsidRPr="007E66E3">
        <w:t>-p</w:t>
      </w:r>
      <w:r w:rsidRPr="007E66E3">
        <w:t>rocessing of the</w:t>
      </w:r>
      <w:r w:rsidR="00FA6850" w:rsidRPr="007E66E3">
        <w:t xml:space="preserve"> data</w:t>
      </w:r>
      <w:bookmarkEnd w:id="24"/>
      <w:bookmarkEnd w:id="25"/>
      <w:bookmarkEnd w:id="26"/>
      <w:r w:rsidR="00FA6850" w:rsidRPr="007E66E3">
        <w:t xml:space="preserve"> </w:t>
      </w:r>
    </w:p>
    <w:p w14:paraId="40C22919" w14:textId="2D5673AE" w:rsidR="00EC164F" w:rsidRPr="00464704" w:rsidRDefault="005C5966" w:rsidP="00464704">
      <w:r w:rsidRPr="00464704">
        <w:t>All data files</w:t>
      </w:r>
      <w:r w:rsidR="00E514B7" w:rsidRPr="00464704">
        <w:t xml:space="preserve"> were </w:t>
      </w:r>
      <w:r w:rsidRPr="00464704">
        <w:t>imported</w:t>
      </w:r>
      <w:r w:rsidR="00E514B7" w:rsidRPr="00464704">
        <w:t xml:space="preserve"> in a PostgreSQL </w:t>
      </w:r>
      <w:r w:rsidR="00E514B7" w:rsidRPr="00464704">
        <w:fldChar w:fldCharType="begin"/>
      </w:r>
      <w:r w:rsidR="00243D2A">
        <w:instrText xml:space="preserve"> ADDIN ZOTERO_ITEM CSL_CITATION {"citationID":"xMyO1ymu","properties":{"formattedCitation":"(The PostgreSQL Global Development Group, 2019b)","plainCitation":"(The PostgreSQL Global Development Group, 2019b)","noteIndex":0},"citationItems":[{"id":3057,"uris":["http://zotero.org/groups/2128091/items/V97GQ2CH"],"uri":["http://zotero.org/groups/2128091/items/V97GQ2CH"],"itemData":{"id":3057,"type":"webpage","title":"PostgreSQL: The world's most advanced open source database","URL":"https://www.postgresql.org/","author":[{"literal":"The PostgreSQL Global Development Group"}],"issued":{"date-parts":[["2019"]]},"accessed":{"date-parts":[["2019",4,23]]}}}],"schema":"https://github.com/citation-style-language/schema/raw/master/csl-citation.json"} </w:instrText>
      </w:r>
      <w:r w:rsidR="00E514B7" w:rsidRPr="00464704">
        <w:fldChar w:fldCharType="separate"/>
      </w:r>
      <w:r w:rsidR="00262E6E" w:rsidRPr="00464704">
        <w:t>(The PostgreSQL Global Development Group, 2019b)</w:t>
      </w:r>
      <w:r w:rsidR="00E514B7" w:rsidRPr="00464704">
        <w:fldChar w:fldCharType="end"/>
      </w:r>
      <w:r w:rsidR="00E514B7" w:rsidRPr="00464704">
        <w:t xml:space="preserve"> relational database</w:t>
      </w:r>
      <w:r w:rsidR="000122D7" w:rsidRPr="00464704">
        <w:t xml:space="preserve"> to facilitate the pre-processing stage. </w:t>
      </w:r>
      <w:r w:rsidRPr="00464704">
        <w:t>Total value and weight for each SCTG code were aggregated at the state level</w:t>
      </w:r>
      <w:r w:rsidR="00227E89" w:rsidRPr="00464704">
        <w:t xml:space="preserve"> in the FAF table. In CBP table, total number of establishments was calculated for each state, county, and NAICS category based on t</w:t>
      </w:r>
      <w:r w:rsidR="00CB2C34" w:rsidRPr="00464704">
        <w:t>he list of industries in-scope to the 2017 CFS. Then, CBP and FAF tables were joined based on the NAICS/SCTG mapping mentioned in the previous section to add total number of establishments in each industry-state combination in the FAF table. Finally, county level value and weights</w:t>
      </w:r>
      <w:r w:rsidR="00814445" w:rsidRPr="00464704">
        <w:t xml:space="preserve"> for each industry</w:t>
      </w:r>
      <w:r w:rsidR="00CB2C34" w:rsidRPr="00464704">
        <w:t xml:space="preserve"> were estimated by multiplying state level numbers by the </w:t>
      </w:r>
      <w:r w:rsidR="00814445" w:rsidRPr="00464704">
        <w:t>ratio of the number of establishments in each county</w:t>
      </w:r>
      <w:r w:rsidR="00CB2C34" w:rsidRPr="00464704">
        <w:t xml:space="preserve"> </w:t>
      </w:r>
      <w:r w:rsidR="00814445" w:rsidRPr="00464704">
        <w:t xml:space="preserve">(and industry) over the total number of establishments in each state </w:t>
      </w:r>
      <w:r w:rsidR="00814445" w:rsidRPr="00464704">
        <w:lastRenderedPageBreak/>
        <w:t xml:space="preserve">(and industry). </w:t>
      </w:r>
      <w:r w:rsidR="00A90899" w:rsidRPr="00464704">
        <w:t>All the SQL scripts used to perform the steps involved in the pre-processing stage are available in “</w:t>
      </w:r>
      <w:proofErr w:type="spellStart"/>
      <w:r w:rsidR="00A90899" w:rsidRPr="00464704">
        <w:t>SQL_Scripts.sql</w:t>
      </w:r>
      <w:proofErr w:type="spellEnd"/>
      <w:r w:rsidR="00A90899" w:rsidRPr="00464704">
        <w:t xml:space="preserve">” file available in “SQL” folder on the GitHub repository </w:t>
      </w:r>
      <w:r w:rsidR="00A90899" w:rsidRPr="00464704">
        <w:fldChar w:fldCharType="begin"/>
      </w:r>
      <w:r w:rsidR="00243D2A">
        <w:instrText xml:space="preserve"> ADDIN ZOTERO_ITEM CSL_CITATION {"citationID":"pNBMRNyd","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A90899" w:rsidRPr="00464704">
        <w:fldChar w:fldCharType="separate"/>
      </w:r>
      <w:r w:rsidR="00A90899" w:rsidRPr="00464704">
        <w:t>(Ghanbartehrani, 2019)</w:t>
      </w:r>
      <w:r w:rsidR="00A90899" w:rsidRPr="00464704">
        <w:fldChar w:fldCharType="end"/>
      </w:r>
      <w:r w:rsidR="00A90899" w:rsidRPr="00464704">
        <w:t xml:space="preserve">. </w:t>
      </w:r>
    </w:p>
    <w:p w14:paraId="73AF8D81" w14:textId="77777777" w:rsidR="00A90899" w:rsidRPr="007E66E3" w:rsidRDefault="00A90899" w:rsidP="007E66E3">
      <w:pPr>
        <w:pStyle w:val="Heading2"/>
      </w:pPr>
      <w:bookmarkStart w:id="27" w:name="_Ref20983588"/>
      <w:bookmarkStart w:id="28" w:name="_Toc24491029"/>
      <w:r w:rsidRPr="007E66E3">
        <w:t>Frame data generation</w:t>
      </w:r>
      <w:bookmarkEnd w:id="27"/>
      <w:bookmarkEnd w:id="28"/>
    </w:p>
    <w:p w14:paraId="30D47D82" w14:textId="3CD0CD42" w:rsidR="00A90899" w:rsidRPr="00464704" w:rsidRDefault="002B4EF3" w:rsidP="00464704">
      <w:r w:rsidRPr="00464704">
        <w:t xml:space="preserve">A function </w:t>
      </w:r>
      <w:r w:rsidR="00262E6E" w:rsidRPr="00464704">
        <w:t xml:space="preserve">in PostgreSQL procedural language </w:t>
      </w:r>
      <w:r w:rsidR="00262E6E" w:rsidRPr="00464704">
        <w:fldChar w:fldCharType="begin"/>
      </w:r>
      <w:r w:rsidR="00243D2A">
        <w:instrText xml:space="preserve"> ADDIN ZOTERO_ITEM CSL_CITATION {"citationID":"HGgiKjWn","properties":{"formattedCitation":"(The PostgreSQL Global Development Group, 2019a)","plainCitation":"(The PostgreSQL Global Development Group, 2019a)","noteIndex":0},"citationItems":[{"id":3053,"uris":["http://zotero.org/groups/2128091/items/HUDQZDNA"],"uri":["http://zotero.org/groups/2128091/items/HUDQZDNA"],"itemData":{"id":3053,"type":"webpage","title":"PostgreSQL: Documentation: 11: 43.1. Overview","URL":"https://www.postgresql.org/docs/current/plpgsql-overview.html","author":[{"literal":"The PostgreSQL Global Development Group"}],"issued":{"date-parts":[["2019"]]},"accessed":{"date-parts":[["2019",4,23]]}}}],"schema":"https://github.com/citation-style-language/schema/raw/master/csl-citation.json"} </w:instrText>
      </w:r>
      <w:r w:rsidR="00262E6E" w:rsidRPr="00464704">
        <w:fldChar w:fldCharType="separate"/>
      </w:r>
      <w:r w:rsidR="00262E6E" w:rsidRPr="00464704">
        <w:t>(The PostgreSQL Global Development Group, 2019a)</w:t>
      </w:r>
      <w:r w:rsidR="00262E6E" w:rsidRPr="00464704">
        <w:fldChar w:fldCharType="end"/>
      </w:r>
      <w:r w:rsidR="00262E6E" w:rsidRPr="00464704">
        <w:t xml:space="preserve"> was developed for generating sampling frames with user defined size based on the pre-processed data described in the previous section. The function signature is as follows. </w:t>
      </w:r>
    </w:p>
    <w:p w14:paraId="62DFB094" w14:textId="77777777" w:rsidR="00262E6E" w:rsidRPr="00464704" w:rsidRDefault="00262E6E" w:rsidP="0043170C">
      <w:pPr>
        <w:pStyle w:val="Code"/>
        <w:rPr>
          <w:rStyle w:val="pl-c"/>
        </w:rPr>
      </w:pPr>
      <w:proofErr w:type="spellStart"/>
      <w:r w:rsidRPr="00464704">
        <w:rPr>
          <w:rStyle w:val="pl-c"/>
        </w:rPr>
        <w:t>generate_</w:t>
      </w:r>
      <w:proofErr w:type="gramStart"/>
      <w:r w:rsidRPr="00464704">
        <w:rPr>
          <w:rStyle w:val="pl-c"/>
        </w:rPr>
        <w:t>est</w:t>
      </w:r>
      <w:proofErr w:type="spellEnd"/>
      <w:r w:rsidRPr="00464704">
        <w:rPr>
          <w:rStyle w:val="pl-c"/>
        </w:rPr>
        <w:t>(</w:t>
      </w:r>
      <w:proofErr w:type="spellStart"/>
      <w:proofErr w:type="gramEnd"/>
      <w:r w:rsidR="00464704" w:rsidRPr="00464704">
        <w:rPr>
          <w:rStyle w:val="pl-c"/>
        </w:rPr>
        <w:t>frame</w:t>
      </w:r>
      <w:r w:rsidRPr="00464704">
        <w:rPr>
          <w:rStyle w:val="pl-c"/>
        </w:rPr>
        <w:t>_size</w:t>
      </w:r>
      <w:proofErr w:type="spellEnd"/>
      <w:r w:rsidRPr="00464704">
        <w:rPr>
          <w:rStyle w:val="pl-c"/>
        </w:rPr>
        <w:t xml:space="preserve">, </w:t>
      </w:r>
      <w:proofErr w:type="spellStart"/>
      <w:r w:rsidR="00464704" w:rsidRPr="00464704">
        <w:rPr>
          <w:rStyle w:val="pl-c"/>
        </w:rPr>
        <w:t>s</w:t>
      </w:r>
      <w:r w:rsidRPr="00464704">
        <w:rPr>
          <w:rStyle w:val="pl-c"/>
        </w:rPr>
        <w:t>ource_table</w:t>
      </w:r>
      <w:proofErr w:type="spellEnd"/>
      <w:r w:rsidRPr="00464704">
        <w:rPr>
          <w:rStyle w:val="pl-c"/>
        </w:rPr>
        <w:t xml:space="preserve">, </w:t>
      </w:r>
      <w:proofErr w:type="spellStart"/>
      <w:r w:rsidR="00464704" w:rsidRPr="00464704">
        <w:rPr>
          <w:rStyle w:val="pl-c"/>
        </w:rPr>
        <w:t>v</w:t>
      </w:r>
      <w:r w:rsidRPr="00464704">
        <w:rPr>
          <w:rStyle w:val="pl-c"/>
        </w:rPr>
        <w:t>alue_CV</w:t>
      </w:r>
      <w:proofErr w:type="spellEnd"/>
      <w:r w:rsidRPr="00464704">
        <w:rPr>
          <w:rStyle w:val="pl-c"/>
        </w:rPr>
        <w:t xml:space="preserve">, </w:t>
      </w:r>
      <w:proofErr w:type="spellStart"/>
      <w:r w:rsidR="00464704" w:rsidRPr="00464704">
        <w:rPr>
          <w:rStyle w:val="pl-c"/>
        </w:rPr>
        <w:t>w</w:t>
      </w:r>
      <w:r w:rsidRPr="00464704">
        <w:rPr>
          <w:rStyle w:val="pl-c"/>
        </w:rPr>
        <w:t>gt_CV</w:t>
      </w:r>
      <w:proofErr w:type="spellEnd"/>
      <w:r w:rsidRPr="00464704">
        <w:rPr>
          <w:rStyle w:val="pl-c"/>
        </w:rPr>
        <w:t xml:space="preserve">, </w:t>
      </w:r>
      <w:proofErr w:type="spellStart"/>
      <w:r w:rsidR="00464704" w:rsidRPr="00464704">
        <w:rPr>
          <w:rStyle w:val="pl-c"/>
        </w:rPr>
        <w:t>m</w:t>
      </w:r>
      <w:r w:rsidRPr="00464704">
        <w:rPr>
          <w:rStyle w:val="pl-c"/>
        </w:rPr>
        <w:t>ile_CV</w:t>
      </w:r>
      <w:proofErr w:type="spellEnd"/>
      <w:r w:rsidRPr="00464704">
        <w:rPr>
          <w:rStyle w:val="pl-c"/>
        </w:rPr>
        <w:t>)</w:t>
      </w:r>
    </w:p>
    <w:p w14:paraId="63186294" w14:textId="297AB089" w:rsidR="002A391A" w:rsidRDefault="00464704" w:rsidP="002A391A">
      <w:r>
        <w:t>“</w:t>
      </w:r>
      <w:proofErr w:type="spellStart"/>
      <w:r>
        <w:t>Frame_size</w:t>
      </w:r>
      <w:proofErr w:type="spellEnd"/>
      <w:r>
        <w:t xml:space="preserve">” is the </w:t>
      </w:r>
      <w:r w:rsidR="004467E2">
        <w:t>desired number of units in the</w:t>
      </w:r>
      <w:r>
        <w:t xml:space="preserve"> frame, “</w:t>
      </w:r>
      <w:proofErr w:type="spellStart"/>
      <w:r>
        <w:t>source_table</w:t>
      </w:r>
      <w:proofErr w:type="spellEnd"/>
      <w:r>
        <w:t xml:space="preserve">” is the name of the table in which the </w:t>
      </w:r>
      <w:proofErr w:type="spellStart"/>
      <w:r>
        <w:t>pre_processed</w:t>
      </w:r>
      <w:proofErr w:type="spellEnd"/>
      <w:r>
        <w:t xml:space="preserve"> data is stored, while “</w:t>
      </w:r>
      <w:proofErr w:type="spellStart"/>
      <w:r>
        <w:t>value_CV</w:t>
      </w:r>
      <w:proofErr w:type="spellEnd"/>
      <w:r>
        <w:t>”, “</w:t>
      </w:r>
      <w:proofErr w:type="spellStart"/>
      <w:r>
        <w:t>wgt_CV</w:t>
      </w:r>
      <w:proofErr w:type="spellEnd"/>
      <w:r>
        <w:t>”, and “</w:t>
      </w:r>
      <w:proofErr w:type="spellStart"/>
      <w:r>
        <w:t>mile_CV</w:t>
      </w:r>
      <w:proofErr w:type="spellEnd"/>
      <w:r>
        <w:t xml:space="preserve">” parameters are the desired Coefficient of Variations for </w:t>
      </w:r>
      <w:r w:rsidR="00151248">
        <w:t xml:space="preserve">generated </w:t>
      </w:r>
      <w:r>
        <w:t xml:space="preserve">values, weights, and mileages </w:t>
      </w:r>
      <w:r w:rsidR="00151248">
        <w:t>for each establishment</w:t>
      </w:r>
      <w:r w:rsidR="002A391A">
        <w:t xml:space="preserve">. </w:t>
      </w:r>
      <w:r w:rsidR="00E21A60">
        <w:t xml:space="preserve">Value will be used in this study as a substitute for the Measure of Size (MOS) in the current CFS sample design. </w:t>
      </w:r>
      <w:r w:rsidR="0085710B">
        <w:t xml:space="preserve">Weight and </w:t>
      </w:r>
      <w:r w:rsidR="002A391A">
        <w:t>mileage</w:t>
      </w:r>
      <w:r w:rsidR="0085710B">
        <w:t xml:space="preserve"> are estimates from FAF and are included in the function for experimental purposes. </w:t>
      </w:r>
      <w:r w:rsidR="002A391A">
        <w:t xml:space="preserve">It is worth mentioning that mileage is a modeled number and therefore is not included in the current CFS frame. </w:t>
      </w:r>
    </w:p>
    <w:p w14:paraId="3A85FB20" w14:textId="3CA6B91D" w:rsidR="00464704" w:rsidRDefault="00151248" w:rsidP="002A391A">
      <w:r>
        <w:t>The following is an example call to the function to generate a frame with 100,000 establishments based on the data stored in “</w:t>
      </w:r>
      <w:proofErr w:type="spellStart"/>
      <w:r>
        <w:t>fafcbp</w:t>
      </w:r>
      <w:proofErr w:type="spellEnd"/>
      <w:r>
        <w:t xml:space="preserve">” table with 0.1 CVs for value, weight, and mileage. </w:t>
      </w:r>
    </w:p>
    <w:p w14:paraId="40FFE0E7" w14:textId="77777777" w:rsidR="00151248" w:rsidRDefault="00151248" w:rsidP="0043170C">
      <w:pPr>
        <w:pStyle w:val="Code"/>
      </w:pPr>
      <w:r>
        <w:rPr>
          <w:rStyle w:val="pl-c"/>
        </w:rPr>
        <w:t xml:space="preserve">SELECT * FROM </w:t>
      </w:r>
      <w:proofErr w:type="spellStart"/>
      <w:r>
        <w:rPr>
          <w:rStyle w:val="pl-c"/>
        </w:rPr>
        <w:t>generate_</w:t>
      </w:r>
      <w:proofErr w:type="gramStart"/>
      <w:r>
        <w:rPr>
          <w:rStyle w:val="pl-c"/>
        </w:rPr>
        <w:t>est</w:t>
      </w:r>
      <w:proofErr w:type="spellEnd"/>
      <w:r>
        <w:rPr>
          <w:rStyle w:val="pl-c"/>
        </w:rPr>
        <w:t>(</w:t>
      </w:r>
      <w:proofErr w:type="gramEnd"/>
      <w:r>
        <w:rPr>
          <w:rStyle w:val="pl-c"/>
        </w:rPr>
        <w:t>100000, '</w:t>
      </w:r>
      <w:proofErr w:type="spellStart"/>
      <w:r>
        <w:rPr>
          <w:rStyle w:val="pl-c"/>
        </w:rPr>
        <w:t>fafcbp</w:t>
      </w:r>
      <w:proofErr w:type="spellEnd"/>
      <w:r>
        <w:rPr>
          <w:rStyle w:val="pl-c"/>
        </w:rPr>
        <w:t>', 0.1, 0.1, 0.1);</w:t>
      </w:r>
    </w:p>
    <w:p w14:paraId="0C07A7B0" w14:textId="032EFBB6" w:rsidR="009F21B0" w:rsidRDefault="00151248" w:rsidP="00464704">
      <w:r>
        <w:t xml:space="preserve">The function </w:t>
      </w:r>
      <w:r w:rsidR="004467E2">
        <w:t xml:space="preserve">distributes the number of units proportional to number of establishments in each county, state, and industry combination. Value, weight, and mileage values for each establishment are generated </w:t>
      </w:r>
      <w:r w:rsidR="00DB3F7F">
        <w:t>from</w:t>
      </w:r>
      <w:r w:rsidR="004467E2">
        <w:t xml:space="preserve"> the normal distribution using the estimated average values stored in the input tables </w:t>
      </w:r>
      <w:r w:rsidR="00DB3F7F">
        <w:t xml:space="preserve">(discussed in </w:t>
      </w:r>
      <w:r w:rsidR="00DB3F7F">
        <w:fldChar w:fldCharType="begin"/>
      </w:r>
      <w:r w:rsidR="00DB3F7F">
        <w:instrText xml:space="preserve"> REF _Ref20985057 \r \h </w:instrText>
      </w:r>
      <w:r w:rsidR="00DB3F7F">
        <w:fldChar w:fldCharType="separate"/>
      </w:r>
      <w:r w:rsidR="00C54DD4">
        <w:rPr>
          <w:cs/>
        </w:rPr>
        <w:t>‎</w:t>
      </w:r>
      <w:r w:rsidR="00C54DD4">
        <w:t>7.2</w:t>
      </w:r>
      <w:r w:rsidR="00DB3F7F">
        <w:fldChar w:fldCharType="end"/>
      </w:r>
      <w:r w:rsidR="00DB3F7F">
        <w:t xml:space="preserve">) </w:t>
      </w:r>
      <w:r w:rsidR="004467E2">
        <w:t>and standard deviations ca</w:t>
      </w:r>
      <w:r w:rsidR="007E6EC4">
        <w:t xml:space="preserve">lculated based on the user provided </w:t>
      </w:r>
      <w:r w:rsidR="004467E2">
        <w:t>CVs</w:t>
      </w:r>
      <w:r w:rsidR="001961FA">
        <w:t xml:space="preserve"> (0.1 </w:t>
      </w:r>
      <w:r w:rsidR="001961FA">
        <w:lastRenderedPageBreak/>
        <w:t>in this case)</w:t>
      </w:r>
      <w:r w:rsidR="007E6EC4">
        <w:t xml:space="preserve">. </w:t>
      </w:r>
      <w:r w:rsidR="00F715DA">
        <w:t xml:space="preserve">In other words, </w:t>
      </w:r>
      <w:r w:rsidR="00ED06B3">
        <w:t xml:space="preserve">the standard deviation of the normal distribution is calculated as </w:t>
      </w:r>
      <w:r w:rsidR="00ED06B3" w:rsidRPr="00ED06B3">
        <w:rPr>
          <w:rStyle w:val="e24kjd"/>
          <w:rFonts w:asciiTheme="majorBidi" w:hAnsiTheme="majorBidi" w:cstheme="majorBidi"/>
        </w:rPr>
        <w:t>σ = µ</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w:t>
      </w:r>
      <w:r w:rsidR="00ED06B3">
        <w:rPr>
          <w:rStyle w:val="e24kjd"/>
          <w:rFonts w:asciiTheme="majorBidi" w:hAnsiTheme="majorBidi" w:cstheme="majorBidi"/>
        </w:rPr>
        <w:t xml:space="preserve"> </w:t>
      </w:r>
      <w:r w:rsidR="00ED06B3" w:rsidRPr="00ED06B3">
        <w:rPr>
          <w:rStyle w:val="e24kjd"/>
          <w:rFonts w:asciiTheme="majorBidi" w:hAnsiTheme="majorBidi" w:cstheme="majorBidi"/>
        </w:rPr>
        <w:t>CV</w:t>
      </w:r>
      <w:r w:rsidR="00ED06B3">
        <w:rPr>
          <w:rStyle w:val="e24kjd"/>
        </w:rPr>
        <w:t xml:space="preserve">. </w:t>
      </w:r>
      <w:r w:rsidR="009F21B0">
        <w:t>Log</w:t>
      </w:r>
      <w:r w:rsidR="006E3CF1">
        <w:t>-</w:t>
      </w:r>
      <w:r w:rsidR="008C4F4C">
        <w:t>n</w:t>
      </w:r>
      <w:r w:rsidR="009F21B0">
        <w:t xml:space="preserve">ormal distribution </w:t>
      </w:r>
      <w:r w:rsidR="00C1153A">
        <w:t xml:space="preserve">is </w:t>
      </w:r>
      <w:r w:rsidR="008C4F4C">
        <w:t xml:space="preserve">a better choice to simulate the skewness of the population. Values generated from </w:t>
      </w:r>
      <w:r w:rsidR="00C1153A">
        <w:t>normal</w:t>
      </w:r>
      <w:r w:rsidR="008C4F4C">
        <w:t xml:space="preserve"> distribution </w:t>
      </w:r>
      <w:r w:rsidR="00C1153A">
        <w:t xml:space="preserve">in </w:t>
      </w:r>
      <w:proofErr w:type="spellStart"/>
      <w:r w:rsidR="00C1153A">
        <w:t>generate_</w:t>
      </w:r>
      <w:proofErr w:type="gramStart"/>
      <w:r w:rsidR="00C1153A">
        <w:t>est</w:t>
      </w:r>
      <w:proofErr w:type="spellEnd"/>
      <w:r w:rsidR="00C1153A">
        <w:t>(</w:t>
      </w:r>
      <w:proofErr w:type="gramEnd"/>
      <w:r w:rsidR="00C1153A">
        <w:t xml:space="preserve">) function </w:t>
      </w:r>
      <w:r w:rsidR="008C4F4C">
        <w:t xml:space="preserve">can be easily converted to Log-normal by applying exp() function. </w:t>
      </w:r>
      <w:r w:rsidR="00C1153A">
        <w:t>The experiments in this study was performed based on the frame generated with normal distribution.</w:t>
      </w:r>
    </w:p>
    <w:p w14:paraId="3363D56F" w14:textId="3421B41E" w:rsidR="00151248" w:rsidRPr="008C77EE" w:rsidRDefault="00B557A0" w:rsidP="00464704">
      <w:r>
        <w:t>The actual size of the generated frame is typically less than the user provided number due to rounding errors. The function does not generate an establishment for a state-county-industry combination if the number of allocated units is less than one</w:t>
      </w:r>
      <w:r w:rsidR="00944158">
        <w:t xml:space="preserve"> (after rounding to the closest integer)</w:t>
      </w:r>
      <w:r>
        <w:t xml:space="preserve">. The </w:t>
      </w:r>
      <w:r w:rsidR="00944158">
        <w:t xml:space="preserve">example code provided above resulted in a frame with </w:t>
      </w:r>
      <w:r>
        <w:t>98,388</w:t>
      </w:r>
      <w:r w:rsidR="00944158">
        <w:t xml:space="preserve"> establishments </w:t>
      </w:r>
      <w:r w:rsidR="008C77EE">
        <w:t xml:space="preserve">which is available in </w:t>
      </w:r>
      <w:r w:rsidR="008C77EE" w:rsidRPr="00464704">
        <w:t>“</w:t>
      </w:r>
      <w:r w:rsidR="008C77EE">
        <w:t>100K</w:t>
      </w:r>
      <w:r w:rsidR="008C77EE" w:rsidRPr="00151248">
        <w:t>_</w:t>
      </w:r>
      <w:r w:rsidR="008C77EE">
        <w:t>Frame</w:t>
      </w:r>
      <w:r w:rsidR="008C77EE" w:rsidRPr="00151248">
        <w:t>.</w:t>
      </w:r>
      <w:r w:rsidR="008C77EE">
        <w:t>csv</w:t>
      </w:r>
      <w:r w:rsidR="008C77EE" w:rsidRPr="00464704">
        <w:t>” file available in “</w:t>
      </w:r>
      <w:proofErr w:type="spellStart"/>
      <w:r w:rsidR="008C77EE">
        <w:t>R_Scripts</w:t>
      </w:r>
      <w:proofErr w:type="spellEnd"/>
      <w:r w:rsidR="008C77EE" w:rsidRPr="00464704">
        <w:t xml:space="preserve">” folder on the GitHub repository </w:t>
      </w:r>
      <w:r w:rsidR="008C77EE" w:rsidRPr="00464704">
        <w:fldChar w:fldCharType="begin"/>
      </w:r>
      <w:r w:rsidR="00243D2A">
        <w:instrText xml:space="preserve"> ADDIN ZOTERO_ITEM CSL_CITATION {"citationID":"OwHJgZyQ","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008C77EE" w:rsidRPr="00464704">
        <w:fldChar w:fldCharType="separate"/>
      </w:r>
      <w:r w:rsidR="008C77EE" w:rsidRPr="00464704">
        <w:t>(Ghanbartehrani, 2019)</w:t>
      </w:r>
      <w:r w:rsidR="008C77EE" w:rsidRPr="00464704">
        <w:fldChar w:fldCharType="end"/>
      </w:r>
      <w:r w:rsidR="008C77EE" w:rsidRPr="00464704">
        <w:t>.</w:t>
      </w:r>
    </w:p>
    <w:p w14:paraId="17FFE329" w14:textId="3337789C" w:rsidR="00B557A0" w:rsidRDefault="00EE3400" w:rsidP="008C77EE">
      <w:r>
        <w:t xml:space="preserve">The source code for the function is available </w:t>
      </w:r>
      <w:r w:rsidRPr="00464704">
        <w:t>in “</w:t>
      </w:r>
      <w:proofErr w:type="spellStart"/>
      <w:r w:rsidRPr="00151248">
        <w:t>Generate_est.sql</w:t>
      </w:r>
      <w:proofErr w:type="spellEnd"/>
      <w:r w:rsidRPr="00464704">
        <w:t xml:space="preserve">” file available in “SQL” folder on the GitHub repository </w:t>
      </w:r>
      <w:r w:rsidRPr="00464704">
        <w:fldChar w:fldCharType="begin"/>
      </w:r>
      <w:r w:rsidR="00243D2A">
        <w:instrText xml:space="preserve"> ADDIN ZOTERO_ITEM CSL_CITATION {"citationID":"et5gXdGk","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7EC0A091" w14:textId="0FA433FD" w:rsidR="00E664EC" w:rsidRDefault="00E664EC" w:rsidP="007E66E3">
      <w:pPr>
        <w:pStyle w:val="Heading1"/>
      </w:pPr>
      <w:bookmarkStart w:id="29" w:name="_Toc24491030"/>
      <w:r>
        <w:t>Method 1: Optimal stratification and allocation based on Genetic Algorithm</w:t>
      </w:r>
      <w:bookmarkEnd w:id="29"/>
    </w:p>
    <w:p w14:paraId="29BBFDBD" w14:textId="44B54AB8" w:rsidR="00622AAC" w:rsidRDefault="00622AAC" w:rsidP="00622AAC">
      <w:r>
        <w:t xml:space="preserve">The optimal stratification and allocation method proposed by </w:t>
      </w:r>
      <w:r>
        <w:fldChar w:fldCharType="begin"/>
      </w:r>
      <w:r w:rsidR="00243D2A">
        <w:instrText xml:space="preserve"> ADDIN ZOTERO_ITEM CSL_CITATION {"citationID":"FbAHYVYB","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fldChar w:fldCharType="separate"/>
      </w:r>
      <w:r>
        <w:t>Ballin and</w:t>
      </w:r>
      <w:r w:rsidRPr="003079FA">
        <w:t xml:space="preserve"> Barcaroli </w:t>
      </w:r>
      <w:r>
        <w:t>(</w:t>
      </w:r>
      <w:r w:rsidRPr="003079FA">
        <w:t>2013)</w:t>
      </w:r>
      <w:r>
        <w:fldChar w:fldCharType="end"/>
      </w:r>
      <w:r>
        <w:t xml:space="preserve"> aims at minimizing the total sample cost while satisfying the precision (CV) constraints. This method explores the set of all possible stratifications (referred to as the </w:t>
      </w:r>
      <w:r w:rsidRPr="009B1767">
        <w:t>universe of stratifications</w:t>
      </w:r>
      <w:r>
        <w:t xml:space="preserve">) based on atomic strata which is the most detailed stratification derived from the Cartesian product of all auxiliary variables as the solution </w:t>
      </w:r>
      <w:r w:rsidRPr="00432FCF">
        <w:t xml:space="preserve">space. Since the set of all possible stratifications based on the atomic strata is quite large even for cases with a few auxiliary variables (e.g. 4 auxiliary variables each with 3 levels, result in an atomic strata of size 12 with 4,213,597 possible stratifications), full </w:t>
      </w:r>
      <w:r w:rsidRPr="00432FCF">
        <w:lastRenderedPageBreak/>
        <w:t xml:space="preserve">enumeration of the solution space is not possible in reasonable time. To address that, </w:t>
      </w:r>
      <w:r w:rsidRPr="00432FCF">
        <w:fldChar w:fldCharType="begin"/>
      </w:r>
      <w:r w:rsidR="00243D2A">
        <w:instrText xml:space="preserve"> ADDIN ZOTERO_ITEM CSL_CITATION {"citationID":"2PO2OhQe","properties":{"formattedCitation":"(Ballin &amp; Barcaroli, 2013)","plainCitation":"(Ballin &amp; Barcaroli, 2013)","dontUpdate":true,"noteIndex":0},"citationItems":[{"id":3072,"uris":["http://zotero.org/groups/2128091/items/KQ6U7MK3"],"uri":["http://zotero.org/groups/2128091/items/KQ6U7MK3"],"itemData":{"id":3072,"type":"article-journal","title":"Joint determination of optimal stratification and sample allocation using genetic algorithm","container-title":"Survey Methodology","page":"27","source":"Zotero","abstract":"This paper offers a solution to the problem of finding the optimal stratification of the available population frame, so as to ensure the minimization of the cost of the sample required to satisfy precision constraints on a set of different target estimates. The solution is searched by exploring the universe of all possible stratifications obtainable by cross-classifying the categorical auxiliary variables available in the frame (continuous auxiliary variables can be transformed into categorical ones by means of suitable methods). Therefore, the followed approach is multivariate with respect to both target and auxiliary variables. The proposed algorithm is based on a non deterministic evolutionary approach, making use of the genetic algorithm paradigm. The key feature of the algorithm is in considering each possible stratification as an individual subject to evolution, whose fitness is given by the cost of the associated sample required to satisfy a set of precision constraints, the cost being calculated by applying the Bethel algorithm for multivariate allocation. This optimal stratification algorithm, implemented in an R package (SamplingStrata), has been so far applied to a number of current surveys in the Italian National Institute of Statistics: the obtained results always show significant improvements in the efficiency of the samples obtained, with respect to previously adopted stratifications.","language":"en","author":[{"family":"Ballin","given":"Marco"},{"family":"Barcaroli","given":"Giulio"}],"issued":{"date-parts":[["2013"]]}}}],"schema":"https://github.com/citation-style-language/schema/raw/master/csl-citation.json"} </w:instrText>
      </w:r>
      <w:r w:rsidRPr="00432FCF">
        <w:fldChar w:fldCharType="separate"/>
      </w:r>
      <w:r w:rsidRPr="00432FCF">
        <w:t>Ballin and Barcaroli (2013)</w:t>
      </w:r>
      <w:r w:rsidRPr="00432FCF">
        <w:fldChar w:fldCharType="end"/>
      </w:r>
      <w:r w:rsidRPr="00432FCF">
        <w:t xml:space="preserve"> used Genetic Algorithm (GA) which is a heuristic search technique inspired by evolutionary biology. Therefore, this method starts with an initial set of potential solutions and evolve them using inheritance, mutation, selection, and crossover operators at each iteration to improve the solution in future iterations and finally reach a good solution while there is no guarantee to find the optimal solution. This means that only a fraction of possible stratifications is explored in the process. For each stratification, the optimal allocation is determined </w:t>
      </w:r>
      <w:r>
        <w:t xml:space="preserve">by </w:t>
      </w:r>
      <w:r>
        <w:fldChar w:fldCharType="begin"/>
      </w:r>
      <w:r w:rsidR="00243D2A">
        <w:instrText xml:space="preserve"> ADDIN ZOTERO_ITEM CSL_CITATION {"citationID":"Yt1U8GQm","properties":{"formattedCitation":"(Bethel, 1989)","plainCitation":"(Bethel, 1989)","dontUpdate":true,"noteIndex":0},"citationItems":[{"id":3079,"uris":["http://zotero.org/groups/2128091/items/UVQTFRAG"],"uri":["http://zotero.org/groups/2128091/items/UVQTFRAG"],"itemData":{"id":3079,"type":"article-journal","title":"Sample allocation in multivariate surveys","page":"47-57","volume":"15","author":[{"family":"Bethel","given":"James"}],"issued":{"date-parts":[["1989"]]}}}],"schema":"https://github.com/citation-style-language/schema/raw/master/csl-citation.json"} </w:instrText>
      </w:r>
      <w:r>
        <w:fldChar w:fldCharType="separate"/>
      </w:r>
      <w:r w:rsidRPr="00544918">
        <w:t>Bethel</w:t>
      </w:r>
      <w:r>
        <w:t>'s</w:t>
      </w:r>
      <w:r w:rsidRPr="00544918">
        <w:t xml:space="preserve"> </w:t>
      </w:r>
      <w:r>
        <w:t>(</w:t>
      </w:r>
      <w:r w:rsidRPr="00544918">
        <w:t>1989)</w:t>
      </w:r>
      <w:r>
        <w:fldChar w:fldCharType="end"/>
      </w:r>
      <w:r>
        <w:t xml:space="preserve"> multivariate method. The auxiliary variables need to be categorical. Continuous variables are therefore converted to categorical ones using the k-means clustering method proposed by </w:t>
      </w:r>
      <w:r>
        <w:fldChar w:fldCharType="begin"/>
      </w:r>
      <w:r w:rsidR="00243D2A">
        <w:instrText xml:space="preserve"> ADDIN ZOTERO_ITEM CSL_CITATION {"citationID":"mLKNRj7n","properties":{"formattedCitation":"(Hartigan &amp; Wong, 1979)","plainCitation":"(Hartigan &amp; Wong, 1979)","dontUpdate":true,"noteIndex":0},"citationItems":[{"id":3064,"uris":["http://zotero.org/groups/2128091/items/344Q5I2C"],"uri":["http://zotero.org/groups/2128091/items/344Q5I2C"],"itemData":{"id":3064,"type":"article-journal","title":"Algorithm AS 136: A K-Means Clustering Algorithm","container-title":"Applied Statistics","page":"100","volume":"28","issue":"1","source":"Crossref","DOI":"10.2307/2346830","ISSN":"00359254","title-short":"Algorithm AS 136","language":"en","author":[{"family":"Hartigan","given":"J. A."},{"family":"Wong","given":"M. A."}],"issued":{"date-parts":[["1979"]]}}}],"schema":"https://github.com/citation-style-language/schema/raw/master/csl-citation.json"} </w:instrText>
      </w:r>
      <w:r>
        <w:fldChar w:fldCharType="separate"/>
      </w:r>
      <w:r>
        <w:t>Hartigan and</w:t>
      </w:r>
      <w:r w:rsidRPr="00B11CB2">
        <w:t xml:space="preserve"> Wong </w:t>
      </w:r>
      <w:r>
        <w:t>(</w:t>
      </w:r>
      <w:r w:rsidRPr="00B11CB2">
        <w:t>1979)</w:t>
      </w:r>
      <w:r>
        <w:fldChar w:fldCharType="end"/>
      </w:r>
      <w:r>
        <w:t xml:space="preserve">. </w:t>
      </w:r>
    </w:p>
    <w:p w14:paraId="2C021041" w14:textId="7E51D608" w:rsidR="00622AAC" w:rsidRDefault="00622AAC" w:rsidP="00D45348">
      <w:r w:rsidRPr="004668B6">
        <w:t>The objective function minimizes the total sampling cost. Cost of sampling per unit can be set according to the effort associated with collecting and processing each unit. For</w:t>
      </w:r>
      <w:r w:rsidRPr="00BA6D91">
        <w:t xml:space="preserve"> simplicity, relative sampling costs (i.e. cost of 2 for units requiring twice as much effort compared to the regular units with cost of 1) can be used in the model. </w:t>
      </w:r>
      <w:r w:rsidR="00D45348">
        <w:t xml:space="preserve">A possible approach to determine the sampling costs is to rank the establishments based on their response rate, quality, or difficulty of the data processing and assign the sampling costs accordingly. </w:t>
      </w:r>
      <w:r w:rsidRPr="00BA6D91">
        <w:t xml:space="preserve">If all sampling costs are set to 1, the model minimizes the total sample size. </w:t>
      </w:r>
    </w:p>
    <w:p w14:paraId="248CE8B9" w14:textId="04C1F23C" w:rsidR="0041085D" w:rsidRPr="00BA6D91" w:rsidRDefault="0041085D" w:rsidP="00D45348">
      <w:r>
        <w:t xml:space="preserve">The quality of the solutions generated by the GA method depends on the quality of the initial solution and therefore, having a higher quality initial solution leads to higher quality final solutions. To improve the quality of the initial solution, K-means algorithm </w:t>
      </w:r>
      <w:r>
        <w:fldChar w:fldCharType="begin"/>
      </w:r>
      <w:r w:rsidR="00D17058">
        <w:instrText xml:space="preserve"> ADDIN ZOTERO_ITEM CSL_CITATION {"citationID":"bsm2MWZa","properties":{"formattedCitation":"(J. Hartigan &amp; Wong, 1979)","plainCitation":"(J. Hartigan &amp; Wong, 1979)","noteIndex":0},"citationItems":[{"id":3700,"uris":["http://zotero.org/groups/2128091/items/AZM3C92U"],"uri":["http://zotero.org/groups/2128091/items/AZM3C92U"],"itemData":{"id":3700,"type":"article-journal","title":"Algorithm AS 136: A K-Means Clustering Algorithm","container-title":"Journal of the Royal Statistical Society. Series C (Applied Statistics)","page":"100","volume":"28","issue":"1","source":"EBSCOhost","DOI":"10.2307/2346830","ISSN":"00359254","title-short":"Algorithm AS 136","journalAbbreviation":"Journal of the Royal Statistical Society. Series C (Applied Statistics)","author":[{"family":"Hartigan","given":"JA"},{"family":"Wong","given":"MA"}],"issued":{"date-parts":[["1979"]]}}}],"schema":"https://github.com/citation-style-language/schema/raw/master/csl-citation.json"} </w:instrText>
      </w:r>
      <w:r>
        <w:fldChar w:fldCharType="separate"/>
      </w:r>
      <w:r w:rsidRPr="00EE3266">
        <w:t>(J. Hartigan &amp; Wong, 1979)</w:t>
      </w:r>
      <w:r>
        <w:fldChar w:fldCharType="end"/>
      </w:r>
      <w:r>
        <w:t xml:space="preserve"> can be used instead of a randomly generated initial solution. K-means is a clustering algorithm that aims at dividing a </w:t>
      </w:r>
      <w:proofErr w:type="spellStart"/>
      <w:r>
        <w:t>m×n</w:t>
      </w:r>
      <w:proofErr w:type="spellEnd"/>
      <w:r>
        <w:t xml:space="preserve"> matrix into K clusters such that the sum of the squares of </w:t>
      </w:r>
      <w:r>
        <w:lastRenderedPageBreak/>
        <w:t xml:space="preserve">each matrix is minimized. In section </w:t>
      </w:r>
      <w:r w:rsidR="00C54DD4">
        <w:fldChar w:fldCharType="begin"/>
      </w:r>
      <w:r w:rsidR="00C54DD4">
        <w:instrText xml:space="preserve"> PAGEREF _Ref24490188 \h </w:instrText>
      </w:r>
      <w:r w:rsidR="00C54DD4">
        <w:fldChar w:fldCharType="separate"/>
      </w:r>
      <w:r w:rsidR="00C54DD4">
        <w:fldChar w:fldCharType="end"/>
      </w:r>
      <w:r w:rsidR="00C54DD4">
        <w:fldChar w:fldCharType="begin"/>
      </w:r>
      <w:r w:rsidR="00C54DD4">
        <w:instrText xml:space="preserve"> REF _Ref24490188 \r \h </w:instrText>
      </w:r>
      <w:r w:rsidR="00C54DD4">
        <w:fldChar w:fldCharType="separate"/>
      </w:r>
      <w:r w:rsidR="00B2236E">
        <w:rPr>
          <w:cs/>
        </w:rPr>
        <w:t>‎</w:t>
      </w:r>
      <w:r w:rsidR="00B2236E">
        <w:t>9.3</w:t>
      </w:r>
      <w:r w:rsidR="00C54DD4">
        <w:fldChar w:fldCharType="end"/>
      </w:r>
      <w:r w:rsidR="00C54DD4">
        <w:t xml:space="preserve"> </w:t>
      </w:r>
      <w:r>
        <w:t>the comparison of the results between a K-means based and randomly generated initial solution is presented.</w:t>
      </w:r>
    </w:p>
    <w:p w14:paraId="66366A39" w14:textId="3BF08A09" w:rsidR="00622AAC" w:rsidRDefault="00622AAC" w:rsidP="00622AAC">
      <w:r>
        <w:fldChar w:fldCharType="begin"/>
      </w:r>
      <w:r w:rsidR="00243D2A">
        <w:instrText xml:space="preserve"> ADDIN ZOTERO_ITEM CSL_CITATION {"citationID":"88DqTLtm","properties":{"formattedCitation":"(Barcaroli, 2014)","plainCitation":"(Barcaroli, 2014)","dontUpdate":true,"noteIndex":0},"citationItems":[{"id":3093,"uris":["http://zotero.org/groups/2128091/items/V6SCP92R"],"uri":["http://zotero.org/groups/2128091/items/V6SCP92R"],"itemData":{"id":3093,"type":"article-journal","title":"SamplingStrata: An R Package for the Optimization of Stratified Sampling","container-title":"Journal of Statistical Software","page":"1-24","volume":"61","issue":"1","source":"www.jstatsoft.org","DOI":"10.18637/jss.v061.i04","ISSN":"1548-7660","title-short":"SamplingStrata","language":"en","author":[{"family":"Barcaroli","given":"Giulio"}],"issued":{"date-parts":[["2014",11,3]]}}}],"schema":"https://github.com/citation-style-language/schema/raw/master/csl-citation.json"} </w:instrText>
      </w:r>
      <w:r>
        <w:fldChar w:fldCharType="separate"/>
      </w:r>
      <w:r w:rsidRPr="003479AC">
        <w:t xml:space="preserve">Barcaroli </w:t>
      </w:r>
      <w:r>
        <w:t>(</w:t>
      </w:r>
      <w:r w:rsidRPr="003479AC">
        <w:t>2014)</w:t>
      </w:r>
      <w:r>
        <w:fldChar w:fldCharType="end"/>
      </w:r>
      <w:r>
        <w:t xml:space="preserve"> implemented their proposed method in an R package titled “SamplingStrata”. The R package “SamplingStrata” </w:t>
      </w:r>
      <w:r>
        <w:fldChar w:fldCharType="begin"/>
      </w:r>
      <w:r w:rsidR="00243D2A">
        <w:instrText xml:space="preserve"> ADDIN ZOTERO_ITEM CSL_CITATION {"citationID":"dt2v9LEV","properties":{"formattedCitation":"(Barcaroli, 2014b)","plainCitation":"(Barcaroli, 2014b)","noteIndex":0},"citationItems":[{"id":3094,"uris":["http://zotero.org/groups/2128091/items/PG3UXYR3"],"uri":["http://zotero.org/groups/2128091/items/PG3UXYR3"],"itemData":{"id":3094,"type":"article-journal","title":"&lt;b&gt;SamplingStrata&lt;/b&gt; : An &lt;i&gt;R&lt;/i&gt; Package for the Optimization of Stratified Sampling","container-title":"Journal of Statistical Software","volume":"61","issue":"4","source":"Crossref","abstract":"When designing a sampling survey, usually constraints are set on the desired precision levels regarding one or more target estimates (the Y ’s). If a sampling frame is available, containing auxiliary information related to each unit (the X’s), it is possible to adopt a stratiﬁed sample design. For any given stratiﬁcation of the frame, in the multivariate case it is possible to solve the problem of the best allocation of units in strata, by minimizing a cost function subject to precision constraints (or, conversely, by maximizing the precision of the estimates under a given budget). The problem is to determine the best stratiﬁcation in the frame, i.e., the one that ensures the overall minimal cost of the sample necessary to satisfy precision constraints. The X’s can be categorical or continuous; continuous ones can be transformed into categorical ones. The most detailed stratiﬁcation is given by the Cartesian product of the X’s (the atomic strata). A way to determine the best stratiﬁcation is to explore exhaustively the set of all possible partitions derivable by the set of atomic strata, evaluating each one by calculating the corresponding cost in terms of the sample required to satisfy precision constraints. This is unaﬀordable in practical situations, where the dimension of the space of the partitions can be very high. Another possible way is to explore the space of partitions with an algorithm that is particularly suitable in such situations: the genetic algorithm. The R package SamplingStrata, based on the use of a genetic algorithm, allows to determine the best stratiﬁcation for a population frame, i.e., the one that ensures the minimum sample cost necessary to satisfy precision constraints, in a multivariate and multi-domain case.","URL":"http://www.jstatsoft.org/v61/i04/","DOI":"10.18637/jss.v061.i04","ISSN":"1548-7660","title-short":"&lt;b&gt;SamplingStrata&lt;/b&gt;","language":"en","author":[{"family":"Barcaroli","given":"Giulio"}],"issued":{"date-parts":[["2014"]]},"accessed":{"date-parts":[["2018",11,27]]}}}],"schema":"https://github.com/citation-style-language/schema/raw/master/csl-citation.json"} </w:instrText>
      </w:r>
      <w:r>
        <w:fldChar w:fldCharType="separate"/>
      </w:r>
      <w:r w:rsidRPr="00BA6D91">
        <w:t>(Barcaroli, 2014b)</w:t>
      </w:r>
      <w:r>
        <w:fldChar w:fldCharType="end"/>
      </w:r>
      <w:r>
        <w:t xml:space="preserve"> is available on the Comprehensive R Archive Network (CRAN) </w:t>
      </w:r>
      <w:r>
        <w:fldChar w:fldCharType="begin"/>
      </w:r>
      <w:r w:rsidR="00243D2A">
        <w:instrText xml:space="preserve"> ADDIN ZOTERO_ITEM CSL_CITATION {"citationID":"mLkPMGrW","properties":{"formattedCitation":"(\\uc0\\u8220{}The Comprehensive R Archive Network,\\uc0\\u8221{} 2019)","plainCitation":"(“The Comprehensive R Archive Network,” 2019)","noteIndex":0},"citationItems":[{"id":3048,"uris":["http://zotero.org/groups/2128091/items/F24CZ6CM"],"uri":["http://zotero.org/groups/2128091/items/F24CZ6CM"],"itemData":{"id":3048,"type":"webpage","title":"The Comprehensive R Archive Network","URL":"https://cran.r-project.org/","issued":{"date-parts":[["2019",3,11]]},"accessed":{"date-parts":[["2019",4,18]]}}}],"schema":"https://github.com/citation-style-language/schema/raw/master/csl-citation.json"} </w:instrText>
      </w:r>
      <w:r>
        <w:fldChar w:fldCharType="separate"/>
      </w:r>
      <w:r w:rsidRPr="00561694">
        <w:t>(“The Comprehensive R Archive Network,” 2019)</w:t>
      </w:r>
      <w:r>
        <w:fldChar w:fldCharType="end"/>
      </w:r>
      <w:r>
        <w:t xml:space="preserve">. </w:t>
      </w:r>
    </w:p>
    <w:p w14:paraId="4EBA5B95" w14:textId="24B97891" w:rsidR="00FA6850" w:rsidRDefault="002216C4" w:rsidP="007E66E3">
      <w:pPr>
        <w:pStyle w:val="Heading2"/>
      </w:pPr>
      <w:bookmarkStart w:id="30" w:name="_Ref16002664"/>
      <w:bookmarkStart w:id="31" w:name="_Toc24491031"/>
      <w:commentRangeStart w:id="32"/>
      <w:r>
        <w:t>Method 1 procedure</w:t>
      </w:r>
      <w:bookmarkEnd w:id="30"/>
      <w:bookmarkEnd w:id="31"/>
      <w:commentRangeEnd w:id="32"/>
      <w:r w:rsidR="00C4676E">
        <w:rPr>
          <w:rStyle w:val="CommentReference"/>
          <w:b w:val="0"/>
          <w:bCs w:val="0"/>
        </w:rPr>
        <w:commentReference w:id="32"/>
      </w:r>
    </w:p>
    <w:p w14:paraId="5E584C1A" w14:textId="531464AE" w:rsidR="00C61F79" w:rsidRDefault="009A0FA0" w:rsidP="00A514FD">
      <w:r>
        <w:t xml:space="preserve">“SamplingStrata” package </w:t>
      </w:r>
      <w:r w:rsidR="00DA7197">
        <w:t xml:space="preserve">needs to be installed prior to running which requires R </w:t>
      </w:r>
      <w:r w:rsidR="0084416E">
        <w:fldChar w:fldCharType="begin"/>
      </w:r>
      <w:r w:rsidR="00243D2A">
        <w:instrText xml:space="preserve"> ADDIN ZOTERO_ITEM CSL_CITATION {"citationID":"e2TKaXKC","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rsidR="0084416E">
        <w:fldChar w:fldCharType="separate"/>
      </w:r>
      <w:r w:rsidR="0084416E" w:rsidRPr="0084416E">
        <w:t>(The R Foundation, 2019)</w:t>
      </w:r>
      <w:r w:rsidR="0084416E">
        <w:fldChar w:fldCharType="end"/>
      </w:r>
      <w:r w:rsidR="0084416E">
        <w:t xml:space="preserve"> version 2.15 or newer. The package can be installed by clicking on “Install Packages” from “Tools” menu in R Studio </w:t>
      </w:r>
      <w:r w:rsidR="00962B80">
        <w:fldChar w:fldCharType="begin"/>
      </w:r>
      <w:r w:rsidR="00243D2A">
        <w:instrText xml:space="preserve"> ADDIN ZOTERO_ITEM CSL_CITATION {"citationID":"RmAJZR93","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rsidR="00962B80">
        <w:fldChar w:fldCharType="separate"/>
      </w:r>
      <w:r w:rsidR="00962B80" w:rsidRPr="00962B80">
        <w:t>(R Consortium, 2014)</w:t>
      </w:r>
      <w:r w:rsidR="00962B80">
        <w:fldChar w:fldCharType="end"/>
      </w:r>
      <w:r w:rsidR="0084416E">
        <w:t xml:space="preserve"> and Typing </w:t>
      </w:r>
      <w:r w:rsidR="000B307C">
        <w:t>“</w:t>
      </w:r>
      <w:r w:rsidR="0084416E">
        <w:t>SamplingS</w:t>
      </w:r>
      <w:r w:rsidR="000B307C">
        <w:t>t</w:t>
      </w:r>
      <w:r w:rsidR="0084416E">
        <w:t>rata</w:t>
      </w:r>
      <w:r w:rsidR="000B307C">
        <w:t xml:space="preserve">” </w:t>
      </w:r>
      <w:r w:rsidR="0084416E">
        <w:t>in the search box</w:t>
      </w:r>
      <w:r w:rsidR="000B307C">
        <w:t>. “R</w:t>
      </w:r>
      <w:r w:rsidR="0084416E">
        <w:t>epository (CRAN)</w:t>
      </w:r>
      <w:r w:rsidR="000B307C">
        <w:t>”</w:t>
      </w:r>
      <w:r w:rsidR="0084416E">
        <w:t xml:space="preserve"> </w:t>
      </w:r>
      <w:r w:rsidR="000B307C">
        <w:t xml:space="preserve">needs to be chosen </w:t>
      </w:r>
      <w:r w:rsidR="0084416E">
        <w:t>as source</w:t>
      </w:r>
      <w:r w:rsidR="000B307C">
        <w:t xml:space="preserve">. The source code, documentation, and samples are available on the package’s GitHub repository </w:t>
      </w:r>
      <w:r w:rsidR="00C154D6">
        <w:fldChar w:fldCharType="begin"/>
      </w:r>
      <w:r w:rsidR="00A514FD">
        <w:instrText xml:space="preserve"> ADDIN ZOTERO_ITEM CSL_CITATION {"citationID":"se1E0gym","properties":{"formattedCitation":"(Barcaroli, 2019a)","plainCitation":"(Barcaroli, 2019a)","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rsidR="00C154D6">
        <w:fldChar w:fldCharType="separate"/>
      </w:r>
      <w:r w:rsidR="00A514FD" w:rsidRPr="00A514FD">
        <w:t>(Barcaroli, 2019a)</w:t>
      </w:r>
      <w:r w:rsidR="00C154D6">
        <w:fldChar w:fldCharType="end"/>
      </w:r>
      <w:r w:rsidR="00C154D6">
        <w:t xml:space="preserve">. </w:t>
      </w:r>
    </w:p>
    <w:p w14:paraId="7C6C6DA3" w14:textId="77777777" w:rsidR="00C154D6" w:rsidRDefault="00C154D6" w:rsidP="00C154D6">
      <w:r>
        <w:t>In the first step, the input data is read and loaded in “</w:t>
      </w:r>
      <w:proofErr w:type="spellStart"/>
      <w:r>
        <w:t>CFSFrameData</w:t>
      </w:r>
      <w:proofErr w:type="spellEnd"/>
      <w:r>
        <w:t>” matrix.</w:t>
      </w:r>
    </w:p>
    <w:p w14:paraId="66B71181" w14:textId="77777777" w:rsidR="00C154D6" w:rsidRPr="0043170C" w:rsidRDefault="00C154D6" w:rsidP="0043170C">
      <w:pPr>
        <w:pStyle w:val="Code"/>
      </w:pPr>
      <w:proofErr w:type="spellStart"/>
      <w:r w:rsidRPr="0043170C">
        <w:rPr>
          <w:rStyle w:val="pl-smi"/>
        </w:rPr>
        <w:t>CFSFrameData</w:t>
      </w:r>
      <w:proofErr w:type="spellEnd"/>
      <w:r w:rsidRPr="0043170C">
        <w:t xml:space="preserve"> </w:t>
      </w:r>
      <w:r w:rsidRPr="0043170C">
        <w:rPr>
          <w:rStyle w:val="pl-k"/>
        </w:rPr>
        <w:t>&lt;-</w:t>
      </w:r>
      <w:r w:rsidRPr="0043170C">
        <w:t xml:space="preserve"> </w:t>
      </w:r>
      <w:proofErr w:type="gramStart"/>
      <w:r w:rsidRPr="0043170C">
        <w:t>read.csv(</w:t>
      </w:r>
      <w:proofErr w:type="gramEnd"/>
      <w:r w:rsidRPr="0043170C">
        <w:rPr>
          <w:rStyle w:val="pl-v"/>
        </w:rPr>
        <w:t>file</w:t>
      </w:r>
      <w:r w:rsidRPr="0043170C">
        <w:rPr>
          <w:rStyle w:val="pl-k"/>
        </w:rPr>
        <w:t>=</w:t>
      </w:r>
      <w:r w:rsidRPr="0043170C">
        <w:rPr>
          <w:rStyle w:val="pl-pds"/>
        </w:rPr>
        <w:t>"</w:t>
      </w:r>
      <w:r w:rsidRPr="0043170C">
        <w:rPr>
          <w:rStyle w:val="pl-s"/>
        </w:rPr>
        <w:t>./100K_Frame.csv</w:t>
      </w:r>
      <w:r w:rsidRPr="0043170C">
        <w:rPr>
          <w:rStyle w:val="pl-pds"/>
        </w:rPr>
        <w:t>"</w:t>
      </w:r>
      <w:r w:rsidRPr="0043170C">
        <w:t xml:space="preserve">, </w:t>
      </w:r>
      <w:r w:rsidRPr="0043170C">
        <w:rPr>
          <w:rStyle w:val="pl-v"/>
        </w:rPr>
        <w:t>header</w:t>
      </w:r>
      <w:r w:rsidRPr="0043170C">
        <w:rPr>
          <w:rStyle w:val="pl-k"/>
        </w:rPr>
        <w:t>=</w:t>
      </w:r>
      <w:r w:rsidRPr="0043170C">
        <w:rPr>
          <w:rStyle w:val="pl-c1"/>
        </w:rPr>
        <w:t>TRUE</w:t>
      </w:r>
      <w:r w:rsidRPr="0043170C">
        <w:t xml:space="preserve">, </w:t>
      </w:r>
      <w:proofErr w:type="spellStart"/>
      <w:r w:rsidRPr="0043170C">
        <w:rPr>
          <w:rStyle w:val="pl-v"/>
        </w:rPr>
        <w:t>sep</w:t>
      </w:r>
      <w:proofErr w:type="spellEnd"/>
      <w:r w:rsidRPr="0043170C">
        <w:rPr>
          <w:rStyle w:val="pl-k"/>
        </w:rPr>
        <w:t>=</w:t>
      </w:r>
      <w:r w:rsidRPr="0043170C">
        <w:rPr>
          <w:rStyle w:val="pl-pds"/>
        </w:rPr>
        <w:t>"</w:t>
      </w:r>
      <w:r w:rsidRPr="0043170C">
        <w:rPr>
          <w:rStyle w:val="pl-s"/>
        </w:rPr>
        <w:t>,</w:t>
      </w:r>
      <w:r w:rsidRPr="0043170C">
        <w:rPr>
          <w:rStyle w:val="pl-pds"/>
        </w:rPr>
        <w:t>"</w:t>
      </w:r>
      <w:r w:rsidRPr="0043170C">
        <w:t>)</w:t>
      </w:r>
    </w:p>
    <w:p w14:paraId="1827757B" w14:textId="77777777" w:rsidR="000B307C" w:rsidRDefault="00A865B9" w:rsidP="000B307C">
      <w:r>
        <w:t xml:space="preserve">Then, the frame based on the loaded data is created as follows. </w:t>
      </w:r>
    </w:p>
    <w:p w14:paraId="3CD2AD93" w14:textId="77777777" w:rsidR="00A865B9" w:rsidRPr="00071193" w:rsidRDefault="00A865B9" w:rsidP="0043170C">
      <w:pPr>
        <w:pStyle w:val="Code"/>
      </w:pPr>
      <w:proofErr w:type="spellStart"/>
      <w:r w:rsidRPr="00071193">
        <w:t>CFSFrame</w:t>
      </w:r>
      <w:proofErr w:type="spellEnd"/>
      <w:r w:rsidRPr="00071193">
        <w:t xml:space="preserve"> &lt;- </w:t>
      </w:r>
      <w:proofErr w:type="spellStart"/>
      <w:proofErr w:type="gramStart"/>
      <w:r w:rsidRPr="00071193">
        <w:t>buildFrameDF</w:t>
      </w:r>
      <w:proofErr w:type="spellEnd"/>
      <w:r w:rsidRPr="00071193">
        <w:t>(</w:t>
      </w:r>
      <w:proofErr w:type="gramEnd"/>
      <w:r w:rsidRPr="00071193">
        <w:t xml:space="preserve">df = </w:t>
      </w:r>
      <w:proofErr w:type="spellStart"/>
      <w:r w:rsidRPr="00071193">
        <w:t>CFSFrameData</w:t>
      </w:r>
      <w:proofErr w:type="spellEnd"/>
      <w:r w:rsidRPr="00071193">
        <w:t>,</w:t>
      </w:r>
    </w:p>
    <w:p w14:paraId="7959BB96" w14:textId="77777777" w:rsidR="00A865B9" w:rsidRPr="00071193" w:rsidRDefault="00A865B9" w:rsidP="0043170C">
      <w:pPr>
        <w:pStyle w:val="Code"/>
      </w:pPr>
      <w:r w:rsidRPr="00071193">
        <w:t xml:space="preserve">      </w:t>
      </w:r>
      <w:r w:rsidR="0023579F" w:rsidRPr="00071193">
        <w:t xml:space="preserve">            </w:t>
      </w:r>
      <w:r w:rsidRPr="00071193">
        <w:t xml:space="preserve"> </w:t>
      </w:r>
      <w:r w:rsidR="0023579F" w:rsidRPr="00071193">
        <w:t xml:space="preserve">  </w:t>
      </w:r>
      <w:r w:rsidR="0043170C">
        <w:t xml:space="preserve">    </w:t>
      </w:r>
      <w:r w:rsidRPr="00071193">
        <w:t>id = "</w:t>
      </w:r>
      <w:proofErr w:type="spellStart"/>
      <w:r w:rsidRPr="00071193">
        <w:t>estno</w:t>
      </w:r>
      <w:proofErr w:type="spellEnd"/>
      <w:r w:rsidRPr="00071193">
        <w:t>",</w:t>
      </w:r>
    </w:p>
    <w:p w14:paraId="027E6BDF" w14:textId="25AF6278" w:rsidR="00A865B9" w:rsidRPr="00071193" w:rsidRDefault="00A865B9" w:rsidP="0043170C">
      <w:pPr>
        <w:pStyle w:val="Code"/>
      </w:pPr>
      <w:r w:rsidRPr="00071193">
        <w:t xml:space="preserve">                    </w:t>
      </w:r>
      <w:r w:rsidR="00B63343">
        <w:t xml:space="preserve">     </w:t>
      </w:r>
      <w:r w:rsidR="0023579F" w:rsidRPr="00071193">
        <w:t>X</w:t>
      </w:r>
      <w:r w:rsidRPr="00071193">
        <w:t xml:space="preserve"> = c("county","</w:t>
      </w:r>
      <w:proofErr w:type="spellStart"/>
      <w:r w:rsidRPr="00071193">
        <w:t>naics</w:t>
      </w:r>
      <w:proofErr w:type="spellEnd"/>
      <w:r w:rsidRPr="00071193">
        <w:t>"),</w:t>
      </w:r>
    </w:p>
    <w:p w14:paraId="46FCFF96" w14:textId="77777777" w:rsidR="00A865B9" w:rsidRPr="00071193" w:rsidRDefault="00A865B9" w:rsidP="0043170C">
      <w:pPr>
        <w:pStyle w:val="Code"/>
      </w:pPr>
      <w:r w:rsidRPr="00071193">
        <w:t xml:space="preserve">                      </w:t>
      </w:r>
      <w:r w:rsidR="0023579F" w:rsidRPr="00071193">
        <w:t xml:space="preserve"> </w:t>
      </w:r>
      <w:r w:rsidR="0043170C">
        <w:t xml:space="preserve">  </w:t>
      </w:r>
      <w:r w:rsidRPr="00071193">
        <w:t>Y = c("value"),</w:t>
      </w:r>
    </w:p>
    <w:p w14:paraId="72E5F276" w14:textId="28C6D7C3" w:rsidR="00A865B9" w:rsidRPr="00071193" w:rsidRDefault="0023579F" w:rsidP="00293AFB">
      <w:pPr>
        <w:pStyle w:val="Code"/>
      </w:pPr>
      <w:r w:rsidRPr="00071193">
        <w:t xml:space="preserve">                         </w:t>
      </w:r>
      <w:proofErr w:type="spellStart"/>
      <w:r w:rsidR="00A865B9" w:rsidRPr="00071193">
        <w:t>domainvalue</w:t>
      </w:r>
      <w:proofErr w:type="spellEnd"/>
      <w:r w:rsidR="00A865B9" w:rsidRPr="00071193">
        <w:t xml:space="preserve"> = "</w:t>
      </w:r>
      <w:r w:rsidR="00293AFB">
        <w:t>state</w:t>
      </w:r>
      <w:r w:rsidR="00A865B9" w:rsidRPr="00071193">
        <w:t>")</w:t>
      </w:r>
    </w:p>
    <w:p w14:paraId="7A9388F5" w14:textId="1ED1147E" w:rsidR="00071193" w:rsidRDefault="00071193">
      <w:r>
        <w:t xml:space="preserve">df is the matrix </w:t>
      </w:r>
      <w:r w:rsidR="003875F9">
        <w:t>in which</w:t>
      </w:r>
      <w:r>
        <w:t xml:space="preserve"> the input data is stored, id is the column used to uniquely identify the units, auxiliary variables are listed in X, and Y is the list of target variables. The column corresponding with the domain variable is specified in “</w:t>
      </w:r>
      <w:proofErr w:type="spellStart"/>
      <w:r>
        <w:t>domainvalue</w:t>
      </w:r>
      <w:proofErr w:type="spellEnd"/>
      <w:r>
        <w:t xml:space="preserve"> “. </w:t>
      </w:r>
      <w:r w:rsidR="00293AFB">
        <w:t>“</w:t>
      </w:r>
      <w:proofErr w:type="spellStart"/>
      <w:r w:rsidR="00293AFB">
        <w:t>domainvalue</w:t>
      </w:r>
      <w:proofErr w:type="spellEnd"/>
      <w:r w:rsidR="00293AFB">
        <w:t xml:space="preserve">” is set </w:t>
      </w:r>
      <w:r w:rsidR="003875F9">
        <w:t>to</w:t>
      </w:r>
      <w:r w:rsidR="00293AFB">
        <w:t xml:space="preserve"> state that needs to be sequential numbers start</w:t>
      </w:r>
      <w:r w:rsidR="003875F9">
        <w:t>ing</w:t>
      </w:r>
      <w:r w:rsidR="00293AFB">
        <w:t xml:space="preserve"> from 1</w:t>
      </w:r>
      <w:r w:rsidR="003875F9">
        <w:t xml:space="preserve"> (i.e. 1, 2, </w:t>
      </w:r>
      <w:proofErr w:type="gramStart"/>
      <w:r w:rsidR="003875F9">
        <w:t>3,..</w:t>
      </w:r>
      <w:proofErr w:type="gramEnd"/>
      <w:r w:rsidR="003875F9">
        <w:t>)</w:t>
      </w:r>
      <w:r w:rsidR="00293AFB">
        <w:t>.</w:t>
      </w:r>
      <w:r w:rsidR="00F02DED">
        <w:t xml:space="preserve"> </w:t>
      </w:r>
      <w:r w:rsidR="006E324C" w:rsidRPr="000C758D">
        <w:t>C</w:t>
      </w:r>
      <w:r w:rsidR="00DA094F" w:rsidRPr="000C758D">
        <w:t xml:space="preserve">ounty, and </w:t>
      </w:r>
      <w:r w:rsidR="007E66E3" w:rsidRPr="000C758D">
        <w:t>NAICS</w:t>
      </w:r>
      <w:r w:rsidR="00DA094F" w:rsidRPr="000C758D">
        <w:t xml:space="preserve"> are categorical used as auxiliary variables.</w:t>
      </w:r>
      <w:r w:rsidR="00DA094F">
        <w:t xml:space="preserve"> Value is converted to 15 categories and used as the fo</w:t>
      </w:r>
      <w:r w:rsidR="00721286">
        <w:t>u</w:t>
      </w:r>
      <w:r w:rsidR="00DA094F">
        <w:t xml:space="preserve">rth </w:t>
      </w:r>
      <w:r w:rsidR="00DA094F">
        <w:lastRenderedPageBreak/>
        <w:t>auxiliary variable in the</w:t>
      </w:r>
      <w:r w:rsidR="006460E5">
        <w:t xml:space="preserve"> frame</w:t>
      </w:r>
      <w:r w:rsidR="00637223">
        <w:t xml:space="preserve"> in the</w:t>
      </w:r>
      <w:r w:rsidR="00DA094F">
        <w:t xml:space="preserve"> next step. </w:t>
      </w:r>
    </w:p>
    <w:p w14:paraId="08FA1505" w14:textId="77777777" w:rsidR="00DA094F" w:rsidRDefault="00DA094F" w:rsidP="0043170C">
      <w:pPr>
        <w:pStyle w:val="Code"/>
      </w:pPr>
      <w:r>
        <w:rPr>
          <w:rStyle w:val="pl-smi"/>
        </w:rPr>
        <w:t>CFSFrame</w:t>
      </w:r>
      <w:r>
        <w:rPr>
          <w:rStyle w:val="pl-k"/>
        </w:rPr>
        <w:t>$</w:t>
      </w:r>
      <w:r>
        <w:rPr>
          <w:rStyle w:val="pl-smi"/>
        </w:rPr>
        <w:t>X4</w:t>
      </w:r>
      <w:r>
        <w:t xml:space="preserve"> </w:t>
      </w:r>
      <w:r>
        <w:rPr>
          <w:rStyle w:val="pl-k"/>
        </w:rPr>
        <w:t>&lt;-</w:t>
      </w:r>
      <w:r>
        <w:t xml:space="preserve"> </w:t>
      </w:r>
      <w:proofErr w:type="spellStart"/>
      <w:proofErr w:type="gramStart"/>
      <w:r>
        <w:t>var.bin</w:t>
      </w:r>
      <w:proofErr w:type="spellEnd"/>
      <w:r>
        <w:t>(</w:t>
      </w:r>
      <w:proofErr w:type="spellStart"/>
      <w:proofErr w:type="gramEnd"/>
      <w:r>
        <w:rPr>
          <w:rStyle w:val="pl-smi"/>
        </w:rPr>
        <w:t>CFSFrameData</w:t>
      </w:r>
      <w:r>
        <w:rPr>
          <w:rStyle w:val="pl-k"/>
        </w:rPr>
        <w:t>$</w:t>
      </w:r>
      <w:r>
        <w:rPr>
          <w:rStyle w:val="pl-smi"/>
        </w:rPr>
        <w:t>value</w:t>
      </w:r>
      <w:proofErr w:type="spellEnd"/>
      <w:r>
        <w:t xml:space="preserve">, </w:t>
      </w:r>
      <w:r>
        <w:rPr>
          <w:rStyle w:val="pl-v"/>
        </w:rPr>
        <w:t>bins</w:t>
      </w:r>
      <w:r>
        <w:rPr>
          <w:rStyle w:val="pl-k"/>
        </w:rPr>
        <w:t>=</w:t>
      </w:r>
      <w:r>
        <w:rPr>
          <w:rStyle w:val="pl-c1"/>
        </w:rPr>
        <w:t>15</w:t>
      </w:r>
      <w:r>
        <w:t>)</w:t>
      </w:r>
    </w:p>
    <w:p w14:paraId="7D051796" w14:textId="77777777" w:rsidR="00DA094F" w:rsidRDefault="00637223" w:rsidP="00637223">
      <w:r>
        <w:t>Atomic strata which is the most detailed strata resulting from the cartesian product of all auxiliary variables is then constructed and stored in “</w:t>
      </w:r>
      <w:proofErr w:type="spellStart"/>
      <w:r>
        <w:t>AtomicStrata</w:t>
      </w:r>
      <w:proofErr w:type="spellEnd"/>
      <w:r>
        <w:t xml:space="preserve">” matrix. </w:t>
      </w:r>
    </w:p>
    <w:p w14:paraId="4766CD3A" w14:textId="77777777" w:rsidR="00637223" w:rsidRDefault="00637223" w:rsidP="0043170C">
      <w:pPr>
        <w:pStyle w:val="Code"/>
      </w:pPr>
      <w:proofErr w:type="spellStart"/>
      <w:r>
        <w:rPr>
          <w:rStyle w:val="pl-smi"/>
        </w:rPr>
        <w:t>AtomicStrata</w:t>
      </w:r>
      <w:proofErr w:type="spellEnd"/>
      <w:r>
        <w:t xml:space="preserve"> </w:t>
      </w:r>
      <w:r>
        <w:rPr>
          <w:rStyle w:val="pl-k"/>
        </w:rPr>
        <w:t>&lt;-</w:t>
      </w:r>
      <w:r>
        <w:t xml:space="preserve"> </w:t>
      </w:r>
      <w:proofErr w:type="spellStart"/>
      <w:proofErr w:type="gramStart"/>
      <w:r>
        <w:t>buildStrataDF</w:t>
      </w:r>
      <w:proofErr w:type="spellEnd"/>
      <w:r>
        <w:t>(</w:t>
      </w:r>
      <w:proofErr w:type="spellStart"/>
      <w:proofErr w:type="gramEnd"/>
      <w:r>
        <w:rPr>
          <w:rStyle w:val="pl-smi"/>
        </w:rPr>
        <w:t>CFSFrame</w:t>
      </w:r>
      <w:proofErr w:type="spellEnd"/>
      <w:r>
        <w:t xml:space="preserve">, </w:t>
      </w:r>
      <w:r>
        <w:rPr>
          <w:rStyle w:val="pl-v"/>
        </w:rPr>
        <w:t>progress</w:t>
      </w:r>
      <w:r>
        <w:t xml:space="preserve"> </w:t>
      </w:r>
      <w:r>
        <w:rPr>
          <w:rStyle w:val="pl-k"/>
        </w:rPr>
        <w:t>=</w:t>
      </w:r>
      <w:r>
        <w:t xml:space="preserve"> </w:t>
      </w:r>
      <w:r>
        <w:rPr>
          <w:rStyle w:val="pl-c1"/>
        </w:rPr>
        <w:t>TRUE</w:t>
      </w:r>
      <w:r>
        <w:t>)</w:t>
      </w:r>
    </w:p>
    <w:p w14:paraId="4DDC0E19" w14:textId="10AD0572" w:rsidR="008A4C5B" w:rsidRDefault="00637223" w:rsidP="008A4C5B">
      <w:r>
        <w:t xml:space="preserve">The size of the atomic strata in this example is </w:t>
      </w:r>
      <w:r w:rsidR="003C1F5E">
        <w:t>1,818</w:t>
      </w:r>
      <w:r>
        <w:t xml:space="preserve"> and the first few rows </w:t>
      </w:r>
      <w:r w:rsidR="008A4C5B">
        <w:t xml:space="preserve">are displayed below. </w:t>
      </w:r>
    </w:p>
    <w:p w14:paraId="34E85EF7" w14:textId="18AA1A78" w:rsidR="004464D1" w:rsidRDefault="004464D1" w:rsidP="004464D1">
      <w:pPr>
        <w:pStyle w:val="Caption"/>
      </w:pPr>
      <w:r>
        <w:t xml:space="preserve">Table </w:t>
      </w:r>
      <w:r>
        <w:fldChar w:fldCharType="begin"/>
      </w:r>
      <w:r>
        <w:instrText xml:space="preserve"> SEQ Table \* ARABIC </w:instrText>
      </w:r>
      <w:r>
        <w:fldChar w:fldCharType="separate"/>
      </w:r>
      <w:r>
        <w:rPr>
          <w:noProof/>
        </w:rPr>
        <w:t>1</w:t>
      </w:r>
      <w:r>
        <w:fldChar w:fldCharType="end"/>
      </w:r>
      <w:r>
        <w:t>.</w:t>
      </w:r>
      <w:r w:rsidRPr="008A4C5B">
        <w:t xml:space="preserve"> Atomic strata for the case study</w:t>
      </w:r>
    </w:p>
    <w:tbl>
      <w:tblPr>
        <w:tblW w:w="8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9"/>
        <w:gridCol w:w="469"/>
        <w:gridCol w:w="1301"/>
        <w:gridCol w:w="1301"/>
        <w:gridCol w:w="973"/>
        <w:gridCol w:w="973"/>
        <w:gridCol w:w="1050"/>
        <w:gridCol w:w="682"/>
        <w:gridCol w:w="820"/>
      </w:tblGrid>
      <w:tr w:rsidR="009914F7" w:rsidRPr="00204AFA" w14:paraId="6221B9C6" w14:textId="77777777" w:rsidTr="00BF1D42">
        <w:trPr>
          <w:jc w:val="center"/>
        </w:trPr>
        <w:tc>
          <w:tcPr>
            <w:tcW w:w="0" w:type="auto"/>
            <w:shd w:val="clear" w:color="auto" w:fill="D9D9D9" w:themeFill="background1" w:themeFillShade="D9"/>
            <w:noWrap/>
            <w:vAlign w:val="center"/>
            <w:hideMark/>
          </w:tcPr>
          <w:p w14:paraId="2568B86C" w14:textId="77777777" w:rsidR="0056156F" w:rsidRPr="00204AFA" w:rsidRDefault="0056156F" w:rsidP="006D3672">
            <w:pPr>
              <w:pStyle w:val="TableContents"/>
            </w:pPr>
            <w:r w:rsidRPr="00204AFA">
              <w:t>STRATO</w:t>
            </w:r>
          </w:p>
        </w:tc>
        <w:tc>
          <w:tcPr>
            <w:tcW w:w="0" w:type="auto"/>
            <w:shd w:val="clear" w:color="auto" w:fill="D9D9D9" w:themeFill="background1" w:themeFillShade="D9"/>
            <w:noWrap/>
            <w:vAlign w:val="center"/>
            <w:hideMark/>
          </w:tcPr>
          <w:p w14:paraId="3D77DFF3" w14:textId="77777777" w:rsidR="0056156F" w:rsidRPr="00204AFA" w:rsidRDefault="0056156F" w:rsidP="006D3672">
            <w:pPr>
              <w:pStyle w:val="TableContents"/>
            </w:pPr>
            <w:r w:rsidRPr="00204AFA">
              <w:t>N</w:t>
            </w:r>
          </w:p>
        </w:tc>
        <w:tc>
          <w:tcPr>
            <w:tcW w:w="0" w:type="auto"/>
            <w:shd w:val="clear" w:color="auto" w:fill="D9D9D9" w:themeFill="background1" w:themeFillShade="D9"/>
            <w:noWrap/>
            <w:vAlign w:val="center"/>
            <w:hideMark/>
          </w:tcPr>
          <w:p w14:paraId="3AD74984" w14:textId="77777777" w:rsidR="0056156F" w:rsidRPr="00204AFA" w:rsidRDefault="0056156F" w:rsidP="006D3672">
            <w:pPr>
              <w:pStyle w:val="TableContents"/>
            </w:pPr>
            <w:r w:rsidRPr="00204AFA">
              <w:t>M1</w:t>
            </w:r>
          </w:p>
        </w:tc>
        <w:tc>
          <w:tcPr>
            <w:tcW w:w="0" w:type="auto"/>
            <w:shd w:val="clear" w:color="auto" w:fill="D9D9D9" w:themeFill="background1" w:themeFillShade="D9"/>
            <w:noWrap/>
            <w:vAlign w:val="center"/>
            <w:hideMark/>
          </w:tcPr>
          <w:p w14:paraId="702C176E" w14:textId="77777777" w:rsidR="0056156F" w:rsidRPr="00204AFA" w:rsidRDefault="0056156F" w:rsidP="006D3672">
            <w:pPr>
              <w:pStyle w:val="TableContents"/>
            </w:pPr>
            <w:r w:rsidRPr="00204AFA">
              <w:t>S1</w:t>
            </w:r>
          </w:p>
        </w:tc>
        <w:tc>
          <w:tcPr>
            <w:tcW w:w="0" w:type="auto"/>
            <w:shd w:val="clear" w:color="auto" w:fill="D9D9D9" w:themeFill="background1" w:themeFillShade="D9"/>
            <w:noWrap/>
            <w:vAlign w:val="center"/>
            <w:hideMark/>
          </w:tcPr>
          <w:p w14:paraId="668BC5ED" w14:textId="77777777" w:rsidR="0056156F" w:rsidRPr="00204AFA" w:rsidRDefault="0056156F" w:rsidP="006D3672">
            <w:pPr>
              <w:pStyle w:val="TableContents"/>
            </w:pPr>
            <w:r w:rsidRPr="00204AFA">
              <w:t>COST</w:t>
            </w:r>
          </w:p>
        </w:tc>
        <w:tc>
          <w:tcPr>
            <w:tcW w:w="0" w:type="auto"/>
            <w:shd w:val="clear" w:color="auto" w:fill="D9D9D9" w:themeFill="background1" w:themeFillShade="D9"/>
            <w:noWrap/>
            <w:vAlign w:val="center"/>
            <w:hideMark/>
          </w:tcPr>
          <w:p w14:paraId="1B3515C1" w14:textId="77777777" w:rsidR="0056156F" w:rsidRPr="00204AFA" w:rsidRDefault="0056156F" w:rsidP="006D3672">
            <w:pPr>
              <w:pStyle w:val="TableContents"/>
            </w:pPr>
            <w:r w:rsidRPr="00204AFA">
              <w:t>CENS</w:t>
            </w:r>
          </w:p>
        </w:tc>
        <w:tc>
          <w:tcPr>
            <w:tcW w:w="0" w:type="auto"/>
            <w:shd w:val="clear" w:color="auto" w:fill="D9D9D9" w:themeFill="background1" w:themeFillShade="D9"/>
            <w:noWrap/>
            <w:vAlign w:val="center"/>
            <w:hideMark/>
          </w:tcPr>
          <w:p w14:paraId="5E903BDE" w14:textId="77777777" w:rsidR="0056156F" w:rsidRPr="00204AFA" w:rsidRDefault="0056156F" w:rsidP="006D3672">
            <w:pPr>
              <w:pStyle w:val="TableContents"/>
            </w:pPr>
            <w:r w:rsidRPr="00204AFA">
              <w:t>DOM1</w:t>
            </w:r>
          </w:p>
        </w:tc>
        <w:tc>
          <w:tcPr>
            <w:tcW w:w="0" w:type="auto"/>
            <w:shd w:val="clear" w:color="auto" w:fill="D9D9D9" w:themeFill="background1" w:themeFillShade="D9"/>
            <w:noWrap/>
            <w:vAlign w:val="center"/>
            <w:hideMark/>
          </w:tcPr>
          <w:p w14:paraId="5E559AAC" w14:textId="77777777" w:rsidR="0056156F" w:rsidRPr="00204AFA" w:rsidRDefault="0056156F" w:rsidP="006D3672">
            <w:pPr>
              <w:pStyle w:val="TableContents"/>
            </w:pPr>
            <w:r w:rsidRPr="00204AFA">
              <w:t>X1</w:t>
            </w:r>
          </w:p>
        </w:tc>
        <w:tc>
          <w:tcPr>
            <w:tcW w:w="0" w:type="auto"/>
            <w:shd w:val="clear" w:color="auto" w:fill="D9D9D9" w:themeFill="background1" w:themeFillShade="D9"/>
            <w:noWrap/>
            <w:vAlign w:val="center"/>
            <w:hideMark/>
          </w:tcPr>
          <w:p w14:paraId="151BAF53" w14:textId="77777777" w:rsidR="0056156F" w:rsidRPr="00204AFA" w:rsidRDefault="0056156F" w:rsidP="006D3672">
            <w:pPr>
              <w:pStyle w:val="TableContents"/>
            </w:pPr>
            <w:r w:rsidRPr="00204AFA">
              <w:t>X2</w:t>
            </w:r>
          </w:p>
        </w:tc>
      </w:tr>
      <w:tr w:rsidR="0056156F" w:rsidRPr="00204AFA" w14:paraId="11D6A022" w14:textId="77777777" w:rsidTr="00BF1D42">
        <w:trPr>
          <w:jc w:val="center"/>
        </w:trPr>
        <w:tc>
          <w:tcPr>
            <w:tcW w:w="0" w:type="auto"/>
            <w:shd w:val="clear" w:color="auto" w:fill="auto"/>
            <w:noWrap/>
            <w:vAlign w:val="center"/>
            <w:hideMark/>
          </w:tcPr>
          <w:p w14:paraId="42E0CABB" w14:textId="77777777" w:rsidR="0056156F" w:rsidRPr="00204AFA" w:rsidRDefault="0056156F" w:rsidP="006D3672">
            <w:pPr>
              <w:pStyle w:val="TableContents"/>
            </w:pPr>
            <w:r w:rsidRPr="00204AFA">
              <w:t>1*4238</w:t>
            </w:r>
          </w:p>
        </w:tc>
        <w:tc>
          <w:tcPr>
            <w:tcW w:w="0" w:type="auto"/>
            <w:shd w:val="clear" w:color="auto" w:fill="auto"/>
            <w:noWrap/>
            <w:vAlign w:val="center"/>
            <w:hideMark/>
          </w:tcPr>
          <w:p w14:paraId="44CE2DB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4BBBD43" w14:textId="77777777" w:rsidR="0056156F" w:rsidRPr="00204AFA" w:rsidRDefault="0056156F" w:rsidP="006D3672">
            <w:pPr>
              <w:pStyle w:val="TableContents"/>
            </w:pPr>
            <w:r w:rsidRPr="00204AFA">
              <w:t>73.5981</w:t>
            </w:r>
          </w:p>
        </w:tc>
        <w:tc>
          <w:tcPr>
            <w:tcW w:w="0" w:type="auto"/>
            <w:shd w:val="clear" w:color="auto" w:fill="auto"/>
            <w:noWrap/>
            <w:vAlign w:val="center"/>
            <w:hideMark/>
          </w:tcPr>
          <w:p w14:paraId="215884A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BE53E2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48D3476"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3822366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38D2B3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9BEA542" w14:textId="77777777" w:rsidR="0056156F" w:rsidRPr="00204AFA" w:rsidRDefault="0056156F" w:rsidP="006D3672">
            <w:pPr>
              <w:pStyle w:val="TableContents"/>
            </w:pPr>
            <w:r w:rsidRPr="00204AFA">
              <w:t>4238</w:t>
            </w:r>
          </w:p>
        </w:tc>
      </w:tr>
      <w:tr w:rsidR="0056156F" w:rsidRPr="00204AFA" w14:paraId="5D206386" w14:textId="77777777" w:rsidTr="00BF1D42">
        <w:trPr>
          <w:jc w:val="center"/>
        </w:trPr>
        <w:tc>
          <w:tcPr>
            <w:tcW w:w="0" w:type="auto"/>
            <w:shd w:val="clear" w:color="auto" w:fill="auto"/>
            <w:noWrap/>
            <w:vAlign w:val="center"/>
            <w:hideMark/>
          </w:tcPr>
          <w:p w14:paraId="71C9F2F1" w14:textId="77777777" w:rsidR="0056156F" w:rsidRPr="00204AFA" w:rsidRDefault="0056156F" w:rsidP="006D3672">
            <w:pPr>
              <w:pStyle w:val="TableContents"/>
            </w:pPr>
            <w:r w:rsidRPr="00204AFA">
              <w:t>1*4543</w:t>
            </w:r>
          </w:p>
        </w:tc>
        <w:tc>
          <w:tcPr>
            <w:tcW w:w="0" w:type="auto"/>
            <w:shd w:val="clear" w:color="auto" w:fill="auto"/>
            <w:noWrap/>
            <w:vAlign w:val="center"/>
            <w:hideMark/>
          </w:tcPr>
          <w:p w14:paraId="6B7A0966"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43C78604" w14:textId="77777777" w:rsidR="0056156F" w:rsidRPr="00204AFA" w:rsidRDefault="0056156F" w:rsidP="006D3672">
            <w:pPr>
              <w:pStyle w:val="TableContents"/>
            </w:pPr>
            <w:r w:rsidRPr="00204AFA">
              <w:t>106.8469</w:t>
            </w:r>
          </w:p>
        </w:tc>
        <w:tc>
          <w:tcPr>
            <w:tcW w:w="0" w:type="auto"/>
            <w:shd w:val="clear" w:color="auto" w:fill="auto"/>
            <w:noWrap/>
            <w:vAlign w:val="center"/>
            <w:hideMark/>
          </w:tcPr>
          <w:p w14:paraId="586D19F3" w14:textId="77777777" w:rsidR="0056156F" w:rsidRPr="00204AFA" w:rsidRDefault="0056156F" w:rsidP="006D3672">
            <w:pPr>
              <w:pStyle w:val="TableContents"/>
            </w:pPr>
            <w:r w:rsidRPr="00204AFA">
              <w:t>16.6881</w:t>
            </w:r>
          </w:p>
        </w:tc>
        <w:tc>
          <w:tcPr>
            <w:tcW w:w="0" w:type="auto"/>
            <w:shd w:val="clear" w:color="auto" w:fill="auto"/>
            <w:noWrap/>
            <w:vAlign w:val="center"/>
            <w:hideMark/>
          </w:tcPr>
          <w:p w14:paraId="6C89589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C188679"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3EBC646"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72217B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1F4885E" w14:textId="77777777" w:rsidR="0056156F" w:rsidRPr="00204AFA" w:rsidRDefault="0056156F" w:rsidP="006D3672">
            <w:pPr>
              <w:pStyle w:val="TableContents"/>
            </w:pPr>
            <w:r w:rsidRPr="00204AFA">
              <w:t>4543</w:t>
            </w:r>
          </w:p>
        </w:tc>
      </w:tr>
      <w:tr w:rsidR="0056156F" w:rsidRPr="00204AFA" w14:paraId="73D463C0" w14:textId="77777777" w:rsidTr="00BF1D42">
        <w:trPr>
          <w:jc w:val="center"/>
        </w:trPr>
        <w:tc>
          <w:tcPr>
            <w:tcW w:w="0" w:type="auto"/>
            <w:shd w:val="clear" w:color="auto" w:fill="auto"/>
            <w:noWrap/>
            <w:vAlign w:val="center"/>
            <w:hideMark/>
          </w:tcPr>
          <w:p w14:paraId="3E9702AB" w14:textId="77777777" w:rsidR="0056156F" w:rsidRPr="00204AFA" w:rsidRDefault="0056156F" w:rsidP="006D3672">
            <w:pPr>
              <w:pStyle w:val="TableContents"/>
            </w:pPr>
            <w:r w:rsidRPr="00204AFA">
              <w:t>101*311</w:t>
            </w:r>
          </w:p>
        </w:tc>
        <w:tc>
          <w:tcPr>
            <w:tcW w:w="0" w:type="auto"/>
            <w:shd w:val="clear" w:color="auto" w:fill="auto"/>
            <w:noWrap/>
            <w:vAlign w:val="center"/>
            <w:hideMark/>
          </w:tcPr>
          <w:p w14:paraId="424E1EAE"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49FBDAC4" w14:textId="77777777" w:rsidR="0056156F" w:rsidRPr="00204AFA" w:rsidRDefault="0056156F" w:rsidP="006D3672">
            <w:pPr>
              <w:pStyle w:val="TableContents"/>
            </w:pPr>
            <w:r w:rsidRPr="00204AFA">
              <w:t>342.748</w:t>
            </w:r>
          </w:p>
        </w:tc>
        <w:tc>
          <w:tcPr>
            <w:tcW w:w="0" w:type="auto"/>
            <w:shd w:val="clear" w:color="auto" w:fill="auto"/>
            <w:noWrap/>
            <w:vAlign w:val="center"/>
            <w:hideMark/>
          </w:tcPr>
          <w:p w14:paraId="5E047E13" w14:textId="77777777" w:rsidR="0056156F" w:rsidRPr="00204AFA" w:rsidRDefault="0056156F" w:rsidP="006D3672">
            <w:pPr>
              <w:pStyle w:val="TableContents"/>
            </w:pPr>
            <w:r w:rsidRPr="00204AFA">
              <w:t>4.947</w:t>
            </w:r>
          </w:p>
        </w:tc>
        <w:tc>
          <w:tcPr>
            <w:tcW w:w="0" w:type="auto"/>
            <w:shd w:val="clear" w:color="auto" w:fill="auto"/>
            <w:noWrap/>
            <w:vAlign w:val="center"/>
            <w:hideMark/>
          </w:tcPr>
          <w:p w14:paraId="6D6575D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65C7BD"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3AC7E6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B79AF47"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645EE50" w14:textId="77777777" w:rsidR="0056156F" w:rsidRPr="00204AFA" w:rsidRDefault="0056156F" w:rsidP="006D3672">
            <w:pPr>
              <w:pStyle w:val="TableContents"/>
            </w:pPr>
            <w:r w:rsidRPr="00204AFA">
              <w:t>311</w:t>
            </w:r>
          </w:p>
        </w:tc>
      </w:tr>
      <w:tr w:rsidR="0056156F" w:rsidRPr="00204AFA" w14:paraId="7A680B40" w14:textId="77777777" w:rsidTr="00BF1D42">
        <w:trPr>
          <w:jc w:val="center"/>
        </w:trPr>
        <w:tc>
          <w:tcPr>
            <w:tcW w:w="0" w:type="auto"/>
            <w:shd w:val="clear" w:color="auto" w:fill="auto"/>
            <w:noWrap/>
            <w:vAlign w:val="center"/>
            <w:hideMark/>
          </w:tcPr>
          <w:p w14:paraId="3603C425" w14:textId="77777777" w:rsidR="0056156F" w:rsidRPr="00204AFA" w:rsidRDefault="0056156F" w:rsidP="006D3672">
            <w:pPr>
              <w:pStyle w:val="TableContents"/>
            </w:pPr>
            <w:r w:rsidRPr="00204AFA">
              <w:t>101*321</w:t>
            </w:r>
          </w:p>
        </w:tc>
        <w:tc>
          <w:tcPr>
            <w:tcW w:w="0" w:type="auto"/>
            <w:shd w:val="clear" w:color="auto" w:fill="auto"/>
            <w:noWrap/>
            <w:vAlign w:val="center"/>
            <w:hideMark/>
          </w:tcPr>
          <w:p w14:paraId="4988A1F9"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19BAA1D4" w14:textId="77777777" w:rsidR="0056156F" w:rsidRPr="00204AFA" w:rsidRDefault="0056156F" w:rsidP="006D3672">
            <w:pPr>
              <w:pStyle w:val="TableContents"/>
            </w:pPr>
            <w:r w:rsidRPr="00204AFA">
              <w:t>135.187</w:t>
            </w:r>
          </w:p>
        </w:tc>
        <w:tc>
          <w:tcPr>
            <w:tcW w:w="0" w:type="auto"/>
            <w:shd w:val="clear" w:color="auto" w:fill="auto"/>
            <w:noWrap/>
            <w:vAlign w:val="center"/>
            <w:hideMark/>
          </w:tcPr>
          <w:p w14:paraId="27DF09B9" w14:textId="77777777" w:rsidR="0056156F" w:rsidRPr="00204AFA" w:rsidRDefault="0056156F" w:rsidP="006D3672">
            <w:pPr>
              <w:pStyle w:val="TableContents"/>
            </w:pPr>
            <w:r w:rsidRPr="00204AFA">
              <w:t>6.462</w:t>
            </w:r>
          </w:p>
        </w:tc>
        <w:tc>
          <w:tcPr>
            <w:tcW w:w="0" w:type="auto"/>
            <w:shd w:val="clear" w:color="auto" w:fill="auto"/>
            <w:noWrap/>
            <w:vAlign w:val="center"/>
            <w:hideMark/>
          </w:tcPr>
          <w:p w14:paraId="3284D18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C670149"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6A90DD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E839232"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88C5365" w14:textId="77777777" w:rsidR="0056156F" w:rsidRPr="00204AFA" w:rsidRDefault="0056156F" w:rsidP="006D3672">
            <w:pPr>
              <w:pStyle w:val="TableContents"/>
            </w:pPr>
            <w:r w:rsidRPr="00204AFA">
              <w:t>321</w:t>
            </w:r>
          </w:p>
        </w:tc>
      </w:tr>
      <w:tr w:rsidR="0056156F" w:rsidRPr="00204AFA" w14:paraId="45BA9B88" w14:textId="77777777" w:rsidTr="00BF1D42">
        <w:trPr>
          <w:jc w:val="center"/>
        </w:trPr>
        <w:tc>
          <w:tcPr>
            <w:tcW w:w="0" w:type="auto"/>
            <w:shd w:val="clear" w:color="auto" w:fill="auto"/>
            <w:noWrap/>
            <w:vAlign w:val="center"/>
            <w:hideMark/>
          </w:tcPr>
          <w:p w14:paraId="048493FC" w14:textId="77777777" w:rsidR="0056156F" w:rsidRPr="00204AFA" w:rsidRDefault="0056156F" w:rsidP="006D3672">
            <w:pPr>
              <w:pStyle w:val="TableContents"/>
            </w:pPr>
            <w:r w:rsidRPr="00204AFA">
              <w:t>101*323</w:t>
            </w:r>
          </w:p>
        </w:tc>
        <w:tc>
          <w:tcPr>
            <w:tcW w:w="0" w:type="auto"/>
            <w:shd w:val="clear" w:color="auto" w:fill="auto"/>
            <w:noWrap/>
            <w:vAlign w:val="center"/>
            <w:hideMark/>
          </w:tcPr>
          <w:p w14:paraId="6D2DD63A"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12806B4E" w14:textId="77777777" w:rsidR="0056156F" w:rsidRPr="00204AFA" w:rsidRDefault="0056156F" w:rsidP="006D3672">
            <w:pPr>
              <w:pStyle w:val="TableContents"/>
            </w:pPr>
            <w:r w:rsidRPr="00204AFA">
              <w:t>72.74363</w:t>
            </w:r>
          </w:p>
        </w:tc>
        <w:tc>
          <w:tcPr>
            <w:tcW w:w="0" w:type="auto"/>
            <w:shd w:val="clear" w:color="auto" w:fill="auto"/>
            <w:noWrap/>
            <w:vAlign w:val="center"/>
            <w:hideMark/>
          </w:tcPr>
          <w:p w14:paraId="63A1491B" w14:textId="77777777" w:rsidR="0056156F" w:rsidRPr="00204AFA" w:rsidRDefault="0056156F" w:rsidP="006D3672">
            <w:pPr>
              <w:pStyle w:val="TableContents"/>
            </w:pPr>
            <w:r w:rsidRPr="00204AFA">
              <w:t>3.116371</w:t>
            </w:r>
          </w:p>
        </w:tc>
        <w:tc>
          <w:tcPr>
            <w:tcW w:w="0" w:type="auto"/>
            <w:shd w:val="clear" w:color="auto" w:fill="auto"/>
            <w:noWrap/>
            <w:vAlign w:val="center"/>
            <w:hideMark/>
          </w:tcPr>
          <w:p w14:paraId="3D7E6C5F"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6105101"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B005AB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7A43581"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01A583B6" w14:textId="77777777" w:rsidR="0056156F" w:rsidRPr="00204AFA" w:rsidRDefault="0056156F" w:rsidP="006D3672">
            <w:pPr>
              <w:pStyle w:val="TableContents"/>
            </w:pPr>
            <w:r w:rsidRPr="00204AFA">
              <w:t>323</w:t>
            </w:r>
          </w:p>
        </w:tc>
      </w:tr>
      <w:tr w:rsidR="0056156F" w:rsidRPr="00204AFA" w14:paraId="0117D285" w14:textId="77777777" w:rsidTr="00BF1D42">
        <w:trPr>
          <w:jc w:val="center"/>
        </w:trPr>
        <w:tc>
          <w:tcPr>
            <w:tcW w:w="0" w:type="auto"/>
            <w:shd w:val="clear" w:color="auto" w:fill="auto"/>
            <w:noWrap/>
            <w:vAlign w:val="center"/>
            <w:hideMark/>
          </w:tcPr>
          <w:p w14:paraId="22ED9603" w14:textId="77777777" w:rsidR="0056156F" w:rsidRPr="00204AFA" w:rsidRDefault="0056156F" w:rsidP="006D3672">
            <w:pPr>
              <w:pStyle w:val="TableContents"/>
            </w:pPr>
            <w:r w:rsidRPr="00204AFA">
              <w:t>101*325</w:t>
            </w:r>
          </w:p>
        </w:tc>
        <w:tc>
          <w:tcPr>
            <w:tcW w:w="0" w:type="auto"/>
            <w:shd w:val="clear" w:color="auto" w:fill="auto"/>
            <w:noWrap/>
            <w:vAlign w:val="center"/>
            <w:hideMark/>
          </w:tcPr>
          <w:p w14:paraId="0FA0BBB9"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244E5863" w14:textId="77777777" w:rsidR="0056156F" w:rsidRPr="00204AFA" w:rsidRDefault="0056156F" w:rsidP="006D3672">
            <w:pPr>
              <w:pStyle w:val="TableContents"/>
            </w:pPr>
            <w:r w:rsidRPr="00204AFA">
              <w:t>107.4553</w:t>
            </w:r>
          </w:p>
        </w:tc>
        <w:tc>
          <w:tcPr>
            <w:tcW w:w="0" w:type="auto"/>
            <w:shd w:val="clear" w:color="auto" w:fill="auto"/>
            <w:noWrap/>
            <w:vAlign w:val="center"/>
            <w:hideMark/>
          </w:tcPr>
          <w:p w14:paraId="6CA19FEF" w14:textId="77777777" w:rsidR="0056156F" w:rsidRPr="00204AFA" w:rsidRDefault="0056156F" w:rsidP="006D3672">
            <w:pPr>
              <w:pStyle w:val="TableContents"/>
            </w:pPr>
            <w:r w:rsidRPr="00204AFA">
              <w:t>65.53779</w:t>
            </w:r>
          </w:p>
        </w:tc>
        <w:tc>
          <w:tcPr>
            <w:tcW w:w="0" w:type="auto"/>
            <w:shd w:val="clear" w:color="auto" w:fill="auto"/>
            <w:noWrap/>
            <w:vAlign w:val="center"/>
            <w:hideMark/>
          </w:tcPr>
          <w:p w14:paraId="0F81891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774F52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CEE6D3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1E04406"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39E75BE" w14:textId="77777777" w:rsidR="0056156F" w:rsidRPr="00204AFA" w:rsidRDefault="0056156F" w:rsidP="006D3672">
            <w:pPr>
              <w:pStyle w:val="TableContents"/>
            </w:pPr>
            <w:r w:rsidRPr="00204AFA">
              <w:t>325</w:t>
            </w:r>
          </w:p>
        </w:tc>
      </w:tr>
      <w:tr w:rsidR="0056156F" w:rsidRPr="00204AFA" w14:paraId="71904524" w14:textId="77777777" w:rsidTr="00BF1D42">
        <w:trPr>
          <w:jc w:val="center"/>
        </w:trPr>
        <w:tc>
          <w:tcPr>
            <w:tcW w:w="0" w:type="auto"/>
            <w:shd w:val="clear" w:color="auto" w:fill="auto"/>
            <w:noWrap/>
            <w:vAlign w:val="center"/>
            <w:hideMark/>
          </w:tcPr>
          <w:p w14:paraId="09F3D94A" w14:textId="77777777" w:rsidR="0056156F" w:rsidRPr="00204AFA" w:rsidRDefault="0056156F" w:rsidP="006D3672">
            <w:pPr>
              <w:pStyle w:val="TableContents"/>
            </w:pPr>
            <w:r w:rsidRPr="00204AFA">
              <w:t>101*326</w:t>
            </w:r>
          </w:p>
        </w:tc>
        <w:tc>
          <w:tcPr>
            <w:tcW w:w="0" w:type="auto"/>
            <w:shd w:val="clear" w:color="auto" w:fill="auto"/>
            <w:noWrap/>
            <w:vAlign w:val="center"/>
            <w:hideMark/>
          </w:tcPr>
          <w:p w14:paraId="6AE39C5C"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8F26EC5" w14:textId="77777777" w:rsidR="0056156F" w:rsidRPr="00204AFA" w:rsidRDefault="0056156F" w:rsidP="006D3672">
            <w:pPr>
              <w:pStyle w:val="TableContents"/>
            </w:pPr>
            <w:r w:rsidRPr="00204AFA">
              <w:t>425.939</w:t>
            </w:r>
          </w:p>
        </w:tc>
        <w:tc>
          <w:tcPr>
            <w:tcW w:w="0" w:type="auto"/>
            <w:shd w:val="clear" w:color="auto" w:fill="auto"/>
            <w:noWrap/>
            <w:vAlign w:val="center"/>
            <w:hideMark/>
          </w:tcPr>
          <w:p w14:paraId="479048A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5409E7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B0B121F"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12C2E42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9B7DBE0"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D7AF830" w14:textId="77777777" w:rsidR="0056156F" w:rsidRPr="00204AFA" w:rsidRDefault="0056156F" w:rsidP="006D3672">
            <w:pPr>
              <w:pStyle w:val="TableContents"/>
            </w:pPr>
            <w:r w:rsidRPr="00204AFA">
              <w:t>326</w:t>
            </w:r>
          </w:p>
        </w:tc>
      </w:tr>
      <w:tr w:rsidR="0056156F" w:rsidRPr="00204AFA" w14:paraId="684AE0E0" w14:textId="77777777" w:rsidTr="00BF1D42">
        <w:trPr>
          <w:jc w:val="center"/>
        </w:trPr>
        <w:tc>
          <w:tcPr>
            <w:tcW w:w="0" w:type="auto"/>
            <w:shd w:val="clear" w:color="auto" w:fill="auto"/>
            <w:noWrap/>
            <w:vAlign w:val="center"/>
            <w:hideMark/>
          </w:tcPr>
          <w:p w14:paraId="46B97216" w14:textId="77777777" w:rsidR="0056156F" w:rsidRPr="00204AFA" w:rsidRDefault="0056156F" w:rsidP="006D3672">
            <w:pPr>
              <w:pStyle w:val="TableContents"/>
            </w:pPr>
            <w:r w:rsidRPr="00204AFA">
              <w:t>101*327</w:t>
            </w:r>
          </w:p>
        </w:tc>
        <w:tc>
          <w:tcPr>
            <w:tcW w:w="0" w:type="auto"/>
            <w:shd w:val="clear" w:color="auto" w:fill="auto"/>
            <w:noWrap/>
            <w:vAlign w:val="center"/>
            <w:hideMark/>
          </w:tcPr>
          <w:p w14:paraId="535A8125"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52194966" w14:textId="77777777" w:rsidR="0056156F" w:rsidRPr="00204AFA" w:rsidRDefault="0056156F" w:rsidP="006D3672">
            <w:pPr>
              <w:pStyle w:val="TableContents"/>
            </w:pPr>
            <w:r w:rsidRPr="00204AFA">
              <w:t>1.718205</w:t>
            </w:r>
          </w:p>
        </w:tc>
        <w:tc>
          <w:tcPr>
            <w:tcW w:w="0" w:type="auto"/>
            <w:shd w:val="clear" w:color="auto" w:fill="auto"/>
            <w:noWrap/>
            <w:vAlign w:val="center"/>
            <w:hideMark/>
          </w:tcPr>
          <w:p w14:paraId="2F21A98B" w14:textId="77777777" w:rsidR="0056156F" w:rsidRPr="00204AFA" w:rsidRDefault="0056156F" w:rsidP="006D3672">
            <w:pPr>
              <w:pStyle w:val="TableContents"/>
            </w:pPr>
            <w:r w:rsidRPr="00204AFA">
              <w:t>0.088995</w:t>
            </w:r>
          </w:p>
        </w:tc>
        <w:tc>
          <w:tcPr>
            <w:tcW w:w="0" w:type="auto"/>
            <w:shd w:val="clear" w:color="auto" w:fill="auto"/>
            <w:noWrap/>
            <w:vAlign w:val="center"/>
            <w:hideMark/>
          </w:tcPr>
          <w:p w14:paraId="39720B0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71D8A4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34E4F8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E4E05C6"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2405007" w14:textId="77777777" w:rsidR="0056156F" w:rsidRPr="00204AFA" w:rsidRDefault="0056156F" w:rsidP="006D3672">
            <w:pPr>
              <w:pStyle w:val="TableContents"/>
            </w:pPr>
            <w:r w:rsidRPr="00204AFA">
              <w:t>327</w:t>
            </w:r>
          </w:p>
        </w:tc>
      </w:tr>
      <w:tr w:rsidR="0056156F" w:rsidRPr="00204AFA" w14:paraId="30E09658" w14:textId="77777777" w:rsidTr="00BF1D42">
        <w:trPr>
          <w:jc w:val="center"/>
        </w:trPr>
        <w:tc>
          <w:tcPr>
            <w:tcW w:w="0" w:type="auto"/>
            <w:shd w:val="clear" w:color="auto" w:fill="auto"/>
            <w:noWrap/>
            <w:vAlign w:val="center"/>
            <w:hideMark/>
          </w:tcPr>
          <w:p w14:paraId="1BA1E464" w14:textId="77777777" w:rsidR="0056156F" w:rsidRPr="00204AFA" w:rsidRDefault="0056156F" w:rsidP="006D3672">
            <w:pPr>
              <w:pStyle w:val="TableContents"/>
            </w:pPr>
            <w:r w:rsidRPr="00204AFA">
              <w:t>101*331</w:t>
            </w:r>
          </w:p>
        </w:tc>
        <w:tc>
          <w:tcPr>
            <w:tcW w:w="0" w:type="auto"/>
            <w:shd w:val="clear" w:color="auto" w:fill="auto"/>
            <w:noWrap/>
            <w:vAlign w:val="center"/>
            <w:hideMark/>
          </w:tcPr>
          <w:p w14:paraId="2CC3A333"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58B151" w14:textId="77777777" w:rsidR="0056156F" w:rsidRPr="00204AFA" w:rsidRDefault="0056156F" w:rsidP="006D3672">
            <w:pPr>
              <w:pStyle w:val="TableContents"/>
            </w:pPr>
            <w:r w:rsidRPr="00204AFA">
              <w:t>410.253</w:t>
            </w:r>
          </w:p>
        </w:tc>
        <w:tc>
          <w:tcPr>
            <w:tcW w:w="0" w:type="auto"/>
            <w:shd w:val="clear" w:color="auto" w:fill="auto"/>
            <w:noWrap/>
            <w:vAlign w:val="center"/>
            <w:hideMark/>
          </w:tcPr>
          <w:p w14:paraId="2D976FCE"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5A90396"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FFB4B7C"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468BC48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AFEC814"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B4E9616" w14:textId="77777777" w:rsidR="0056156F" w:rsidRPr="00204AFA" w:rsidRDefault="0056156F" w:rsidP="006D3672">
            <w:pPr>
              <w:pStyle w:val="TableContents"/>
            </w:pPr>
            <w:r w:rsidRPr="00204AFA">
              <w:t>331</w:t>
            </w:r>
          </w:p>
        </w:tc>
      </w:tr>
      <w:tr w:rsidR="0056156F" w:rsidRPr="00204AFA" w14:paraId="660D5A00" w14:textId="77777777" w:rsidTr="00BF1D42">
        <w:trPr>
          <w:jc w:val="center"/>
        </w:trPr>
        <w:tc>
          <w:tcPr>
            <w:tcW w:w="0" w:type="auto"/>
            <w:shd w:val="clear" w:color="auto" w:fill="auto"/>
            <w:noWrap/>
            <w:vAlign w:val="center"/>
            <w:hideMark/>
          </w:tcPr>
          <w:p w14:paraId="32F48B55" w14:textId="77777777" w:rsidR="0056156F" w:rsidRPr="00204AFA" w:rsidRDefault="0056156F" w:rsidP="006D3672">
            <w:pPr>
              <w:pStyle w:val="TableContents"/>
            </w:pPr>
            <w:r w:rsidRPr="00204AFA">
              <w:t>101*336</w:t>
            </w:r>
          </w:p>
        </w:tc>
        <w:tc>
          <w:tcPr>
            <w:tcW w:w="0" w:type="auto"/>
            <w:shd w:val="clear" w:color="auto" w:fill="auto"/>
            <w:noWrap/>
            <w:vAlign w:val="center"/>
            <w:hideMark/>
          </w:tcPr>
          <w:p w14:paraId="6A91FBCA"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7D757242" w14:textId="77777777" w:rsidR="0056156F" w:rsidRPr="00204AFA" w:rsidRDefault="0056156F" w:rsidP="006D3672">
            <w:pPr>
              <w:pStyle w:val="TableContents"/>
            </w:pPr>
            <w:r w:rsidRPr="00204AFA">
              <w:t>63.59713</w:t>
            </w:r>
          </w:p>
        </w:tc>
        <w:tc>
          <w:tcPr>
            <w:tcW w:w="0" w:type="auto"/>
            <w:shd w:val="clear" w:color="auto" w:fill="auto"/>
            <w:noWrap/>
            <w:vAlign w:val="center"/>
            <w:hideMark/>
          </w:tcPr>
          <w:p w14:paraId="1DAD542D" w14:textId="77777777" w:rsidR="0056156F" w:rsidRPr="00204AFA" w:rsidRDefault="0056156F" w:rsidP="006D3672">
            <w:pPr>
              <w:pStyle w:val="TableContents"/>
            </w:pPr>
            <w:r w:rsidRPr="00204AFA">
              <w:t>1.914006</w:t>
            </w:r>
          </w:p>
        </w:tc>
        <w:tc>
          <w:tcPr>
            <w:tcW w:w="0" w:type="auto"/>
            <w:shd w:val="clear" w:color="auto" w:fill="auto"/>
            <w:noWrap/>
            <w:vAlign w:val="center"/>
            <w:hideMark/>
          </w:tcPr>
          <w:p w14:paraId="1D83021D"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5F4DC1D"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DAD2C9C"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79541F9"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410DD7A" w14:textId="77777777" w:rsidR="0056156F" w:rsidRPr="00204AFA" w:rsidRDefault="0056156F" w:rsidP="006D3672">
            <w:pPr>
              <w:pStyle w:val="TableContents"/>
            </w:pPr>
            <w:r w:rsidRPr="00204AFA">
              <w:t>336</w:t>
            </w:r>
          </w:p>
        </w:tc>
      </w:tr>
      <w:tr w:rsidR="0056156F" w:rsidRPr="00204AFA" w14:paraId="4E5A4B67" w14:textId="77777777" w:rsidTr="00BF1D42">
        <w:trPr>
          <w:jc w:val="center"/>
        </w:trPr>
        <w:tc>
          <w:tcPr>
            <w:tcW w:w="0" w:type="auto"/>
            <w:shd w:val="clear" w:color="auto" w:fill="auto"/>
            <w:noWrap/>
            <w:vAlign w:val="center"/>
            <w:hideMark/>
          </w:tcPr>
          <w:p w14:paraId="2942932F" w14:textId="77777777" w:rsidR="0056156F" w:rsidRPr="00204AFA" w:rsidRDefault="0056156F" w:rsidP="006D3672">
            <w:pPr>
              <w:pStyle w:val="TableContents"/>
            </w:pPr>
            <w:r w:rsidRPr="00204AFA">
              <w:t>101*337</w:t>
            </w:r>
          </w:p>
        </w:tc>
        <w:tc>
          <w:tcPr>
            <w:tcW w:w="0" w:type="auto"/>
            <w:shd w:val="clear" w:color="auto" w:fill="auto"/>
            <w:noWrap/>
            <w:vAlign w:val="center"/>
            <w:hideMark/>
          </w:tcPr>
          <w:p w14:paraId="7A153C1A" w14:textId="77777777" w:rsidR="0056156F" w:rsidRPr="00204AFA" w:rsidRDefault="0056156F" w:rsidP="006D3672">
            <w:pPr>
              <w:pStyle w:val="TableContents"/>
            </w:pPr>
            <w:r w:rsidRPr="00204AFA">
              <w:t>2</w:t>
            </w:r>
          </w:p>
        </w:tc>
        <w:tc>
          <w:tcPr>
            <w:tcW w:w="0" w:type="auto"/>
            <w:shd w:val="clear" w:color="auto" w:fill="auto"/>
            <w:noWrap/>
            <w:vAlign w:val="center"/>
            <w:hideMark/>
          </w:tcPr>
          <w:p w14:paraId="1BAF9CF8" w14:textId="77777777" w:rsidR="0056156F" w:rsidRPr="00204AFA" w:rsidRDefault="0056156F" w:rsidP="006D3672">
            <w:pPr>
              <w:pStyle w:val="TableContents"/>
            </w:pPr>
            <w:r w:rsidRPr="00204AFA">
              <w:t>251.5355</w:t>
            </w:r>
          </w:p>
        </w:tc>
        <w:tc>
          <w:tcPr>
            <w:tcW w:w="0" w:type="auto"/>
            <w:shd w:val="clear" w:color="auto" w:fill="auto"/>
            <w:noWrap/>
            <w:vAlign w:val="center"/>
            <w:hideMark/>
          </w:tcPr>
          <w:p w14:paraId="3B25A2BF" w14:textId="77777777" w:rsidR="0056156F" w:rsidRPr="00204AFA" w:rsidRDefault="0056156F" w:rsidP="006D3672">
            <w:pPr>
              <w:pStyle w:val="TableContents"/>
            </w:pPr>
            <w:r w:rsidRPr="00204AFA">
              <w:t>28.5455</w:t>
            </w:r>
          </w:p>
        </w:tc>
        <w:tc>
          <w:tcPr>
            <w:tcW w:w="0" w:type="auto"/>
            <w:shd w:val="clear" w:color="auto" w:fill="auto"/>
            <w:noWrap/>
            <w:vAlign w:val="center"/>
            <w:hideMark/>
          </w:tcPr>
          <w:p w14:paraId="2DE14C4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73755C5"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60E23F9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2AE08E0"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499759BC" w14:textId="77777777" w:rsidR="0056156F" w:rsidRPr="00204AFA" w:rsidRDefault="0056156F" w:rsidP="006D3672">
            <w:pPr>
              <w:pStyle w:val="TableContents"/>
            </w:pPr>
            <w:r w:rsidRPr="00204AFA">
              <w:t>337</w:t>
            </w:r>
          </w:p>
        </w:tc>
      </w:tr>
      <w:tr w:rsidR="0056156F" w:rsidRPr="00204AFA" w14:paraId="7BCFD51B" w14:textId="77777777" w:rsidTr="00BF1D42">
        <w:trPr>
          <w:jc w:val="center"/>
        </w:trPr>
        <w:tc>
          <w:tcPr>
            <w:tcW w:w="0" w:type="auto"/>
            <w:shd w:val="clear" w:color="auto" w:fill="auto"/>
            <w:noWrap/>
            <w:vAlign w:val="center"/>
            <w:hideMark/>
          </w:tcPr>
          <w:p w14:paraId="790B7A8B" w14:textId="77777777" w:rsidR="0056156F" w:rsidRPr="00204AFA" w:rsidRDefault="0056156F" w:rsidP="006D3672">
            <w:pPr>
              <w:pStyle w:val="TableContents"/>
            </w:pPr>
            <w:r w:rsidRPr="00204AFA">
              <w:t>101*339</w:t>
            </w:r>
          </w:p>
        </w:tc>
        <w:tc>
          <w:tcPr>
            <w:tcW w:w="0" w:type="auto"/>
            <w:shd w:val="clear" w:color="auto" w:fill="auto"/>
            <w:noWrap/>
            <w:vAlign w:val="center"/>
            <w:hideMark/>
          </w:tcPr>
          <w:p w14:paraId="48691551" w14:textId="77777777" w:rsidR="0056156F" w:rsidRPr="00204AFA" w:rsidRDefault="0056156F" w:rsidP="006D3672">
            <w:pPr>
              <w:pStyle w:val="TableContents"/>
            </w:pPr>
            <w:r w:rsidRPr="00204AFA">
              <w:t>4</w:t>
            </w:r>
          </w:p>
        </w:tc>
        <w:tc>
          <w:tcPr>
            <w:tcW w:w="0" w:type="auto"/>
            <w:shd w:val="clear" w:color="auto" w:fill="auto"/>
            <w:noWrap/>
            <w:vAlign w:val="center"/>
            <w:hideMark/>
          </w:tcPr>
          <w:p w14:paraId="026390C8" w14:textId="77777777" w:rsidR="0056156F" w:rsidRPr="00204AFA" w:rsidRDefault="0056156F" w:rsidP="006D3672">
            <w:pPr>
              <w:pStyle w:val="TableContents"/>
            </w:pPr>
            <w:r w:rsidRPr="00204AFA">
              <w:t>129.2472</w:t>
            </w:r>
          </w:p>
        </w:tc>
        <w:tc>
          <w:tcPr>
            <w:tcW w:w="0" w:type="auto"/>
            <w:shd w:val="clear" w:color="auto" w:fill="auto"/>
            <w:noWrap/>
            <w:vAlign w:val="center"/>
            <w:hideMark/>
          </w:tcPr>
          <w:p w14:paraId="40B5FFA7" w14:textId="77777777" w:rsidR="0056156F" w:rsidRPr="00204AFA" w:rsidRDefault="0056156F" w:rsidP="006D3672">
            <w:pPr>
              <w:pStyle w:val="TableContents"/>
            </w:pPr>
            <w:r w:rsidRPr="00204AFA">
              <w:t>89.72297</w:t>
            </w:r>
          </w:p>
        </w:tc>
        <w:tc>
          <w:tcPr>
            <w:tcW w:w="0" w:type="auto"/>
            <w:shd w:val="clear" w:color="auto" w:fill="auto"/>
            <w:noWrap/>
            <w:vAlign w:val="center"/>
            <w:hideMark/>
          </w:tcPr>
          <w:p w14:paraId="211D8FF3"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628257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4D30EA17"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915B3B"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2B65CF56" w14:textId="77777777" w:rsidR="0056156F" w:rsidRPr="00204AFA" w:rsidRDefault="0056156F" w:rsidP="006D3672">
            <w:pPr>
              <w:pStyle w:val="TableContents"/>
            </w:pPr>
            <w:r w:rsidRPr="00204AFA">
              <w:t>339</w:t>
            </w:r>
          </w:p>
        </w:tc>
      </w:tr>
      <w:tr w:rsidR="0056156F" w:rsidRPr="00204AFA" w14:paraId="084D3DD0" w14:textId="77777777" w:rsidTr="00BF1D42">
        <w:trPr>
          <w:jc w:val="center"/>
        </w:trPr>
        <w:tc>
          <w:tcPr>
            <w:tcW w:w="0" w:type="auto"/>
            <w:shd w:val="clear" w:color="auto" w:fill="auto"/>
            <w:noWrap/>
            <w:vAlign w:val="center"/>
            <w:hideMark/>
          </w:tcPr>
          <w:p w14:paraId="6F2F55DB" w14:textId="77777777" w:rsidR="0056156F" w:rsidRPr="00204AFA" w:rsidRDefault="0056156F" w:rsidP="006D3672">
            <w:pPr>
              <w:pStyle w:val="TableContents"/>
            </w:pPr>
            <w:r w:rsidRPr="00204AFA">
              <w:t>101*4231</w:t>
            </w:r>
          </w:p>
        </w:tc>
        <w:tc>
          <w:tcPr>
            <w:tcW w:w="0" w:type="auto"/>
            <w:shd w:val="clear" w:color="auto" w:fill="auto"/>
            <w:noWrap/>
            <w:vAlign w:val="center"/>
            <w:hideMark/>
          </w:tcPr>
          <w:p w14:paraId="05FDA5E1" w14:textId="77777777" w:rsidR="0056156F" w:rsidRPr="00204AFA" w:rsidRDefault="0056156F" w:rsidP="006D3672">
            <w:pPr>
              <w:pStyle w:val="TableContents"/>
            </w:pPr>
            <w:r w:rsidRPr="00204AFA">
              <w:t>6</w:t>
            </w:r>
          </w:p>
        </w:tc>
        <w:tc>
          <w:tcPr>
            <w:tcW w:w="0" w:type="auto"/>
            <w:shd w:val="clear" w:color="auto" w:fill="auto"/>
            <w:noWrap/>
            <w:vAlign w:val="center"/>
            <w:hideMark/>
          </w:tcPr>
          <w:p w14:paraId="6ED14AD4" w14:textId="77777777" w:rsidR="0056156F" w:rsidRPr="00204AFA" w:rsidRDefault="0056156F" w:rsidP="006D3672">
            <w:pPr>
              <w:pStyle w:val="TableContents"/>
            </w:pPr>
            <w:r w:rsidRPr="00204AFA">
              <w:t>4661.042</w:t>
            </w:r>
          </w:p>
        </w:tc>
        <w:tc>
          <w:tcPr>
            <w:tcW w:w="0" w:type="auto"/>
            <w:shd w:val="clear" w:color="auto" w:fill="auto"/>
            <w:noWrap/>
            <w:vAlign w:val="center"/>
            <w:hideMark/>
          </w:tcPr>
          <w:p w14:paraId="6E3099A7" w14:textId="77777777" w:rsidR="0056156F" w:rsidRPr="00204AFA" w:rsidRDefault="0056156F" w:rsidP="006D3672">
            <w:pPr>
              <w:pStyle w:val="TableContents"/>
            </w:pPr>
            <w:r w:rsidRPr="00204AFA">
              <w:t>279.9693</w:t>
            </w:r>
          </w:p>
        </w:tc>
        <w:tc>
          <w:tcPr>
            <w:tcW w:w="0" w:type="auto"/>
            <w:shd w:val="clear" w:color="auto" w:fill="auto"/>
            <w:noWrap/>
            <w:vAlign w:val="center"/>
            <w:hideMark/>
          </w:tcPr>
          <w:p w14:paraId="59839892"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8811173"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A873EA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17B1FED"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B8494CC" w14:textId="77777777" w:rsidR="0056156F" w:rsidRPr="00204AFA" w:rsidRDefault="0056156F" w:rsidP="006D3672">
            <w:pPr>
              <w:pStyle w:val="TableContents"/>
            </w:pPr>
            <w:r w:rsidRPr="00204AFA">
              <w:t>4231</w:t>
            </w:r>
          </w:p>
        </w:tc>
      </w:tr>
      <w:tr w:rsidR="0056156F" w:rsidRPr="00204AFA" w14:paraId="10D6A7E2" w14:textId="77777777" w:rsidTr="00BF1D42">
        <w:trPr>
          <w:jc w:val="center"/>
        </w:trPr>
        <w:tc>
          <w:tcPr>
            <w:tcW w:w="0" w:type="auto"/>
            <w:shd w:val="clear" w:color="auto" w:fill="auto"/>
            <w:noWrap/>
            <w:vAlign w:val="center"/>
            <w:hideMark/>
          </w:tcPr>
          <w:p w14:paraId="16491707" w14:textId="77777777" w:rsidR="0056156F" w:rsidRPr="00204AFA" w:rsidRDefault="0056156F" w:rsidP="006D3672">
            <w:pPr>
              <w:pStyle w:val="TableContents"/>
            </w:pPr>
            <w:r w:rsidRPr="00204AFA">
              <w:t>101*4233</w:t>
            </w:r>
          </w:p>
        </w:tc>
        <w:tc>
          <w:tcPr>
            <w:tcW w:w="0" w:type="auto"/>
            <w:shd w:val="clear" w:color="auto" w:fill="auto"/>
            <w:noWrap/>
            <w:vAlign w:val="center"/>
            <w:hideMark/>
          </w:tcPr>
          <w:p w14:paraId="0D051F71" w14:textId="77777777" w:rsidR="0056156F" w:rsidRPr="00204AFA" w:rsidRDefault="0056156F" w:rsidP="006D3672">
            <w:pPr>
              <w:pStyle w:val="TableContents"/>
            </w:pPr>
            <w:r w:rsidRPr="00204AFA">
              <w:t>9</w:t>
            </w:r>
          </w:p>
        </w:tc>
        <w:tc>
          <w:tcPr>
            <w:tcW w:w="0" w:type="auto"/>
            <w:shd w:val="clear" w:color="auto" w:fill="auto"/>
            <w:noWrap/>
            <w:vAlign w:val="center"/>
            <w:hideMark/>
          </w:tcPr>
          <w:p w14:paraId="1893F8DC" w14:textId="77777777" w:rsidR="0056156F" w:rsidRPr="00204AFA" w:rsidRDefault="0056156F" w:rsidP="006D3672">
            <w:pPr>
              <w:pStyle w:val="TableContents"/>
            </w:pPr>
            <w:r w:rsidRPr="00204AFA">
              <w:t>21.75234</w:t>
            </w:r>
          </w:p>
        </w:tc>
        <w:tc>
          <w:tcPr>
            <w:tcW w:w="0" w:type="auto"/>
            <w:shd w:val="clear" w:color="auto" w:fill="auto"/>
            <w:noWrap/>
            <w:vAlign w:val="center"/>
            <w:hideMark/>
          </w:tcPr>
          <w:p w14:paraId="7FBEDC58" w14:textId="77777777" w:rsidR="0056156F" w:rsidRPr="00204AFA" w:rsidRDefault="0056156F" w:rsidP="006D3672">
            <w:pPr>
              <w:pStyle w:val="TableContents"/>
            </w:pPr>
            <w:r w:rsidRPr="00204AFA">
              <w:t>11.32401</w:t>
            </w:r>
          </w:p>
        </w:tc>
        <w:tc>
          <w:tcPr>
            <w:tcW w:w="0" w:type="auto"/>
            <w:shd w:val="clear" w:color="auto" w:fill="auto"/>
            <w:noWrap/>
            <w:vAlign w:val="center"/>
            <w:hideMark/>
          </w:tcPr>
          <w:p w14:paraId="581826A9"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19003A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CE7EFFB"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8EE6EBC"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1E1B1A8F" w14:textId="77777777" w:rsidR="0056156F" w:rsidRPr="00204AFA" w:rsidRDefault="0056156F" w:rsidP="006D3672">
            <w:pPr>
              <w:pStyle w:val="TableContents"/>
            </w:pPr>
            <w:r w:rsidRPr="00204AFA">
              <w:t>4233</w:t>
            </w:r>
          </w:p>
        </w:tc>
      </w:tr>
      <w:tr w:rsidR="0056156F" w:rsidRPr="00204AFA" w14:paraId="34102439" w14:textId="77777777" w:rsidTr="00BF1D42">
        <w:trPr>
          <w:jc w:val="center"/>
        </w:trPr>
        <w:tc>
          <w:tcPr>
            <w:tcW w:w="0" w:type="auto"/>
            <w:shd w:val="clear" w:color="auto" w:fill="auto"/>
            <w:noWrap/>
            <w:vAlign w:val="center"/>
            <w:hideMark/>
          </w:tcPr>
          <w:p w14:paraId="15F34AF7" w14:textId="77777777" w:rsidR="0056156F" w:rsidRPr="00204AFA" w:rsidRDefault="0056156F" w:rsidP="006D3672">
            <w:pPr>
              <w:pStyle w:val="TableContents"/>
            </w:pPr>
            <w:r w:rsidRPr="00204AFA">
              <w:t>101*4237</w:t>
            </w:r>
          </w:p>
        </w:tc>
        <w:tc>
          <w:tcPr>
            <w:tcW w:w="0" w:type="auto"/>
            <w:shd w:val="clear" w:color="auto" w:fill="auto"/>
            <w:noWrap/>
            <w:vAlign w:val="center"/>
            <w:hideMark/>
          </w:tcPr>
          <w:p w14:paraId="318FB29C"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70C3CC15" w14:textId="77777777" w:rsidR="0056156F" w:rsidRPr="00204AFA" w:rsidRDefault="0056156F" w:rsidP="006D3672">
            <w:pPr>
              <w:pStyle w:val="TableContents"/>
            </w:pPr>
            <w:r w:rsidRPr="00204AFA">
              <w:t>701.8043</w:t>
            </w:r>
          </w:p>
        </w:tc>
        <w:tc>
          <w:tcPr>
            <w:tcW w:w="0" w:type="auto"/>
            <w:shd w:val="clear" w:color="auto" w:fill="auto"/>
            <w:noWrap/>
            <w:vAlign w:val="center"/>
            <w:hideMark/>
          </w:tcPr>
          <w:p w14:paraId="2279316D" w14:textId="77777777" w:rsidR="0056156F" w:rsidRPr="00204AFA" w:rsidRDefault="0056156F" w:rsidP="006D3672">
            <w:pPr>
              <w:pStyle w:val="TableContents"/>
            </w:pPr>
            <w:r w:rsidRPr="00204AFA">
              <w:t>55.90901</w:t>
            </w:r>
          </w:p>
        </w:tc>
        <w:tc>
          <w:tcPr>
            <w:tcW w:w="0" w:type="auto"/>
            <w:shd w:val="clear" w:color="auto" w:fill="auto"/>
            <w:noWrap/>
            <w:vAlign w:val="center"/>
            <w:hideMark/>
          </w:tcPr>
          <w:p w14:paraId="1E69D66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5D51E80E"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A40505B"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05782C9"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384116B0" w14:textId="77777777" w:rsidR="0056156F" w:rsidRPr="00204AFA" w:rsidRDefault="0056156F" w:rsidP="006D3672">
            <w:pPr>
              <w:pStyle w:val="TableContents"/>
            </w:pPr>
            <w:r w:rsidRPr="00204AFA">
              <w:t>4237</w:t>
            </w:r>
          </w:p>
        </w:tc>
      </w:tr>
      <w:tr w:rsidR="0056156F" w:rsidRPr="00204AFA" w14:paraId="68E3AD22" w14:textId="77777777" w:rsidTr="00BF1D42">
        <w:trPr>
          <w:jc w:val="center"/>
        </w:trPr>
        <w:tc>
          <w:tcPr>
            <w:tcW w:w="0" w:type="auto"/>
            <w:shd w:val="clear" w:color="auto" w:fill="auto"/>
            <w:noWrap/>
            <w:vAlign w:val="center"/>
            <w:hideMark/>
          </w:tcPr>
          <w:p w14:paraId="6A4A6F1A" w14:textId="77777777" w:rsidR="0056156F" w:rsidRPr="00204AFA" w:rsidRDefault="0056156F" w:rsidP="006D3672">
            <w:pPr>
              <w:pStyle w:val="TableContents"/>
            </w:pPr>
            <w:r w:rsidRPr="00204AFA">
              <w:t>101*4238</w:t>
            </w:r>
          </w:p>
        </w:tc>
        <w:tc>
          <w:tcPr>
            <w:tcW w:w="0" w:type="auto"/>
            <w:shd w:val="clear" w:color="auto" w:fill="auto"/>
            <w:noWrap/>
            <w:vAlign w:val="center"/>
            <w:hideMark/>
          </w:tcPr>
          <w:p w14:paraId="449534D4" w14:textId="77777777" w:rsidR="0056156F" w:rsidRPr="00204AFA" w:rsidRDefault="0056156F" w:rsidP="006D3672">
            <w:pPr>
              <w:pStyle w:val="TableContents"/>
            </w:pPr>
            <w:r w:rsidRPr="00204AFA">
              <w:t>8</w:t>
            </w:r>
          </w:p>
        </w:tc>
        <w:tc>
          <w:tcPr>
            <w:tcW w:w="0" w:type="auto"/>
            <w:shd w:val="clear" w:color="auto" w:fill="auto"/>
            <w:noWrap/>
            <w:vAlign w:val="center"/>
            <w:hideMark/>
          </w:tcPr>
          <w:p w14:paraId="2B187093" w14:textId="77777777" w:rsidR="0056156F" w:rsidRPr="00204AFA" w:rsidRDefault="0056156F" w:rsidP="006D3672">
            <w:pPr>
              <w:pStyle w:val="TableContents"/>
            </w:pPr>
            <w:r w:rsidRPr="00204AFA">
              <w:t>661.1641</w:t>
            </w:r>
          </w:p>
        </w:tc>
        <w:tc>
          <w:tcPr>
            <w:tcW w:w="0" w:type="auto"/>
            <w:shd w:val="clear" w:color="auto" w:fill="auto"/>
            <w:noWrap/>
            <w:vAlign w:val="center"/>
            <w:hideMark/>
          </w:tcPr>
          <w:p w14:paraId="63A37CC9" w14:textId="77777777" w:rsidR="0056156F" w:rsidRPr="00204AFA" w:rsidRDefault="0056156F" w:rsidP="006D3672">
            <w:pPr>
              <w:pStyle w:val="TableContents"/>
            </w:pPr>
            <w:r w:rsidRPr="00204AFA">
              <w:t>33.56814</w:t>
            </w:r>
          </w:p>
        </w:tc>
        <w:tc>
          <w:tcPr>
            <w:tcW w:w="0" w:type="auto"/>
            <w:shd w:val="clear" w:color="auto" w:fill="auto"/>
            <w:noWrap/>
            <w:vAlign w:val="center"/>
            <w:hideMark/>
          </w:tcPr>
          <w:p w14:paraId="11F70C8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DA77067"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2B8FFA75"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D882894"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B8999F1" w14:textId="77777777" w:rsidR="0056156F" w:rsidRPr="00204AFA" w:rsidRDefault="0056156F" w:rsidP="006D3672">
            <w:pPr>
              <w:pStyle w:val="TableContents"/>
            </w:pPr>
            <w:r w:rsidRPr="00204AFA">
              <w:t>4238</w:t>
            </w:r>
          </w:p>
        </w:tc>
      </w:tr>
      <w:tr w:rsidR="0056156F" w:rsidRPr="00204AFA" w14:paraId="72835EED" w14:textId="77777777" w:rsidTr="00BF1D42">
        <w:trPr>
          <w:jc w:val="center"/>
        </w:trPr>
        <w:tc>
          <w:tcPr>
            <w:tcW w:w="0" w:type="auto"/>
            <w:shd w:val="clear" w:color="auto" w:fill="auto"/>
            <w:noWrap/>
            <w:vAlign w:val="center"/>
            <w:hideMark/>
          </w:tcPr>
          <w:p w14:paraId="0175D17D" w14:textId="77777777" w:rsidR="0056156F" w:rsidRPr="00204AFA" w:rsidRDefault="0056156F" w:rsidP="006D3672">
            <w:pPr>
              <w:pStyle w:val="TableContents"/>
            </w:pPr>
            <w:r w:rsidRPr="00204AFA">
              <w:t>101*4244</w:t>
            </w:r>
          </w:p>
        </w:tc>
        <w:tc>
          <w:tcPr>
            <w:tcW w:w="0" w:type="auto"/>
            <w:shd w:val="clear" w:color="auto" w:fill="auto"/>
            <w:noWrap/>
            <w:vAlign w:val="center"/>
            <w:hideMark/>
          </w:tcPr>
          <w:p w14:paraId="1FF25D9D" w14:textId="77777777" w:rsidR="0056156F" w:rsidRPr="00204AFA" w:rsidRDefault="0056156F" w:rsidP="006D3672">
            <w:pPr>
              <w:pStyle w:val="TableContents"/>
            </w:pPr>
            <w:r w:rsidRPr="00204AFA">
              <w:t>6</w:t>
            </w:r>
          </w:p>
        </w:tc>
        <w:tc>
          <w:tcPr>
            <w:tcW w:w="0" w:type="auto"/>
            <w:shd w:val="clear" w:color="auto" w:fill="auto"/>
            <w:noWrap/>
            <w:vAlign w:val="center"/>
            <w:hideMark/>
          </w:tcPr>
          <w:p w14:paraId="2FFE022A" w14:textId="77777777" w:rsidR="0056156F" w:rsidRPr="00204AFA" w:rsidRDefault="0056156F" w:rsidP="006D3672">
            <w:pPr>
              <w:pStyle w:val="TableContents"/>
            </w:pPr>
            <w:r w:rsidRPr="00204AFA">
              <w:t>454.4305</w:t>
            </w:r>
          </w:p>
        </w:tc>
        <w:tc>
          <w:tcPr>
            <w:tcW w:w="0" w:type="auto"/>
            <w:shd w:val="clear" w:color="auto" w:fill="auto"/>
            <w:noWrap/>
            <w:vAlign w:val="center"/>
            <w:hideMark/>
          </w:tcPr>
          <w:p w14:paraId="3EA5D817" w14:textId="77777777" w:rsidR="0056156F" w:rsidRPr="00204AFA" w:rsidRDefault="0056156F" w:rsidP="006D3672">
            <w:pPr>
              <w:pStyle w:val="TableContents"/>
            </w:pPr>
            <w:r w:rsidRPr="00204AFA">
              <w:t>302.5896</w:t>
            </w:r>
          </w:p>
        </w:tc>
        <w:tc>
          <w:tcPr>
            <w:tcW w:w="0" w:type="auto"/>
            <w:shd w:val="clear" w:color="auto" w:fill="auto"/>
            <w:noWrap/>
            <w:vAlign w:val="center"/>
            <w:hideMark/>
          </w:tcPr>
          <w:p w14:paraId="7B5FCFD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5B57FC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3EF34411"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15870D0E"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790C937F" w14:textId="77777777" w:rsidR="0056156F" w:rsidRPr="00204AFA" w:rsidRDefault="0056156F" w:rsidP="006D3672">
            <w:pPr>
              <w:pStyle w:val="TableContents"/>
            </w:pPr>
            <w:r w:rsidRPr="00204AFA">
              <w:t>4244</w:t>
            </w:r>
          </w:p>
        </w:tc>
      </w:tr>
      <w:tr w:rsidR="0056156F" w:rsidRPr="00204AFA" w14:paraId="6BF4FABC" w14:textId="77777777" w:rsidTr="00BF1D42">
        <w:trPr>
          <w:jc w:val="center"/>
        </w:trPr>
        <w:tc>
          <w:tcPr>
            <w:tcW w:w="0" w:type="auto"/>
            <w:shd w:val="clear" w:color="auto" w:fill="auto"/>
            <w:noWrap/>
            <w:vAlign w:val="center"/>
            <w:hideMark/>
          </w:tcPr>
          <w:p w14:paraId="34DDAA9A" w14:textId="77777777" w:rsidR="0056156F" w:rsidRPr="00204AFA" w:rsidRDefault="0056156F" w:rsidP="006D3672">
            <w:pPr>
              <w:pStyle w:val="TableContents"/>
            </w:pPr>
            <w:r w:rsidRPr="00204AFA">
              <w:t>101*4245</w:t>
            </w:r>
          </w:p>
        </w:tc>
        <w:tc>
          <w:tcPr>
            <w:tcW w:w="0" w:type="auto"/>
            <w:shd w:val="clear" w:color="auto" w:fill="auto"/>
            <w:noWrap/>
            <w:vAlign w:val="center"/>
            <w:hideMark/>
          </w:tcPr>
          <w:p w14:paraId="36E69D34"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4829A3C4" w14:textId="77777777" w:rsidR="0056156F" w:rsidRPr="00204AFA" w:rsidRDefault="0056156F" w:rsidP="006D3672">
            <w:pPr>
              <w:pStyle w:val="TableContents"/>
            </w:pPr>
            <w:r w:rsidRPr="00204AFA">
              <w:t>125.8065</w:t>
            </w:r>
          </w:p>
        </w:tc>
        <w:tc>
          <w:tcPr>
            <w:tcW w:w="0" w:type="auto"/>
            <w:shd w:val="clear" w:color="auto" w:fill="auto"/>
            <w:noWrap/>
            <w:vAlign w:val="center"/>
            <w:hideMark/>
          </w:tcPr>
          <w:p w14:paraId="007C61CF" w14:textId="77777777" w:rsidR="0056156F" w:rsidRPr="00204AFA" w:rsidRDefault="0056156F" w:rsidP="006D3672">
            <w:pPr>
              <w:pStyle w:val="TableContents"/>
            </w:pPr>
            <w:r w:rsidRPr="00204AFA">
              <w:t>116.7259</w:t>
            </w:r>
          </w:p>
        </w:tc>
        <w:tc>
          <w:tcPr>
            <w:tcW w:w="0" w:type="auto"/>
            <w:shd w:val="clear" w:color="auto" w:fill="auto"/>
            <w:noWrap/>
            <w:vAlign w:val="center"/>
            <w:hideMark/>
          </w:tcPr>
          <w:p w14:paraId="3EC1003E"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0D330D4A"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A9188C0"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3C3828C8"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51816463" w14:textId="77777777" w:rsidR="0056156F" w:rsidRPr="00204AFA" w:rsidRDefault="0056156F" w:rsidP="006D3672">
            <w:pPr>
              <w:pStyle w:val="TableContents"/>
            </w:pPr>
            <w:r w:rsidRPr="00204AFA">
              <w:t>4245</w:t>
            </w:r>
          </w:p>
        </w:tc>
      </w:tr>
      <w:tr w:rsidR="0056156F" w:rsidRPr="00204AFA" w14:paraId="4F728896" w14:textId="77777777" w:rsidTr="00BF1D42">
        <w:trPr>
          <w:jc w:val="center"/>
        </w:trPr>
        <w:tc>
          <w:tcPr>
            <w:tcW w:w="0" w:type="auto"/>
            <w:shd w:val="clear" w:color="auto" w:fill="auto"/>
            <w:noWrap/>
            <w:vAlign w:val="center"/>
            <w:hideMark/>
          </w:tcPr>
          <w:p w14:paraId="3043F728" w14:textId="77777777" w:rsidR="0056156F" w:rsidRPr="00204AFA" w:rsidRDefault="0056156F" w:rsidP="006D3672">
            <w:pPr>
              <w:pStyle w:val="TableContents"/>
            </w:pPr>
            <w:r w:rsidRPr="00204AFA">
              <w:t>101*4249</w:t>
            </w:r>
          </w:p>
        </w:tc>
        <w:tc>
          <w:tcPr>
            <w:tcW w:w="0" w:type="auto"/>
            <w:shd w:val="clear" w:color="auto" w:fill="auto"/>
            <w:noWrap/>
            <w:vAlign w:val="center"/>
            <w:hideMark/>
          </w:tcPr>
          <w:p w14:paraId="3A6D92EC"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18AA35F6" w14:textId="77777777" w:rsidR="0056156F" w:rsidRPr="00204AFA" w:rsidRDefault="0056156F" w:rsidP="006D3672">
            <w:pPr>
              <w:pStyle w:val="TableContents"/>
            </w:pPr>
            <w:r w:rsidRPr="00204AFA">
              <w:t>123.6077</w:t>
            </w:r>
          </w:p>
        </w:tc>
        <w:tc>
          <w:tcPr>
            <w:tcW w:w="0" w:type="auto"/>
            <w:shd w:val="clear" w:color="auto" w:fill="auto"/>
            <w:noWrap/>
            <w:vAlign w:val="center"/>
            <w:hideMark/>
          </w:tcPr>
          <w:p w14:paraId="54E4EA1E" w14:textId="77777777" w:rsidR="0056156F" w:rsidRPr="00204AFA" w:rsidRDefault="0056156F" w:rsidP="006D3672">
            <w:pPr>
              <w:pStyle w:val="TableContents"/>
            </w:pPr>
            <w:r w:rsidRPr="00204AFA">
              <w:t>9.917914</w:t>
            </w:r>
          </w:p>
        </w:tc>
        <w:tc>
          <w:tcPr>
            <w:tcW w:w="0" w:type="auto"/>
            <w:shd w:val="clear" w:color="auto" w:fill="auto"/>
            <w:noWrap/>
            <w:vAlign w:val="center"/>
            <w:hideMark/>
          </w:tcPr>
          <w:p w14:paraId="6CF6733D"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5AFCC0B"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04339698"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A24FB77"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07CFF18E" w14:textId="77777777" w:rsidR="0056156F" w:rsidRPr="00204AFA" w:rsidRDefault="0056156F" w:rsidP="006D3672">
            <w:pPr>
              <w:pStyle w:val="TableContents"/>
            </w:pPr>
            <w:r w:rsidRPr="00204AFA">
              <w:t>4249</w:t>
            </w:r>
          </w:p>
        </w:tc>
      </w:tr>
      <w:tr w:rsidR="0056156F" w:rsidRPr="00204AFA" w14:paraId="75ABB884" w14:textId="77777777" w:rsidTr="00BF1D42">
        <w:trPr>
          <w:jc w:val="center"/>
        </w:trPr>
        <w:tc>
          <w:tcPr>
            <w:tcW w:w="0" w:type="auto"/>
            <w:shd w:val="clear" w:color="auto" w:fill="auto"/>
            <w:noWrap/>
            <w:vAlign w:val="center"/>
            <w:hideMark/>
          </w:tcPr>
          <w:p w14:paraId="77EEBE93" w14:textId="77777777" w:rsidR="0056156F" w:rsidRPr="00204AFA" w:rsidRDefault="0056156F" w:rsidP="006D3672">
            <w:pPr>
              <w:pStyle w:val="TableContents"/>
            </w:pPr>
            <w:r w:rsidRPr="00204AFA">
              <w:t>101*4543</w:t>
            </w:r>
          </w:p>
        </w:tc>
        <w:tc>
          <w:tcPr>
            <w:tcW w:w="0" w:type="auto"/>
            <w:shd w:val="clear" w:color="auto" w:fill="auto"/>
            <w:noWrap/>
            <w:vAlign w:val="center"/>
            <w:hideMark/>
          </w:tcPr>
          <w:p w14:paraId="1D1216AC" w14:textId="77777777" w:rsidR="0056156F" w:rsidRPr="00204AFA" w:rsidRDefault="0056156F" w:rsidP="006D3672">
            <w:pPr>
              <w:pStyle w:val="TableContents"/>
            </w:pPr>
            <w:r w:rsidRPr="00204AFA">
              <w:t>4</w:t>
            </w:r>
          </w:p>
        </w:tc>
        <w:tc>
          <w:tcPr>
            <w:tcW w:w="0" w:type="auto"/>
            <w:shd w:val="clear" w:color="auto" w:fill="auto"/>
            <w:noWrap/>
            <w:vAlign w:val="center"/>
            <w:hideMark/>
          </w:tcPr>
          <w:p w14:paraId="59FC9555" w14:textId="77777777" w:rsidR="0056156F" w:rsidRPr="00204AFA" w:rsidRDefault="0056156F" w:rsidP="006D3672">
            <w:pPr>
              <w:pStyle w:val="TableContents"/>
            </w:pPr>
            <w:r w:rsidRPr="00204AFA">
              <w:t>235.6593</w:t>
            </w:r>
          </w:p>
        </w:tc>
        <w:tc>
          <w:tcPr>
            <w:tcW w:w="0" w:type="auto"/>
            <w:shd w:val="clear" w:color="auto" w:fill="auto"/>
            <w:noWrap/>
            <w:vAlign w:val="center"/>
            <w:hideMark/>
          </w:tcPr>
          <w:p w14:paraId="49F9B758" w14:textId="77777777" w:rsidR="0056156F" w:rsidRPr="00204AFA" w:rsidRDefault="0056156F" w:rsidP="006D3672">
            <w:pPr>
              <w:pStyle w:val="TableContents"/>
            </w:pPr>
            <w:r w:rsidRPr="00204AFA">
              <w:t>16.14359</w:t>
            </w:r>
          </w:p>
        </w:tc>
        <w:tc>
          <w:tcPr>
            <w:tcW w:w="0" w:type="auto"/>
            <w:shd w:val="clear" w:color="auto" w:fill="auto"/>
            <w:noWrap/>
            <w:vAlign w:val="center"/>
            <w:hideMark/>
          </w:tcPr>
          <w:p w14:paraId="0BFB802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4A7092E4"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5BC0012E"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6FFA1F12"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6986DBD0" w14:textId="77777777" w:rsidR="0056156F" w:rsidRPr="00204AFA" w:rsidRDefault="0056156F" w:rsidP="006D3672">
            <w:pPr>
              <w:pStyle w:val="TableContents"/>
            </w:pPr>
            <w:r w:rsidRPr="00204AFA">
              <w:t>4543</w:t>
            </w:r>
          </w:p>
        </w:tc>
      </w:tr>
      <w:tr w:rsidR="0056156F" w:rsidRPr="00204AFA" w14:paraId="674636B1" w14:textId="77777777" w:rsidTr="00BF1D42">
        <w:trPr>
          <w:jc w:val="center"/>
        </w:trPr>
        <w:tc>
          <w:tcPr>
            <w:tcW w:w="0" w:type="auto"/>
            <w:shd w:val="clear" w:color="auto" w:fill="auto"/>
            <w:noWrap/>
            <w:vAlign w:val="center"/>
            <w:hideMark/>
          </w:tcPr>
          <w:p w14:paraId="57D286C1" w14:textId="77777777" w:rsidR="0056156F" w:rsidRPr="00204AFA" w:rsidRDefault="0056156F" w:rsidP="006D3672">
            <w:pPr>
              <w:pStyle w:val="TableContents"/>
            </w:pPr>
            <w:r w:rsidRPr="00204AFA">
              <w:t>101*5111</w:t>
            </w:r>
          </w:p>
        </w:tc>
        <w:tc>
          <w:tcPr>
            <w:tcW w:w="0" w:type="auto"/>
            <w:shd w:val="clear" w:color="auto" w:fill="auto"/>
            <w:noWrap/>
            <w:vAlign w:val="center"/>
            <w:hideMark/>
          </w:tcPr>
          <w:p w14:paraId="42887C0B" w14:textId="77777777" w:rsidR="0056156F" w:rsidRPr="00204AFA" w:rsidRDefault="0056156F" w:rsidP="006D3672">
            <w:pPr>
              <w:pStyle w:val="TableContents"/>
            </w:pPr>
            <w:r w:rsidRPr="00204AFA">
              <w:t>3</w:t>
            </w:r>
          </w:p>
        </w:tc>
        <w:tc>
          <w:tcPr>
            <w:tcW w:w="0" w:type="auto"/>
            <w:shd w:val="clear" w:color="auto" w:fill="auto"/>
            <w:noWrap/>
            <w:vAlign w:val="center"/>
            <w:hideMark/>
          </w:tcPr>
          <w:p w14:paraId="090B9B59" w14:textId="77777777" w:rsidR="0056156F" w:rsidRPr="00204AFA" w:rsidRDefault="0056156F" w:rsidP="006D3672">
            <w:pPr>
              <w:pStyle w:val="TableContents"/>
            </w:pPr>
            <w:r w:rsidRPr="00204AFA">
              <w:t>263.265</w:t>
            </w:r>
          </w:p>
        </w:tc>
        <w:tc>
          <w:tcPr>
            <w:tcW w:w="0" w:type="auto"/>
            <w:shd w:val="clear" w:color="auto" w:fill="auto"/>
            <w:noWrap/>
            <w:vAlign w:val="center"/>
            <w:hideMark/>
          </w:tcPr>
          <w:p w14:paraId="1D5367A5" w14:textId="77777777" w:rsidR="0056156F" w:rsidRPr="00204AFA" w:rsidRDefault="0056156F" w:rsidP="006D3672">
            <w:pPr>
              <w:pStyle w:val="TableContents"/>
            </w:pPr>
            <w:r w:rsidRPr="00204AFA">
              <w:t>8.865444</w:t>
            </w:r>
          </w:p>
        </w:tc>
        <w:tc>
          <w:tcPr>
            <w:tcW w:w="0" w:type="auto"/>
            <w:shd w:val="clear" w:color="auto" w:fill="auto"/>
            <w:noWrap/>
            <w:vAlign w:val="center"/>
            <w:hideMark/>
          </w:tcPr>
          <w:p w14:paraId="23BBF544"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7CBD00C0" w14:textId="77777777" w:rsidR="0056156F" w:rsidRPr="00204AFA" w:rsidRDefault="0056156F" w:rsidP="006D3672">
            <w:pPr>
              <w:pStyle w:val="TableContents"/>
            </w:pPr>
            <w:r w:rsidRPr="00204AFA">
              <w:t>0</w:t>
            </w:r>
          </w:p>
        </w:tc>
        <w:tc>
          <w:tcPr>
            <w:tcW w:w="0" w:type="auto"/>
            <w:shd w:val="clear" w:color="auto" w:fill="auto"/>
            <w:noWrap/>
            <w:vAlign w:val="center"/>
            <w:hideMark/>
          </w:tcPr>
          <w:p w14:paraId="79D2B7CA" w14:textId="77777777" w:rsidR="0056156F" w:rsidRPr="00204AFA" w:rsidRDefault="0056156F" w:rsidP="006D3672">
            <w:pPr>
              <w:pStyle w:val="TableContents"/>
            </w:pPr>
            <w:r w:rsidRPr="00204AFA">
              <w:t>1</w:t>
            </w:r>
          </w:p>
        </w:tc>
        <w:tc>
          <w:tcPr>
            <w:tcW w:w="0" w:type="auto"/>
            <w:shd w:val="clear" w:color="auto" w:fill="auto"/>
            <w:noWrap/>
            <w:vAlign w:val="center"/>
            <w:hideMark/>
          </w:tcPr>
          <w:p w14:paraId="23E1ABE8" w14:textId="77777777" w:rsidR="0056156F" w:rsidRPr="00204AFA" w:rsidRDefault="0056156F" w:rsidP="006D3672">
            <w:pPr>
              <w:pStyle w:val="TableContents"/>
            </w:pPr>
            <w:r w:rsidRPr="00204AFA">
              <w:t>101</w:t>
            </w:r>
          </w:p>
        </w:tc>
        <w:tc>
          <w:tcPr>
            <w:tcW w:w="0" w:type="auto"/>
            <w:shd w:val="clear" w:color="auto" w:fill="auto"/>
            <w:noWrap/>
            <w:vAlign w:val="center"/>
            <w:hideMark/>
          </w:tcPr>
          <w:p w14:paraId="238CAFEF" w14:textId="77777777" w:rsidR="0056156F" w:rsidRPr="00204AFA" w:rsidRDefault="0056156F" w:rsidP="006D3672">
            <w:pPr>
              <w:pStyle w:val="TableContents"/>
            </w:pPr>
            <w:r w:rsidRPr="00204AFA">
              <w:t>5111</w:t>
            </w:r>
          </w:p>
        </w:tc>
      </w:tr>
    </w:tbl>
    <w:p w14:paraId="1CC4DE61" w14:textId="77777777" w:rsidR="004464D1" w:rsidRDefault="004464D1" w:rsidP="003244B1"/>
    <w:p w14:paraId="0BE7D2CA" w14:textId="17150747" w:rsidR="003244B1" w:rsidRDefault="008A4C5B" w:rsidP="003244B1">
      <w:r>
        <w:t>The first column shows the combination of the values for the auxiliary variables (X1</w:t>
      </w:r>
      <w:r w:rsidR="003C1F5E">
        <w:t>and</w:t>
      </w:r>
      <w:r>
        <w:t xml:space="preserve"> X2) identifying each stratum, N is the number of units</w:t>
      </w:r>
      <w:r w:rsidR="00712834">
        <w:t xml:space="preserve"> (i.e. establishments)</w:t>
      </w:r>
      <w:r>
        <w:t xml:space="preserve"> in each stratum</w:t>
      </w:r>
      <w:r w:rsidR="003C1F5E">
        <w:t>.</w:t>
      </w:r>
      <w:r>
        <w:t xml:space="preserve"> M1 and S1 are mean and standard deviation</w:t>
      </w:r>
      <w:r w:rsidR="00712834">
        <w:t xml:space="preserve"> of the value for each stratum</w:t>
      </w:r>
      <w:r w:rsidR="003C1F5E">
        <w:t>.</w:t>
      </w:r>
      <w:r>
        <w:t xml:space="preserve"> </w:t>
      </w:r>
      <w:r w:rsidR="003C1F5E">
        <w:t>C</w:t>
      </w:r>
      <w:r>
        <w:t>ost is the assigned sampling costs (all one)</w:t>
      </w:r>
      <w:r w:rsidR="003C1F5E">
        <w:t>.</w:t>
      </w:r>
      <w:r>
        <w:t xml:space="preserve"> CENS column allows defining take-all (certainty) strata (strata from which all </w:t>
      </w:r>
      <w:r>
        <w:lastRenderedPageBreak/>
        <w:t xml:space="preserve">units must be included in the sample) when </w:t>
      </w:r>
      <w:r w:rsidR="005807F1">
        <w:t xml:space="preserve">set to one. </w:t>
      </w:r>
      <w:r w:rsidR="00EE0655">
        <w:t>In this case study, no take-all strata are defined. X1</w:t>
      </w:r>
      <w:r w:rsidR="000B10AD">
        <w:t xml:space="preserve"> and </w:t>
      </w:r>
      <w:r w:rsidR="00EE0655">
        <w:t>X</w:t>
      </w:r>
      <w:r w:rsidR="003C1F5E">
        <w:t>2</w:t>
      </w:r>
      <w:r w:rsidR="00EE0655">
        <w:t xml:space="preserve"> columns are the values of the </w:t>
      </w:r>
      <w:r w:rsidR="00D10AAC">
        <w:t>two</w:t>
      </w:r>
      <w:r w:rsidR="00EE0655">
        <w:t xml:space="preserve"> auxiliary variables county,</w:t>
      </w:r>
      <w:r w:rsidR="003C1F5E">
        <w:t xml:space="preserve"> and</w:t>
      </w:r>
      <w:r w:rsidR="00EE0655">
        <w:t xml:space="preserve"> NAICS</w:t>
      </w:r>
      <w:r w:rsidR="003C1F5E">
        <w:t xml:space="preserve"> code</w:t>
      </w:r>
      <w:r w:rsidR="00EE0655">
        <w:t xml:space="preserve">. </w:t>
      </w:r>
    </w:p>
    <w:p w14:paraId="461A9260" w14:textId="50880A94" w:rsidR="003244B1" w:rsidRDefault="003244B1" w:rsidP="003244B1">
      <w:r>
        <w:t>Take-all (certainty) strata can be specified through the parameter “CENS” in “</w:t>
      </w:r>
      <w:proofErr w:type="spellStart"/>
      <w:r>
        <w:t>optimizestrata</w:t>
      </w:r>
      <w:proofErr w:type="spellEnd"/>
      <w:r>
        <w:t xml:space="preserve">” function discussed later in this section.  </w:t>
      </w:r>
    </w:p>
    <w:p w14:paraId="0598A91C" w14:textId="454B246F" w:rsidR="00EE0655" w:rsidRDefault="00C0141B" w:rsidP="00421229">
      <w:r>
        <w:t>Next, “CV.csv” which contains the CV constraints for each domain (</w:t>
      </w:r>
      <w:r w:rsidR="002E3134">
        <w:t>State</w:t>
      </w:r>
      <w:r>
        <w:t xml:space="preserve"> in this case) is imported.</w:t>
      </w:r>
    </w:p>
    <w:p w14:paraId="4C9C3AFD" w14:textId="77777777" w:rsidR="00C0141B" w:rsidRDefault="00C0141B" w:rsidP="0043170C">
      <w:pPr>
        <w:pStyle w:val="Code"/>
      </w:pPr>
      <w:proofErr w:type="spellStart"/>
      <w:r>
        <w:rPr>
          <w:rStyle w:val="pl-smi"/>
        </w:rPr>
        <w:t>CVConst</w:t>
      </w:r>
      <w:proofErr w:type="spellEnd"/>
      <w:r>
        <w:t xml:space="preserve"> </w:t>
      </w:r>
      <w:r>
        <w:rPr>
          <w:rStyle w:val="pl-k"/>
        </w:rPr>
        <w:t>&lt;-</w:t>
      </w:r>
      <w:r>
        <w:t xml:space="preserve"> </w:t>
      </w:r>
      <w:proofErr w:type="gramStart"/>
      <w:r>
        <w:t>read.csv(</w:t>
      </w:r>
      <w:proofErr w:type="gramEnd"/>
      <w:r>
        <w:rPr>
          <w:rStyle w:val="pl-pds"/>
        </w:rPr>
        <w:t>"</w:t>
      </w:r>
      <w:r>
        <w:rPr>
          <w:rStyle w:val="pl-s"/>
        </w:rPr>
        <w:t>./CV.csv</w:t>
      </w:r>
      <w:r>
        <w:rPr>
          <w:rStyle w:val="pl-pds"/>
        </w:rPr>
        <w:t>"</w:t>
      </w:r>
      <w:r>
        <w:t xml:space="preserve">, </w:t>
      </w:r>
      <w:r>
        <w:rPr>
          <w:rStyle w:val="pl-v"/>
        </w:rPr>
        <w:t>header</w:t>
      </w:r>
      <w:r>
        <w:rPr>
          <w:rStyle w:val="pl-k"/>
        </w:rPr>
        <w:t>=</w:t>
      </w:r>
      <w:r>
        <w:rPr>
          <w:rStyle w:val="pl-c1"/>
        </w:rPr>
        <w:t>TRUE</w:t>
      </w:r>
      <w:r>
        <w:t xml:space="preserve">, </w:t>
      </w:r>
      <w:proofErr w:type="spellStart"/>
      <w:r>
        <w:rPr>
          <w:rStyle w:val="pl-v"/>
        </w:rPr>
        <w:t>sep</w:t>
      </w:r>
      <w:proofErr w:type="spellEnd"/>
      <w:r>
        <w:rPr>
          <w:rStyle w:val="pl-k"/>
        </w:rPr>
        <w:t>=</w:t>
      </w:r>
      <w:r>
        <w:rPr>
          <w:rStyle w:val="pl-pds"/>
        </w:rPr>
        <w:t>"</w:t>
      </w:r>
      <w:r>
        <w:rPr>
          <w:rStyle w:val="pl-s"/>
        </w:rPr>
        <w:t>,</w:t>
      </w:r>
      <w:r>
        <w:rPr>
          <w:rStyle w:val="pl-pds"/>
        </w:rPr>
        <w:t>"</w:t>
      </w:r>
      <w:r>
        <w:t>)</w:t>
      </w:r>
    </w:p>
    <w:p w14:paraId="6E70D6D6" w14:textId="770E0149" w:rsidR="002B78F4" w:rsidRDefault="00C0141B" w:rsidP="008A543F">
      <w:r>
        <w:t xml:space="preserve">Following shows selected rows from “CV.csv”. </w:t>
      </w:r>
      <w:r w:rsidR="006F5DDE">
        <w:t xml:space="preserve">Each row in the file </w:t>
      </w:r>
      <w:r w:rsidR="009470F6">
        <w:t>corresponds with a CV constraint that corresponds with each value of the domain variable. In this case, CV constraint</w:t>
      </w:r>
      <w:r w:rsidR="002E3134">
        <w:t>s</w:t>
      </w:r>
      <w:r w:rsidR="009470F6">
        <w:t xml:space="preserve"> of</w:t>
      </w:r>
      <w:r w:rsidR="00B51174">
        <w:t xml:space="preserve"> </w:t>
      </w:r>
      <w:r w:rsidR="002E3134">
        <w:t>are</w:t>
      </w:r>
      <w:r w:rsidR="009470F6">
        <w:t xml:space="preserve"> defined for each </w:t>
      </w:r>
      <w:r w:rsidR="002E3134">
        <w:t>state</w:t>
      </w:r>
      <w:r w:rsidR="009470F6">
        <w:t xml:space="preserve"> (presented in “</w:t>
      </w:r>
      <w:proofErr w:type="spellStart"/>
      <w:r w:rsidR="009470F6">
        <w:t>domainvalue</w:t>
      </w:r>
      <w:proofErr w:type="spellEnd"/>
      <w:r w:rsidR="009470F6">
        <w:t>” column). Note that the values in “</w:t>
      </w:r>
      <w:proofErr w:type="spellStart"/>
      <w:r w:rsidR="009470F6">
        <w:t>domainvalue</w:t>
      </w:r>
      <w:proofErr w:type="spellEnd"/>
      <w:r w:rsidR="009470F6">
        <w:t>” column in “CV.csv” file and the variable assigned to “</w:t>
      </w:r>
      <w:proofErr w:type="spellStart"/>
      <w:r w:rsidR="009470F6">
        <w:t>doma</w:t>
      </w:r>
      <w:r w:rsidR="002E3134">
        <w:t>i</w:t>
      </w:r>
      <w:r w:rsidR="009470F6">
        <w:t>nvalue</w:t>
      </w:r>
      <w:proofErr w:type="spellEnd"/>
      <w:r w:rsidR="009470F6">
        <w:t>” in “</w:t>
      </w:r>
      <w:proofErr w:type="spellStart"/>
      <w:r w:rsidR="009470F6">
        <w:t>buildFrameDF</w:t>
      </w:r>
      <w:proofErr w:type="spellEnd"/>
      <w:r w:rsidR="009470F6">
        <w:t xml:space="preserve">” function discussed earlier need to be consistent. </w:t>
      </w:r>
    </w:p>
    <w:p w14:paraId="6F544C25" w14:textId="3253679C" w:rsidR="00240360" w:rsidRDefault="00240360" w:rsidP="00240360">
      <w:pPr>
        <w:pStyle w:val="Caption"/>
      </w:pPr>
      <w:r>
        <w:t xml:space="preserve">Table </w:t>
      </w:r>
      <w:r>
        <w:fldChar w:fldCharType="begin"/>
      </w:r>
      <w:r>
        <w:instrText xml:space="preserve"> SEQ Table \* ARABIC </w:instrText>
      </w:r>
      <w:r>
        <w:fldChar w:fldCharType="separate"/>
      </w:r>
      <w:r>
        <w:rPr>
          <w:noProof/>
        </w:rPr>
        <w:t>2</w:t>
      </w:r>
      <w:r>
        <w:fldChar w:fldCharType="end"/>
      </w:r>
      <w:r w:rsidRPr="00D10AAC">
        <w:t>. Selected rows from CV.csv</w:t>
      </w:r>
    </w:p>
    <w:tbl>
      <w:tblPr>
        <w:tblW w:w="32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5"/>
        <w:gridCol w:w="668"/>
        <w:gridCol w:w="1627"/>
      </w:tblGrid>
      <w:tr w:rsidR="000C758D" w:rsidRPr="00D10AAC" w14:paraId="2D5808B7" w14:textId="77777777" w:rsidTr="00BF1D42">
        <w:trPr>
          <w:jc w:val="center"/>
        </w:trPr>
        <w:tc>
          <w:tcPr>
            <w:tcW w:w="0" w:type="auto"/>
            <w:shd w:val="clear" w:color="auto" w:fill="D9D9D9" w:themeFill="background1" w:themeFillShade="D9"/>
            <w:noWrap/>
            <w:tcMar>
              <w:top w:w="43" w:type="dxa"/>
              <w:left w:w="43" w:type="dxa"/>
              <w:bottom w:w="43" w:type="dxa"/>
              <w:right w:w="43" w:type="dxa"/>
            </w:tcMar>
            <w:vAlign w:val="center"/>
            <w:hideMark/>
          </w:tcPr>
          <w:p w14:paraId="50719085" w14:textId="77777777" w:rsidR="002B78F4" w:rsidRPr="00D10AAC" w:rsidRDefault="002B78F4" w:rsidP="006D3672">
            <w:pPr>
              <w:pStyle w:val="TableContents"/>
            </w:pPr>
            <w:r w:rsidRPr="00D10AAC">
              <w:t>DOM1</w:t>
            </w:r>
          </w:p>
        </w:tc>
        <w:tc>
          <w:tcPr>
            <w:tcW w:w="0" w:type="auto"/>
            <w:shd w:val="clear" w:color="auto" w:fill="D9D9D9" w:themeFill="background1" w:themeFillShade="D9"/>
            <w:noWrap/>
            <w:tcMar>
              <w:top w:w="43" w:type="dxa"/>
              <w:left w:w="43" w:type="dxa"/>
              <w:bottom w:w="43" w:type="dxa"/>
              <w:right w:w="43" w:type="dxa"/>
            </w:tcMar>
            <w:vAlign w:val="center"/>
            <w:hideMark/>
          </w:tcPr>
          <w:p w14:paraId="2FC22F29" w14:textId="77777777" w:rsidR="002B78F4" w:rsidRPr="00D10AAC" w:rsidRDefault="002B78F4" w:rsidP="006D3672">
            <w:pPr>
              <w:pStyle w:val="TableContents"/>
            </w:pPr>
            <w:r w:rsidRPr="00D10AAC">
              <w:t>CV1</w:t>
            </w:r>
          </w:p>
        </w:tc>
        <w:tc>
          <w:tcPr>
            <w:tcW w:w="0" w:type="auto"/>
            <w:shd w:val="clear" w:color="auto" w:fill="D9D9D9" w:themeFill="background1" w:themeFillShade="D9"/>
            <w:noWrap/>
            <w:tcMar>
              <w:top w:w="43" w:type="dxa"/>
              <w:left w:w="43" w:type="dxa"/>
              <w:bottom w:w="43" w:type="dxa"/>
              <w:right w:w="43" w:type="dxa"/>
            </w:tcMar>
            <w:vAlign w:val="center"/>
            <w:hideMark/>
          </w:tcPr>
          <w:p w14:paraId="47980080" w14:textId="77777777" w:rsidR="002B78F4" w:rsidRPr="00D10AAC" w:rsidRDefault="002B78F4" w:rsidP="006D3672">
            <w:pPr>
              <w:pStyle w:val="TableContents"/>
            </w:pPr>
            <w:proofErr w:type="spellStart"/>
            <w:r w:rsidRPr="00D10AAC">
              <w:t>domainvalue</w:t>
            </w:r>
            <w:proofErr w:type="spellEnd"/>
          </w:p>
        </w:tc>
      </w:tr>
      <w:tr w:rsidR="00E16D82" w:rsidRPr="00D10AAC" w14:paraId="10125393" w14:textId="77777777" w:rsidTr="00BF1D42">
        <w:trPr>
          <w:jc w:val="center"/>
        </w:trPr>
        <w:tc>
          <w:tcPr>
            <w:tcW w:w="0" w:type="auto"/>
            <w:shd w:val="clear" w:color="auto" w:fill="auto"/>
            <w:noWrap/>
            <w:tcMar>
              <w:top w:w="43" w:type="dxa"/>
              <w:left w:w="43" w:type="dxa"/>
              <w:bottom w:w="43" w:type="dxa"/>
              <w:right w:w="43" w:type="dxa"/>
            </w:tcMar>
            <w:vAlign w:val="center"/>
            <w:hideMark/>
          </w:tcPr>
          <w:p w14:paraId="255322A2" w14:textId="77777777" w:rsidR="002B78F4" w:rsidRPr="00D10AAC" w:rsidRDefault="002B78F4" w:rsidP="006D3672">
            <w:pPr>
              <w:pStyle w:val="TableContents"/>
            </w:pPr>
            <w:r w:rsidRPr="00D10AAC">
              <w:t>DOM1</w:t>
            </w:r>
          </w:p>
        </w:tc>
        <w:tc>
          <w:tcPr>
            <w:tcW w:w="0" w:type="auto"/>
            <w:shd w:val="clear" w:color="auto" w:fill="auto"/>
            <w:noWrap/>
            <w:tcMar>
              <w:top w:w="43" w:type="dxa"/>
              <w:left w:w="43" w:type="dxa"/>
              <w:bottom w:w="43" w:type="dxa"/>
              <w:right w:w="43" w:type="dxa"/>
            </w:tcMar>
            <w:vAlign w:val="center"/>
            <w:hideMark/>
          </w:tcPr>
          <w:p w14:paraId="016465A4"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039BEE51" w14:textId="77777777" w:rsidR="002B78F4" w:rsidRPr="00D10AAC" w:rsidRDefault="002B78F4" w:rsidP="006D3672">
            <w:pPr>
              <w:pStyle w:val="TableContents"/>
            </w:pPr>
            <w:r w:rsidRPr="00D10AAC">
              <w:t>1</w:t>
            </w:r>
          </w:p>
        </w:tc>
      </w:tr>
      <w:tr w:rsidR="00E16D82" w:rsidRPr="00D10AAC" w14:paraId="7B7358D3" w14:textId="77777777" w:rsidTr="00BF1D42">
        <w:trPr>
          <w:jc w:val="center"/>
        </w:trPr>
        <w:tc>
          <w:tcPr>
            <w:tcW w:w="0" w:type="auto"/>
            <w:shd w:val="clear" w:color="auto" w:fill="auto"/>
            <w:noWrap/>
            <w:tcMar>
              <w:top w:w="43" w:type="dxa"/>
              <w:left w:w="43" w:type="dxa"/>
              <w:bottom w:w="43" w:type="dxa"/>
              <w:right w:w="43" w:type="dxa"/>
            </w:tcMar>
            <w:vAlign w:val="center"/>
            <w:hideMark/>
          </w:tcPr>
          <w:p w14:paraId="2A1CEB94" w14:textId="77777777" w:rsidR="002B78F4" w:rsidRPr="00D10AAC" w:rsidRDefault="002B78F4" w:rsidP="006D3672">
            <w:pPr>
              <w:pStyle w:val="TableContents"/>
            </w:pPr>
            <w:r w:rsidRPr="00D10AAC">
              <w:t>DOM2</w:t>
            </w:r>
          </w:p>
        </w:tc>
        <w:tc>
          <w:tcPr>
            <w:tcW w:w="0" w:type="auto"/>
            <w:shd w:val="clear" w:color="auto" w:fill="auto"/>
            <w:noWrap/>
            <w:tcMar>
              <w:top w:w="43" w:type="dxa"/>
              <w:left w:w="43" w:type="dxa"/>
              <w:bottom w:w="43" w:type="dxa"/>
              <w:right w:w="43" w:type="dxa"/>
            </w:tcMar>
            <w:vAlign w:val="center"/>
            <w:hideMark/>
          </w:tcPr>
          <w:p w14:paraId="328657AD" w14:textId="77777777" w:rsidR="002B78F4" w:rsidRPr="00D10AAC" w:rsidRDefault="002B78F4" w:rsidP="006D3672">
            <w:pPr>
              <w:pStyle w:val="TableContents"/>
            </w:pPr>
            <w:r w:rsidRPr="00D10AAC">
              <w:t>0.03</w:t>
            </w:r>
          </w:p>
        </w:tc>
        <w:tc>
          <w:tcPr>
            <w:tcW w:w="0" w:type="auto"/>
            <w:shd w:val="clear" w:color="auto" w:fill="auto"/>
            <w:noWrap/>
            <w:tcMar>
              <w:top w:w="43" w:type="dxa"/>
              <w:left w:w="43" w:type="dxa"/>
              <w:bottom w:w="43" w:type="dxa"/>
              <w:right w:w="43" w:type="dxa"/>
            </w:tcMar>
            <w:vAlign w:val="center"/>
            <w:hideMark/>
          </w:tcPr>
          <w:p w14:paraId="66DE5BC4" w14:textId="77777777" w:rsidR="002B78F4" w:rsidRPr="00D10AAC" w:rsidRDefault="002B78F4" w:rsidP="006D3672">
            <w:pPr>
              <w:pStyle w:val="TableContents"/>
            </w:pPr>
            <w:r w:rsidRPr="00D10AAC">
              <w:t>2</w:t>
            </w:r>
          </w:p>
        </w:tc>
      </w:tr>
      <w:tr w:rsidR="00E16D82" w:rsidRPr="00D10AAC" w14:paraId="0397D31E" w14:textId="77777777" w:rsidTr="00BF1D42">
        <w:trPr>
          <w:jc w:val="center"/>
        </w:trPr>
        <w:tc>
          <w:tcPr>
            <w:tcW w:w="0" w:type="auto"/>
            <w:shd w:val="clear" w:color="auto" w:fill="auto"/>
            <w:noWrap/>
            <w:tcMar>
              <w:top w:w="43" w:type="dxa"/>
              <w:left w:w="43" w:type="dxa"/>
              <w:bottom w:w="43" w:type="dxa"/>
              <w:right w:w="43" w:type="dxa"/>
            </w:tcMar>
            <w:vAlign w:val="center"/>
            <w:hideMark/>
          </w:tcPr>
          <w:p w14:paraId="132382B4" w14:textId="77777777" w:rsidR="002B78F4" w:rsidRPr="00D10AAC" w:rsidRDefault="002B78F4" w:rsidP="006D3672">
            <w:pPr>
              <w:pStyle w:val="TableContents"/>
            </w:pPr>
            <w:r w:rsidRPr="00D10AAC">
              <w:t>DOM3</w:t>
            </w:r>
          </w:p>
        </w:tc>
        <w:tc>
          <w:tcPr>
            <w:tcW w:w="0" w:type="auto"/>
            <w:shd w:val="clear" w:color="auto" w:fill="auto"/>
            <w:noWrap/>
            <w:tcMar>
              <w:top w:w="43" w:type="dxa"/>
              <w:left w:w="43" w:type="dxa"/>
              <w:bottom w:w="43" w:type="dxa"/>
              <w:right w:w="43" w:type="dxa"/>
            </w:tcMar>
            <w:vAlign w:val="center"/>
            <w:hideMark/>
          </w:tcPr>
          <w:p w14:paraId="5459E42B"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179328FB" w14:textId="77777777" w:rsidR="002B78F4" w:rsidRPr="00D10AAC" w:rsidRDefault="002B78F4" w:rsidP="006D3672">
            <w:pPr>
              <w:pStyle w:val="TableContents"/>
            </w:pPr>
            <w:r w:rsidRPr="00D10AAC">
              <w:t>3</w:t>
            </w:r>
          </w:p>
        </w:tc>
      </w:tr>
      <w:tr w:rsidR="00E16D82" w:rsidRPr="00D10AAC" w14:paraId="7E9CCE3B" w14:textId="77777777" w:rsidTr="00BF1D42">
        <w:trPr>
          <w:jc w:val="center"/>
        </w:trPr>
        <w:tc>
          <w:tcPr>
            <w:tcW w:w="0" w:type="auto"/>
            <w:shd w:val="clear" w:color="auto" w:fill="auto"/>
            <w:noWrap/>
            <w:tcMar>
              <w:top w:w="43" w:type="dxa"/>
              <w:left w:w="43" w:type="dxa"/>
              <w:bottom w:w="43" w:type="dxa"/>
              <w:right w:w="43" w:type="dxa"/>
            </w:tcMar>
            <w:vAlign w:val="center"/>
            <w:hideMark/>
          </w:tcPr>
          <w:p w14:paraId="728AE6A2" w14:textId="77777777" w:rsidR="002B78F4" w:rsidRPr="00D10AAC" w:rsidRDefault="002B78F4" w:rsidP="006D3672">
            <w:pPr>
              <w:pStyle w:val="TableContents"/>
            </w:pPr>
            <w:r w:rsidRPr="00D10AAC">
              <w:t>DOM4</w:t>
            </w:r>
          </w:p>
        </w:tc>
        <w:tc>
          <w:tcPr>
            <w:tcW w:w="0" w:type="auto"/>
            <w:shd w:val="clear" w:color="auto" w:fill="auto"/>
            <w:noWrap/>
            <w:tcMar>
              <w:top w:w="43" w:type="dxa"/>
              <w:left w:w="43" w:type="dxa"/>
              <w:bottom w:w="43" w:type="dxa"/>
              <w:right w:w="43" w:type="dxa"/>
            </w:tcMar>
            <w:vAlign w:val="center"/>
            <w:hideMark/>
          </w:tcPr>
          <w:p w14:paraId="55BED2A8" w14:textId="77777777" w:rsidR="002B78F4" w:rsidRPr="00D10AAC" w:rsidRDefault="002B78F4" w:rsidP="006D3672">
            <w:pPr>
              <w:pStyle w:val="TableContents"/>
            </w:pPr>
            <w:r w:rsidRPr="00D10AAC">
              <w:t>0.04</w:t>
            </w:r>
          </w:p>
        </w:tc>
        <w:tc>
          <w:tcPr>
            <w:tcW w:w="0" w:type="auto"/>
            <w:shd w:val="clear" w:color="auto" w:fill="auto"/>
            <w:noWrap/>
            <w:tcMar>
              <w:top w:w="43" w:type="dxa"/>
              <w:left w:w="43" w:type="dxa"/>
              <w:bottom w:w="43" w:type="dxa"/>
              <w:right w:w="43" w:type="dxa"/>
            </w:tcMar>
            <w:vAlign w:val="center"/>
            <w:hideMark/>
          </w:tcPr>
          <w:p w14:paraId="14A44FF9" w14:textId="77777777" w:rsidR="002B78F4" w:rsidRPr="00D10AAC" w:rsidRDefault="002B78F4" w:rsidP="006D3672">
            <w:pPr>
              <w:pStyle w:val="TableContents"/>
            </w:pPr>
            <w:r w:rsidRPr="00D10AAC">
              <w:t>4</w:t>
            </w:r>
          </w:p>
        </w:tc>
      </w:tr>
      <w:tr w:rsidR="00E16D82" w:rsidRPr="002B78F4" w14:paraId="44EBDE78" w14:textId="77777777" w:rsidTr="00BF1D42">
        <w:trPr>
          <w:jc w:val="center"/>
        </w:trPr>
        <w:tc>
          <w:tcPr>
            <w:tcW w:w="0" w:type="auto"/>
            <w:shd w:val="clear" w:color="auto" w:fill="auto"/>
            <w:noWrap/>
            <w:tcMar>
              <w:top w:w="43" w:type="dxa"/>
              <w:left w:w="43" w:type="dxa"/>
              <w:bottom w:w="43" w:type="dxa"/>
              <w:right w:w="43" w:type="dxa"/>
            </w:tcMar>
            <w:vAlign w:val="center"/>
            <w:hideMark/>
          </w:tcPr>
          <w:p w14:paraId="60A0B846" w14:textId="77777777" w:rsidR="002B78F4" w:rsidRPr="00D10AAC" w:rsidRDefault="002B78F4" w:rsidP="006D3672">
            <w:pPr>
              <w:pStyle w:val="TableContents"/>
            </w:pPr>
            <w:r w:rsidRPr="00D10AAC">
              <w:t>DOM5</w:t>
            </w:r>
          </w:p>
        </w:tc>
        <w:tc>
          <w:tcPr>
            <w:tcW w:w="0" w:type="auto"/>
            <w:shd w:val="clear" w:color="auto" w:fill="auto"/>
            <w:noWrap/>
            <w:tcMar>
              <w:top w:w="43" w:type="dxa"/>
              <w:left w:w="43" w:type="dxa"/>
              <w:bottom w:w="43" w:type="dxa"/>
              <w:right w:w="43" w:type="dxa"/>
            </w:tcMar>
            <w:vAlign w:val="center"/>
            <w:hideMark/>
          </w:tcPr>
          <w:p w14:paraId="10CA459A" w14:textId="77777777" w:rsidR="002B78F4" w:rsidRPr="00D10AAC" w:rsidRDefault="002B78F4" w:rsidP="006D3672">
            <w:pPr>
              <w:pStyle w:val="TableContents"/>
            </w:pPr>
            <w:r w:rsidRPr="00D10AAC">
              <w:t>0.02</w:t>
            </w:r>
          </w:p>
        </w:tc>
        <w:tc>
          <w:tcPr>
            <w:tcW w:w="0" w:type="auto"/>
            <w:shd w:val="clear" w:color="auto" w:fill="auto"/>
            <w:noWrap/>
            <w:tcMar>
              <w:top w:w="43" w:type="dxa"/>
              <w:left w:w="43" w:type="dxa"/>
              <w:bottom w:w="43" w:type="dxa"/>
              <w:right w:w="43" w:type="dxa"/>
            </w:tcMar>
            <w:vAlign w:val="center"/>
            <w:hideMark/>
          </w:tcPr>
          <w:p w14:paraId="3ADCD533" w14:textId="77777777" w:rsidR="002B78F4" w:rsidRPr="002B78F4" w:rsidRDefault="002B78F4" w:rsidP="006D3672">
            <w:pPr>
              <w:pStyle w:val="TableContents"/>
            </w:pPr>
            <w:r w:rsidRPr="00D10AAC">
              <w:t>5</w:t>
            </w:r>
          </w:p>
        </w:tc>
      </w:tr>
    </w:tbl>
    <w:p w14:paraId="0D10E678" w14:textId="17A6DA36" w:rsidR="00C0141B" w:rsidRPr="00D10AAC" w:rsidRDefault="00C0141B" w:rsidP="00D10AAC">
      <w:pPr>
        <w:pStyle w:val="Caption"/>
      </w:pPr>
    </w:p>
    <w:p w14:paraId="5C66361A" w14:textId="06BF464F" w:rsidR="00B63343" w:rsidRDefault="00B63343" w:rsidP="00B63343">
      <w:r>
        <w:t xml:space="preserve">Then, all input data needs to be checked to ensure consistency using </w:t>
      </w:r>
      <w:r w:rsidR="007F2BD1">
        <w:t>“</w:t>
      </w:r>
      <w:proofErr w:type="spellStart"/>
      <w:r w:rsidR="007F2BD1">
        <w:t>checkInput</w:t>
      </w:r>
      <w:proofErr w:type="spellEnd"/>
      <w:r w:rsidR="007F2BD1">
        <w:t>” function.</w:t>
      </w:r>
      <w:r w:rsidR="002B78F4">
        <w:t xml:space="preserve"> </w:t>
      </w:r>
      <w:r w:rsidR="00495457">
        <w:t>The</w:t>
      </w:r>
      <w:r w:rsidR="002B78F4">
        <w:t xml:space="preserve"> message “Input data have been checked and are compliant with requirements” will be displayed indicating that the input data is valid and ready to be processed by “optimizeStrata” function</w:t>
      </w:r>
      <w:r w:rsidR="00495457">
        <w:t>. O</w:t>
      </w:r>
      <w:r w:rsidR="00E50966">
        <w:t>therwise, an error will be displayed</w:t>
      </w:r>
      <w:r w:rsidR="00495457">
        <w:t xml:space="preserve"> in case an error is detected in the input data</w:t>
      </w:r>
      <w:r w:rsidR="00E50966">
        <w:t>.</w:t>
      </w:r>
    </w:p>
    <w:p w14:paraId="5836593D" w14:textId="77777777" w:rsidR="00B63343" w:rsidRDefault="00B63343" w:rsidP="0043170C">
      <w:pPr>
        <w:pStyle w:val="Code"/>
      </w:pPr>
      <w:proofErr w:type="spellStart"/>
      <w:proofErr w:type="gramStart"/>
      <w:r>
        <w:lastRenderedPageBreak/>
        <w:t>checkInput</w:t>
      </w:r>
      <w:proofErr w:type="spellEnd"/>
      <w:r>
        <w:t>(</w:t>
      </w:r>
      <w:proofErr w:type="gramEnd"/>
      <w:r>
        <w:t xml:space="preserve">errors = </w:t>
      </w:r>
      <w:proofErr w:type="spellStart"/>
      <w:r>
        <w:t>CVConst</w:t>
      </w:r>
      <w:proofErr w:type="spellEnd"/>
      <w:r>
        <w:t xml:space="preserve">, </w:t>
      </w:r>
    </w:p>
    <w:p w14:paraId="380A522D" w14:textId="77777777" w:rsidR="00B63343" w:rsidRDefault="00B63343" w:rsidP="0043170C">
      <w:pPr>
        <w:pStyle w:val="Code"/>
      </w:pPr>
      <w:r>
        <w:t xml:space="preserve">           strata = </w:t>
      </w:r>
      <w:proofErr w:type="spellStart"/>
      <w:r>
        <w:t>AtomicStrata</w:t>
      </w:r>
      <w:proofErr w:type="spellEnd"/>
      <w:r>
        <w:t xml:space="preserve">,                               </w:t>
      </w:r>
    </w:p>
    <w:p w14:paraId="7EFF5A17" w14:textId="77777777" w:rsidR="00C0141B" w:rsidRDefault="00B63343" w:rsidP="0043170C">
      <w:pPr>
        <w:pStyle w:val="Code"/>
      </w:pPr>
      <w:r>
        <w:t xml:space="preserve">           </w:t>
      </w:r>
      <w:proofErr w:type="spellStart"/>
      <w:r>
        <w:t>sampframe</w:t>
      </w:r>
      <w:proofErr w:type="spellEnd"/>
      <w:r>
        <w:t xml:space="preserve"> = </w:t>
      </w:r>
      <w:proofErr w:type="spellStart"/>
      <w:r>
        <w:t>CFSFrame</w:t>
      </w:r>
      <w:proofErr w:type="spellEnd"/>
      <w:r>
        <w:t>)</w:t>
      </w:r>
    </w:p>
    <w:p w14:paraId="7F325D6C" w14:textId="638C011F" w:rsidR="00F44562" w:rsidRPr="002A6082" w:rsidRDefault="00F44562" w:rsidP="00F44562">
      <w:r w:rsidRPr="002A6082">
        <w:t>To use the K-means based initial solution, the solution generated by “</w:t>
      </w:r>
      <w:proofErr w:type="spellStart"/>
      <w:r w:rsidRPr="002A6082">
        <w:t>KmeansSolution</w:t>
      </w:r>
      <w:proofErr w:type="spellEnd"/>
      <w:r w:rsidRPr="002A6082">
        <w:t>” function is fed as an initial solution (in place of the “suggestions” parameter) for the “</w:t>
      </w:r>
      <w:proofErr w:type="spellStart"/>
      <w:r w:rsidRPr="002A6082">
        <w:t>optimizeStrata</w:t>
      </w:r>
      <w:proofErr w:type="spellEnd"/>
      <w:r w:rsidRPr="002A6082">
        <w:t>” function. “</w:t>
      </w:r>
      <w:proofErr w:type="spellStart"/>
      <w:r w:rsidRPr="002A6082">
        <w:t>KmeansSolution</w:t>
      </w:r>
      <w:proofErr w:type="spellEnd"/>
      <w:r w:rsidRPr="002A6082">
        <w:t xml:space="preserve">” function </w:t>
      </w:r>
      <w:r w:rsidR="002A6082" w:rsidRPr="002A6082">
        <w:t>takes the atomic strata stored in</w:t>
      </w:r>
      <w:r w:rsidRPr="002A6082">
        <w:t xml:space="preserve"> “</w:t>
      </w:r>
      <w:proofErr w:type="spellStart"/>
      <w:r w:rsidRPr="002A6082">
        <w:t>AtomicStrata</w:t>
      </w:r>
      <w:proofErr w:type="spellEnd"/>
      <w:r w:rsidRPr="002A6082">
        <w:t xml:space="preserve">” </w:t>
      </w:r>
      <w:r w:rsidR="002A6082" w:rsidRPr="002A6082">
        <w:t>and develops an initial stratification by clustering it</w:t>
      </w:r>
      <w:r w:rsidRPr="002A6082">
        <w:t>. “</w:t>
      </w:r>
      <w:proofErr w:type="spellStart"/>
      <w:r w:rsidRPr="002A6082">
        <w:t>CVConst</w:t>
      </w:r>
      <w:proofErr w:type="spellEnd"/>
      <w:r w:rsidRPr="002A6082">
        <w:t>” contains the precision constraints on the target variables (CV). “</w:t>
      </w:r>
      <w:proofErr w:type="spellStart"/>
      <w:r w:rsidRPr="002A6082">
        <w:t>nstrata</w:t>
      </w:r>
      <w:proofErr w:type="spellEnd"/>
      <w:r w:rsidRPr="002A6082">
        <w:t xml:space="preserve">” is the </w:t>
      </w:r>
      <w:r w:rsidR="002A6082" w:rsidRPr="002A6082">
        <w:t xml:space="preserve">total </w:t>
      </w:r>
      <w:r w:rsidRPr="002A6082">
        <w:t xml:space="preserve">number of strata, </w:t>
      </w:r>
      <w:r w:rsidR="002A6082" w:rsidRPr="002A6082">
        <w:t>which is</w:t>
      </w:r>
      <w:r w:rsidRPr="002A6082">
        <w:t xml:space="preserve"> set it to “NA” here, which </w:t>
      </w:r>
      <w:r w:rsidR="002A6082" w:rsidRPr="002A6082">
        <w:t>enables</w:t>
      </w:r>
      <w:r w:rsidRPr="002A6082">
        <w:t xml:space="preserve"> the function to </w:t>
      </w:r>
      <w:r w:rsidR="002A6082" w:rsidRPr="002A6082">
        <w:t>explore and find the best</w:t>
      </w:r>
      <w:r w:rsidRPr="002A6082">
        <w:t xml:space="preserve"> number of clusters by changing the number of cluster</w:t>
      </w:r>
      <w:r w:rsidR="002A6082" w:rsidRPr="002A6082">
        <w:t>s</w:t>
      </w:r>
      <w:r w:rsidRPr="002A6082">
        <w:t xml:space="preserve"> from 2 to half of the </w:t>
      </w:r>
      <w:r w:rsidR="002A6082" w:rsidRPr="002A6082">
        <w:t>number</w:t>
      </w:r>
      <w:r w:rsidRPr="002A6082">
        <w:t xml:space="preserve"> of </w:t>
      </w:r>
      <w:r w:rsidR="002A6082" w:rsidRPr="002A6082">
        <w:t xml:space="preserve">the </w:t>
      </w:r>
      <w:r w:rsidRPr="002A6082">
        <w:t>atomic strata. “</w:t>
      </w:r>
      <w:proofErr w:type="spellStart"/>
      <w:r w:rsidRPr="002A6082">
        <w:t>Minnumstrata</w:t>
      </w:r>
      <w:proofErr w:type="spellEnd"/>
      <w:r w:rsidRPr="002A6082">
        <w:t xml:space="preserve">” represents the minimum number of </w:t>
      </w:r>
      <w:r w:rsidR="002A6082" w:rsidRPr="002A6082">
        <w:t>atomic s</w:t>
      </w:r>
      <w:r w:rsidRPr="002A6082">
        <w:t>trata to be included in each stratum. “</w:t>
      </w:r>
      <w:proofErr w:type="spellStart"/>
      <w:r w:rsidRPr="002A6082">
        <w:t>maxclusters</w:t>
      </w:r>
      <w:proofErr w:type="spellEnd"/>
      <w:r w:rsidRPr="002A6082">
        <w:t xml:space="preserve">” is the maximum number of clusters that the algorithm </w:t>
      </w:r>
      <w:r w:rsidR="00D912F9">
        <w:t>explores which by</w:t>
      </w:r>
      <w:r w:rsidRPr="002A6082">
        <w:t xml:space="preserve"> default is </w:t>
      </w:r>
      <w:r w:rsidR="00D912F9">
        <w:t xml:space="preserve">set to </w:t>
      </w:r>
      <w:r w:rsidRPr="002A6082">
        <w:t xml:space="preserve">half of the number of atomic strata (to be consistent with having at least 2 </w:t>
      </w:r>
      <w:r w:rsidR="00D912F9">
        <w:t>atomic strata</w:t>
      </w:r>
      <w:r w:rsidRPr="002A6082">
        <w:t xml:space="preserve"> in each cluster). “</w:t>
      </w:r>
      <w:proofErr w:type="spellStart"/>
      <w:r w:rsidRPr="002A6082">
        <w:t>showPlot</w:t>
      </w:r>
      <w:proofErr w:type="spellEnd"/>
      <w:r w:rsidRPr="002A6082">
        <w:t xml:space="preserve">” </w:t>
      </w:r>
      <w:r w:rsidR="00D912F9">
        <w:t>parameter enables</w:t>
      </w:r>
      <w:r w:rsidRPr="002A6082">
        <w:t xml:space="preserve"> visualiz</w:t>
      </w:r>
      <w:r w:rsidR="00D912F9">
        <w:t>ing</w:t>
      </w:r>
      <w:r w:rsidRPr="002A6082">
        <w:t xml:space="preserve"> the</w:t>
      </w:r>
      <w:r w:rsidR="00D912F9">
        <w:t xml:space="preserve"> clustering results</w:t>
      </w:r>
      <w:r w:rsidRPr="002A6082">
        <w:t xml:space="preserve">.   </w:t>
      </w:r>
    </w:p>
    <w:p w14:paraId="4A36EB2D" w14:textId="77777777" w:rsidR="00F44562" w:rsidRPr="003A06A5" w:rsidRDefault="00F44562" w:rsidP="00F44562">
      <w:pPr>
        <w:pStyle w:val="Code"/>
      </w:pPr>
      <w:r w:rsidRPr="003A06A5">
        <w:t xml:space="preserve">solutionKmeans1 &lt;- </w:t>
      </w:r>
      <w:proofErr w:type="spellStart"/>
      <w:proofErr w:type="gramStart"/>
      <w:r w:rsidRPr="003A06A5">
        <w:t>KmeansSolution</w:t>
      </w:r>
      <w:proofErr w:type="spellEnd"/>
      <w:r w:rsidRPr="003A06A5">
        <w:t>(</w:t>
      </w:r>
      <w:proofErr w:type="spellStart"/>
      <w:proofErr w:type="gramEnd"/>
      <w:r w:rsidRPr="003A06A5">
        <w:t>AtomicStrata</w:t>
      </w:r>
      <w:proofErr w:type="spellEnd"/>
      <w:r w:rsidRPr="003A06A5">
        <w:t>,</w:t>
      </w:r>
    </w:p>
    <w:p w14:paraId="37E8E967" w14:textId="77777777" w:rsidR="00F44562" w:rsidRPr="003A06A5" w:rsidRDefault="00F44562" w:rsidP="00F44562">
      <w:pPr>
        <w:pStyle w:val="Code"/>
      </w:pPr>
      <w:r w:rsidRPr="003A06A5">
        <w:t xml:space="preserve">                                  </w:t>
      </w:r>
      <w:proofErr w:type="spellStart"/>
      <w:r w:rsidRPr="003A06A5">
        <w:t>CVConst</w:t>
      </w:r>
      <w:proofErr w:type="spellEnd"/>
      <w:r w:rsidRPr="003A06A5">
        <w:t>,</w:t>
      </w:r>
    </w:p>
    <w:p w14:paraId="7D4ED5E7" w14:textId="77777777" w:rsidR="00F44562" w:rsidRPr="003A06A5" w:rsidRDefault="00F44562" w:rsidP="00F44562">
      <w:pPr>
        <w:pStyle w:val="Code"/>
      </w:pPr>
      <w:r w:rsidRPr="003A06A5">
        <w:t xml:space="preserve">                                  </w:t>
      </w:r>
      <w:proofErr w:type="spellStart"/>
      <w:r w:rsidRPr="003A06A5">
        <w:t>nstrata</w:t>
      </w:r>
      <w:proofErr w:type="spellEnd"/>
      <w:r w:rsidRPr="003A06A5">
        <w:t>=NA,</w:t>
      </w:r>
    </w:p>
    <w:p w14:paraId="5470F5AE" w14:textId="77777777" w:rsidR="00F44562" w:rsidRPr="003A06A5" w:rsidRDefault="00F44562" w:rsidP="00F44562">
      <w:pPr>
        <w:pStyle w:val="Code"/>
      </w:pPr>
      <w:r w:rsidRPr="003A06A5">
        <w:t xml:space="preserve">                                  </w:t>
      </w:r>
      <w:proofErr w:type="spellStart"/>
      <w:r w:rsidRPr="003A06A5">
        <w:t>minnumstrat</w:t>
      </w:r>
      <w:proofErr w:type="spellEnd"/>
      <w:r w:rsidRPr="003A06A5">
        <w:t>=2,</w:t>
      </w:r>
    </w:p>
    <w:p w14:paraId="0C8DEA4F" w14:textId="77777777" w:rsidR="00F44562" w:rsidRPr="003A06A5" w:rsidRDefault="00F44562" w:rsidP="00F44562">
      <w:pPr>
        <w:pStyle w:val="Code"/>
      </w:pPr>
      <w:r w:rsidRPr="003A06A5">
        <w:t xml:space="preserve">                                  </w:t>
      </w:r>
      <w:proofErr w:type="spellStart"/>
      <w:r w:rsidRPr="003A06A5">
        <w:t>maxclusters</w:t>
      </w:r>
      <w:proofErr w:type="spellEnd"/>
      <w:r w:rsidRPr="003A06A5">
        <w:t>=NA,</w:t>
      </w:r>
    </w:p>
    <w:p w14:paraId="3B6280DD" w14:textId="77777777" w:rsidR="00F44562" w:rsidRDefault="00F44562" w:rsidP="00F44562">
      <w:pPr>
        <w:pStyle w:val="Code"/>
      </w:pPr>
      <w:r w:rsidRPr="003A06A5">
        <w:t xml:space="preserve">                                  </w:t>
      </w:r>
      <w:proofErr w:type="spellStart"/>
      <w:r w:rsidRPr="003A06A5">
        <w:t>showPlot</w:t>
      </w:r>
      <w:proofErr w:type="spellEnd"/>
      <w:r w:rsidRPr="003A06A5">
        <w:t>=FALSE)</w:t>
      </w:r>
      <w:r>
        <w:t xml:space="preserve">  </w:t>
      </w:r>
    </w:p>
    <w:p w14:paraId="1D948AFA" w14:textId="77B6078C" w:rsidR="0040406A" w:rsidRDefault="003A06A5" w:rsidP="003A06A5">
      <w:pPr>
        <w:rPr>
          <w:rStyle w:val="apple-converted-space"/>
          <w:rFonts w:ascii="Arial" w:hAnsi="Arial" w:cs="Arial"/>
          <w:color w:val="000000"/>
          <w:sz w:val="20"/>
          <w:szCs w:val="20"/>
          <w:shd w:val="clear" w:color="auto" w:fill="FFFFFF"/>
        </w:rPr>
      </w:pPr>
      <w:r>
        <w:t>The next step is to call “</w:t>
      </w:r>
      <w:proofErr w:type="spellStart"/>
      <w:r>
        <w:t>optimizeStrata</w:t>
      </w:r>
      <w:proofErr w:type="spellEnd"/>
      <w:r>
        <w:t xml:space="preserve">” function which performs the optimal stratification and allocation based on Genetic Algorithm. In this case, a few parameters such as parallel processing, number of iterations (i.e. generations in the genetic algorithm), </w:t>
      </w:r>
      <w:proofErr w:type="spellStart"/>
      <w:r>
        <w:t>initialStrata</w:t>
      </w:r>
      <w:proofErr w:type="spellEnd"/>
      <w:r>
        <w:t xml:space="preserve">, output files, and plots are specified along with the two required input matrices which are errors (CV constraints) and atomic strata. Here, </w:t>
      </w:r>
      <w:r w:rsidR="000D3946">
        <w:t xml:space="preserve">the </w:t>
      </w:r>
      <w:r>
        <w:t xml:space="preserve">initial solution for </w:t>
      </w:r>
      <w:r w:rsidR="000D3946">
        <w:t xml:space="preserve">the </w:t>
      </w:r>
      <w:r>
        <w:t>genetic algorithm is set to null</w:t>
      </w:r>
      <w:r w:rsidR="000D3946">
        <w:t xml:space="preserve"> </w:t>
      </w:r>
      <w:r w:rsidR="00A47267">
        <w:t>using “suggestion</w:t>
      </w:r>
      <w:r w:rsidR="0040406A">
        <w:t>s</w:t>
      </w:r>
      <w:r w:rsidR="00A47267">
        <w:t>” pa</w:t>
      </w:r>
      <w:r>
        <w:t>rameter. However, i</w:t>
      </w:r>
      <w:r w:rsidRPr="00977ABD">
        <w:t xml:space="preserve">n order to speed up the convergence </w:t>
      </w:r>
      <w:r>
        <w:t>to</w:t>
      </w:r>
      <w:r w:rsidRPr="00977ABD">
        <w:t xml:space="preserve"> the optimal solution</w:t>
      </w:r>
      <w:r w:rsidR="00B24846">
        <w:t xml:space="preserve"> or improve the </w:t>
      </w:r>
      <w:r w:rsidR="00B24846">
        <w:lastRenderedPageBreak/>
        <w:t>quality of the final solution</w:t>
      </w:r>
      <w:r w:rsidRPr="00977ABD">
        <w:t xml:space="preserve">, an initial solution can be </w:t>
      </w:r>
      <w:r w:rsidR="00B24846">
        <w:t>provide</w:t>
      </w:r>
      <w:r w:rsidR="0040406A">
        <w:t xml:space="preserve">d. </w:t>
      </w:r>
    </w:p>
    <w:p w14:paraId="503448FE" w14:textId="09048029" w:rsidR="003A06A5" w:rsidRDefault="003A06A5" w:rsidP="003A06A5">
      <w:r>
        <w:t xml:space="preserve">The number of samples the algorithm generates are real numbers (i.e. numbers with decima points) which need to be converted to integer before using the results. </w:t>
      </w:r>
      <w:r>
        <w:rPr>
          <w:rStyle w:val="apple-converted-space"/>
          <w:rFonts w:ascii="Arial" w:hAnsi="Arial" w:cs="Arial"/>
          <w:color w:val="000000"/>
          <w:sz w:val="20"/>
          <w:szCs w:val="20"/>
          <w:shd w:val="clear" w:color="auto" w:fill="FFFFFF"/>
        </w:rPr>
        <w:t>‘</w:t>
      </w:r>
      <w:proofErr w:type="spellStart"/>
      <w:r w:rsidRPr="000F0FBA">
        <w:t>realAllocation</w:t>
      </w:r>
      <w:proofErr w:type="spellEnd"/>
      <w:r>
        <w:t xml:space="preserve">’ is the parameter that converts the generated sample size values to integer when set to </w:t>
      </w:r>
      <w:r w:rsidR="00C23199">
        <w:t>FALSE</w:t>
      </w:r>
      <w:r>
        <w:t xml:space="preserve">. </w:t>
      </w:r>
    </w:p>
    <w:p w14:paraId="6391069C" w14:textId="43027ED7" w:rsidR="00BD2349" w:rsidRDefault="00BD2349" w:rsidP="003A06A5">
      <w:r>
        <w:t>To specify take-all (certainty) strata (i.e. strata from which all units will be included in the sample), a binary vector with the same length as the number of atomic strata needs to be fed to the parameter “CENS”</w:t>
      </w:r>
      <w:r w:rsidR="00720B9F">
        <w:t xml:space="preserve"> and the parameter “</w:t>
      </w:r>
      <w:proofErr w:type="spellStart"/>
      <w:r w:rsidR="00720B9F" w:rsidRPr="00720B9F">
        <w:t>strcens</w:t>
      </w:r>
      <w:proofErr w:type="spellEnd"/>
      <w:r w:rsidR="00720B9F">
        <w:t xml:space="preserve">” set to “TRUE”. An element with value set to ‘1’ in “CENS” vector means that the atomic strata corresponding with that row is marked as take-all while a ‘0’ value means a take-some (regular) strata. Following is an example of the CENS binary vector with three take-all atomic strata. </w:t>
      </w:r>
    </w:p>
    <w:tbl>
      <w:tblPr>
        <w:tblW w:w="9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tblGrid>
      <w:tr w:rsidR="00720B9F" w:rsidRPr="007E6454" w14:paraId="05AB3F2D" w14:textId="77777777" w:rsidTr="00BF1D42">
        <w:trPr>
          <w:jc w:val="center"/>
        </w:trPr>
        <w:tc>
          <w:tcPr>
            <w:tcW w:w="0" w:type="auto"/>
            <w:shd w:val="clear" w:color="auto" w:fill="auto"/>
            <w:noWrap/>
            <w:vAlign w:val="bottom"/>
            <w:hideMark/>
          </w:tcPr>
          <w:p w14:paraId="239AD35C" w14:textId="77777777" w:rsidR="00720B9F" w:rsidRPr="007E6454" w:rsidRDefault="00720B9F" w:rsidP="004B60DF">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CENS</w:t>
            </w:r>
          </w:p>
        </w:tc>
      </w:tr>
      <w:tr w:rsidR="00720B9F" w:rsidRPr="007E6454" w14:paraId="356D1AAA" w14:textId="77777777" w:rsidTr="00BF1D42">
        <w:trPr>
          <w:jc w:val="center"/>
        </w:trPr>
        <w:tc>
          <w:tcPr>
            <w:tcW w:w="0" w:type="auto"/>
            <w:shd w:val="clear" w:color="auto" w:fill="auto"/>
            <w:noWrap/>
            <w:vAlign w:val="bottom"/>
            <w:hideMark/>
          </w:tcPr>
          <w:p w14:paraId="15A35128"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08F061CA" w14:textId="77777777" w:rsidTr="00BF1D42">
        <w:trPr>
          <w:jc w:val="center"/>
        </w:trPr>
        <w:tc>
          <w:tcPr>
            <w:tcW w:w="0" w:type="auto"/>
            <w:shd w:val="clear" w:color="auto" w:fill="auto"/>
            <w:noWrap/>
            <w:vAlign w:val="bottom"/>
            <w:hideMark/>
          </w:tcPr>
          <w:p w14:paraId="35A4A8E6"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36B3A1EE" w14:textId="77777777" w:rsidTr="00BF1D42">
        <w:trPr>
          <w:jc w:val="center"/>
        </w:trPr>
        <w:tc>
          <w:tcPr>
            <w:tcW w:w="0" w:type="auto"/>
            <w:shd w:val="clear" w:color="auto" w:fill="auto"/>
            <w:noWrap/>
            <w:vAlign w:val="bottom"/>
            <w:hideMark/>
          </w:tcPr>
          <w:p w14:paraId="08E43AE2"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5E03267B" w14:textId="77777777" w:rsidTr="00BF1D42">
        <w:trPr>
          <w:jc w:val="center"/>
        </w:trPr>
        <w:tc>
          <w:tcPr>
            <w:tcW w:w="0" w:type="auto"/>
            <w:shd w:val="clear" w:color="auto" w:fill="auto"/>
            <w:noWrap/>
            <w:vAlign w:val="bottom"/>
            <w:hideMark/>
          </w:tcPr>
          <w:p w14:paraId="2457F949"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1A7AE469" w14:textId="77777777" w:rsidTr="00BF1D42">
        <w:trPr>
          <w:jc w:val="center"/>
        </w:trPr>
        <w:tc>
          <w:tcPr>
            <w:tcW w:w="0" w:type="auto"/>
            <w:shd w:val="clear" w:color="auto" w:fill="auto"/>
            <w:noWrap/>
            <w:vAlign w:val="bottom"/>
            <w:hideMark/>
          </w:tcPr>
          <w:p w14:paraId="39E82908"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1</w:t>
            </w:r>
          </w:p>
        </w:tc>
      </w:tr>
      <w:tr w:rsidR="00720B9F" w:rsidRPr="007E6454" w14:paraId="5061BE4D" w14:textId="77777777" w:rsidTr="00BF1D42">
        <w:trPr>
          <w:jc w:val="center"/>
        </w:trPr>
        <w:tc>
          <w:tcPr>
            <w:tcW w:w="0" w:type="auto"/>
            <w:shd w:val="clear" w:color="auto" w:fill="auto"/>
            <w:noWrap/>
            <w:vAlign w:val="bottom"/>
            <w:hideMark/>
          </w:tcPr>
          <w:p w14:paraId="77995513" w14:textId="77777777" w:rsidR="00720B9F" w:rsidRPr="007E6454" w:rsidRDefault="00720B9F" w:rsidP="00D76A42">
            <w:pPr>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r w:rsidR="00720B9F" w:rsidRPr="007E6454" w14:paraId="1984A4D3" w14:textId="77777777" w:rsidTr="00BF1D42">
        <w:trPr>
          <w:jc w:val="center"/>
        </w:trPr>
        <w:tc>
          <w:tcPr>
            <w:tcW w:w="0" w:type="auto"/>
            <w:shd w:val="clear" w:color="auto" w:fill="auto"/>
            <w:noWrap/>
            <w:vAlign w:val="bottom"/>
            <w:hideMark/>
          </w:tcPr>
          <w:p w14:paraId="50CE6850" w14:textId="77777777" w:rsidR="00720B9F" w:rsidRPr="007E6454" w:rsidRDefault="00720B9F" w:rsidP="00D76A42">
            <w:pPr>
              <w:keepNext/>
              <w:widowControl/>
              <w:autoSpaceDE/>
              <w:autoSpaceDN/>
              <w:spacing w:before="0" w:line="240" w:lineRule="auto"/>
              <w:ind w:right="0"/>
              <w:jc w:val="center"/>
              <w:rPr>
                <w:rFonts w:eastAsia="Times New Roman"/>
                <w:color w:val="000000"/>
                <w:lang w:bidi="ar-SA"/>
              </w:rPr>
            </w:pPr>
            <w:r w:rsidRPr="007E6454">
              <w:rPr>
                <w:rFonts w:eastAsia="Times New Roman"/>
                <w:color w:val="000000"/>
                <w:lang w:bidi="ar-SA"/>
              </w:rPr>
              <w:t>0</w:t>
            </w:r>
          </w:p>
        </w:tc>
      </w:tr>
    </w:tbl>
    <w:p w14:paraId="10B3EB60" w14:textId="08A2272A" w:rsidR="00720B9F" w:rsidRDefault="00720B9F" w:rsidP="00720B9F">
      <w:pPr>
        <w:pStyle w:val="Caption"/>
      </w:pPr>
      <w:r>
        <w:t xml:space="preserve">Table </w:t>
      </w:r>
      <w:r>
        <w:fldChar w:fldCharType="begin"/>
      </w:r>
      <w:r>
        <w:instrText xml:space="preserve"> SEQ Table \* ARABIC </w:instrText>
      </w:r>
      <w:r>
        <w:fldChar w:fldCharType="separate"/>
      </w:r>
      <w:r w:rsidR="000F4429">
        <w:rPr>
          <w:noProof/>
        </w:rPr>
        <w:t>3</w:t>
      </w:r>
      <w:r>
        <w:fldChar w:fldCharType="end"/>
      </w:r>
      <w:r>
        <w:t xml:space="preserve"> An example of </w:t>
      </w:r>
      <w:r>
        <w:rPr>
          <w:noProof/>
        </w:rPr>
        <w:t>CENS binary vector</w:t>
      </w:r>
    </w:p>
    <w:p w14:paraId="25302B14" w14:textId="66C7586A" w:rsidR="00C0141B" w:rsidRDefault="00284B86" w:rsidP="00A514FD">
      <w:r>
        <w:t xml:space="preserve">The full list of input arguments along with their descriptions and an example are provided on the package page on rdrr.io </w:t>
      </w:r>
      <w:r>
        <w:fldChar w:fldCharType="begin"/>
      </w:r>
      <w:r w:rsidR="00A514FD">
        <w:instrText xml:space="preserve"> ADDIN ZOTERO_ITEM CSL_CITATION {"citationID":"TqltyqEb","properties":{"formattedCitation":"(Barcaroli, 2019b)","plainCitation":"(Barcaroli, 2019b)","noteIndex":0},"citationItems":[{"id":3563,"uris":["http://zotero.org/groups/2128091/items/9I66MCKQ"],"uri":["http://zotero.org/groups/2128091/items/9I66MCKQ"],"itemData":{"id":3563,"type":"webpage","title":"optimizeStrata: Best stratification of a sampling frame for multipurpose... in SamplingStrata: Optimal Stratification of Sampling Frames for Multipurpose Sampling Surveys","abstract":"This function runs a set of other functions to optimise the stratification of a sampling frame","URL":"https://rdrr.io/cran/SamplingStrata/man/optimizeStrata.html","title-short":"optimizeStrata","language":"en","author":[{"family":"Barcaroli","given":"Giulio"}],"issued":{"date-parts":[["2019",5,2]]},"accessed":{"date-parts":[["2019",8,12]]}}}],"schema":"https://github.com/citation-style-language/schema/raw/master/csl-citation.json"} </w:instrText>
      </w:r>
      <w:r>
        <w:fldChar w:fldCharType="separate"/>
      </w:r>
      <w:r w:rsidR="00A514FD" w:rsidRPr="00A514FD">
        <w:t>(Barcaroli, 2019b)</w:t>
      </w:r>
      <w:r>
        <w:fldChar w:fldCharType="end"/>
      </w:r>
      <w:r>
        <w:t xml:space="preserve">.  </w:t>
      </w:r>
    </w:p>
    <w:p w14:paraId="0897CC2E" w14:textId="5FB5DC02" w:rsidR="00737094" w:rsidRDefault="00737094" w:rsidP="00A514FD">
      <w:r>
        <w:t>The following code is used to generate the GA solution with a randomly generated initial solution.</w:t>
      </w:r>
    </w:p>
    <w:p w14:paraId="43F16885" w14:textId="07476C18" w:rsidR="0043170C" w:rsidRDefault="00AE13F0" w:rsidP="0043170C">
      <w:pPr>
        <w:pStyle w:val="Code"/>
      </w:pPr>
      <w:proofErr w:type="spellStart"/>
      <w:r>
        <w:t>G</w:t>
      </w:r>
      <w:r w:rsidR="00366548">
        <w:t>A</w:t>
      </w:r>
      <w:r>
        <w:t>_</w:t>
      </w:r>
      <w:r w:rsidR="0043170C">
        <w:t>solution</w:t>
      </w:r>
      <w:proofErr w:type="spellEnd"/>
      <w:r w:rsidR="0043170C">
        <w:t xml:space="preserve"> &lt;- </w:t>
      </w:r>
      <w:proofErr w:type="spellStart"/>
      <w:proofErr w:type="gramStart"/>
      <w:r w:rsidR="0043170C">
        <w:t>optimizeStrata</w:t>
      </w:r>
      <w:proofErr w:type="spellEnd"/>
      <w:r w:rsidR="0043170C">
        <w:t>(</w:t>
      </w:r>
      <w:proofErr w:type="gramEnd"/>
      <w:r w:rsidR="0043170C">
        <w:t xml:space="preserve">errors = </w:t>
      </w:r>
      <w:proofErr w:type="spellStart"/>
      <w:r w:rsidR="0043170C">
        <w:t>CVConst</w:t>
      </w:r>
      <w:proofErr w:type="spellEnd"/>
      <w:r w:rsidR="0043170C">
        <w:t xml:space="preserve">, </w:t>
      </w:r>
    </w:p>
    <w:p w14:paraId="1F439062" w14:textId="48E689BE" w:rsidR="0043170C" w:rsidRDefault="0043170C" w:rsidP="0043170C">
      <w:pPr>
        <w:pStyle w:val="Code"/>
      </w:pPr>
      <w:r>
        <w:t xml:space="preserve">                         strata = </w:t>
      </w:r>
      <w:proofErr w:type="spellStart"/>
      <w:r>
        <w:t>AtomicStrata</w:t>
      </w:r>
      <w:proofErr w:type="spellEnd"/>
      <w:r>
        <w:t>,</w:t>
      </w:r>
    </w:p>
    <w:p w14:paraId="5C126A7C" w14:textId="77777777" w:rsidR="0040406A" w:rsidRDefault="00AE13F0" w:rsidP="00AE13F0">
      <w:pPr>
        <w:pStyle w:val="Code"/>
        <w:ind w:firstLine="619"/>
      </w:pPr>
      <w:r>
        <w:t xml:space="preserve">                    </w:t>
      </w:r>
      <w:r w:rsidR="0043170C">
        <w:t>parallel = TRUE,</w:t>
      </w:r>
    </w:p>
    <w:p w14:paraId="4FAB11BA" w14:textId="31F39EB1" w:rsidR="00AE13F0" w:rsidRDefault="0040406A" w:rsidP="00AE13F0">
      <w:pPr>
        <w:pStyle w:val="Code"/>
        <w:ind w:firstLine="619"/>
      </w:pPr>
      <w:r>
        <w:tab/>
      </w:r>
      <w:r>
        <w:tab/>
      </w:r>
      <w:r>
        <w:tab/>
        <w:t>suggestions = NULL,</w:t>
      </w:r>
      <w:r w:rsidR="00AE13F0" w:rsidRPr="00AE13F0">
        <w:t xml:space="preserve"> </w:t>
      </w:r>
    </w:p>
    <w:p w14:paraId="16B0C75C" w14:textId="12C44EE7" w:rsidR="00AE13F0" w:rsidRDefault="00AE13F0" w:rsidP="00AE13F0">
      <w:pPr>
        <w:pStyle w:val="Code"/>
        <w:ind w:firstLine="619"/>
      </w:pPr>
      <w:r>
        <w:tab/>
      </w:r>
      <w:r>
        <w:tab/>
      </w:r>
      <w:r>
        <w:tab/>
      </w:r>
      <w:proofErr w:type="spellStart"/>
      <w:r>
        <w:t>initialStrata</w:t>
      </w:r>
      <w:proofErr w:type="spellEnd"/>
      <w:r>
        <w:t xml:space="preserve">= </w:t>
      </w:r>
      <w:r w:rsidR="0040406A">
        <w:t>NA,</w:t>
      </w:r>
    </w:p>
    <w:p w14:paraId="63F981F3" w14:textId="0E1089C3" w:rsidR="0043170C" w:rsidRDefault="00AE13F0" w:rsidP="0043170C">
      <w:pPr>
        <w:pStyle w:val="Code"/>
      </w:pPr>
      <w:r>
        <w:t xml:space="preserve">                         </w:t>
      </w:r>
      <w:proofErr w:type="spellStart"/>
      <w:r w:rsidR="0043170C">
        <w:t>iter</w:t>
      </w:r>
      <w:proofErr w:type="spellEnd"/>
      <w:r w:rsidR="0043170C">
        <w:t xml:space="preserve"> = 100,</w:t>
      </w:r>
    </w:p>
    <w:p w14:paraId="2B81ABEC" w14:textId="6855D633" w:rsidR="000F0FBA" w:rsidRDefault="000F0FBA" w:rsidP="0043170C">
      <w:pPr>
        <w:pStyle w:val="Code"/>
      </w:pPr>
      <w:r>
        <w:tab/>
      </w:r>
      <w:r>
        <w:tab/>
      </w:r>
      <w:r>
        <w:tab/>
      </w:r>
      <w:r>
        <w:tab/>
      </w:r>
      <w:proofErr w:type="spellStart"/>
      <w:r w:rsidRPr="000F0FBA">
        <w:t>realAllocation</w:t>
      </w:r>
      <w:proofErr w:type="spellEnd"/>
      <w:r w:rsidRPr="000F0FBA">
        <w:t xml:space="preserve"> = </w:t>
      </w:r>
      <w:r w:rsidR="000B3EC2">
        <w:t>False</w:t>
      </w:r>
      <w:r>
        <w:t>,</w:t>
      </w:r>
    </w:p>
    <w:p w14:paraId="75FB3CFD" w14:textId="4F8FCEB5" w:rsidR="0043170C" w:rsidRDefault="0043170C" w:rsidP="0043170C">
      <w:pPr>
        <w:pStyle w:val="Code"/>
      </w:pPr>
      <w:r>
        <w:lastRenderedPageBreak/>
        <w:t xml:space="preserve">                         </w:t>
      </w:r>
      <w:proofErr w:type="spellStart"/>
      <w:r>
        <w:t>writeFiles</w:t>
      </w:r>
      <w:proofErr w:type="spellEnd"/>
      <w:r>
        <w:t xml:space="preserve"> = FALSE,</w:t>
      </w:r>
    </w:p>
    <w:p w14:paraId="425F9D76" w14:textId="459C45BE" w:rsidR="0043170C" w:rsidRDefault="0043170C" w:rsidP="0043170C">
      <w:pPr>
        <w:pStyle w:val="Code"/>
      </w:pPr>
      <w:r>
        <w:t xml:space="preserve">                         </w:t>
      </w:r>
      <w:proofErr w:type="spellStart"/>
      <w:r>
        <w:t>showPlot</w:t>
      </w:r>
      <w:proofErr w:type="spellEnd"/>
      <w:r>
        <w:t xml:space="preserve"> = FALSE)</w:t>
      </w:r>
    </w:p>
    <w:p w14:paraId="7C1F0F82" w14:textId="77777777" w:rsidR="00737094" w:rsidRDefault="00737094">
      <w:pPr>
        <w:spacing w:before="0" w:line="240" w:lineRule="auto"/>
        <w:ind w:right="0"/>
      </w:pPr>
    </w:p>
    <w:p w14:paraId="7097CCC6" w14:textId="0CB54BB6" w:rsidR="00737094" w:rsidRDefault="00737094" w:rsidP="00737094">
      <w:r>
        <w:t>To use the previously discussed K-means initial solution, “suggestions” parameter needs to be set to “</w:t>
      </w:r>
      <w:r w:rsidRPr="0040406A">
        <w:t>solutionKmeans1</w:t>
      </w:r>
      <w:r>
        <w:t xml:space="preserve">” as depicted in the following code snippet. </w:t>
      </w:r>
    </w:p>
    <w:p w14:paraId="64852AB2" w14:textId="77777777" w:rsidR="00737094" w:rsidRDefault="00737094" w:rsidP="00737094">
      <w:pPr>
        <w:pStyle w:val="Code"/>
      </w:pPr>
      <w:proofErr w:type="spellStart"/>
      <w:r>
        <w:t>Ga_solution</w:t>
      </w:r>
      <w:proofErr w:type="spellEnd"/>
      <w:r>
        <w:t xml:space="preserve">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63C3CFFE" w14:textId="77777777" w:rsidR="00737094" w:rsidRDefault="00737094" w:rsidP="00737094">
      <w:pPr>
        <w:pStyle w:val="Code"/>
      </w:pPr>
      <w:r>
        <w:t xml:space="preserve">                         strata = </w:t>
      </w:r>
      <w:proofErr w:type="spellStart"/>
      <w:r>
        <w:t>AtomicStrata</w:t>
      </w:r>
      <w:proofErr w:type="spellEnd"/>
      <w:r>
        <w:t>,</w:t>
      </w:r>
    </w:p>
    <w:p w14:paraId="6A0F419A" w14:textId="77777777" w:rsidR="00737094" w:rsidRDefault="00737094" w:rsidP="00737094">
      <w:pPr>
        <w:pStyle w:val="Code"/>
      </w:pPr>
      <w:r>
        <w:tab/>
      </w:r>
      <w:r>
        <w:tab/>
      </w:r>
      <w:r>
        <w:tab/>
      </w:r>
      <w:r>
        <w:tab/>
        <w:t>suggestions = solutionKmeans1,</w:t>
      </w:r>
    </w:p>
    <w:p w14:paraId="66549439" w14:textId="77777777" w:rsidR="00737094" w:rsidRDefault="00737094" w:rsidP="00737094">
      <w:pPr>
        <w:pStyle w:val="Code"/>
        <w:ind w:firstLine="619"/>
      </w:pPr>
      <w:r>
        <w:t xml:space="preserve">                    parallel = TRUE,</w:t>
      </w:r>
      <w:r w:rsidRPr="00AE13F0">
        <w:t xml:space="preserve"> </w:t>
      </w:r>
    </w:p>
    <w:p w14:paraId="55C74265" w14:textId="77777777" w:rsidR="00737094" w:rsidRDefault="00737094" w:rsidP="00737094">
      <w:pPr>
        <w:pStyle w:val="Code"/>
        <w:ind w:firstLine="619"/>
      </w:pPr>
      <w:r>
        <w:tab/>
      </w:r>
      <w:r>
        <w:tab/>
      </w:r>
      <w:r>
        <w:tab/>
      </w:r>
      <w:proofErr w:type="spellStart"/>
      <w:r>
        <w:t>initialStrata</w:t>
      </w:r>
      <w:proofErr w:type="spellEnd"/>
      <w:r>
        <w:t>= NA,</w:t>
      </w:r>
    </w:p>
    <w:p w14:paraId="584B07EA" w14:textId="77777777" w:rsidR="00737094" w:rsidRDefault="00737094" w:rsidP="00737094">
      <w:pPr>
        <w:pStyle w:val="Code"/>
      </w:pPr>
      <w:r>
        <w:t xml:space="preserve">                         </w:t>
      </w:r>
      <w:proofErr w:type="spellStart"/>
      <w:r>
        <w:t>iter</w:t>
      </w:r>
      <w:proofErr w:type="spellEnd"/>
      <w:r>
        <w:t xml:space="preserve"> = 100,</w:t>
      </w:r>
    </w:p>
    <w:p w14:paraId="517B7313" w14:textId="77777777" w:rsidR="00737094" w:rsidRDefault="00737094" w:rsidP="00737094">
      <w:pPr>
        <w:pStyle w:val="Code"/>
      </w:pPr>
      <w:r>
        <w:tab/>
      </w:r>
      <w:r>
        <w:tab/>
      </w:r>
      <w:r>
        <w:tab/>
      </w:r>
      <w:r>
        <w:tab/>
      </w:r>
      <w:proofErr w:type="spellStart"/>
      <w:r w:rsidRPr="000F0FBA">
        <w:t>realAllocation</w:t>
      </w:r>
      <w:proofErr w:type="spellEnd"/>
      <w:r w:rsidRPr="000F0FBA">
        <w:t xml:space="preserve"> = </w:t>
      </w:r>
      <w:r>
        <w:t>False,</w:t>
      </w:r>
    </w:p>
    <w:p w14:paraId="07FA7C4B" w14:textId="77777777" w:rsidR="00737094" w:rsidRDefault="00737094" w:rsidP="00737094">
      <w:pPr>
        <w:pStyle w:val="Code"/>
      </w:pPr>
      <w:r>
        <w:t xml:space="preserve">                         </w:t>
      </w:r>
      <w:proofErr w:type="spellStart"/>
      <w:r>
        <w:t>writeFiles</w:t>
      </w:r>
      <w:proofErr w:type="spellEnd"/>
      <w:r>
        <w:t xml:space="preserve"> = FALSE,</w:t>
      </w:r>
    </w:p>
    <w:p w14:paraId="2F7EFB4D" w14:textId="77777777" w:rsidR="00737094" w:rsidRDefault="00737094" w:rsidP="00737094">
      <w:pPr>
        <w:pStyle w:val="Code"/>
      </w:pPr>
      <w:r>
        <w:t xml:space="preserve">                         </w:t>
      </w:r>
      <w:proofErr w:type="spellStart"/>
      <w:r>
        <w:t>showPlot</w:t>
      </w:r>
      <w:proofErr w:type="spellEnd"/>
      <w:r>
        <w:t xml:space="preserve"> = FALSE)</w:t>
      </w:r>
    </w:p>
    <w:p w14:paraId="692892E7" w14:textId="30C03516" w:rsidR="00EE0655" w:rsidRDefault="0043170C" w:rsidP="008A4C5B">
      <w:r>
        <w:t>Although the entire results are stored in “</w:t>
      </w:r>
      <w:proofErr w:type="spellStart"/>
      <w:r w:rsidR="00366548">
        <w:t>GA_</w:t>
      </w:r>
      <w:r>
        <w:t>solution</w:t>
      </w:r>
      <w:proofErr w:type="spellEnd"/>
      <w:r>
        <w:t xml:space="preserve">”, selected </w:t>
      </w:r>
      <w:r w:rsidR="00F144D6">
        <w:t>elements</w:t>
      </w:r>
      <w:r>
        <w:t xml:space="preserve"> can be </w:t>
      </w:r>
      <w:r w:rsidR="00A517CA">
        <w:t>stored in</w:t>
      </w:r>
      <w:r>
        <w:t xml:space="preserve"> separate </w:t>
      </w:r>
      <w:r w:rsidR="00A517CA">
        <w:t>csv files</w:t>
      </w:r>
      <w:r>
        <w:t xml:space="preserve"> for convenience</w:t>
      </w:r>
      <w:r w:rsidR="00A517CA">
        <w:t xml:space="preserve"> and further analysis</w:t>
      </w:r>
      <w:r>
        <w:t>. The two major outputs are “</w:t>
      </w:r>
      <w:proofErr w:type="spellStart"/>
      <w:r>
        <w:t>aggr_strata</w:t>
      </w:r>
      <w:proofErr w:type="spellEnd"/>
      <w:r>
        <w:t>” and “indices” colum</w:t>
      </w:r>
      <w:r w:rsidR="00F26D9C">
        <w:t xml:space="preserve">ns. </w:t>
      </w:r>
    </w:p>
    <w:p w14:paraId="54989C5B" w14:textId="6D37CF50" w:rsidR="0043170C" w:rsidRDefault="0043170C" w:rsidP="0043170C">
      <w:pPr>
        <w:pStyle w:val="Code"/>
      </w:pPr>
      <w:proofErr w:type="spellStart"/>
      <w:proofErr w:type="gramStart"/>
      <w:r>
        <w:t>write.table</w:t>
      </w:r>
      <w:proofErr w:type="spellEnd"/>
      <w:proofErr w:type="gramEnd"/>
      <w:r>
        <w:t>(</w:t>
      </w:r>
      <w:proofErr w:type="spellStart"/>
      <w:r w:rsidR="00AE13F0">
        <w:t>Ga_</w:t>
      </w:r>
      <w:r>
        <w:t>solution$aggr_strata,file</w:t>
      </w:r>
      <w:proofErr w:type="spellEnd"/>
      <w:r>
        <w:t xml:space="preserve">="./aggr_strata.csv", </w:t>
      </w:r>
      <w:proofErr w:type="spellStart"/>
      <w:r>
        <w:t>sep</w:t>
      </w:r>
      <w:proofErr w:type="spellEnd"/>
      <w:r>
        <w:t>=",")</w:t>
      </w:r>
    </w:p>
    <w:p w14:paraId="7DB3333C" w14:textId="546B0F5C" w:rsidR="0043170C" w:rsidRDefault="0043170C" w:rsidP="0043170C">
      <w:pPr>
        <w:pStyle w:val="Code"/>
      </w:pPr>
      <w:proofErr w:type="spellStart"/>
      <w:proofErr w:type="gramStart"/>
      <w:r>
        <w:t>write.table</w:t>
      </w:r>
      <w:proofErr w:type="spellEnd"/>
      <w:proofErr w:type="gramEnd"/>
      <w:r>
        <w:t>(</w:t>
      </w:r>
      <w:proofErr w:type="spellStart"/>
      <w:r w:rsidR="00AE13F0">
        <w:t>Ga_</w:t>
      </w:r>
      <w:r>
        <w:t>solution$indices,file</w:t>
      </w:r>
      <w:proofErr w:type="spellEnd"/>
      <w:r>
        <w:t xml:space="preserve">="./indices.csv", </w:t>
      </w:r>
      <w:proofErr w:type="spellStart"/>
      <w:r>
        <w:t>sep</w:t>
      </w:r>
      <w:proofErr w:type="spellEnd"/>
      <w:r>
        <w:t>=",")</w:t>
      </w:r>
    </w:p>
    <w:p w14:paraId="5EC17F61" w14:textId="0039E4D6" w:rsidR="00637223" w:rsidRDefault="00F144D6" w:rsidP="000B3EC2">
      <w:r>
        <w:t xml:space="preserve">The stratification is presented in “indices” </w:t>
      </w:r>
      <w:r w:rsidR="00C23199">
        <w:t>which is a one column vector listing labels (i.e. strata number) for each atomic strat</w:t>
      </w:r>
      <w:r w:rsidR="00404706">
        <w:t>um</w:t>
      </w:r>
      <w:r w:rsidR="00C23199">
        <w:t xml:space="preserve">. </w:t>
      </w:r>
      <w:r>
        <w:t>“</w:t>
      </w:r>
      <w:proofErr w:type="spellStart"/>
      <w:r>
        <w:t>aggr_strata</w:t>
      </w:r>
      <w:proofErr w:type="spellEnd"/>
      <w:r>
        <w:t xml:space="preserve">” shows the number of samples allocated to each stratum. </w:t>
      </w:r>
      <w:r w:rsidR="000B3EC2">
        <w:t>After finding the</w:t>
      </w:r>
      <w:r w:rsidR="00337B30">
        <w:t xml:space="preserve"> </w:t>
      </w:r>
      <w:r w:rsidR="00337B30" w:rsidRPr="000B3EC2">
        <w:t>optimal stratification</w:t>
      </w:r>
      <w:r w:rsidR="000B3EC2">
        <w:t>,</w:t>
      </w:r>
      <w:r w:rsidR="00337B30">
        <w:t xml:space="preserve"> the function </w:t>
      </w:r>
      <w:r w:rsidR="000B3EC2">
        <w:t>‘</w:t>
      </w:r>
      <w:r w:rsidR="00337B30">
        <w:t>updateStrata</w:t>
      </w:r>
      <w:r w:rsidR="000B3EC2">
        <w:t>’</w:t>
      </w:r>
      <w:r w:rsidR="00337B30">
        <w:t xml:space="preserve"> is used to </w:t>
      </w:r>
      <w:r w:rsidR="00404706">
        <w:t>combine</w:t>
      </w:r>
      <w:r w:rsidR="00337B30">
        <w:t xml:space="preserve"> </w:t>
      </w:r>
      <w:r w:rsidR="00404706">
        <w:t xml:space="preserve">the </w:t>
      </w:r>
      <w:r w:rsidR="00337B30">
        <w:t>new labels</w:t>
      </w:r>
      <w:r w:rsidR="00404706">
        <w:t xml:space="preserve"> from</w:t>
      </w:r>
      <w:r w:rsidR="00713BAD">
        <w:t xml:space="preserve"> </w:t>
      </w:r>
      <w:r w:rsidR="00A119C8">
        <w:t>“</w:t>
      </w:r>
      <w:r w:rsidR="00404706">
        <w:t>indices” with</w:t>
      </w:r>
      <w:r w:rsidR="00337B30">
        <w:t xml:space="preserve"> </w:t>
      </w:r>
      <w:r w:rsidR="000B3EC2">
        <w:t>the</w:t>
      </w:r>
      <w:r w:rsidR="00337B30">
        <w:t xml:space="preserve"> atomic </w:t>
      </w:r>
      <w:r w:rsidR="000B3EC2">
        <w:t>strata</w:t>
      </w:r>
      <w:r w:rsidR="00404706">
        <w:t xml:space="preserve"> generated earlier.</w:t>
      </w:r>
    </w:p>
    <w:p w14:paraId="2A6D812A" w14:textId="77777777" w:rsidR="00337B30" w:rsidRDefault="00337B30" w:rsidP="00337B30">
      <w:pPr>
        <w:pStyle w:val="Code"/>
      </w:pPr>
      <w:proofErr w:type="spellStart"/>
      <w:r>
        <w:t>newstrata</w:t>
      </w:r>
      <w:proofErr w:type="spellEnd"/>
      <w:r>
        <w:t xml:space="preserve"> &lt;- </w:t>
      </w:r>
      <w:proofErr w:type="spellStart"/>
      <w:proofErr w:type="gramStart"/>
      <w:r>
        <w:t>updateStrata</w:t>
      </w:r>
      <w:proofErr w:type="spellEnd"/>
      <w:r>
        <w:t>(</w:t>
      </w:r>
      <w:proofErr w:type="spellStart"/>
      <w:proofErr w:type="gramEnd"/>
      <w:r>
        <w:t>AtomicStrata</w:t>
      </w:r>
      <w:proofErr w:type="spellEnd"/>
      <w:r>
        <w:t xml:space="preserve">, </w:t>
      </w:r>
    </w:p>
    <w:p w14:paraId="460101CC" w14:textId="171B068D" w:rsidR="00337B30" w:rsidRDefault="00337B30" w:rsidP="00337B30">
      <w:pPr>
        <w:pStyle w:val="Code"/>
      </w:pPr>
      <w:r>
        <w:t xml:space="preserve">                          </w:t>
      </w:r>
      <w:proofErr w:type="spellStart"/>
      <w:r w:rsidR="007A0D58">
        <w:t>GA</w:t>
      </w:r>
      <w:r>
        <w:t>_solution</w:t>
      </w:r>
      <w:proofErr w:type="spellEnd"/>
      <w:r>
        <w:t xml:space="preserve">, </w:t>
      </w:r>
    </w:p>
    <w:p w14:paraId="3104E5F1" w14:textId="2FAECB46" w:rsidR="00337B30" w:rsidRDefault="00337B30" w:rsidP="000B3EC2">
      <w:pPr>
        <w:pStyle w:val="Code"/>
      </w:pPr>
      <w:r>
        <w:t xml:space="preserve">                          </w:t>
      </w:r>
      <w:proofErr w:type="spellStart"/>
      <w:r>
        <w:t>writeFiles</w:t>
      </w:r>
      <w:proofErr w:type="spellEnd"/>
      <w:r>
        <w:t xml:space="preserve"> = TRUE)</w:t>
      </w:r>
    </w:p>
    <w:p w14:paraId="40AF3474" w14:textId="77A3F877" w:rsidR="009C2304" w:rsidRDefault="009C2304" w:rsidP="005F4B4D">
      <w:r>
        <w:t xml:space="preserve">The last step </w:t>
      </w:r>
      <w:r w:rsidR="005F4B4D">
        <w:t xml:space="preserve">involves </w:t>
      </w:r>
      <w:r w:rsidR="000B3EC2">
        <w:t>‘</w:t>
      </w:r>
      <w:proofErr w:type="spellStart"/>
      <w:r w:rsidR="008A1290">
        <w:t>updateFrame</w:t>
      </w:r>
      <w:proofErr w:type="spellEnd"/>
      <w:r w:rsidR="000B3EC2">
        <w:t>’</w:t>
      </w:r>
      <w:r w:rsidR="008A1290">
        <w:t xml:space="preserve"> </w:t>
      </w:r>
      <w:r w:rsidR="005F4B4D">
        <w:t>and ‘</w:t>
      </w:r>
      <w:proofErr w:type="spellStart"/>
      <w:r w:rsidR="005F4B4D">
        <w:t>selectSample</w:t>
      </w:r>
      <w:proofErr w:type="spellEnd"/>
      <w:r w:rsidR="005F4B4D">
        <w:t xml:space="preserve">’ </w:t>
      </w:r>
      <w:r w:rsidR="007A0D58">
        <w:t>function</w:t>
      </w:r>
      <w:r w:rsidR="005F4B4D">
        <w:t>s. ‘</w:t>
      </w:r>
      <w:proofErr w:type="spellStart"/>
      <w:r w:rsidR="005F4B4D">
        <w:t>updateFrame</w:t>
      </w:r>
      <w:proofErr w:type="spellEnd"/>
      <w:r w:rsidR="005F4B4D">
        <w:t>’</w:t>
      </w:r>
      <w:r w:rsidR="007A0D58">
        <w:t xml:space="preserve"> update</w:t>
      </w:r>
      <w:r w:rsidR="005F4B4D">
        <w:t>s</w:t>
      </w:r>
      <w:r w:rsidR="007A0D58">
        <w:t xml:space="preserve"> the frame by incorporating the new labels created by “</w:t>
      </w:r>
      <w:proofErr w:type="spellStart"/>
      <w:r w:rsidR="007A0D58">
        <w:t>updateStrata</w:t>
      </w:r>
      <w:proofErr w:type="spellEnd"/>
      <w:r w:rsidR="007A0D58">
        <w:t>” to the original “</w:t>
      </w:r>
      <w:proofErr w:type="spellStart"/>
      <w:r w:rsidR="007A0D58">
        <w:t>CFSFrame</w:t>
      </w:r>
      <w:proofErr w:type="spellEnd"/>
      <w:r w:rsidR="007A0D58">
        <w:t>” that was created using “</w:t>
      </w:r>
      <w:proofErr w:type="spellStart"/>
      <w:r w:rsidR="007A0D58">
        <w:t>buildFrameDF</w:t>
      </w:r>
      <w:proofErr w:type="spellEnd"/>
      <w:r w:rsidR="007A0D58">
        <w:t xml:space="preserve">”. </w:t>
      </w:r>
      <w:r w:rsidR="000B3EC2">
        <w:t>‘</w:t>
      </w:r>
      <w:proofErr w:type="spellStart"/>
      <w:r w:rsidR="008A1290">
        <w:t>selectSample</w:t>
      </w:r>
      <w:proofErr w:type="spellEnd"/>
      <w:r w:rsidR="000B3EC2">
        <w:t>’</w:t>
      </w:r>
      <w:r>
        <w:t xml:space="preserve"> </w:t>
      </w:r>
      <w:r w:rsidR="008A1290">
        <w:t xml:space="preserve">function </w:t>
      </w:r>
      <w:r>
        <w:t>select</w:t>
      </w:r>
      <w:r w:rsidR="005F4B4D">
        <w:t>s</w:t>
      </w:r>
      <w:r>
        <w:t xml:space="preserve"> sample</w:t>
      </w:r>
      <w:r w:rsidR="000B3EC2">
        <w:t>s</w:t>
      </w:r>
      <w:r>
        <w:t xml:space="preserve"> using </w:t>
      </w:r>
      <w:r w:rsidRPr="000B3EC2">
        <w:t>simple random sampling without replacement method</w:t>
      </w:r>
      <w:r>
        <w:t>.</w:t>
      </w:r>
      <w:r w:rsidR="008A1290">
        <w:t xml:space="preserve"> In this case, </w:t>
      </w:r>
      <w:proofErr w:type="spellStart"/>
      <w:r w:rsidR="008A1290">
        <w:t>CFSFrame</w:t>
      </w:r>
      <w:proofErr w:type="spellEnd"/>
      <w:r w:rsidR="008A1290">
        <w:t xml:space="preserve"> and </w:t>
      </w:r>
      <w:proofErr w:type="spellStart"/>
      <w:r w:rsidR="008A1290">
        <w:t>newstrata</w:t>
      </w:r>
      <w:proofErr w:type="spellEnd"/>
      <w:r w:rsidR="008A1290">
        <w:t xml:space="preserve"> </w:t>
      </w:r>
      <w:r w:rsidR="00337B30">
        <w:t xml:space="preserve">are </w:t>
      </w:r>
      <w:r w:rsidR="005F4B4D">
        <w:t xml:space="preserve">the </w:t>
      </w:r>
      <w:r w:rsidR="00337B30">
        <w:t xml:space="preserve">inputs and </w:t>
      </w:r>
      <w:r w:rsidR="00337B30">
        <w:lastRenderedPageBreak/>
        <w:t>the</w:t>
      </w:r>
      <w:r w:rsidR="005F4B4D">
        <w:t xml:space="preserve"> results</w:t>
      </w:r>
      <w:r w:rsidR="005F4694">
        <w:t xml:space="preserve"> which include</w:t>
      </w:r>
      <w:r w:rsidR="00337B30" w:rsidRPr="000B3EC2">
        <w:t xml:space="preserve"> selected units, </w:t>
      </w:r>
      <w:r w:rsidR="000B3EC2">
        <w:t xml:space="preserve">along </w:t>
      </w:r>
      <w:r w:rsidR="00337B30" w:rsidRPr="000B3EC2">
        <w:t>with their weights</w:t>
      </w:r>
      <w:r w:rsidR="005F4B4D">
        <w:t xml:space="preserve"> </w:t>
      </w:r>
      <w:r w:rsidR="005F4694">
        <w:t xml:space="preserve">are </w:t>
      </w:r>
      <w:r w:rsidR="005F4B4D">
        <w:t>stored in the variable “</w:t>
      </w:r>
      <w:proofErr w:type="spellStart"/>
      <w:r w:rsidR="005F4B4D">
        <w:t>sample_CFS</w:t>
      </w:r>
      <w:proofErr w:type="spellEnd"/>
      <w:r w:rsidR="005F4B4D">
        <w:t xml:space="preserve">”. Weight </w:t>
      </w:r>
      <w:r w:rsidR="005F4694">
        <w:t>is</w:t>
      </w:r>
      <w:r w:rsidR="005F4B4D">
        <w:t xml:space="preserve"> the inverse of the probability of inclusion of each unit in the sample</w:t>
      </w:r>
      <w:r w:rsidR="004857F2">
        <w:t xml:space="preserve"> which is calculated by dividing the sample size (values in the SOLUZ column) by the population of each stratum (N)</w:t>
      </w:r>
      <w:r w:rsidR="005F4B4D">
        <w:t>.</w:t>
      </w:r>
    </w:p>
    <w:p w14:paraId="6B1F365B" w14:textId="77777777" w:rsidR="006C5D5C" w:rsidRDefault="008A1290" w:rsidP="000B3EC2">
      <w:pPr>
        <w:pStyle w:val="Code"/>
      </w:pPr>
      <w:proofErr w:type="spellStart"/>
      <w:r w:rsidRPr="008A1290">
        <w:t>framenew_CFS</w:t>
      </w:r>
      <w:proofErr w:type="spellEnd"/>
      <w:r w:rsidRPr="008A1290">
        <w:t xml:space="preserve"> &lt;- </w:t>
      </w:r>
      <w:proofErr w:type="spellStart"/>
      <w:proofErr w:type="gramStart"/>
      <w:r w:rsidRPr="008A1290">
        <w:t>updateFrame</w:t>
      </w:r>
      <w:proofErr w:type="spellEnd"/>
      <w:r w:rsidRPr="008A1290">
        <w:t>(</w:t>
      </w:r>
      <w:proofErr w:type="spellStart"/>
      <w:proofErr w:type="gramEnd"/>
      <w:r w:rsidRPr="008A1290">
        <w:t>CFSFrame</w:t>
      </w:r>
      <w:proofErr w:type="spellEnd"/>
      <w:r w:rsidRPr="008A1290">
        <w:t xml:space="preserve">, </w:t>
      </w:r>
    </w:p>
    <w:p w14:paraId="51B0F2C6" w14:textId="77777777" w:rsidR="006C5D5C" w:rsidRDefault="006C5D5C" w:rsidP="006C5D5C">
      <w:pPr>
        <w:pStyle w:val="Code"/>
        <w:ind w:firstLine="619"/>
      </w:pPr>
      <w:r>
        <w:t xml:space="preserve">                      </w:t>
      </w:r>
      <w:r w:rsidR="008A1290" w:rsidRPr="008A1290">
        <w:t>newstrata,</w:t>
      </w:r>
    </w:p>
    <w:p w14:paraId="6C02D471" w14:textId="522F960C" w:rsidR="008A1290" w:rsidRDefault="006C5D5C" w:rsidP="006C5D5C">
      <w:pPr>
        <w:pStyle w:val="Code"/>
        <w:ind w:firstLine="619"/>
      </w:pPr>
      <w:r>
        <w:t xml:space="preserve">                      </w:t>
      </w:r>
      <w:proofErr w:type="spellStart"/>
      <w:r w:rsidR="008A1290" w:rsidRPr="008A1290">
        <w:t>writeFiles</w:t>
      </w:r>
      <w:proofErr w:type="spellEnd"/>
      <w:r w:rsidR="008A1290" w:rsidRPr="008A1290">
        <w:t>=FALSE)</w:t>
      </w:r>
    </w:p>
    <w:p w14:paraId="2EBE0EDB" w14:textId="77777777" w:rsidR="006C5D5C" w:rsidRDefault="008A1290" w:rsidP="000B3EC2">
      <w:pPr>
        <w:pStyle w:val="Code"/>
      </w:pPr>
      <w:proofErr w:type="spellStart"/>
      <w:r w:rsidRPr="008A1290">
        <w:t>sample_CFS</w:t>
      </w:r>
      <w:proofErr w:type="spellEnd"/>
      <w:r w:rsidRPr="008A1290">
        <w:t xml:space="preserve"> &lt;- </w:t>
      </w:r>
      <w:proofErr w:type="spellStart"/>
      <w:proofErr w:type="gramStart"/>
      <w:r w:rsidRPr="008A1290">
        <w:t>selectSample</w:t>
      </w:r>
      <w:proofErr w:type="spellEnd"/>
      <w:r w:rsidRPr="008A1290">
        <w:t>(</w:t>
      </w:r>
      <w:proofErr w:type="spellStart"/>
      <w:proofErr w:type="gramEnd"/>
      <w:r w:rsidRPr="008A1290">
        <w:t>framenew_CFS</w:t>
      </w:r>
      <w:proofErr w:type="spellEnd"/>
      <w:r w:rsidRPr="008A1290">
        <w:t xml:space="preserve">, </w:t>
      </w:r>
    </w:p>
    <w:p w14:paraId="762B20D3" w14:textId="77777777" w:rsidR="006C5D5C" w:rsidRDefault="006C5D5C" w:rsidP="000B3EC2">
      <w:pPr>
        <w:pStyle w:val="Code"/>
      </w:pPr>
      <w:r>
        <w:t xml:space="preserve">                           </w:t>
      </w:r>
      <w:proofErr w:type="spellStart"/>
      <w:r w:rsidR="008A1290" w:rsidRPr="008A1290">
        <w:t>ga_solution$aggr_strata</w:t>
      </w:r>
      <w:proofErr w:type="spellEnd"/>
      <w:r w:rsidR="008A1290" w:rsidRPr="008A1290">
        <w:t xml:space="preserve">, </w:t>
      </w:r>
    </w:p>
    <w:p w14:paraId="0C128659" w14:textId="77777777" w:rsidR="006C5D5C" w:rsidRDefault="006C5D5C" w:rsidP="000B3EC2">
      <w:pPr>
        <w:pStyle w:val="Code"/>
      </w:pPr>
      <w:r>
        <w:t xml:space="preserve">                           </w:t>
      </w:r>
      <w:proofErr w:type="spellStart"/>
      <w:r w:rsidR="008A1290" w:rsidRPr="008A1290">
        <w:t>writeFiles</w:t>
      </w:r>
      <w:proofErr w:type="spellEnd"/>
      <w:r w:rsidR="008A1290" w:rsidRPr="008A1290">
        <w:t xml:space="preserve">=TRUE, </w:t>
      </w:r>
    </w:p>
    <w:p w14:paraId="4DF9FFA3" w14:textId="0C200F33" w:rsidR="008A1290" w:rsidRDefault="006C5D5C" w:rsidP="000B3EC2">
      <w:pPr>
        <w:pStyle w:val="Code"/>
      </w:pPr>
      <w:r>
        <w:t xml:space="preserve">                           </w:t>
      </w:r>
      <w:r w:rsidR="008A1290" w:rsidRPr="008A1290">
        <w:t>verbatim = TRUE)</w:t>
      </w:r>
    </w:p>
    <w:p w14:paraId="40408C5F" w14:textId="1C547BB7" w:rsidR="00504A00" w:rsidRPr="00B30D16" w:rsidRDefault="00D01F2E" w:rsidP="007E66E3">
      <w:pPr>
        <w:pStyle w:val="Heading2"/>
      </w:pPr>
      <w:bookmarkStart w:id="33" w:name="_Toc24491032"/>
      <w:commentRangeStart w:id="34"/>
      <w:r w:rsidRPr="00B30D16">
        <w:t>Method 1 R</w:t>
      </w:r>
      <w:r w:rsidR="00FA6850" w:rsidRPr="00B30D16">
        <w:t>esults</w:t>
      </w:r>
      <w:bookmarkEnd w:id="33"/>
      <w:commentRangeEnd w:id="34"/>
      <w:r w:rsidR="00C4676E">
        <w:rPr>
          <w:rStyle w:val="CommentReference"/>
          <w:b w:val="0"/>
          <w:bCs w:val="0"/>
        </w:rPr>
        <w:commentReference w:id="34"/>
      </w:r>
    </w:p>
    <w:p w14:paraId="46E73DE1" w14:textId="32D4D7BA" w:rsidR="007062EA" w:rsidRDefault="00AE13F0" w:rsidP="0044384D">
      <w:r>
        <w:t xml:space="preserve">In this section, </w:t>
      </w:r>
      <w:r w:rsidR="0044384D">
        <w:t xml:space="preserve">first </w:t>
      </w:r>
      <w:r>
        <w:t xml:space="preserve">the results </w:t>
      </w:r>
      <w:r w:rsidR="00E60846">
        <w:t xml:space="preserve">from the GA method with a randomly generated initial solution are presented. </w:t>
      </w:r>
      <w:r w:rsidR="00821723">
        <w:t>The o</w:t>
      </w:r>
      <w:r w:rsidR="002E6B65">
        <w:t xml:space="preserve">ptimal </w:t>
      </w:r>
      <w:r>
        <w:t xml:space="preserve">stratification and allocation </w:t>
      </w:r>
      <w:r w:rsidR="00821723">
        <w:t>produced by</w:t>
      </w:r>
      <w:r>
        <w:t xml:space="preserve"> </w:t>
      </w:r>
      <w:r w:rsidR="00821723">
        <w:t>‘</w:t>
      </w:r>
      <w:r>
        <w:t>optimizeStrata</w:t>
      </w:r>
      <w:r w:rsidR="00821723">
        <w:t>’</w:t>
      </w:r>
      <w:r>
        <w:t xml:space="preserve"> function</w:t>
      </w:r>
      <w:r w:rsidR="002E6B65">
        <w:t xml:space="preserve"> are presented in </w:t>
      </w:r>
      <w:r w:rsidR="00821723">
        <w:t xml:space="preserve">the </w:t>
      </w:r>
      <w:r w:rsidR="002E6B65">
        <w:t>two tables “</w:t>
      </w:r>
      <w:proofErr w:type="spellStart"/>
      <w:r w:rsidR="002E6B65">
        <w:t>aggr_strata</w:t>
      </w:r>
      <w:proofErr w:type="spellEnd"/>
      <w:r w:rsidR="002E6B65">
        <w:t xml:space="preserve">”, and “indices”. </w:t>
      </w:r>
      <w:r w:rsidR="009D057F">
        <w:t xml:space="preserve">The selected rows from </w:t>
      </w:r>
      <w:r w:rsidR="002E6B65">
        <w:t xml:space="preserve">these tables </w:t>
      </w:r>
      <w:r w:rsidR="009D057F">
        <w:t>are shown in</w:t>
      </w:r>
      <w:r w:rsidR="00293BCA">
        <w:t xml:space="preserve"> </w:t>
      </w:r>
      <w:r w:rsidR="00293BCA">
        <w:fldChar w:fldCharType="begin"/>
      </w:r>
      <w:r w:rsidR="00293BCA">
        <w:instrText xml:space="preserve"> REF _Ref24487639 \h </w:instrText>
      </w:r>
      <w:r w:rsidR="00293BCA">
        <w:fldChar w:fldCharType="separate"/>
      </w:r>
      <w:r w:rsidR="00293BCA">
        <w:t xml:space="preserve">Table </w:t>
      </w:r>
      <w:r w:rsidR="00293BCA">
        <w:rPr>
          <w:noProof/>
        </w:rPr>
        <w:t>4</w:t>
      </w:r>
      <w:r w:rsidR="00293BCA">
        <w:fldChar w:fldCharType="end"/>
      </w:r>
      <w:r w:rsidR="00293BCA">
        <w:t xml:space="preserve"> and </w:t>
      </w:r>
      <w:r w:rsidR="00293BCA">
        <w:fldChar w:fldCharType="begin"/>
      </w:r>
      <w:r w:rsidR="00293BCA">
        <w:instrText xml:space="preserve"> REF _Ref24487642 \h </w:instrText>
      </w:r>
      <w:r w:rsidR="00293BCA">
        <w:fldChar w:fldCharType="separate"/>
      </w:r>
      <w:r w:rsidR="00293BCA">
        <w:t xml:space="preserve">Table </w:t>
      </w:r>
      <w:r w:rsidR="00293BCA">
        <w:rPr>
          <w:noProof/>
        </w:rPr>
        <w:t>5</w:t>
      </w:r>
      <w:r w:rsidR="00293BCA">
        <w:fldChar w:fldCharType="end"/>
      </w:r>
      <w:r w:rsidR="00293BCA">
        <w:fldChar w:fldCharType="begin"/>
      </w:r>
      <w:r w:rsidR="00293BCA">
        <w:instrText xml:space="preserve"> REF _Ref23853196 \h </w:instrText>
      </w:r>
      <w:r w:rsidR="00293BCA">
        <w:fldChar w:fldCharType="separate"/>
      </w:r>
      <w:r w:rsidR="00293BCA">
        <w:fldChar w:fldCharType="end"/>
      </w:r>
      <w:r w:rsidR="009D057F">
        <w:t xml:space="preserve">. </w:t>
      </w:r>
      <w:r w:rsidR="002E6B65">
        <w:t>“</w:t>
      </w:r>
      <w:r w:rsidR="009D057F">
        <w:t>aggr_strata</w:t>
      </w:r>
      <w:r w:rsidR="002E6B65">
        <w:t xml:space="preserve">.csv” </w:t>
      </w:r>
      <w:r w:rsidR="009D057F">
        <w:t>contains 8 columns</w:t>
      </w:r>
      <w:r w:rsidR="00F41FA6">
        <w:t xml:space="preserve">. </w:t>
      </w:r>
      <w:r w:rsidR="009D057F">
        <w:t>The first column</w:t>
      </w:r>
      <w:r w:rsidR="00302EA2">
        <w:t xml:space="preserve"> ‘STRATO’</w:t>
      </w:r>
      <w:r w:rsidR="009D057F">
        <w:t xml:space="preserve"> indicates the label </w:t>
      </w:r>
      <w:r w:rsidR="00592A8C">
        <w:t xml:space="preserve">associated with </w:t>
      </w:r>
      <w:r w:rsidR="009D057F">
        <w:t>each</w:t>
      </w:r>
      <w:r w:rsidR="002E6B65">
        <w:t xml:space="preserve"> stratum in each domain</w:t>
      </w:r>
      <w:r w:rsidR="007062EA">
        <w:t>. The algorithm assigns labels serially (starting from 1) to each stratum i</w:t>
      </w:r>
      <w:r w:rsidR="00302EA2">
        <w:t xml:space="preserve">n each domain. Therefore, there can be strata with the same labels in different domains. </w:t>
      </w:r>
    </w:p>
    <w:p w14:paraId="37922E18" w14:textId="7EA261B8" w:rsidR="00BF1D42" w:rsidRDefault="009D057F" w:rsidP="008B253E">
      <w:r>
        <w:t>M1 and S1 are mean and standard deviation of the value</w:t>
      </w:r>
      <w:r w:rsidR="00592A8C">
        <w:t xml:space="preserve"> (i.e. the target variable)</w:t>
      </w:r>
      <w:r>
        <w:t xml:space="preserve"> </w:t>
      </w:r>
      <w:r w:rsidR="00592A8C">
        <w:t>in</w:t>
      </w:r>
      <w:r>
        <w:t xml:space="preserve"> each stratum, N is the number of units (i.e. establishments) in each stratum, CENS column shows take-all (certainty) strata </w:t>
      </w:r>
      <w:r w:rsidR="00592A8C">
        <w:t xml:space="preserve">(i.e. one if selected as take-all or certainty and </w:t>
      </w:r>
      <w:r>
        <w:t>zero otherwise</w:t>
      </w:r>
      <w:r w:rsidR="00592A8C">
        <w:t>)</w:t>
      </w:r>
      <w:r>
        <w:t>, and SOLUZ is the total number of sampling units</w:t>
      </w:r>
      <w:r w:rsidR="00592A8C">
        <w:t xml:space="preserve"> to be selected</w:t>
      </w:r>
      <w:r>
        <w:t xml:space="preserve"> from the stratum. Also, the </w:t>
      </w:r>
      <w:r w:rsidR="00592A8C">
        <w:t>number of</w:t>
      </w:r>
      <w:r>
        <w:t xml:space="preserve"> rows </w:t>
      </w:r>
      <w:r w:rsidR="00592A8C">
        <w:t>in</w:t>
      </w:r>
      <w:r>
        <w:t xml:space="preserve"> </w:t>
      </w:r>
      <w:r w:rsidR="00592A8C">
        <w:t>“</w:t>
      </w:r>
      <w:proofErr w:type="spellStart"/>
      <w:r w:rsidR="00592A8C">
        <w:t>aggr_strata</w:t>
      </w:r>
      <w:proofErr w:type="spellEnd"/>
      <w:r w:rsidR="00592A8C">
        <w:t xml:space="preserve">” </w:t>
      </w:r>
      <w:r>
        <w:t xml:space="preserve">is equal to the number of </w:t>
      </w:r>
      <w:r w:rsidR="00592A8C">
        <w:t>strata</w:t>
      </w:r>
      <w:r>
        <w:t xml:space="preserve"> </w:t>
      </w:r>
      <w:r w:rsidR="00592A8C">
        <w:t xml:space="preserve">in the </w:t>
      </w:r>
      <w:r w:rsidR="00F41FA6">
        <w:t xml:space="preserve">optimal </w:t>
      </w:r>
      <w:r w:rsidR="00592A8C">
        <w:t>solution</w:t>
      </w:r>
      <w:r w:rsidR="00F41FA6">
        <w:t>.</w:t>
      </w:r>
      <w:r w:rsidR="0013019E">
        <w:t xml:space="preserve"> </w:t>
      </w:r>
      <w:bookmarkStart w:id="35" w:name="_Ref24487639"/>
    </w:p>
    <w:p w14:paraId="368BBF1D" w14:textId="77777777" w:rsidR="00BF1D42" w:rsidRDefault="00BF1D42">
      <w:pPr>
        <w:spacing w:before="0" w:line="240" w:lineRule="auto"/>
        <w:ind w:right="0"/>
      </w:pPr>
      <w:r>
        <w:br w:type="page"/>
      </w:r>
    </w:p>
    <w:p w14:paraId="4112AEC6" w14:textId="21C2570C" w:rsidR="00966075" w:rsidRDefault="006F2D60" w:rsidP="008B253E">
      <w:pPr>
        <w:pStyle w:val="Caption"/>
      </w:pPr>
      <w:r>
        <w:lastRenderedPageBreak/>
        <w:t xml:space="preserve">Table </w:t>
      </w:r>
      <w:r>
        <w:fldChar w:fldCharType="begin"/>
      </w:r>
      <w:r>
        <w:instrText xml:space="preserve"> SEQ Table \* ARABIC </w:instrText>
      </w:r>
      <w:r>
        <w:fldChar w:fldCharType="separate"/>
      </w:r>
      <w:r>
        <w:rPr>
          <w:noProof/>
        </w:rPr>
        <w:t>4</w:t>
      </w:r>
      <w:r>
        <w:fldChar w:fldCharType="end"/>
      </w:r>
      <w:bookmarkEnd w:id="35"/>
      <w:r>
        <w:t>. Selected rows from “aggr_strata.csv” file</w:t>
      </w:r>
    </w:p>
    <w:tbl>
      <w:tblPr>
        <w:tblW w:w="795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34"/>
        <w:gridCol w:w="1198"/>
        <w:gridCol w:w="1198"/>
        <w:gridCol w:w="502"/>
        <w:gridCol w:w="966"/>
        <w:gridCol w:w="896"/>
        <w:gridCol w:w="896"/>
        <w:gridCol w:w="1064"/>
      </w:tblGrid>
      <w:tr w:rsidR="0065054A" w:rsidRPr="00C92701" w14:paraId="5BA0D2AE" w14:textId="77777777" w:rsidTr="00BF1D42">
        <w:trPr>
          <w:jc w:val="center"/>
        </w:trPr>
        <w:tc>
          <w:tcPr>
            <w:tcW w:w="0" w:type="auto"/>
            <w:shd w:val="clear" w:color="auto" w:fill="D9D9D9" w:themeFill="background1" w:themeFillShade="D9"/>
            <w:noWrap/>
            <w:vAlign w:val="bottom"/>
            <w:hideMark/>
          </w:tcPr>
          <w:p w14:paraId="344C1D85" w14:textId="77777777" w:rsidR="0065054A" w:rsidRPr="00C92701" w:rsidRDefault="0065054A" w:rsidP="006D3672">
            <w:pPr>
              <w:pStyle w:val="TableContents"/>
            </w:pPr>
            <w:r w:rsidRPr="00C92701">
              <w:t>STRATO</w:t>
            </w:r>
          </w:p>
        </w:tc>
        <w:tc>
          <w:tcPr>
            <w:tcW w:w="0" w:type="auto"/>
            <w:shd w:val="clear" w:color="auto" w:fill="D9D9D9" w:themeFill="background1" w:themeFillShade="D9"/>
            <w:noWrap/>
            <w:vAlign w:val="bottom"/>
            <w:hideMark/>
          </w:tcPr>
          <w:p w14:paraId="67154876" w14:textId="77777777" w:rsidR="0065054A" w:rsidRPr="00C92701" w:rsidRDefault="0065054A" w:rsidP="006D3672">
            <w:pPr>
              <w:pStyle w:val="TableContents"/>
            </w:pPr>
            <w:r w:rsidRPr="00C92701">
              <w:t>M1</w:t>
            </w:r>
          </w:p>
        </w:tc>
        <w:tc>
          <w:tcPr>
            <w:tcW w:w="0" w:type="auto"/>
            <w:shd w:val="clear" w:color="auto" w:fill="D9D9D9" w:themeFill="background1" w:themeFillShade="D9"/>
            <w:noWrap/>
            <w:vAlign w:val="bottom"/>
            <w:hideMark/>
          </w:tcPr>
          <w:p w14:paraId="3689CC35" w14:textId="77777777" w:rsidR="0065054A" w:rsidRPr="00C92701" w:rsidRDefault="0065054A" w:rsidP="006D3672">
            <w:pPr>
              <w:pStyle w:val="TableContents"/>
            </w:pPr>
            <w:r w:rsidRPr="00C92701">
              <w:t>S1</w:t>
            </w:r>
          </w:p>
        </w:tc>
        <w:tc>
          <w:tcPr>
            <w:tcW w:w="0" w:type="auto"/>
            <w:shd w:val="clear" w:color="auto" w:fill="D9D9D9" w:themeFill="background1" w:themeFillShade="D9"/>
            <w:noWrap/>
            <w:vAlign w:val="bottom"/>
            <w:hideMark/>
          </w:tcPr>
          <w:p w14:paraId="5F6BD1F6" w14:textId="77777777" w:rsidR="0065054A" w:rsidRPr="00C92701" w:rsidRDefault="0065054A" w:rsidP="006D3672">
            <w:pPr>
              <w:pStyle w:val="TableContents"/>
            </w:pPr>
            <w:r w:rsidRPr="00C92701">
              <w:t>N</w:t>
            </w:r>
          </w:p>
        </w:tc>
        <w:tc>
          <w:tcPr>
            <w:tcW w:w="0" w:type="auto"/>
            <w:shd w:val="clear" w:color="auto" w:fill="D9D9D9" w:themeFill="background1" w:themeFillShade="D9"/>
            <w:noWrap/>
            <w:vAlign w:val="bottom"/>
            <w:hideMark/>
          </w:tcPr>
          <w:p w14:paraId="4662B9DC" w14:textId="77777777" w:rsidR="0065054A" w:rsidRPr="00C92701" w:rsidRDefault="0065054A" w:rsidP="006D3672">
            <w:pPr>
              <w:pStyle w:val="TableContents"/>
            </w:pPr>
            <w:r w:rsidRPr="00C92701">
              <w:t>DOM1</w:t>
            </w:r>
          </w:p>
        </w:tc>
        <w:tc>
          <w:tcPr>
            <w:tcW w:w="0" w:type="auto"/>
            <w:shd w:val="clear" w:color="auto" w:fill="D9D9D9" w:themeFill="background1" w:themeFillShade="D9"/>
            <w:noWrap/>
            <w:vAlign w:val="bottom"/>
            <w:hideMark/>
          </w:tcPr>
          <w:p w14:paraId="5481118D" w14:textId="77777777" w:rsidR="0065054A" w:rsidRPr="00C92701" w:rsidRDefault="0065054A" w:rsidP="006D3672">
            <w:pPr>
              <w:pStyle w:val="TableContents"/>
            </w:pPr>
            <w:r w:rsidRPr="00C92701">
              <w:t>COST</w:t>
            </w:r>
          </w:p>
        </w:tc>
        <w:tc>
          <w:tcPr>
            <w:tcW w:w="0" w:type="auto"/>
            <w:shd w:val="clear" w:color="auto" w:fill="D9D9D9" w:themeFill="background1" w:themeFillShade="D9"/>
            <w:noWrap/>
            <w:vAlign w:val="bottom"/>
            <w:hideMark/>
          </w:tcPr>
          <w:p w14:paraId="768B25E3" w14:textId="77777777" w:rsidR="0065054A" w:rsidRPr="00C92701" w:rsidRDefault="0065054A" w:rsidP="006D3672">
            <w:pPr>
              <w:pStyle w:val="TableContents"/>
            </w:pPr>
            <w:r w:rsidRPr="00C92701">
              <w:t>CENS</w:t>
            </w:r>
          </w:p>
        </w:tc>
        <w:tc>
          <w:tcPr>
            <w:tcW w:w="0" w:type="auto"/>
            <w:shd w:val="clear" w:color="auto" w:fill="D9D9D9" w:themeFill="background1" w:themeFillShade="D9"/>
            <w:noWrap/>
            <w:vAlign w:val="bottom"/>
            <w:hideMark/>
          </w:tcPr>
          <w:p w14:paraId="5339633C" w14:textId="77777777" w:rsidR="0065054A" w:rsidRPr="00C92701" w:rsidRDefault="0065054A" w:rsidP="006D3672">
            <w:pPr>
              <w:pStyle w:val="TableContents"/>
            </w:pPr>
            <w:r w:rsidRPr="00C92701">
              <w:t>SOLUZ</w:t>
            </w:r>
          </w:p>
        </w:tc>
      </w:tr>
      <w:tr w:rsidR="0065054A" w:rsidRPr="00C92701" w14:paraId="1CF7E3AF" w14:textId="77777777" w:rsidTr="00BF1D42">
        <w:trPr>
          <w:jc w:val="center"/>
        </w:trPr>
        <w:tc>
          <w:tcPr>
            <w:tcW w:w="0" w:type="auto"/>
            <w:shd w:val="clear" w:color="auto" w:fill="auto"/>
            <w:noWrap/>
            <w:vAlign w:val="bottom"/>
            <w:hideMark/>
          </w:tcPr>
          <w:p w14:paraId="43BF4DE7"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1D1C77F4" w14:textId="77777777" w:rsidR="0065054A" w:rsidRPr="00C92701" w:rsidRDefault="0065054A" w:rsidP="006D3672">
            <w:pPr>
              <w:pStyle w:val="TableContents"/>
            </w:pPr>
            <w:r w:rsidRPr="00C92701">
              <w:t>73.5981</w:t>
            </w:r>
          </w:p>
        </w:tc>
        <w:tc>
          <w:tcPr>
            <w:tcW w:w="0" w:type="auto"/>
            <w:shd w:val="clear" w:color="auto" w:fill="auto"/>
            <w:noWrap/>
            <w:vAlign w:val="bottom"/>
            <w:hideMark/>
          </w:tcPr>
          <w:p w14:paraId="683287BB"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58E04B2"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45712DA"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B7B2E80"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FB3E7A0"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3C9BA2A" w14:textId="77777777" w:rsidR="0065054A" w:rsidRPr="00C92701" w:rsidRDefault="0065054A" w:rsidP="006D3672">
            <w:pPr>
              <w:pStyle w:val="TableContents"/>
            </w:pPr>
            <w:r w:rsidRPr="00C92701">
              <w:t>1</w:t>
            </w:r>
          </w:p>
        </w:tc>
      </w:tr>
      <w:tr w:rsidR="0065054A" w:rsidRPr="00C92701" w14:paraId="285EFE87" w14:textId="77777777" w:rsidTr="00BF1D42">
        <w:trPr>
          <w:jc w:val="center"/>
        </w:trPr>
        <w:tc>
          <w:tcPr>
            <w:tcW w:w="0" w:type="auto"/>
            <w:shd w:val="clear" w:color="auto" w:fill="auto"/>
            <w:noWrap/>
            <w:vAlign w:val="bottom"/>
            <w:hideMark/>
          </w:tcPr>
          <w:p w14:paraId="6CE65EF4"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5CD5A130" w14:textId="77777777" w:rsidR="0065054A" w:rsidRPr="00C92701" w:rsidRDefault="0065054A" w:rsidP="006D3672">
            <w:pPr>
              <w:pStyle w:val="TableContents"/>
            </w:pPr>
            <w:r w:rsidRPr="00C92701">
              <w:t>193.0291</w:t>
            </w:r>
          </w:p>
        </w:tc>
        <w:tc>
          <w:tcPr>
            <w:tcW w:w="0" w:type="auto"/>
            <w:shd w:val="clear" w:color="auto" w:fill="auto"/>
            <w:noWrap/>
            <w:vAlign w:val="bottom"/>
            <w:hideMark/>
          </w:tcPr>
          <w:p w14:paraId="0A9593AB" w14:textId="77777777" w:rsidR="0065054A" w:rsidRPr="00C92701" w:rsidRDefault="0065054A" w:rsidP="006D3672">
            <w:pPr>
              <w:pStyle w:val="TableContents"/>
            </w:pPr>
            <w:r w:rsidRPr="00C92701">
              <w:t>180.4237</w:t>
            </w:r>
          </w:p>
        </w:tc>
        <w:tc>
          <w:tcPr>
            <w:tcW w:w="0" w:type="auto"/>
            <w:shd w:val="clear" w:color="auto" w:fill="auto"/>
            <w:noWrap/>
            <w:vAlign w:val="bottom"/>
            <w:hideMark/>
          </w:tcPr>
          <w:p w14:paraId="274EC9CF"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14A0D701"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964FBCE"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21D01C0"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1DD8FC97" w14:textId="77777777" w:rsidR="0065054A" w:rsidRPr="00C92701" w:rsidRDefault="0065054A" w:rsidP="006D3672">
            <w:pPr>
              <w:pStyle w:val="TableContents"/>
            </w:pPr>
            <w:r w:rsidRPr="00C92701">
              <w:t>2</w:t>
            </w:r>
          </w:p>
        </w:tc>
      </w:tr>
      <w:tr w:rsidR="0065054A" w:rsidRPr="00C92701" w14:paraId="7D0E39C4" w14:textId="77777777" w:rsidTr="00BF1D42">
        <w:trPr>
          <w:jc w:val="center"/>
        </w:trPr>
        <w:tc>
          <w:tcPr>
            <w:tcW w:w="0" w:type="auto"/>
            <w:shd w:val="clear" w:color="auto" w:fill="auto"/>
            <w:noWrap/>
            <w:vAlign w:val="bottom"/>
            <w:hideMark/>
          </w:tcPr>
          <w:p w14:paraId="5F575A6E" w14:textId="77777777" w:rsidR="0065054A" w:rsidRPr="00C92701" w:rsidRDefault="0065054A" w:rsidP="006D3672">
            <w:pPr>
              <w:pStyle w:val="TableContents"/>
            </w:pPr>
            <w:r w:rsidRPr="00C92701">
              <w:t>3</w:t>
            </w:r>
          </w:p>
        </w:tc>
        <w:tc>
          <w:tcPr>
            <w:tcW w:w="0" w:type="auto"/>
            <w:shd w:val="clear" w:color="auto" w:fill="auto"/>
            <w:noWrap/>
            <w:vAlign w:val="bottom"/>
            <w:hideMark/>
          </w:tcPr>
          <w:p w14:paraId="3535228D" w14:textId="77777777" w:rsidR="0065054A" w:rsidRPr="00C92701" w:rsidRDefault="0065054A" w:rsidP="006D3672">
            <w:pPr>
              <w:pStyle w:val="TableContents"/>
            </w:pPr>
            <w:r w:rsidRPr="00C92701">
              <w:t>499.7196</w:t>
            </w:r>
          </w:p>
        </w:tc>
        <w:tc>
          <w:tcPr>
            <w:tcW w:w="0" w:type="auto"/>
            <w:shd w:val="clear" w:color="auto" w:fill="auto"/>
            <w:noWrap/>
            <w:vAlign w:val="bottom"/>
            <w:hideMark/>
          </w:tcPr>
          <w:p w14:paraId="527B46F9" w14:textId="77777777" w:rsidR="0065054A" w:rsidRPr="00C92701" w:rsidRDefault="0065054A" w:rsidP="006D3672">
            <w:pPr>
              <w:pStyle w:val="TableContents"/>
            </w:pPr>
            <w:r w:rsidRPr="00C92701">
              <w:t>403.1929</w:t>
            </w:r>
          </w:p>
        </w:tc>
        <w:tc>
          <w:tcPr>
            <w:tcW w:w="0" w:type="auto"/>
            <w:shd w:val="clear" w:color="auto" w:fill="auto"/>
            <w:noWrap/>
            <w:vAlign w:val="bottom"/>
            <w:hideMark/>
          </w:tcPr>
          <w:p w14:paraId="5E5EB0CC" w14:textId="77777777" w:rsidR="0065054A" w:rsidRPr="00C92701" w:rsidRDefault="0065054A" w:rsidP="006D3672">
            <w:pPr>
              <w:pStyle w:val="TableContents"/>
            </w:pPr>
            <w:r w:rsidRPr="00C92701">
              <w:t>16</w:t>
            </w:r>
          </w:p>
        </w:tc>
        <w:tc>
          <w:tcPr>
            <w:tcW w:w="0" w:type="auto"/>
            <w:shd w:val="clear" w:color="auto" w:fill="auto"/>
            <w:noWrap/>
            <w:vAlign w:val="bottom"/>
            <w:hideMark/>
          </w:tcPr>
          <w:p w14:paraId="71B162FD"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D2F7ECB"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2200763"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01C85269" w14:textId="77777777" w:rsidR="0065054A" w:rsidRPr="00C92701" w:rsidRDefault="0065054A" w:rsidP="006D3672">
            <w:pPr>
              <w:pStyle w:val="TableContents"/>
            </w:pPr>
            <w:r w:rsidRPr="00C92701">
              <w:t>6</w:t>
            </w:r>
          </w:p>
        </w:tc>
      </w:tr>
      <w:tr w:rsidR="0065054A" w:rsidRPr="00C92701" w14:paraId="6FBC0A77" w14:textId="77777777" w:rsidTr="00BF1D42">
        <w:trPr>
          <w:jc w:val="center"/>
        </w:trPr>
        <w:tc>
          <w:tcPr>
            <w:tcW w:w="0" w:type="auto"/>
            <w:shd w:val="clear" w:color="auto" w:fill="auto"/>
            <w:noWrap/>
            <w:vAlign w:val="bottom"/>
            <w:hideMark/>
          </w:tcPr>
          <w:p w14:paraId="25CB1A2E"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7BB81892" w14:textId="77777777" w:rsidR="0065054A" w:rsidRPr="00C92701" w:rsidRDefault="0065054A" w:rsidP="006D3672">
            <w:pPr>
              <w:pStyle w:val="TableContents"/>
            </w:pPr>
            <w:r w:rsidRPr="00C92701">
              <w:t>135.187</w:t>
            </w:r>
          </w:p>
        </w:tc>
        <w:tc>
          <w:tcPr>
            <w:tcW w:w="0" w:type="auto"/>
            <w:shd w:val="clear" w:color="auto" w:fill="auto"/>
            <w:noWrap/>
            <w:vAlign w:val="bottom"/>
            <w:hideMark/>
          </w:tcPr>
          <w:p w14:paraId="60938C47" w14:textId="77777777" w:rsidR="0065054A" w:rsidRPr="00C92701" w:rsidRDefault="0065054A" w:rsidP="006D3672">
            <w:pPr>
              <w:pStyle w:val="TableContents"/>
            </w:pPr>
            <w:r w:rsidRPr="00C92701">
              <w:t>4.569324</w:t>
            </w:r>
          </w:p>
        </w:tc>
        <w:tc>
          <w:tcPr>
            <w:tcW w:w="0" w:type="auto"/>
            <w:shd w:val="clear" w:color="auto" w:fill="auto"/>
            <w:noWrap/>
            <w:vAlign w:val="bottom"/>
            <w:hideMark/>
          </w:tcPr>
          <w:p w14:paraId="177967B9"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278CD53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0DC4A83"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E2371E1"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30D4D354" w14:textId="77777777" w:rsidR="0065054A" w:rsidRPr="00C92701" w:rsidRDefault="0065054A" w:rsidP="006D3672">
            <w:pPr>
              <w:pStyle w:val="TableContents"/>
            </w:pPr>
            <w:r w:rsidRPr="00C92701">
              <w:t>2</w:t>
            </w:r>
          </w:p>
        </w:tc>
      </w:tr>
      <w:tr w:rsidR="0065054A" w:rsidRPr="00C92701" w14:paraId="316EBC43" w14:textId="77777777" w:rsidTr="00BF1D42">
        <w:trPr>
          <w:jc w:val="center"/>
        </w:trPr>
        <w:tc>
          <w:tcPr>
            <w:tcW w:w="0" w:type="auto"/>
            <w:shd w:val="clear" w:color="auto" w:fill="auto"/>
            <w:noWrap/>
            <w:vAlign w:val="bottom"/>
            <w:hideMark/>
          </w:tcPr>
          <w:p w14:paraId="1BEA65FA" w14:textId="77777777" w:rsidR="0065054A" w:rsidRPr="00C92701" w:rsidRDefault="0065054A" w:rsidP="006D3672">
            <w:pPr>
              <w:pStyle w:val="TableContents"/>
            </w:pPr>
            <w:r w:rsidRPr="00C92701">
              <w:t>5</w:t>
            </w:r>
          </w:p>
        </w:tc>
        <w:tc>
          <w:tcPr>
            <w:tcW w:w="0" w:type="auto"/>
            <w:shd w:val="clear" w:color="auto" w:fill="auto"/>
            <w:noWrap/>
            <w:vAlign w:val="bottom"/>
            <w:hideMark/>
          </w:tcPr>
          <w:p w14:paraId="0A56ED48" w14:textId="77777777" w:rsidR="0065054A" w:rsidRPr="00C92701" w:rsidRDefault="0065054A" w:rsidP="006D3672">
            <w:pPr>
              <w:pStyle w:val="TableContents"/>
            </w:pPr>
            <w:r w:rsidRPr="00C92701">
              <w:t>92.38961</w:t>
            </w:r>
          </w:p>
        </w:tc>
        <w:tc>
          <w:tcPr>
            <w:tcW w:w="0" w:type="auto"/>
            <w:shd w:val="clear" w:color="auto" w:fill="auto"/>
            <w:noWrap/>
            <w:vAlign w:val="bottom"/>
            <w:hideMark/>
          </w:tcPr>
          <w:p w14:paraId="43D9A53E" w14:textId="77777777" w:rsidR="0065054A" w:rsidRPr="00C92701" w:rsidRDefault="0065054A" w:rsidP="006D3672">
            <w:pPr>
              <w:pStyle w:val="TableContents"/>
            </w:pPr>
            <w:r w:rsidRPr="00C92701">
              <w:t>65.48738</w:t>
            </w:r>
          </w:p>
        </w:tc>
        <w:tc>
          <w:tcPr>
            <w:tcW w:w="0" w:type="auto"/>
            <w:shd w:val="clear" w:color="auto" w:fill="auto"/>
            <w:noWrap/>
            <w:vAlign w:val="bottom"/>
            <w:hideMark/>
          </w:tcPr>
          <w:p w14:paraId="0FA51D4F" w14:textId="77777777" w:rsidR="0065054A" w:rsidRPr="00C92701" w:rsidRDefault="0065054A" w:rsidP="006D3672">
            <w:pPr>
              <w:pStyle w:val="TableContents"/>
            </w:pPr>
            <w:r w:rsidRPr="00C92701">
              <w:t>17</w:t>
            </w:r>
          </w:p>
        </w:tc>
        <w:tc>
          <w:tcPr>
            <w:tcW w:w="0" w:type="auto"/>
            <w:shd w:val="clear" w:color="auto" w:fill="auto"/>
            <w:noWrap/>
            <w:vAlign w:val="bottom"/>
            <w:hideMark/>
          </w:tcPr>
          <w:p w14:paraId="4C6214BF"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69C2D44D"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25783E8"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226C57BD" w14:textId="77777777" w:rsidR="0065054A" w:rsidRPr="00C92701" w:rsidRDefault="0065054A" w:rsidP="006D3672">
            <w:pPr>
              <w:pStyle w:val="TableContents"/>
            </w:pPr>
            <w:r w:rsidRPr="00C92701">
              <w:t>2</w:t>
            </w:r>
          </w:p>
        </w:tc>
      </w:tr>
      <w:tr w:rsidR="0065054A" w:rsidRPr="00C92701" w14:paraId="14121CE7" w14:textId="77777777" w:rsidTr="00BF1D42">
        <w:trPr>
          <w:jc w:val="center"/>
        </w:trPr>
        <w:tc>
          <w:tcPr>
            <w:tcW w:w="0" w:type="auto"/>
            <w:shd w:val="clear" w:color="auto" w:fill="auto"/>
            <w:noWrap/>
            <w:vAlign w:val="bottom"/>
            <w:hideMark/>
          </w:tcPr>
          <w:p w14:paraId="00391E93" w14:textId="77777777" w:rsidR="0065054A" w:rsidRPr="00C92701" w:rsidRDefault="0065054A" w:rsidP="006D3672">
            <w:pPr>
              <w:pStyle w:val="TableContents"/>
            </w:pPr>
            <w:r w:rsidRPr="00C92701">
              <w:t>6</w:t>
            </w:r>
          </w:p>
        </w:tc>
        <w:tc>
          <w:tcPr>
            <w:tcW w:w="0" w:type="auto"/>
            <w:shd w:val="clear" w:color="auto" w:fill="auto"/>
            <w:noWrap/>
            <w:vAlign w:val="bottom"/>
            <w:hideMark/>
          </w:tcPr>
          <w:p w14:paraId="2A56A4C7" w14:textId="77777777" w:rsidR="0065054A" w:rsidRPr="00C92701" w:rsidRDefault="0065054A" w:rsidP="006D3672">
            <w:pPr>
              <w:pStyle w:val="TableContents"/>
            </w:pPr>
            <w:r w:rsidRPr="00C92701">
              <w:t>264.9097</w:t>
            </w:r>
          </w:p>
        </w:tc>
        <w:tc>
          <w:tcPr>
            <w:tcW w:w="0" w:type="auto"/>
            <w:shd w:val="clear" w:color="auto" w:fill="auto"/>
            <w:noWrap/>
            <w:vAlign w:val="bottom"/>
            <w:hideMark/>
          </w:tcPr>
          <w:p w14:paraId="58FC22AF" w14:textId="77777777" w:rsidR="0065054A" w:rsidRPr="00C92701" w:rsidRDefault="0065054A" w:rsidP="006D3672">
            <w:pPr>
              <w:pStyle w:val="TableContents"/>
            </w:pPr>
            <w:r w:rsidRPr="00C92701">
              <w:t>231.8558</w:t>
            </w:r>
          </w:p>
        </w:tc>
        <w:tc>
          <w:tcPr>
            <w:tcW w:w="0" w:type="auto"/>
            <w:shd w:val="clear" w:color="auto" w:fill="auto"/>
            <w:noWrap/>
            <w:vAlign w:val="bottom"/>
            <w:hideMark/>
          </w:tcPr>
          <w:p w14:paraId="5BCB8B3C" w14:textId="77777777" w:rsidR="0065054A" w:rsidRPr="00C92701" w:rsidRDefault="0065054A" w:rsidP="006D3672">
            <w:pPr>
              <w:pStyle w:val="TableContents"/>
            </w:pPr>
            <w:r w:rsidRPr="00C92701">
              <w:t>20</w:t>
            </w:r>
          </w:p>
        </w:tc>
        <w:tc>
          <w:tcPr>
            <w:tcW w:w="0" w:type="auto"/>
            <w:shd w:val="clear" w:color="auto" w:fill="auto"/>
            <w:noWrap/>
            <w:vAlign w:val="bottom"/>
            <w:hideMark/>
          </w:tcPr>
          <w:p w14:paraId="2AA959B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DE35796"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55A3DF5F"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0ABD1D1A" w14:textId="77777777" w:rsidR="0065054A" w:rsidRPr="00C92701" w:rsidRDefault="0065054A" w:rsidP="006D3672">
            <w:pPr>
              <w:pStyle w:val="TableContents"/>
            </w:pPr>
            <w:r w:rsidRPr="00C92701">
              <w:t>4</w:t>
            </w:r>
          </w:p>
        </w:tc>
      </w:tr>
      <w:tr w:rsidR="0065054A" w:rsidRPr="00C92701" w14:paraId="4EBA810F" w14:textId="77777777" w:rsidTr="00BF1D42">
        <w:trPr>
          <w:jc w:val="center"/>
        </w:trPr>
        <w:tc>
          <w:tcPr>
            <w:tcW w:w="0" w:type="auto"/>
            <w:shd w:val="clear" w:color="auto" w:fill="auto"/>
            <w:noWrap/>
            <w:vAlign w:val="bottom"/>
            <w:hideMark/>
          </w:tcPr>
          <w:p w14:paraId="15EB9513" w14:textId="77777777" w:rsidR="0065054A" w:rsidRPr="00C92701" w:rsidRDefault="0065054A" w:rsidP="006D3672">
            <w:pPr>
              <w:pStyle w:val="TableContents"/>
            </w:pPr>
            <w:r w:rsidRPr="00C92701">
              <w:t>7</w:t>
            </w:r>
          </w:p>
        </w:tc>
        <w:tc>
          <w:tcPr>
            <w:tcW w:w="0" w:type="auto"/>
            <w:shd w:val="clear" w:color="auto" w:fill="auto"/>
            <w:noWrap/>
            <w:vAlign w:val="bottom"/>
            <w:hideMark/>
          </w:tcPr>
          <w:p w14:paraId="09C2B480" w14:textId="77777777" w:rsidR="0065054A" w:rsidRPr="00C92701" w:rsidRDefault="0065054A" w:rsidP="006D3672">
            <w:pPr>
              <w:pStyle w:val="TableContents"/>
            </w:pPr>
            <w:r w:rsidRPr="00C92701">
              <w:t>272.34</w:t>
            </w:r>
          </w:p>
        </w:tc>
        <w:tc>
          <w:tcPr>
            <w:tcW w:w="0" w:type="auto"/>
            <w:shd w:val="clear" w:color="auto" w:fill="auto"/>
            <w:noWrap/>
            <w:vAlign w:val="bottom"/>
            <w:hideMark/>
          </w:tcPr>
          <w:p w14:paraId="0D9347A1" w14:textId="77777777" w:rsidR="0065054A" w:rsidRPr="00C92701" w:rsidRDefault="0065054A" w:rsidP="006D3672">
            <w:pPr>
              <w:pStyle w:val="TableContents"/>
            </w:pPr>
            <w:r w:rsidRPr="00C92701">
              <w:t>153.599</w:t>
            </w:r>
          </w:p>
        </w:tc>
        <w:tc>
          <w:tcPr>
            <w:tcW w:w="0" w:type="auto"/>
            <w:shd w:val="clear" w:color="auto" w:fill="auto"/>
            <w:noWrap/>
            <w:vAlign w:val="bottom"/>
            <w:hideMark/>
          </w:tcPr>
          <w:p w14:paraId="662F96A5" w14:textId="77777777" w:rsidR="0065054A" w:rsidRPr="00C92701" w:rsidRDefault="0065054A" w:rsidP="006D3672">
            <w:pPr>
              <w:pStyle w:val="TableContents"/>
            </w:pPr>
            <w:r w:rsidRPr="00C92701">
              <w:t>2</w:t>
            </w:r>
          </w:p>
        </w:tc>
        <w:tc>
          <w:tcPr>
            <w:tcW w:w="0" w:type="auto"/>
            <w:shd w:val="clear" w:color="auto" w:fill="auto"/>
            <w:noWrap/>
            <w:vAlign w:val="bottom"/>
            <w:hideMark/>
          </w:tcPr>
          <w:p w14:paraId="4AB329C2"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5655CDF1"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34CA87EB"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58CD1564" w14:textId="77777777" w:rsidR="0065054A" w:rsidRPr="00C92701" w:rsidRDefault="0065054A" w:rsidP="006D3672">
            <w:pPr>
              <w:pStyle w:val="TableContents"/>
            </w:pPr>
            <w:r w:rsidRPr="00C92701">
              <w:t>2</w:t>
            </w:r>
          </w:p>
        </w:tc>
      </w:tr>
      <w:tr w:rsidR="0065054A" w:rsidRPr="00C92701" w14:paraId="4888321D" w14:textId="77777777" w:rsidTr="00BF1D42">
        <w:trPr>
          <w:jc w:val="center"/>
        </w:trPr>
        <w:tc>
          <w:tcPr>
            <w:tcW w:w="0" w:type="auto"/>
            <w:shd w:val="clear" w:color="auto" w:fill="auto"/>
            <w:noWrap/>
            <w:vAlign w:val="bottom"/>
            <w:hideMark/>
          </w:tcPr>
          <w:p w14:paraId="63F5ED38" w14:textId="77777777" w:rsidR="0065054A" w:rsidRPr="00C92701" w:rsidRDefault="0065054A" w:rsidP="006D3672">
            <w:pPr>
              <w:pStyle w:val="TableContents"/>
            </w:pPr>
            <w:r w:rsidRPr="00C92701">
              <w:t>8</w:t>
            </w:r>
          </w:p>
        </w:tc>
        <w:tc>
          <w:tcPr>
            <w:tcW w:w="0" w:type="auto"/>
            <w:shd w:val="clear" w:color="auto" w:fill="auto"/>
            <w:noWrap/>
            <w:vAlign w:val="bottom"/>
            <w:hideMark/>
          </w:tcPr>
          <w:p w14:paraId="6C9A7633" w14:textId="77777777" w:rsidR="0065054A" w:rsidRPr="00C92701" w:rsidRDefault="0065054A" w:rsidP="006D3672">
            <w:pPr>
              <w:pStyle w:val="TableContents"/>
            </w:pPr>
            <w:r w:rsidRPr="00C92701">
              <w:t>29.67268</w:t>
            </w:r>
          </w:p>
        </w:tc>
        <w:tc>
          <w:tcPr>
            <w:tcW w:w="0" w:type="auto"/>
            <w:shd w:val="clear" w:color="auto" w:fill="auto"/>
            <w:noWrap/>
            <w:vAlign w:val="bottom"/>
            <w:hideMark/>
          </w:tcPr>
          <w:p w14:paraId="7CB58234" w14:textId="77777777" w:rsidR="0065054A" w:rsidRPr="00C92701" w:rsidRDefault="0065054A" w:rsidP="006D3672">
            <w:pPr>
              <w:pStyle w:val="TableContents"/>
            </w:pPr>
            <w:r w:rsidRPr="00C92701">
              <w:t>48.99352</w:t>
            </w:r>
          </w:p>
        </w:tc>
        <w:tc>
          <w:tcPr>
            <w:tcW w:w="0" w:type="auto"/>
            <w:shd w:val="clear" w:color="auto" w:fill="auto"/>
            <w:noWrap/>
            <w:vAlign w:val="bottom"/>
            <w:hideMark/>
          </w:tcPr>
          <w:p w14:paraId="5A50F282" w14:textId="77777777" w:rsidR="0065054A" w:rsidRPr="00C92701" w:rsidRDefault="0065054A" w:rsidP="006D3672">
            <w:pPr>
              <w:pStyle w:val="TableContents"/>
            </w:pPr>
            <w:r w:rsidRPr="00C92701">
              <w:t>4</w:t>
            </w:r>
          </w:p>
        </w:tc>
        <w:tc>
          <w:tcPr>
            <w:tcW w:w="0" w:type="auto"/>
            <w:shd w:val="clear" w:color="auto" w:fill="auto"/>
            <w:noWrap/>
            <w:vAlign w:val="bottom"/>
            <w:hideMark/>
          </w:tcPr>
          <w:p w14:paraId="6E745B89"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00E88FB5" w14:textId="77777777" w:rsidR="0065054A" w:rsidRPr="00C92701" w:rsidRDefault="0065054A" w:rsidP="006D3672">
            <w:pPr>
              <w:pStyle w:val="TableContents"/>
            </w:pPr>
            <w:r w:rsidRPr="00C92701">
              <w:t>1</w:t>
            </w:r>
          </w:p>
        </w:tc>
        <w:tc>
          <w:tcPr>
            <w:tcW w:w="0" w:type="auto"/>
            <w:shd w:val="clear" w:color="auto" w:fill="auto"/>
            <w:noWrap/>
            <w:vAlign w:val="bottom"/>
            <w:hideMark/>
          </w:tcPr>
          <w:p w14:paraId="74DDCCD2" w14:textId="77777777" w:rsidR="0065054A" w:rsidRPr="00C92701" w:rsidRDefault="0065054A" w:rsidP="006D3672">
            <w:pPr>
              <w:pStyle w:val="TableContents"/>
            </w:pPr>
            <w:r w:rsidRPr="00C92701">
              <w:t>0</w:t>
            </w:r>
          </w:p>
        </w:tc>
        <w:tc>
          <w:tcPr>
            <w:tcW w:w="0" w:type="auto"/>
            <w:shd w:val="clear" w:color="auto" w:fill="auto"/>
            <w:noWrap/>
            <w:vAlign w:val="bottom"/>
            <w:hideMark/>
          </w:tcPr>
          <w:p w14:paraId="7C078BB9" w14:textId="77777777" w:rsidR="0065054A" w:rsidRPr="00C92701" w:rsidRDefault="0065054A" w:rsidP="006D3672">
            <w:pPr>
              <w:pStyle w:val="TableContents"/>
            </w:pPr>
            <w:r w:rsidRPr="00C92701">
              <w:t>2</w:t>
            </w:r>
          </w:p>
        </w:tc>
      </w:tr>
    </w:tbl>
    <w:p w14:paraId="1415C7EB" w14:textId="566BEB82" w:rsidR="000F1137" w:rsidRDefault="000F1137" w:rsidP="00966075">
      <w:pPr>
        <w:keepNext/>
        <w:jc w:val="center"/>
      </w:pPr>
    </w:p>
    <w:p w14:paraId="6FE8C73C" w14:textId="423BA216" w:rsidR="002817D2" w:rsidRDefault="00F41FA6" w:rsidP="00592A8C">
      <w:r>
        <w:t xml:space="preserve">The table </w:t>
      </w:r>
      <w:r w:rsidR="002E6B65">
        <w:t>of “</w:t>
      </w:r>
      <w:r w:rsidR="00BB7B87">
        <w:t>indices</w:t>
      </w:r>
      <w:r w:rsidR="002E6B65">
        <w:t>”</w:t>
      </w:r>
      <w:r>
        <w:t xml:space="preserve"> contains column x that shows </w:t>
      </w:r>
      <w:r w:rsidR="0013019E">
        <w:t xml:space="preserve">the vector of </w:t>
      </w:r>
      <w:r>
        <w:t>label</w:t>
      </w:r>
      <w:r w:rsidR="0013019E">
        <w:t>s</w:t>
      </w:r>
      <w:r>
        <w:t xml:space="preserve"> for generated strata in the optimal result. </w:t>
      </w:r>
      <w:r w:rsidR="002817D2">
        <w:t>The selected rows of “</w:t>
      </w:r>
      <w:proofErr w:type="spellStart"/>
      <w:r w:rsidR="002817D2">
        <w:t>newStrata</w:t>
      </w:r>
      <w:proofErr w:type="spellEnd"/>
      <w:r w:rsidR="002817D2">
        <w:t>” is shown in</w:t>
      </w:r>
      <w:r w:rsidR="00235C16">
        <w:t xml:space="preserve"> </w:t>
      </w:r>
      <w:r w:rsidR="00235C16">
        <w:fldChar w:fldCharType="begin"/>
      </w:r>
      <w:r w:rsidR="00235C16">
        <w:instrText xml:space="preserve"> REF _Ref24487642 \h </w:instrText>
      </w:r>
      <w:r w:rsidR="00235C16">
        <w:fldChar w:fldCharType="separate"/>
      </w:r>
      <w:r w:rsidR="00235C16">
        <w:t xml:space="preserve">Table </w:t>
      </w:r>
      <w:r w:rsidR="00235C16">
        <w:rPr>
          <w:noProof/>
        </w:rPr>
        <w:t>5</w:t>
      </w:r>
      <w:r w:rsidR="00235C16">
        <w:fldChar w:fldCharType="end"/>
      </w:r>
      <w:r w:rsidR="002817D2">
        <w:fldChar w:fldCharType="begin"/>
      </w:r>
      <w:r w:rsidR="002817D2">
        <w:instrText xml:space="preserve"> REF _Ref20823078 \h </w:instrText>
      </w:r>
      <w:r w:rsidR="002817D2">
        <w:fldChar w:fldCharType="separate"/>
      </w:r>
      <w:r w:rsidR="002817D2">
        <w:fldChar w:fldCharType="end"/>
      </w:r>
      <w:r w:rsidR="002817D2">
        <w:t>.</w:t>
      </w:r>
    </w:p>
    <w:p w14:paraId="06094C85" w14:textId="2DC947D5" w:rsidR="006F2D60" w:rsidRDefault="006F2D60" w:rsidP="006F2D60">
      <w:pPr>
        <w:pStyle w:val="Caption"/>
      </w:pPr>
      <w:bookmarkStart w:id="36" w:name="_Ref24487642"/>
      <w:r>
        <w:t xml:space="preserve">Table </w:t>
      </w:r>
      <w:r>
        <w:fldChar w:fldCharType="begin"/>
      </w:r>
      <w:r>
        <w:instrText xml:space="preserve"> SEQ Table \* ARABIC </w:instrText>
      </w:r>
      <w:r>
        <w:fldChar w:fldCharType="separate"/>
      </w:r>
      <w:r>
        <w:rPr>
          <w:noProof/>
        </w:rPr>
        <w:t>5</w:t>
      </w:r>
      <w:r>
        <w:fldChar w:fldCharType="end"/>
      </w:r>
      <w:bookmarkEnd w:id="36"/>
      <w:r>
        <w:t>.</w:t>
      </w:r>
      <w:r w:rsidRPr="000F1137">
        <w:t xml:space="preserve"> </w:t>
      </w:r>
      <w:r>
        <w:t>Selected rows from “indices.csv” file</w:t>
      </w:r>
    </w:p>
    <w:tbl>
      <w:tblPr>
        <w:tblW w:w="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37"/>
      </w:tblGrid>
      <w:tr w:rsidR="006D3672" w:rsidRPr="006D3672" w14:paraId="7562F61A" w14:textId="77777777" w:rsidTr="006D3672">
        <w:trPr>
          <w:jc w:val="center"/>
        </w:trPr>
        <w:tc>
          <w:tcPr>
            <w:tcW w:w="937" w:type="dxa"/>
            <w:shd w:val="clear" w:color="auto" w:fill="D9D9D9" w:themeFill="background1" w:themeFillShade="D9"/>
            <w:noWrap/>
            <w:tcMar>
              <w:top w:w="15" w:type="dxa"/>
              <w:left w:w="15" w:type="dxa"/>
              <w:bottom w:w="0" w:type="dxa"/>
              <w:right w:w="15" w:type="dxa"/>
            </w:tcMar>
            <w:vAlign w:val="center"/>
            <w:hideMark/>
          </w:tcPr>
          <w:p w14:paraId="7A6AFC6E" w14:textId="77777777" w:rsidR="006D3672" w:rsidRPr="006D3672" w:rsidRDefault="006D3672" w:rsidP="006D3672">
            <w:pPr>
              <w:pStyle w:val="TableContents"/>
            </w:pPr>
            <w:r w:rsidRPr="006D3672">
              <w:t>x</w:t>
            </w:r>
          </w:p>
        </w:tc>
      </w:tr>
      <w:tr w:rsidR="006D3672" w:rsidRPr="006D3672" w14:paraId="36AF0805" w14:textId="77777777" w:rsidTr="006D3672">
        <w:trPr>
          <w:jc w:val="center"/>
        </w:trPr>
        <w:tc>
          <w:tcPr>
            <w:tcW w:w="0" w:type="auto"/>
            <w:shd w:val="clear" w:color="auto" w:fill="auto"/>
            <w:noWrap/>
            <w:tcMar>
              <w:top w:w="15" w:type="dxa"/>
              <w:left w:w="15" w:type="dxa"/>
              <w:bottom w:w="0" w:type="dxa"/>
              <w:right w:w="15" w:type="dxa"/>
            </w:tcMar>
            <w:vAlign w:val="center"/>
            <w:hideMark/>
          </w:tcPr>
          <w:p w14:paraId="7088443F" w14:textId="77777777" w:rsidR="006D3672" w:rsidRPr="006D3672" w:rsidRDefault="006D3672" w:rsidP="006D3672">
            <w:pPr>
              <w:pStyle w:val="TableContents"/>
            </w:pPr>
            <w:r w:rsidRPr="006D3672">
              <w:t>1</w:t>
            </w:r>
          </w:p>
        </w:tc>
      </w:tr>
      <w:tr w:rsidR="006D3672" w:rsidRPr="006D3672" w14:paraId="102E093B" w14:textId="77777777" w:rsidTr="006D3672">
        <w:trPr>
          <w:jc w:val="center"/>
        </w:trPr>
        <w:tc>
          <w:tcPr>
            <w:tcW w:w="0" w:type="auto"/>
            <w:shd w:val="clear" w:color="auto" w:fill="auto"/>
            <w:noWrap/>
            <w:tcMar>
              <w:top w:w="15" w:type="dxa"/>
              <w:left w:w="15" w:type="dxa"/>
              <w:bottom w:w="0" w:type="dxa"/>
              <w:right w:w="15" w:type="dxa"/>
            </w:tcMar>
            <w:vAlign w:val="center"/>
            <w:hideMark/>
          </w:tcPr>
          <w:p w14:paraId="73D36747" w14:textId="77777777" w:rsidR="006D3672" w:rsidRPr="006D3672" w:rsidRDefault="006D3672" w:rsidP="006D3672">
            <w:pPr>
              <w:pStyle w:val="TableContents"/>
            </w:pPr>
            <w:r w:rsidRPr="006D3672">
              <w:t>2</w:t>
            </w:r>
          </w:p>
        </w:tc>
      </w:tr>
      <w:tr w:rsidR="006D3672" w:rsidRPr="006D3672" w14:paraId="0B297C41" w14:textId="77777777" w:rsidTr="006D3672">
        <w:trPr>
          <w:jc w:val="center"/>
        </w:trPr>
        <w:tc>
          <w:tcPr>
            <w:tcW w:w="0" w:type="auto"/>
            <w:shd w:val="clear" w:color="auto" w:fill="auto"/>
            <w:noWrap/>
            <w:tcMar>
              <w:top w:w="15" w:type="dxa"/>
              <w:left w:w="15" w:type="dxa"/>
              <w:bottom w:w="0" w:type="dxa"/>
              <w:right w:w="15" w:type="dxa"/>
            </w:tcMar>
            <w:vAlign w:val="center"/>
            <w:hideMark/>
          </w:tcPr>
          <w:p w14:paraId="5124C86A" w14:textId="77777777" w:rsidR="006D3672" w:rsidRPr="006D3672" w:rsidRDefault="006D3672" w:rsidP="006D3672">
            <w:pPr>
              <w:pStyle w:val="TableContents"/>
            </w:pPr>
            <w:r w:rsidRPr="006D3672">
              <w:t>3</w:t>
            </w:r>
          </w:p>
        </w:tc>
      </w:tr>
      <w:tr w:rsidR="006D3672" w:rsidRPr="006D3672" w14:paraId="2D8EFEE0" w14:textId="77777777" w:rsidTr="006D3672">
        <w:trPr>
          <w:jc w:val="center"/>
        </w:trPr>
        <w:tc>
          <w:tcPr>
            <w:tcW w:w="0" w:type="auto"/>
            <w:shd w:val="clear" w:color="auto" w:fill="auto"/>
            <w:noWrap/>
            <w:tcMar>
              <w:top w:w="15" w:type="dxa"/>
              <w:left w:w="15" w:type="dxa"/>
              <w:bottom w:w="0" w:type="dxa"/>
              <w:right w:w="15" w:type="dxa"/>
            </w:tcMar>
            <w:vAlign w:val="center"/>
            <w:hideMark/>
          </w:tcPr>
          <w:p w14:paraId="519072C0" w14:textId="77777777" w:rsidR="006D3672" w:rsidRPr="006D3672" w:rsidRDefault="006D3672" w:rsidP="006D3672">
            <w:pPr>
              <w:pStyle w:val="TableContents"/>
            </w:pPr>
            <w:r w:rsidRPr="006D3672">
              <w:t>4</w:t>
            </w:r>
          </w:p>
        </w:tc>
      </w:tr>
      <w:tr w:rsidR="006D3672" w:rsidRPr="006D3672" w14:paraId="368B6912" w14:textId="77777777" w:rsidTr="006D3672">
        <w:trPr>
          <w:jc w:val="center"/>
        </w:trPr>
        <w:tc>
          <w:tcPr>
            <w:tcW w:w="0" w:type="auto"/>
            <w:shd w:val="clear" w:color="auto" w:fill="auto"/>
            <w:noWrap/>
            <w:tcMar>
              <w:top w:w="15" w:type="dxa"/>
              <w:left w:w="15" w:type="dxa"/>
              <w:bottom w:w="0" w:type="dxa"/>
              <w:right w:w="15" w:type="dxa"/>
            </w:tcMar>
            <w:vAlign w:val="center"/>
            <w:hideMark/>
          </w:tcPr>
          <w:p w14:paraId="61D4AA05" w14:textId="77777777" w:rsidR="006D3672" w:rsidRPr="006D3672" w:rsidRDefault="006D3672" w:rsidP="006D3672">
            <w:pPr>
              <w:pStyle w:val="TableContents"/>
            </w:pPr>
            <w:r w:rsidRPr="006D3672">
              <w:t>5</w:t>
            </w:r>
          </w:p>
        </w:tc>
      </w:tr>
      <w:tr w:rsidR="006D3672" w:rsidRPr="006D3672" w14:paraId="517E9635" w14:textId="77777777" w:rsidTr="006D3672">
        <w:trPr>
          <w:jc w:val="center"/>
        </w:trPr>
        <w:tc>
          <w:tcPr>
            <w:tcW w:w="0" w:type="auto"/>
            <w:shd w:val="clear" w:color="auto" w:fill="auto"/>
            <w:noWrap/>
            <w:tcMar>
              <w:top w:w="15" w:type="dxa"/>
              <w:left w:w="15" w:type="dxa"/>
              <w:bottom w:w="0" w:type="dxa"/>
              <w:right w:w="15" w:type="dxa"/>
            </w:tcMar>
            <w:vAlign w:val="center"/>
            <w:hideMark/>
          </w:tcPr>
          <w:p w14:paraId="1D4A968E" w14:textId="77777777" w:rsidR="006D3672" w:rsidRPr="006D3672" w:rsidRDefault="006D3672" w:rsidP="006D3672">
            <w:pPr>
              <w:pStyle w:val="TableContents"/>
            </w:pPr>
            <w:r w:rsidRPr="006D3672">
              <w:t>6</w:t>
            </w:r>
          </w:p>
        </w:tc>
      </w:tr>
    </w:tbl>
    <w:p w14:paraId="64C44D48" w14:textId="64A476FE" w:rsidR="000F1137" w:rsidRDefault="000F1137" w:rsidP="00966075">
      <w:pPr>
        <w:pStyle w:val="Caption"/>
      </w:pPr>
    </w:p>
    <w:p w14:paraId="724E0E0E" w14:textId="39FC2B61" w:rsidR="008B253E" w:rsidRDefault="00BB7B87" w:rsidP="00BF1D42">
      <w:r>
        <w:t>“</w:t>
      </w:r>
      <w:proofErr w:type="spellStart"/>
      <w:r>
        <w:t>newStrata</w:t>
      </w:r>
      <w:proofErr w:type="spellEnd"/>
      <w:r>
        <w:t xml:space="preserve">” </w:t>
      </w:r>
      <w:r w:rsidR="00545145">
        <w:t>table stores</w:t>
      </w:r>
      <w:r>
        <w:t xml:space="preserve"> the </w:t>
      </w:r>
      <w:r w:rsidR="00545145">
        <w:t>full list of atomic strata along with the values for all</w:t>
      </w:r>
      <w:r>
        <w:t xml:space="preserve"> auxiliary variables </w:t>
      </w:r>
      <w:r w:rsidR="00545145">
        <w:t xml:space="preserve">(i.e. </w:t>
      </w:r>
      <w:r>
        <w:t>X</w:t>
      </w:r>
      <w:r w:rsidR="00545145">
        <w:t>1, X2, …)</w:t>
      </w:r>
      <w:r>
        <w:t xml:space="preserve"> </w:t>
      </w:r>
      <w:r w:rsidR="00545145">
        <w:t xml:space="preserve">as well as the labels (i.e. LABEL column) </w:t>
      </w:r>
      <w:r w:rsidR="00F50E83">
        <w:t>reflecting the</w:t>
      </w:r>
      <w:r w:rsidR="00545145">
        <w:t xml:space="preserve"> allocation </w:t>
      </w:r>
      <w:r w:rsidR="00F50E83">
        <w:t xml:space="preserve">of each atomic stratum </w:t>
      </w:r>
      <w:r w:rsidR="00545145">
        <w:t xml:space="preserve">to the optimal strata. In other words, </w:t>
      </w:r>
      <w:r w:rsidR="00084BB1">
        <w:t>the</w:t>
      </w:r>
      <w:r w:rsidR="00545145">
        <w:t xml:space="preserve"> atomic strata labeled 1 form the first stratum</w:t>
      </w:r>
      <w:r w:rsidR="00F50E83">
        <w:t xml:space="preserve"> and so on</w:t>
      </w:r>
      <w:r w:rsidR="00545145">
        <w:t xml:space="preserve">. </w:t>
      </w:r>
      <w:r w:rsidR="00F50E83">
        <w:t>S</w:t>
      </w:r>
      <w:r w:rsidR="005E2C1C">
        <w:t xml:space="preserve">elected rows </w:t>
      </w:r>
      <w:r w:rsidR="00F50E83">
        <w:t>from</w:t>
      </w:r>
      <w:r w:rsidR="005E2C1C">
        <w:t xml:space="preserve"> “</w:t>
      </w:r>
      <w:proofErr w:type="spellStart"/>
      <w:r w:rsidR="005E2C1C">
        <w:t>newStrata</w:t>
      </w:r>
      <w:proofErr w:type="spellEnd"/>
      <w:r w:rsidR="005E2C1C">
        <w:t xml:space="preserve">” is shown in </w:t>
      </w:r>
      <w:r w:rsidR="00235C16">
        <w:fldChar w:fldCharType="begin"/>
      </w:r>
      <w:r w:rsidR="00235C16">
        <w:instrText xml:space="preserve"> REF _Ref24487724 \h </w:instrText>
      </w:r>
      <w:r w:rsidR="00235C16">
        <w:fldChar w:fldCharType="separate"/>
      </w:r>
      <w:r w:rsidR="00235C16">
        <w:t xml:space="preserve">Table </w:t>
      </w:r>
      <w:r w:rsidR="00235C16">
        <w:rPr>
          <w:noProof/>
        </w:rPr>
        <w:t>6</w:t>
      </w:r>
      <w:r w:rsidR="00235C16">
        <w:fldChar w:fldCharType="end"/>
      </w:r>
      <w:r w:rsidR="005E2C1C">
        <w:fldChar w:fldCharType="begin"/>
      </w:r>
      <w:r w:rsidR="005E2C1C">
        <w:instrText xml:space="preserve"> REF _Ref20823048 \h </w:instrText>
      </w:r>
      <w:r w:rsidR="005E2C1C">
        <w:fldChar w:fldCharType="separate"/>
      </w:r>
      <w:r w:rsidR="005E2C1C">
        <w:fldChar w:fldCharType="end"/>
      </w:r>
      <w:r w:rsidR="002817D2">
        <w:t>.</w:t>
      </w:r>
      <w:r w:rsidR="008B253E">
        <w:br w:type="page"/>
      </w:r>
    </w:p>
    <w:p w14:paraId="1773C4CA" w14:textId="7C4ED642" w:rsidR="00235C16" w:rsidRPr="000F1137" w:rsidRDefault="00235C16" w:rsidP="00235C16">
      <w:pPr>
        <w:pStyle w:val="Caption"/>
      </w:pPr>
      <w:bookmarkStart w:id="37" w:name="_Ref24487724"/>
      <w:r>
        <w:lastRenderedPageBreak/>
        <w:t xml:space="preserve">Table </w:t>
      </w:r>
      <w:r>
        <w:fldChar w:fldCharType="begin"/>
      </w:r>
      <w:r>
        <w:instrText xml:space="preserve"> SEQ Table \* ARABIC </w:instrText>
      </w:r>
      <w:r>
        <w:fldChar w:fldCharType="separate"/>
      </w:r>
      <w:r>
        <w:rPr>
          <w:noProof/>
        </w:rPr>
        <w:t>6</w:t>
      </w:r>
      <w:r>
        <w:fldChar w:fldCharType="end"/>
      </w:r>
      <w:bookmarkEnd w:id="37"/>
      <w:r>
        <w:t>. Selected rows from “</w:t>
      </w:r>
      <w:r w:rsidRPr="00A13922">
        <w:t>newStrata.csv</w:t>
      </w:r>
      <w:r>
        <w:t>” file</w:t>
      </w:r>
    </w:p>
    <w:tbl>
      <w:tblPr>
        <w:tblW w:w="915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4"/>
        <w:gridCol w:w="238"/>
        <w:gridCol w:w="1075"/>
        <w:gridCol w:w="1075"/>
        <w:gridCol w:w="746"/>
        <w:gridCol w:w="746"/>
        <w:gridCol w:w="823"/>
        <w:gridCol w:w="453"/>
        <w:gridCol w:w="591"/>
        <w:gridCol w:w="929"/>
        <w:gridCol w:w="1361"/>
      </w:tblGrid>
      <w:tr w:rsidR="006D3672" w:rsidRPr="006D3672" w14:paraId="54754C4E" w14:textId="77777777" w:rsidTr="00BF1D42">
        <w:trPr>
          <w:jc w:val="center"/>
        </w:trPr>
        <w:tc>
          <w:tcPr>
            <w:tcW w:w="0" w:type="auto"/>
            <w:shd w:val="clear" w:color="auto" w:fill="D9D9D9" w:themeFill="background1" w:themeFillShade="D9"/>
            <w:noWrap/>
            <w:tcMar>
              <w:top w:w="15" w:type="dxa"/>
              <w:left w:w="15" w:type="dxa"/>
              <w:bottom w:w="0" w:type="dxa"/>
              <w:right w:w="15" w:type="dxa"/>
            </w:tcMar>
            <w:vAlign w:val="center"/>
            <w:hideMark/>
          </w:tcPr>
          <w:p w14:paraId="09105A7C" w14:textId="77777777" w:rsidR="006D3672" w:rsidRPr="006D3672" w:rsidRDefault="006D3672" w:rsidP="006D3672">
            <w:pPr>
              <w:pStyle w:val="TableContents"/>
            </w:pPr>
            <w:r w:rsidRPr="006D3672">
              <w:t>STRATO</w:t>
            </w:r>
          </w:p>
        </w:tc>
        <w:tc>
          <w:tcPr>
            <w:tcW w:w="0" w:type="auto"/>
            <w:shd w:val="clear" w:color="auto" w:fill="D9D9D9" w:themeFill="background1" w:themeFillShade="D9"/>
            <w:noWrap/>
            <w:tcMar>
              <w:top w:w="15" w:type="dxa"/>
              <w:left w:w="15" w:type="dxa"/>
              <w:bottom w:w="0" w:type="dxa"/>
              <w:right w:w="15" w:type="dxa"/>
            </w:tcMar>
            <w:vAlign w:val="center"/>
            <w:hideMark/>
          </w:tcPr>
          <w:p w14:paraId="536C08E8" w14:textId="77777777" w:rsidR="006D3672" w:rsidRPr="006D3672" w:rsidRDefault="006D3672" w:rsidP="006D3672">
            <w:pPr>
              <w:pStyle w:val="TableContents"/>
            </w:pPr>
            <w:r w:rsidRPr="006D3672">
              <w:t>N</w:t>
            </w:r>
          </w:p>
        </w:tc>
        <w:tc>
          <w:tcPr>
            <w:tcW w:w="0" w:type="auto"/>
            <w:shd w:val="clear" w:color="auto" w:fill="D9D9D9" w:themeFill="background1" w:themeFillShade="D9"/>
            <w:noWrap/>
            <w:tcMar>
              <w:top w:w="15" w:type="dxa"/>
              <w:left w:w="15" w:type="dxa"/>
              <w:bottom w:w="0" w:type="dxa"/>
              <w:right w:w="15" w:type="dxa"/>
            </w:tcMar>
            <w:vAlign w:val="center"/>
            <w:hideMark/>
          </w:tcPr>
          <w:p w14:paraId="729E9F85" w14:textId="77777777" w:rsidR="006D3672" w:rsidRPr="006D3672" w:rsidRDefault="006D3672" w:rsidP="006D3672">
            <w:pPr>
              <w:pStyle w:val="TableContents"/>
            </w:pPr>
            <w:r w:rsidRPr="006D3672">
              <w:t>M1</w:t>
            </w:r>
          </w:p>
        </w:tc>
        <w:tc>
          <w:tcPr>
            <w:tcW w:w="0" w:type="auto"/>
            <w:shd w:val="clear" w:color="auto" w:fill="D9D9D9" w:themeFill="background1" w:themeFillShade="D9"/>
            <w:noWrap/>
            <w:tcMar>
              <w:top w:w="15" w:type="dxa"/>
              <w:left w:w="15" w:type="dxa"/>
              <w:bottom w:w="0" w:type="dxa"/>
              <w:right w:w="15" w:type="dxa"/>
            </w:tcMar>
            <w:vAlign w:val="center"/>
            <w:hideMark/>
          </w:tcPr>
          <w:p w14:paraId="4A5A9917" w14:textId="77777777" w:rsidR="006D3672" w:rsidRPr="006D3672" w:rsidRDefault="006D3672" w:rsidP="006D3672">
            <w:pPr>
              <w:pStyle w:val="TableContents"/>
            </w:pPr>
            <w:r w:rsidRPr="006D3672">
              <w:t>S1</w:t>
            </w:r>
          </w:p>
        </w:tc>
        <w:tc>
          <w:tcPr>
            <w:tcW w:w="0" w:type="auto"/>
            <w:shd w:val="clear" w:color="auto" w:fill="D9D9D9" w:themeFill="background1" w:themeFillShade="D9"/>
            <w:noWrap/>
            <w:tcMar>
              <w:top w:w="15" w:type="dxa"/>
              <w:left w:w="15" w:type="dxa"/>
              <w:bottom w:w="0" w:type="dxa"/>
              <w:right w:w="15" w:type="dxa"/>
            </w:tcMar>
            <w:vAlign w:val="center"/>
            <w:hideMark/>
          </w:tcPr>
          <w:p w14:paraId="10AFF73A" w14:textId="77777777" w:rsidR="006D3672" w:rsidRPr="006D3672" w:rsidRDefault="006D3672" w:rsidP="006D3672">
            <w:pPr>
              <w:pStyle w:val="TableContents"/>
            </w:pPr>
            <w:r w:rsidRPr="006D3672">
              <w:t>COST</w:t>
            </w:r>
          </w:p>
        </w:tc>
        <w:tc>
          <w:tcPr>
            <w:tcW w:w="0" w:type="auto"/>
            <w:shd w:val="clear" w:color="auto" w:fill="D9D9D9" w:themeFill="background1" w:themeFillShade="D9"/>
            <w:noWrap/>
            <w:tcMar>
              <w:top w:w="15" w:type="dxa"/>
              <w:left w:w="15" w:type="dxa"/>
              <w:bottom w:w="0" w:type="dxa"/>
              <w:right w:w="15" w:type="dxa"/>
            </w:tcMar>
            <w:vAlign w:val="center"/>
            <w:hideMark/>
          </w:tcPr>
          <w:p w14:paraId="49AC26D0" w14:textId="77777777" w:rsidR="006D3672" w:rsidRPr="006D3672" w:rsidRDefault="006D3672" w:rsidP="006D3672">
            <w:pPr>
              <w:pStyle w:val="TableContents"/>
            </w:pPr>
            <w:r w:rsidRPr="006D3672">
              <w:t>CENS</w:t>
            </w:r>
          </w:p>
        </w:tc>
        <w:tc>
          <w:tcPr>
            <w:tcW w:w="0" w:type="auto"/>
            <w:shd w:val="clear" w:color="auto" w:fill="D9D9D9" w:themeFill="background1" w:themeFillShade="D9"/>
            <w:noWrap/>
            <w:tcMar>
              <w:top w:w="15" w:type="dxa"/>
              <w:left w:w="15" w:type="dxa"/>
              <w:bottom w:w="0" w:type="dxa"/>
              <w:right w:w="15" w:type="dxa"/>
            </w:tcMar>
            <w:vAlign w:val="center"/>
            <w:hideMark/>
          </w:tcPr>
          <w:p w14:paraId="6C59E2FC" w14:textId="77777777" w:rsidR="006D3672" w:rsidRPr="006D3672" w:rsidRDefault="006D3672" w:rsidP="006D3672">
            <w:pPr>
              <w:pStyle w:val="TableContents"/>
            </w:pPr>
            <w:r w:rsidRPr="006D3672">
              <w:t>DOM1</w:t>
            </w:r>
          </w:p>
        </w:tc>
        <w:tc>
          <w:tcPr>
            <w:tcW w:w="0" w:type="auto"/>
            <w:shd w:val="clear" w:color="auto" w:fill="D9D9D9" w:themeFill="background1" w:themeFillShade="D9"/>
            <w:noWrap/>
            <w:tcMar>
              <w:top w:w="15" w:type="dxa"/>
              <w:left w:w="15" w:type="dxa"/>
              <w:bottom w:w="0" w:type="dxa"/>
              <w:right w:w="15" w:type="dxa"/>
            </w:tcMar>
            <w:vAlign w:val="center"/>
            <w:hideMark/>
          </w:tcPr>
          <w:p w14:paraId="4F65CD30" w14:textId="77777777" w:rsidR="006D3672" w:rsidRPr="006D3672" w:rsidRDefault="006D3672" w:rsidP="006D3672">
            <w:pPr>
              <w:pStyle w:val="TableContents"/>
            </w:pPr>
            <w:r w:rsidRPr="006D3672">
              <w:t>X1</w:t>
            </w:r>
          </w:p>
        </w:tc>
        <w:tc>
          <w:tcPr>
            <w:tcW w:w="0" w:type="auto"/>
            <w:shd w:val="clear" w:color="auto" w:fill="D9D9D9" w:themeFill="background1" w:themeFillShade="D9"/>
            <w:noWrap/>
            <w:tcMar>
              <w:top w:w="15" w:type="dxa"/>
              <w:left w:w="15" w:type="dxa"/>
              <w:bottom w:w="0" w:type="dxa"/>
              <w:right w:w="15" w:type="dxa"/>
            </w:tcMar>
            <w:vAlign w:val="center"/>
            <w:hideMark/>
          </w:tcPr>
          <w:p w14:paraId="0F7D9D28" w14:textId="77777777" w:rsidR="006D3672" w:rsidRPr="006D3672" w:rsidRDefault="006D3672" w:rsidP="006D3672">
            <w:pPr>
              <w:pStyle w:val="TableContents"/>
            </w:pPr>
            <w:r w:rsidRPr="006D3672">
              <w:t>X2</w:t>
            </w:r>
          </w:p>
        </w:tc>
        <w:tc>
          <w:tcPr>
            <w:tcW w:w="0" w:type="auto"/>
            <w:shd w:val="clear" w:color="auto" w:fill="D9D9D9" w:themeFill="background1" w:themeFillShade="D9"/>
            <w:noWrap/>
            <w:tcMar>
              <w:top w:w="15" w:type="dxa"/>
              <w:left w:w="15" w:type="dxa"/>
              <w:bottom w:w="0" w:type="dxa"/>
              <w:right w:w="15" w:type="dxa"/>
            </w:tcMar>
            <w:vAlign w:val="center"/>
            <w:hideMark/>
          </w:tcPr>
          <w:p w14:paraId="6102BE87" w14:textId="77777777" w:rsidR="006D3672" w:rsidRPr="006D3672" w:rsidRDefault="006D3672" w:rsidP="006D3672">
            <w:pPr>
              <w:pStyle w:val="TableContents"/>
            </w:pPr>
            <w:r w:rsidRPr="006D3672">
              <w:t>LABEL</w:t>
            </w:r>
          </w:p>
        </w:tc>
        <w:tc>
          <w:tcPr>
            <w:tcW w:w="0" w:type="auto"/>
            <w:shd w:val="clear" w:color="auto" w:fill="D9D9D9" w:themeFill="background1" w:themeFillShade="D9"/>
            <w:noWrap/>
            <w:tcMar>
              <w:top w:w="15" w:type="dxa"/>
              <w:left w:w="15" w:type="dxa"/>
              <w:bottom w:w="0" w:type="dxa"/>
              <w:right w:w="15" w:type="dxa"/>
            </w:tcMar>
            <w:vAlign w:val="center"/>
            <w:hideMark/>
          </w:tcPr>
          <w:p w14:paraId="41542752" w14:textId="77777777" w:rsidR="006D3672" w:rsidRPr="006D3672" w:rsidRDefault="006D3672" w:rsidP="006D3672">
            <w:pPr>
              <w:pStyle w:val="TableContents"/>
            </w:pPr>
            <w:r w:rsidRPr="006D3672">
              <w:t>STRATUM</w:t>
            </w:r>
          </w:p>
        </w:tc>
      </w:tr>
      <w:tr w:rsidR="006D3672" w:rsidRPr="006D3672" w14:paraId="5DF86FCE" w14:textId="77777777" w:rsidTr="00BF1D42">
        <w:trPr>
          <w:jc w:val="center"/>
        </w:trPr>
        <w:tc>
          <w:tcPr>
            <w:tcW w:w="0" w:type="auto"/>
            <w:shd w:val="clear" w:color="auto" w:fill="auto"/>
            <w:noWrap/>
            <w:tcMar>
              <w:top w:w="15" w:type="dxa"/>
              <w:left w:w="15" w:type="dxa"/>
              <w:bottom w:w="0" w:type="dxa"/>
              <w:right w:w="15" w:type="dxa"/>
            </w:tcMar>
            <w:vAlign w:val="center"/>
            <w:hideMark/>
          </w:tcPr>
          <w:p w14:paraId="32FD2C2C" w14:textId="77777777" w:rsidR="006D3672" w:rsidRPr="006D3672" w:rsidRDefault="006D3672" w:rsidP="006D3672">
            <w:pPr>
              <w:pStyle w:val="TableContents"/>
            </w:pPr>
            <w:r w:rsidRPr="006D3672">
              <w:t>1*4238</w:t>
            </w:r>
          </w:p>
        </w:tc>
        <w:tc>
          <w:tcPr>
            <w:tcW w:w="0" w:type="auto"/>
            <w:shd w:val="clear" w:color="auto" w:fill="auto"/>
            <w:noWrap/>
            <w:tcMar>
              <w:top w:w="15" w:type="dxa"/>
              <w:left w:w="15" w:type="dxa"/>
              <w:bottom w:w="0" w:type="dxa"/>
              <w:right w:w="15" w:type="dxa"/>
            </w:tcMar>
            <w:vAlign w:val="center"/>
            <w:hideMark/>
          </w:tcPr>
          <w:p w14:paraId="359453AD"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65AD676" w14:textId="77777777" w:rsidR="006D3672" w:rsidRPr="006D3672" w:rsidRDefault="006D3672" w:rsidP="006D3672">
            <w:pPr>
              <w:pStyle w:val="TableContents"/>
            </w:pPr>
            <w:r w:rsidRPr="006D3672">
              <w:t>73.5981</w:t>
            </w:r>
          </w:p>
        </w:tc>
        <w:tc>
          <w:tcPr>
            <w:tcW w:w="0" w:type="auto"/>
            <w:shd w:val="clear" w:color="auto" w:fill="auto"/>
            <w:noWrap/>
            <w:tcMar>
              <w:top w:w="15" w:type="dxa"/>
              <w:left w:w="15" w:type="dxa"/>
              <w:bottom w:w="0" w:type="dxa"/>
              <w:right w:w="15" w:type="dxa"/>
            </w:tcMar>
            <w:vAlign w:val="center"/>
            <w:hideMark/>
          </w:tcPr>
          <w:p w14:paraId="35E232B4"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41BFE1F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94C412D"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7D6D5EFE"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7E23C0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D256E7F" w14:textId="77777777" w:rsidR="006D3672" w:rsidRPr="006D3672" w:rsidRDefault="006D3672" w:rsidP="006D3672">
            <w:pPr>
              <w:pStyle w:val="TableContents"/>
            </w:pPr>
            <w:r w:rsidRPr="006D3672">
              <w:t>4238</w:t>
            </w:r>
          </w:p>
        </w:tc>
        <w:tc>
          <w:tcPr>
            <w:tcW w:w="0" w:type="auto"/>
            <w:shd w:val="clear" w:color="auto" w:fill="auto"/>
            <w:noWrap/>
            <w:tcMar>
              <w:top w:w="15" w:type="dxa"/>
              <w:left w:w="15" w:type="dxa"/>
              <w:bottom w:w="0" w:type="dxa"/>
              <w:right w:w="15" w:type="dxa"/>
            </w:tcMar>
            <w:vAlign w:val="center"/>
            <w:hideMark/>
          </w:tcPr>
          <w:p w14:paraId="500CE07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90B34E2" w14:textId="77777777" w:rsidR="006D3672" w:rsidRPr="006D3672" w:rsidRDefault="006D3672" w:rsidP="006D3672">
            <w:pPr>
              <w:pStyle w:val="TableContents"/>
            </w:pPr>
            <w:r w:rsidRPr="006D3672">
              <w:t>1*4238</w:t>
            </w:r>
          </w:p>
        </w:tc>
      </w:tr>
      <w:tr w:rsidR="006D3672" w:rsidRPr="006D3672" w14:paraId="085F2C3C" w14:textId="77777777" w:rsidTr="00BF1D42">
        <w:trPr>
          <w:jc w:val="center"/>
        </w:trPr>
        <w:tc>
          <w:tcPr>
            <w:tcW w:w="0" w:type="auto"/>
            <w:shd w:val="clear" w:color="auto" w:fill="auto"/>
            <w:noWrap/>
            <w:tcMar>
              <w:top w:w="15" w:type="dxa"/>
              <w:left w:w="15" w:type="dxa"/>
              <w:bottom w:w="0" w:type="dxa"/>
              <w:right w:w="15" w:type="dxa"/>
            </w:tcMar>
            <w:vAlign w:val="center"/>
            <w:hideMark/>
          </w:tcPr>
          <w:p w14:paraId="1EE62A66" w14:textId="77777777" w:rsidR="006D3672" w:rsidRPr="006D3672" w:rsidRDefault="006D3672" w:rsidP="006D3672">
            <w:pPr>
              <w:pStyle w:val="TableContents"/>
            </w:pPr>
            <w:r w:rsidRPr="006D3672">
              <w:t>1*4543</w:t>
            </w:r>
          </w:p>
        </w:tc>
        <w:tc>
          <w:tcPr>
            <w:tcW w:w="0" w:type="auto"/>
            <w:shd w:val="clear" w:color="auto" w:fill="auto"/>
            <w:noWrap/>
            <w:tcMar>
              <w:top w:w="15" w:type="dxa"/>
              <w:left w:w="15" w:type="dxa"/>
              <w:bottom w:w="0" w:type="dxa"/>
              <w:right w:w="15" w:type="dxa"/>
            </w:tcMar>
            <w:vAlign w:val="center"/>
            <w:hideMark/>
          </w:tcPr>
          <w:p w14:paraId="7EF5487E"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22EB07E1" w14:textId="77777777" w:rsidR="006D3672" w:rsidRPr="006D3672" w:rsidRDefault="006D3672" w:rsidP="006D3672">
            <w:pPr>
              <w:pStyle w:val="TableContents"/>
            </w:pPr>
            <w:r w:rsidRPr="006D3672">
              <w:t>106.8469</w:t>
            </w:r>
          </w:p>
        </w:tc>
        <w:tc>
          <w:tcPr>
            <w:tcW w:w="0" w:type="auto"/>
            <w:shd w:val="clear" w:color="auto" w:fill="auto"/>
            <w:noWrap/>
            <w:tcMar>
              <w:top w:w="15" w:type="dxa"/>
              <w:left w:w="15" w:type="dxa"/>
              <w:bottom w:w="0" w:type="dxa"/>
              <w:right w:w="15" w:type="dxa"/>
            </w:tcMar>
            <w:vAlign w:val="center"/>
            <w:hideMark/>
          </w:tcPr>
          <w:p w14:paraId="2D9A1131" w14:textId="77777777" w:rsidR="006D3672" w:rsidRPr="006D3672" w:rsidRDefault="006D3672" w:rsidP="006D3672">
            <w:pPr>
              <w:pStyle w:val="TableContents"/>
            </w:pPr>
            <w:r w:rsidRPr="006D3672">
              <w:t>16.6881</w:t>
            </w:r>
          </w:p>
        </w:tc>
        <w:tc>
          <w:tcPr>
            <w:tcW w:w="0" w:type="auto"/>
            <w:shd w:val="clear" w:color="auto" w:fill="auto"/>
            <w:noWrap/>
            <w:tcMar>
              <w:top w:w="15" w:type="dxa"/>
              <w:left w:w="15" w:type="dxa"/>
              <w:bottom w:w="0" w:type="dxa"/>
              <w:right w:w="15" w:type="dxa"/>
            </w:tcMar>
            <w:vAlign w:val="center"/>
            <w:hideMark/>
          </w:tcPr>
          <w:p w14:paraId="0A923F19"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78B61B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292FCBAC"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9A54F7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45E5603E" w14:textId="77777777" w:rsidR="006D3672" w:rsidRPr="006D3672" w:rsidRDefault="006D3672" w:rsidP="006D3672">
            <w:pPr>
              <w:pStyle w:val="TableContents"/>
            </w:pPr>
            <w:r w:rsidRPr="006D3672">
              <w:t>4543</w:t>
            </w:r>
          </w:p>
        </w:tc>
        <w:tc>
          <w:tcPr>
            <w:tcW w:w="0" w:type="auto"/>
            <w:shd w:val="clear" w:color="auto" w:fill="auto"/>
            <w:noWrap/>
            <w:tcMar>
              <w:top w:w="15" w:type="dxa"/>
              <w:left w:w="15" w:type="dxa"/>
              <w:bottom w:w="0" w:type="dxa"/>
              <w:right w:w="15" w:type="dxa"/>
            </w:tcMar>
            <w:vAlign w:val="center"/>
            <w:hideMark/>
          </w:tcPr>
          <w:p w14:paraId="0BA9FB3A"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1317853D" w14:textId="77777777" w:rsidR="006D3672" w:rsidRPr="006D3672" w:rsidRDefault="006D3672" w:rsidP="006D3672">
            <w:pPr>
              <w:pStyle w:val="TableContents"/>
            </w:pPr>
            <w:r w:rsidRPr="006D3672">
              <w:t>1*4543</w:t>
            </w:r>
          </w:p>
        </w:tc>
      </w:tr>
      <w:tr w:rsidR="006D3672" w:rsidRPr="006D3672" w14:paraId="65EEA06C" w14:textId="77777777" w:rsidTr="00BF1D42">
        <w:trPr>
          <w:jc w:val="center"/>
        </w:trPr>
        <w:tc>
          <w:tcPr>
            <w:tcW w:w="0" w:type="auto"/>
            <w:shd w:val="clear" w:color="auto" w:fill="auto"/>
            <w:noWrap/>
            <w:tcMar>
              <w:top w:w="15" w:type="dxa"/>
              <w:left w:w="15" w:type="dxa"/>
              <w:bottom w:w="0" w:type="dxa"/>
              <w:right w:w="15" w:type="dxa"/>
            </w:tcMar>
            <w:vAlign w:val="center"/>
            <w:hideMark/>
          </w:tcPr>
          <w:p w14:paraId="4630C0AE" w14:textId="77777777" w:rsidR="006D3672" w:rsidRPr="006D3672" w:rsidRDefault="006D3672" w:rsidP="006D3672">
            <w:pPr>
              <w:pStyle w:val="TableContents"/>
            </w:pPr>
            <w:r w:rsidRPr="006D3672">
              <w:t>101*311</w:t>
            </w:r>
          </w:p>
        </w:tc>
        <w:tc>
          <w:tcPr>
            <w:tcW w:w="0" w:type="auto"/>
            <w:shd w:val="clear" w:color="auto" w:fill="auto"/>
            <w:noWrap/>
            <w:tcMar>
              <w:top w:w="15" w:type="dxa"/>
              <w:left w:w="15" w:type="dxa"/>
              <w:bottom w:w="0" w:type="dxa"/>
              <w:right w:w="15" w:type="dxa"/>
            </w:tcMar>
            <w:vAlign w:val="center"/>
            <w:hideMark/>
          </w:tcPr>
          <w:p w14:paraId="575CA69B"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18706885" w14:textId="77777777" w:rsidR="006D3672" w:rsidRPr="006D3672" w:rsidRDefault="006D3672" w:rsidP="006D3672">
            <w:pPr>
              <w:pStyle w:val="TableContents"/>
            </w:pPr>
            <w:r w:rsidRPr="006D3672">
              <w:t>342.748</w:t>
            </w:r>
          </w:p>
        </w:tc>
        <w:tc>
          <w:tcPr>
            <w:tcW w:w="0" w:type="auto"/>
            <w:shd w:val="clear" w:color="auto" w:fill="auto"/>
            <w:noWrap/>
            <w:tcMar>
              <w:top w:w="15" w:type="dxa"/>
              <w:left w:w="15" w:type="dxa"/>
              <w:bottom w:w="0" w:type="dxa"/>
              <w:right w:w="15" w:type="dxa"/>
            </w:tcMar>
            <w:vAlign w:val="center"/>
            <w:hideMark/>
          </w:tcPr>
          <w:p w14:paraId="2B66727C" w14:textId="77777777" w:rsidR="006D3672" w:rsidRPr="006D3672" w:rsidRDefault="006D3672" w:rsidP="006D3672">
            <w:pPr>
              <w:pStyle w:val="TableContents"/>
            </w:pPr>
            <w:r w:rsidRPr="006D3672">
              <w:t>4.947</w:t>
            </w:r>
          </w:p>
        </w:tc>
        <w:tc>
          <w:tcPr>
            <w:tcW w:w="0" w:type="auto"/>
            <w:shd w:val="clear" w:color="auto" w:fill="auto"/>
            <w:noWrap/>
            <w:tcMar>
              <w:top w:w="15" w:type="dxa"/>
              <w:left w:w="15" w:type="dxa"/>
              <w:bottom w:w="0" w:type="dxa"/>
              <w:right w:w="15" w:type="dxa"/>
            </w:tcMar>
            <w:vAlign w:val="center"/>
            <w:hideMark/>
          </w:tcPr>
          <w:p w14:paraId="1442D36B"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2B5779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66B93C15"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B42F13B"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022D4B17" w14:textId="77777777" w:rsidR="006D3672" w:rsidRPr="006D3672" w:rsidRDefault="006D3672" w:rsidP="006D3672">
            <w:pPr>
              <w:pStyle w:val="TableContents"/>
            </w:pPr>
            <w:r w:rsidRPr="006D3672">
              <w:t>311</w:t>
            </w:r>
          </w:p>
        </w:tc>
        <w:tc>
          <w:tcPr>
            <w:tcW w:w="0" w:type="auto"/>
            <w:shd w:val="clear" w:color="auto" w:fill="auto"/>
            <w:noWrap/>
            <w:tcMar>
              <w:top w:w="15" w:type="dxa"/>
              <w:left w:w="15" w:type="dxa"/>
              <w:bottom w:w="0" w:type="dxa"/>
              <w:right w:w="15" w:type="dxa"/>
            </w:tcMar>
            <w:vAlign w:val="center"/>
            <w:hideMark/>
          </w:tcPr>
          <w:p w14:paraId="1EA65F24"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6F9C9AE1" w14:textId="77777777" w:rsidR="006D3672" w:rsidRPr="006D3672" w:rsidRDefault="006D3672" w:rsidP="006D3672">
            <w:pPr>
              <w:pStyle w:val="TableContents"/>
            </w:pPr>
            <w:r w:rsidRPr="006D3672">
              <w:t>101*311</w:t>
            </w:r>
          </w:p>
        </w:tc>
      </w:tr>
      <w:tr w:rsidR="006D3672" w:rsidRPr="006D3672" w14:paraId="6113E0ED" w14:textId="77777777" w:rsidTr="00BF1D42">
        <w:trPr>
          <w:jc w:val="center"/>
        </w:trPr>
        <w:tc>
          <w:tcPr>
            <w:tcW w:w="0" w:type="auto"/>
            <w:shd w:val="clear" w:color="auto" w:fill="auto"/>
            <w:noWrap/>
            <w:tcMar>
              <w:top w:w="15" w:type="dxa"/>
              <w:left w:w="15" w:type="dxa"/>
              <w:bottom w:w="0" w:type="dxa"/>
              <w:right w:w="15" w:type="dxa"/>
            </w:tcMar>
            <w:vAlign w:val="center"/>
            <w:hideMark/>
          </w:tcPr>
          <w:p w14:paraId="0E8D44A6" w14:textId="77777777" w:rsidR="006D3672" w:rsidRPr="006D3672" w:rsidRDefault="006D3672" w:rsidP="006D3672">
            <w:pPr>
              <w:pStyle w:val="TableContents"/>
            </w:pPr>
            <w:r w:rsidRPr="006D3672">
              <w:t>101*321</w:t>
            </w:r>
          </w:p>
        </w:tc>
        <w:tc>
          <w:tcPr>
            <w:tcW w:w="0" w:type="auto"/>
            <w:shd w:val="clear" w:color="auto" w:fill="auto"/>
            <w:noWrap/>
            <w:tcMar>
              <w:top w:w="15" w:type="dxa"/>
              <w:left w:w="15" w:type="dxa"/>
              <w:bottom w:w="0" w:type="dxa"/>
              <w:right w:w="15" w:type="dxa"/>
            </w:tcMar>
            <w:vAlign w:val="center"/>
            <w:hideMark/>
          </w:tcPr>
          <w:p w14:paraId="5C8F5FFB"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03620B8F" w14:textId="77777777" w:rsidR="006D3672" w:rsidRPr="006D3672" w:rsidRDefault="006D3672" w:rsidP="006D3672">
            <w:pPr>
              <w:pStyle w:val="TableContents"/>
            </w:pPr>
            <w:r w:rsidRPr="006D3672">
              <w:t>135.187</w:t>
            </w:r>
          </w:p>
        </w:tc>
        <w:tc>
          <w:tcPr>
            <w:tcW w:w="0" w:type="auto"/>
            <w:shd w:val="clear" w:color="auto" w:fill="auto"/>
            <w:noWrap/>
            <w:tcMar>
              <w:top w:w="15" w:type="dxa"/>
              <w:left w:w="15" w:type="dxa"/>
              <w:bottom w:w="0" w:type="dxa"/>
              <w:right w:w="15" w:type="dxa"/>
            </w:tcMar>
            <w:vAlign w:val="center"/>
            <w:hideMark/>
          </w:tcPr>
          <w:p w14:paraId="63622B96" w14:textId="77777777" w:rsidR="006D3672" w:rsidRPr="006D3672" w:rsidRDefault="006D3672" w:rsidP="006D3672">
            <w:pPr>
              <w:pStyle w:val="TableContents"/>
            </w:pPr>
            <w:r w:rsidRPr="006D3672">
              <w:t>6.462</w:t>
            </w:r>
          </w:p>
        </w:tc>
        <w:tc>
          <w:tcPr>
            <w:tcW w:w="0" w:type="auto"/>
            <w:shd w:val="clear" w:color="auto" w:fill="auto"/>
            <w:noWrap/>
            <w:tcMar>
              <w:top w:w="15" w:type="dxa"/>
              <w:left w:w="15" w:type="dxa"/>
              <w:bottom w:w="0" w:type="dxa"/>
              <w:right w:w="15" w:type="dxa"/>
            </w:tcMar>
            <w:vAlign w:val="center"/>
            <w:hideMark/>
          </w:tcPr>
          <w:p w14:paraId="482F140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511F1D2A"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31AEB3F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1639FCAB"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499EF6F9" w14:textId="77777777" w:rsidR="006D3672" w:rsidRPr="006D3672" w:rsidRDefault="006D3672" w:rsidP="006D3672">
            <w:pPr>
              <w:pStyle w:val="TableContents"/>
            </w:pPr>
            <w:r w:rsidRPr="006D3672">
              <w:t>321</w:t>
            </w:r>
          </w:p>
        </w:tc>
        <w:tc>
          <w:tcPr>
            <w:tcW w:w="0" w:type="auto"/>
            <w:shd w:val="clear" w:color="auto" w:fill="auto"/>
            <w:noWrap/>
            <w:tcMar>
              <w:top w:w="15" w:type="dxa"/>
              <w:left w:w="15" w:type="dxa"/>
              <w:bottom w:w="0" w:type="dxa"/>
              <w:right w:w="15" w:type="dxa"/>
            </w:tcMar>
            <w:vAlign w:val="center"/>
            <w:hideMark/>
          </w:tcPr>
          <w:p w14:paraId="727599E7" w14:textId="77777777" w:rsidR="006D3672" w:rsidRPr="006D3672" w:rsidRDefault="006D3672" w:rsidP="006D3672">
            <w:pPr>
              <w:pStyle w:val="TableContents"/>
            </w:pPr>
            <w:r w:rsidRPr="006D3672">
              <w:t>4</w:t>
            </w:r>
          </w:p>
        </w:tc>
        <w:tc>
          <w:tcPr>
            <w:tcW w:w="0" w:type="auto"/>
            <w:shd w:val="clear" w:color="auto" w:fill="auto"/>
            <w:noWrap/>
            <w:tcMar>
              <w:top w:w="15" w:type="dxa"/>
              <w:left w:w="15" w:type="dxa"/>
              <w:bottom w:w="0" w:type="dxa"/>
              <w:right w:w="15" w:type="dxa"/>
            </w:tcMar>
            <w:vAlign w:val="center"/>
            <w:hideMark/>
          </w:tcPr>
          <w:p w14:paraId="249E1EE4" w14:textId="77777777" w:rsidR="006D3672" w:rsidRPr="006D3672" w:rsidRDefault="006D3672" w:rsidP="006D3672">
            <w:pPr>
              <w:pStyle w:val="TableContents"/>
            </w:pPr>
            <w:r w:rsidRPr="006D3672">
              <w:t>101*321</w:t>
            </w:r>
          </w:p>
        </w:tc>
      </w:tr>
      <w:tr w:rsidR="006D3672" w:rsidRPr="006D3672" w14:paraId="65FF9C46" w14:textId="77777777" w:rsidTr="00BF1D42">
        <w:trPr>
          <w:jc w:val="center"/>
        </w:trPr>
        <w:tc>
          <w:tcPr>
            <w:tcW w:w="0" w:type="auto"/>
            <w:shd w:val="clear" w:color="auto" w:fill="auto"/>
            <w:noWrap/>
            <w:tcMar>
              <w:top w:w="15" w:type="dxa"/>
              <w:left w:w="15" w:type="dxa"/>
              <w:bottom w:w="0" w:type="dxa"/>
              <w:right w:w="15" w:type="dxa"/>
            </w:tcMar>
            <w:vAlign w:val="center"/>
            <w:hideMark/>
          </w:tcPr>
          <w:p w14:paraId="52A8C49B" w14:textId="77777777" w:rsidR="006D3672" w:rsidRPr="006D3672" w:rsidRDefault="006D3672" w:rsidP="006D3672">
            <w:pPr>
              <w:pStyle w:val="TableContents"/>
            </w:pPr>
            <w:r w:rsidRPr="006D3672">
              <w:t>101*323</w:t>
            </w:r>
          </w:p>
        </w:tc>
        <w:tc>
          <w:tcPr>
            <w:tcW w:w="0" w:type="auto"/>
            <w:shd w:val="clear" w:color="auto" w:fill="auto"/>
            <w:noWrap/>
            <w:tcMar>
              <w:top w:w="15" w:type="dxa"/>
              <w:left w:w="15" w:type="dxa"/>
              <w:bottom w:w="0" w:type="dxa"/>
              <w:right w:w="15" w:type="dxa"/>
            </w:tcMar>
            <w:vAlign w:val="center"/>
            <w:hideMark/>
          </w:tcPr>
          <w:p w14:paraId="2F8B465A"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0D16AE95" w14:textId="77777777" w:rsidR="006D3672" w:rsidRPr="006D3672" w:rsidRDefault="006D3672" w:rsidP="006D3672">
            <w:pPr>
              <w:pStyle w:val="TableContents"/>
            </w:pPr>
            <w:r w:rsidRPr="006D3672">
              <w:t>72.74363</w:t>
            </w:r>
          </w:p>
        </w:tc>
        <w:tc>
          <w:tcPr>
            <w:tcW w:w="0" w:type="auto"/>
            <w:shd w:val="clear" w:color="auto" w:fill="auto"/>
            <w:noWrap/>
            <w:tcMar>
              <w:top w:w="15" w:type="dxa"/>
              <w:left w:w="15" w:type="dxa"/>
              <w:bottom w:w="0" w:type="dxa"/>
              <w:right w:w="15" w:type="dxa"/>
            </w:tcMar>
            <w:vAlign w:val="center"/>
            <w:hideMark/>
          </w:tcPr>
          <w:p w14:paraId="3A345356" w14:textId="77777777" w:rsidR="006D3672" w:rsidRPr="006D3672" w:rsidRDefault="006D3672" w:rsidP="006D3672">
            <w:pPr>
              <w:pStyle w:val="TableContents"/>
            </w:pPr>
            <w:r w:rsidRPr="006D3672">
              <w:t>3.116371</w:t>
            </w:r>
          </w:p>
        </w:tc>
        <w:tc>
          <w:tcPr>
            <w:tcW w:w="0" w:type="auto"/>
            <w:shd w:val="clear" w:color="auto" w:fill="auto"/>
            <w:noWrap/>
            <w:tcMar>
              <w:top w:w="15" w:type="dxa"/>
              <w:left w:w="15" w:type="dxa"/>
              <w:bottom w:w="0" w:type="dxa"/>
              <w:right w:w="15" w:type="dxa"/>
            </w:tcMar>
            <w:vAlign w:val="center"/>
            <w:hideMark/>
          </w:tcPr>
          <w:p w14:paraId="046DCF7B"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03BD4EDF"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087626F"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4D7F040"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5B289C5E" w14:textId="77777777" w:rsidR="006D3672" w:rsidRPr="006D3672" w:rsidRDefault="006D3672" w:rsidP="006D3672">
            <w:pPr>
              <w:pStyle w:val="TableContents"/>
            </w:pPr>
            <w:r w:rsidRPr="006D3672">
              <w:t>323</w:t>
            </w:r>
          </w:p>
        </w:tc>
        <w:tc>
          <w:tcPr>
            <w:tcW w:w="0" w:type="auto"/>
            <w:shd w:val="clear" w:color="auto" w:fill="auto"/>
            <w:noWrap/>
            <w:tcMar>
              <w:top w:w="15" w:type="dxa"/>
              <w:left w:w="15" w:type="dxa"/>
              <w:bottom w:w="0" w:type="dxa"/>
              <w:right w:w="15" w:type="dxa"/>
            </w:tcMar>
            <w:vAlign w:val="center"/>
            <w:hideMark/>
          </w:tcPr>
          <w:p w14:paraId="4003A92D" w14:textId="77777777" w:rsidR="006D3672" w:rsidRPr="006D3672" w:rsidRDefault="006D3672" w:rsidP="006D3672">
            <w:pPr>
              <w:pStyle w:val="TableContents"/>
            </w:pPr>
            <w:r w:rsidRPr="006D3672">
              <w:t>5</w:t>
            </w:r>
          </w:p>
        </w:tc>
        <w:tc>
          <w:tcPr>
            <w:tcW w:w="0" w:type="auto"/>
            <w:shd w:val="clear" w:color="auto" w:fill="auto"/>
            <w:noWrap/>
            <w:tcMar>
              <w:top w:w="15" w:type="dxa"/>
              <w:left w:w="15" w:type="dxa"/>
              <w:bottom w:w="0" w:type="dxa"/>
              <w:right w:w="15" w:type="dxa"/>
            </w:tcMar>
            <w:vAlign w:val="center"/>
            <w:hideMark/>
          </w:tcPr>
          <w:p w14:paraId="677DF3D2" w14:textId="77777777" w:rsidR="006D3672" w:rsidRPr="006D3672" w:rsidRDefault="006D3672" w:rsidP="006D3672">
            <w:pPr>
              <w:pStyle w:val="TableContents"/>
            </w:pPr>
            <w:r w:rsidRPr="006D3672">
              <w:t>101*323</w:t>
            </w:r>
          </w:p>
        </w:tc>
      </w:tr>
      <w:tr w:rsidR="006D3672" w:rsidRPr="006D3672" w14:paraId="1EC003E7" w14:textId="77777777" w:rsidTr="00BF1D42">
        <w:trPr>
          <w:jc w:val="center"/>
        </w:trPr>
        <w:tc>
          <w:tcPr>
            <w:tcW w:w="0" w:type="auto"/>
            <w:shd w:val="clear" w:color="auto" w:fill="auto"/>
            <w:noWrap/>
            <w:tcMar>
              <w:top w:w="15" w:type="dxa"/>
              <w:left w:w="15" w:type="dxa"/>
              <w:bottom w:w="0" w:type="dxa"/>
              <w:right w:w="15" w:type="dxa"/>
            </w:tcMar>
            <w:vAlign w:val="center"/>
            <w:hideMark/>
          </w:tcPr>
          <w:p w14:paraId="1A1B133B" w14:textId="77777777" w:rsidR="006D3672" w:rsidRPr="006D3672" w:rsidRDefault="006D3672" w:rsidP="006D3672">
            <w:pPr>
              <w:pStyle w:val="TableContents"/>
            </w:pPr>
            <w:r w:rsidRPr="006D3672">
              <w:t>101*325</w:t>
            </w:r>
          </w:p>
        </w:tc>
        <w:tc>
          <w:tcPr>
            <w:tcW w:w="0" w:type="auto"/>
            <w:shd w:val="clear" w:color="auto" w:fill="auto"/>
            <w:noWrap/>
            <w:tcMar>
              <w:top w:w="15" w:type="dxa"/>
              <w:left w:w="15" w:type="dxa"/>
              <w:bottom w:w="0" w:type="dxa"/>
              <w:right w:w="15" w:type="dxa"/>
            </w:tcMar>
            <w:vAlign w:val="center"/>
            <w:hideMark/>
          </w:tcPr>
          <w:p w14:paraId="1BBD8432" w14:textId="77777777" w:rsidR="006D3672" w:rsidRPr="006D3672" w:rsidRDefault="006D3672" w:rsidP="006D3672">
            <w:pPr>
              <w:pStyle w:val="TableContents"/>
            </w:pPr>
            <w:r w:rsidRPr="006D3672">
              <w:t>3</w:t>
            </w:r>
          </w:p>
        </w:tc>
        <w:tc>
          <w:tcPr>
            <w:tcW w:w="0" w:type="auto"/>
            <w:shd w:val="clear" w:color="auto" w:fill="auto"/>
            <w:noWrap/>
            <w:tcMar>
              <w:top w:w="15" w:type="dxa"/>
              <w:left w:w="15" w:type="dxa"/>
              <w:bottom w:w="0" w:type="dxa"/>
              <w:right w:w="15" w:type="dxa"/>
            </w:tcMar>
            <w:vAlign w:val="center"/>
            <w:hideMark/>
          </w:tcPr>
          <w:p w14:paraId="508529C3" w14:textId="77777777" w:rsidR="006D3672" w:rsidRPr="006D3672" w:rsidRDefault="006D3672" w:rsidP="006D3672">
            <w:pPr>
              <w:pStyle w:val="TableContents"/>
            </w:pPr>
            <w:r w:rsidRPr="006D3672">
              <w:t>107.4553</w:t>
            </w:r>
          </w:p>
        </w:tc>
        <w:tc>
          <w:tcPr>
            <w:tcW w:w="0" w:type="auto"/>
            <w:shd w:val="clear" w:color="auto" w:fill="auto"/>
            <w:noWrap/>
            <w:tcMar>
              <w:top w:w="15" w:type="dxa"/>
              <w:left w:w="15" w:type="dxa"/>
              <w:bottom w:w="0" w:type="dxa"/>
              <w:right w:w="15" w:type="dxa"/>
            </w:tcMar>
            <w:vAlign w:val="center"/>
            <w:hideMark/>
          </w:tcPr>
          <w:p w14:paraId="1F9FEF24" w14:textId="77777777" w:rsidR="006D3672" w:rsidRPr="006D3672" w:rsidRDefault="006D3672" w:rsidP="006D3672">
            <w:pPr>
              <w:pStyle w:val="TableContents"/>
            </w:pPr>
            <w:r w:rsidRPr="006D3672">
              <w:t>65.53779</w:t>
            </w:r>
          </w:p>
        </w:tc>
        <w:tc>
          <w:tcPr>
            <w:tcW w:w="0" w:type="auto"/>
            <w:shd w:val="clear" w:color="auto" w:fill="auto"/>
            <w:noWrap/>
            <w:tcMar>
              <w:top w:w="15" w:type="dxa"/>
              <w:left w:w="15" w:type="dxa"/>
              <w:bottom w:w="0" w:type="dxa"/>
              <w:right w:w="15" w:type="dxa"/>
            </w:tcMar>
            <w:vAlign w:val="center"/>
            <w:hideMark/>
          </w:tcPr>
          <w:p w14:paraId="55A5EEA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59C052F4"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423B4AE2"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7B49DAF"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67123DC1" w14:textId="77777777" w:rsidR="006D3672" w:rsidRPr="006D3672" w:rsidRDefault="006D3672" w:rsidP="006D3672">
            <w:pPr>
              <w:pStyle w:val="TableContents"/>
            </w:pPr>
            <w:r w:rsidRPr="006D3672">
              <w:t>325</w:t>
            </w:r>
          </w:p>
        </w:tc>
        <w:tc>
          <w:tcPr>
            <w:tcW w:w="0" w:type="auto"/>
            <w:shd w:val="clear" w:color="auto" w:fill="auto"/>
            <w:noWrap/>
            <w:tcMar>
              <w:top w:w="15" w:type="dxa"/>
              <w:left w:w="15" w:type="dxa"/>
              <w:bottom w:w="0" w:type="dxa"/>
              <w:right w:w="15" w:type="dxa"/>
            </w:tcMar>
            <w:vAlign w:val="center"/>
            <w:hideMark/>
          </w:tcPr>
          <w:p w14:paraId="41D806A1" w14:textId="77777777" w:rsidR="006D3672" w:rsidRPr="006D3672" w:rsidRDefault="006D3672" w:rsidP="006D3672">
            <w:pPr>
              <w:pStyle w:val="TableContents"/>
            </w:pPr>
            <w:r w:rsidRPr="006D3672">
              <w:t>6</w:t>
            </w:r>
          </w:p>
        </w:tc>
        <w:tc>
          <w:tcPr>
            <w:tcW w:w="0" w:type="auto"/>
            <w:shd w:val="clear" w:color="auto" w:fill="auto"/>
            <w:noWrap/>
            <w:tcMar>
              <w:top w:w="15" w:type="dxa"/>
              <w:left w:w="15" w:type="dxa"/>
              <w:bottom w:w="0" w:type="dxa"/>
              <w:right w:w="15" w:type="dxa"/>
            </w:tcMar>
            <w:vAlign w:val="center"/>
            <w:hideMark/>
          </w:tcPr>
          <w:p w14:paraId="17832F73" w14:textId="77777777" w:rsidR="006D3672" w:rsidRPr="006D3672" w:rsidRDefault="006D3672" w:rsidP="006D3672">
            <w:pPr>
              <w:pStyle w:val="TableContents"/>
            </w:pPr>
            <w:r w:rsidRPr="006D3672">
              <w:t>101*325</w:t>
            </w:r>
          </w:p>
        </w:tc>
      </w:tr>
      <w:tr w:rsidR="006D3672" w:rsidRPr="006D3672" w14:paraId="4337B92C" w14:textId="77777777" w:rsidTr="00BF1D42">
        <w:trPr>
          <w:jc w:val="center"/>
        </w:trPr>
        <w:tc>
          <w:tcPr>
            <w:tcW w:w="0" w:type="auto"/>
            <w:shd w:val="clear" w:color="auto" w:fill="auto"/>
            <w:noWrap/>
            <w:tcMar>
              <w:top w:w="15" w:type="dxa"/>
              <w:left w:w="15" w:type="dxa"/>
              <w:bottom w:w="0" w:type="dxa"/>
              <w:right w:w="15" w:type="dxa"/>
            </w:tcMar>
            <w:vAlign w:val="center"/>
            <w:hideMark/>
          </w:tcPr>
          <w:p w14:paraId="47628671" w14:textId="77777777" w:rsidR="006D3672" w:rsidRPr="006D3672" w:rsidRDefault="006D3672" w:rsidP="006D3672">
            <w:pPr>
              <w:pStyle w:val="TableContents"/>
            </w:pPr>
            <w:r w:rsidRPr="006D3672">
              <w:t>101*326</w:t>
            </w:r>
          </w:p>
        </w:tc>
        <w:tc>
          <w:tcPr>
            <w:tcW w:w="0" w:type="auto"/>
            <w:shd w:val="clear" w:color="auto" w:fill="auto"/>
            <w:noWrap/>
            <w:tcMar>
              <w:top w:w="15" w:type="dxa"/>
              <w:left w:w="15" w:type="dxa"/>
              <w:bottom w:w="0" w:type="dxa"/>
              <w:right w:w="15" w:type="dxa"/>
            </w:tcMar>
            <w:vAlign w:val="center"/>
            <w:hideMark/>
          </w:tcPr>
          <w:p w14:paraId="29CC6881"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21D1F355" w14:textId="77777777" w:rsidR="006D3672" w:rsidRPr="006D3672" w:rsidRDefault="006D3672" w:rsidP="006D3672">
            <w:pPr>
              <w:pStyle w:val="TableContents"/>
            </w:pPr>
            <w:r w:rsidRPr="006D3672">
              <w:t>425.939</w:t>
            </w:r>
          </w:p>
        </w:tc>
        <w:tc>
          <w:tcPr>
            <w:tcW w:w="0" w:type="auto"/>
            <w:shd w:val="clear" w:color="auto" w:fill="auto"/>
            <w:noWrap/>
            <w:tcMar>
              <w:top w:w="15" w:type="dxa"/>
              <w:left w:w="15" w:type="dxa"/>
              <w:bottom w:w="0" w:type="dxa"/>
              <w:right w:w="15" w:type="dxa"/>
            </w:tcMar>
            <w:vAlign w:val="center"/>
            <w:hideMark/>
          </w:tcPr>
          <w:p w14:paraId="0E70CEE3"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8BD872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9F593FE"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1D3B480C"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0647C6DC"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0AA498E0" w14:textId="77777777" w:rsidR="006D3672" w:rsidRPr="006D3672" w:rsidRDefault="006D3672" w:rsidP="006D3672">
            <w:pPr>
              <w:pStyle w:val="TableContents"/>
            </w:pPr>
            <w:r w:rsidRPr="006D3672">
              <w:t>326</w:t>
            </w:r>
          </w:p>
        </w:tc>
        <w:tc>
          <w:tcPr>
            <w:tcW w:w="0" w:type="auto"/>
            <w:shd w:val="clear" w:color="auto" w:fill="auto"/>
            <w:noWrap/>
            <w:tcMar>
              <w:top w:w="15" w:type="dxa"/>
              <w:left w:w="15" w:type="dxa"/>
              <w:bottom w:w="0" w:type="dxa"/>
              <w:right w:w="15" w:type="dxa"/>
            </w:tcMar>
            <w:vAlign w:val="center"/>
            <w:hideMark/>
          </w:tcPr>
          <w:p w14:paraId="678990A1" w14:textId="77777777" w:rsidR="006D3672" w:rsidRPr="006D3672" w:rsidRDefault="006D3672" w:rsidP="006D3672">
            <w:pPr>
              <w:pStyle w:val="TableContents"/>
            </w:pPr>
            <w:r w:rsidRPr="006D3672">
              <w:t>7</w:t>
            </w:r>
          </w:p>
        </w:tc>
        <w:tc>
          <w:tcPr>
            <w:tcW w:w="0" w:type="auto"/>
            <w:shd w:val="clear" w:color="auto" w:fill="auto"/>
            <w:noWrap/>
            <w:tcMar>
              <w:top w:w="15" w:type="dxa"/>
              <w:left w:w="15" w:type="dxa"/>
              <w:bottom w:w="0" w:type="dxa"/>
              <w:right w:w="15" w:type="dxa"/>
            </w:tcMar>
            <w:vAlign w:val="center"/>
            <w:hideMark/>
          </w:tcPr>
          <w:p w14:paraId="237E66BA" w14:textId="77777777" w:rsidR="006D3672" w:rsidRPr="006D3672" w:rsidRDefault="006D3672" w:rsidP="006D3672">
            <w:pPr>
              <w:pStyle w:val="TableContents"/>
            </w:pPr>
            <w:r w:rsidRPr="006D3672">
              <w:t>101*326</w:t>
            </w:r>
          </w:p>
        </w:tc>
      </w:tr>
      <w:tr w:rsidR="006D3672" w:rsidRPr="006D3672" w14:paraId="29AFA9AB" w14:textId="77777777" w:rsidTr="00BF1D42">
        <w:trPr>
          <w:jc w:val="center"/>
        </w:trPr>
        <w:tc>
          <w:tcPr>
            <w:tcW w:w="0" w:type="auto"/>
            <w:shd w:val="clear" w:color="auto" w:fill="auto"/>
            <w:noWrap/>
            <w:tcMar>
              <w:top w:w="15" w:type="dxa"/>
              <w:left w:w="15" w:type="dxa"/>
              <w:bottom w:w="0" w:type="dxa"/>
              <w:right w:w="15" w:type="dxa"/>
            </w:tcMar>
            <w:vAlign w:val="center"/>
            <w:hideMark/>
          </w:tcPr>
          <w:p w14:paraId="4BC7B163" w14:textId="77777777" w:rsidR="006D3672" w:rsidRPr="006D3672" w:rsidRDefault="006D3672" w:rsidP="006D3672">
            <w:pPr>
              <w:pStyle w:val="TableContents"/>
            </w:pPr>
            <w:r w:rsidRPr="006D3672">
              <w:t>101*327</w:t>
            </w:r>
          </w:p>
        </w:tc>
        <w:tc>
          <w:tcPr>
            <w:tcW w:w="0" w:type="auto"/>
            <w:shd w:val="clear" w:color="auto" w:fill="auto"/>
            <w:noWrap/>
            <w:tcMar>
              <w:top w:w="15" w:type="dxa"/>
              <w:left w:w="15" w:type="dxa"/>
              <w:bottom w:w="0" w:type="dxa"/>
              <w:right w:w="15" w:type="dxa"/>
            </w:tcMar>
            <w:vAlign w:val="center"/>
            <w:hideMark/>
          </w:tcPr>
          <w:p w14:paraId="46ED0C17" w14:textId="77777777" w:rsidR="006D3672" w:rsidRPr="006D3672" w:rsidRDefault="006D3672" w:rsidP="006D3672">
            <w:pPr>
              <w:pStyle w:val="TableContents"/>
            </w:pPr>
            <w:r w:rsidRPr="006D3672">
              <w:t>2</w:t>
            </w:r>
          </w:p>
        </w:tc>
        <w:tc>
          <w:tcPr>
            <w:tcW w:w="0" w:type="auto"/>
            <w:shd w:val="clear" w:color="auto" w:fill="auto"/>
            <w:noWrap/>
            <w:tcMar>
              <w:top w:w="15" w:type="dxa"/>
              <w:left w:w="15" w:type="dxa"/>
              <w:bottom w:w="0" w:type="dxa"/>
              <w:right w:w="15" w:type="dxa"/>
            </w:tcMar>
            <w:vAlign w:val="center"/>
            <w:hideMark/>
          </w:tcPr>
          <w:p w14:paraId="0EF5A221" w14:textId="77777777" w:rsidR="006D3672" w:rsidRPr="006D3672" w:rsidRDefault="006D3672" w:rsidP="006D3672">
            <w:pPr>
              <w:pStyle w:val="TableContents"/>
            </w:pPr>
            <w:r w:rsidRPr="006D3672">
              <w:t>1.718205</w:t>
            </w:r>
          </w:p>
        </w:tc>
        <w:tc>
          <w:tcPr>
            <w:tcW w:w="0" w:type="auto"/>
            <w:shd w:val="clear" w:color="auto" w:fill="auto"/>
            <w:noWrap/>
            <w:tcMar>
              <w:top w:w="15" w:type="dxa"/>
              <w:left w:w="15" w:type="dxa"/>
              <w:bottom w:w="0" w:type="dxa"/>
              <w:right w:w="15" w:type="dxa"/>
            </w:tcMar>
            <w:vAlign w:val="center"/>
            <w:hideMark/>
          </w:tcPr>
          <w:p w14:paraId="00598251" w14:textId="77777777" w:rsidR="006D3672" w:rsidRPr="006D3672" w:rsidRDefault="006D3672" w:rsidP="006D3672">
            <w:pPr>
              <w:pStyle w:val="TableContents"/>
            </w:pPr>
            <w:r w:rsidRPr="006D3672">
              <w:t>0.088995</w:t>
            </w:r>
          </w:p>
        </w:tc>
        <w:tc>
          <w:tcPr>
            <w:tcW w:w="0" w:type="auto"/>
            <w:shd w:val="clear" w:color="auto" w:fill="auto"/>
            <w:noWrap/>
            <w:tcMar>
              <w:top w:w="15" w:type="dxa"/>
              <w:left w:w="15" w:type="dxa"/>
              <w:bottom w:w="0" w:type="dxa"/>
              <w:right w:w="15" w:type="dxa"/>
            </w:tcMar>
            <w:vAlign w:val="center"/>
            <w:hideMark/>
          </w:tcPr>
          <w:p w14:paraId="04E904FE"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7A713427"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63EAA700"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C15952D"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2308A196" w14:textId="77777777" w:rsidR="006D3672" w:rsidRPr="006D3672" w:rsidRDefault="006D3672" w:rsidP="006D3672">
            <w:pPr>
              <w:pStyle w:val="TableContents"/>
            </w:pPr>
            <w:r w:rsidRPr="006D3672">
              <w:t>327</w:t>
            </w:r>
          </w:p>
        </w:tc>
        <w:tc>
          <w:tcPr>
            <w:tcW w:w="0" w:type="auto"/>
            <w:shd w:val="clear" w:color="auto" w:fill="auto"/>
            <w:noWrap/>
            <w:tcMar>
              <w:top w:w="15" w:type="dxa"/>
              <w:left w:w="15" w:type="dxa"/>
              <w:bottom w:w="0" w:type="dxa"/>
              <w:right w:w="15" w:type="dxa"/>
            </w:tcMar>
            <w:vAlign w:val="center"/>
            <w:hideMark/>
          </w:tcPr>
          <w:p w14:paraId="1D2BC0D9" w14:textId="77777777" w:rsidR="006D3672" w:rsidRPr="006D3672" w:rsidRDefault="006D3672" w:rsidP="006D3672">
            <w:pPr>
              <w:pStyle w:val="TableContents"/>
            </w:pPr>
            <w:r w:rsidRPr="006D3672">
              <w:t>8</w:t>
            </w:r>
          </w:p>
        </w:tc>
        <w:tc>
          <w:tcPr>
            <w:tcW w:w="0" w:type="auto"/>
            <w:shd w:val="clear" w:color="auto" w:fill="auto"/>
            <w:noWrap/>
            <w:tcMar>
              <w:top w:w="15" w:type="dxa"/>
              <w:left w:w="15" w:type="dxa"/>
              <w:bottom w:w="0" w:type="dxa"/>
              <w:right w:w="15" w:type="dxa"/>
            </w:tcMar>
            <w:vAlign w:val="center"/>
            <w:hideMark/>
          </w:tcPr>
          <w:p w14:paraId="32921801" w14:textId="77777777" w:rsidR="006D3672" w:rsidRPr="006D3672" w:rsidRDefault="006D3672" w:rsidP="006D3672">
            <w:pPr>
              <w:pStyle w:val="TableContents"/>
            </w:pPr>
            <w:r w:rsidRPr="006D3672">
              <w:t>101*327</w:t>
            </w:r>
          </w:p>
        </w:tc>
      </w:tr>
      <w:tr w:rsidR="006D3672" w:rsidRPr="006D3672" w14:paraId="6611CE9D" w14:textId="77777777" w:rsidTr="00BF1D42">
        <w:trPr>
          <w:jc w:val="center"/>
        </w:trPr>
        <w:tc>
          <w:tcPr>
            <w:tcW w:w="0" w:type="auto"/>
            <w:shd w:val="clear" w:color="auto" w:fill="auto"/>
            <w:noWrap/>
            <w:tcMar>
              <w:top w:w="15" w:type="dxa"/>
              <w:left w:w="15" w:type="dxa"/>
              <w:bottom w:w="0" w:type="dxa"/>
              <w:right w:w="15" w:type="dxa"/>
            </w:tcMar>
            <w:vAlign w:val="center"/>
            <w:hideMark/>
          </w:tcPr>
          <w:p w14:paraId="530CCDA7" w14:textId="77777777" w:rsidR="006D3672" w:rsidRPr="006D3672" w:rsidRDefault="006D3672" w:rsidP="006D3672">
            <w:pPr>
              <w:pStyle w:val="TableContents"/>
            </w:pPr>
            <w:r w:rsidRPr="006D3672">
              <w:t>101*331</w:t>
            </w:r>
          </w:p>
        </w:tc>
        <w:tc>
          <w:tcPr>
            <w:tcW w:w="0" w:type="auto"/>
            <w:shd w:val="clear" w:color="auto" w:fill="auto"/>
            <w:noWrap/>
            <w:tcMar>
              <w:top w:w="15" w:type="dxa"/>
              <w:left w:w="15" w:type="dxa"/>
              <w:bottom w:w="0" w:type="dxa"/>
              <w:right w:w="15" w:type="dxa"/>
            </w:tcMar>
            <w:vAlign w:val="center"/>
            <w:hideMark/>
          </w:tcPr>
          <w:p w14:paraId="2D3A52EA"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318BAD48" w14:textId="77777777" w:rsidR="006D3672" w:rsidRPr="006D3672" w:rsidRDefault="006D3672" w:rsidP="006D3672">
            <w:pPr>
              <w:pStyle w:val="TableContents"/>
            </w:pPr>
            <w:r w:rsidRPr="006D3672">
              <w:t>410.253</w:t>
            </w:r>
          </w:p>
        </w:tc>
        <w:tc>
          <w:tcPr>
            <w:tcW w:w="0" w:type="auto"/>
            <w:shd w:val="clear" w:color="auto" w:fill="auto"/>
            <w:noWrap/>
            <w:tcMar>
              <w:top w:w="15" w:type="dxa"/>
              <w:left w:w="15" w:type="dxa"/>
              <w:bottom w:w="0" w:type="dxa"/>
              <w:right w:w="15" w:type="dxa"/>
            </w:tcMar>
            <w:vAlign w:val="center"/>
            <w:hideMark/>
          </w:tcPr>
          <w:p w14:paraId="56836791"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0A28F94D"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60F0A75B" w14:textId="77777777" w:rsidR="006D3672" w:rsidRPr="006D3672" w:rsidRDefault="006D3672" w:rsidP="006D3672">
            <w:pPr>
              <w:pStyle w:val="TableContents"/>
            </w:pPr>
            <w:r w:rsidRPr="006D3672">
              <w:t>0</w:t>
            </w:r>
          </w:p>
        </w:tc>
        <w:tc>
          <w:tcPr>
            <w:tcW w:w="0" w:type="auto"/>
            <w:shd w:val="clear" w:color="auto" w:fill="auto"/>
            <w:noWrap/>
            <w:tcMar>
              <w:top w:w="15" w:type="dxa"/>
              <w:left w:w="15" w:type="dxa"/>
              <w:bottom w:w="0" w:type="dxa"/>
              <w:right w:w="15" w:type="dxa"/>
            </w:tcMar>
            <w:vAlign w:val="center"/>
            <w:hideMark/>
          </w:tcPr>
          <w:p w14:paraId="0B514A98" w14:textId="77777777" w:rsidR="006D3672" w:rsidRPr="006D3672" w:rsidRDefault="006D3672" w:rsidP="006D3672">
            <w:pPr>
              <w:pStyle w:val="TableContents"/>
            </w:pPr>
            <w:r w:rsidRPr="006D3672">
              <w:t>1</w:t>
            </w:r>
          </w:p>
        </w:tc>
        <w:tc>
          <w:tcPr>
            <w:tcW w:w="0" w:type="auto"/>
            <w:shd w:val="clear" w:color="auto" w:fill="auto"/>
            <w:noWrap/>
            <w:tcMar>
              <w:top w:w="15" w:type="dxa"/>
              <w:left w:w="15" w:type="dxa"/>
              <w:bottom w:w="0" w:type="dxa"/>
              <w:right w:w="15" w:type="dxa"/>
            </w:tcMar>
            <w:vAlign w:val="center"/>
            <w:hideMark/>
          </w:tcPr>
          <w:p w14:paraId="48A75859" w14:textId="77777777" w:rsidR="006D3672" w:rsidRPr="006D3672" w:rsidRDefault="006D3672" w:rsidP="006D3672">
            <w:pPr>
              <w:pStyle w:val="TableContents"/>
            </w:pPr>
            <w:r w:rsidRPr="006D3672">
              <w:t>101</w:t>
            </w:r>
          </w:p>
        </w:tc>
        <w:tc>
          <w:tcPr>
            <w:tcW w:w="0" w:type="auto"/>
            <w:shd w:val="clear" w:color="auto" w:fill="auto"/>
            <w:noWrap/>
            <w:tcMar>
              <w:top w:w="15" w:type="dxa"/>
              <w:left w:w="15" w:type="dxa"/>
              <w:bottom w:w="0" w:type="dxa"/>
              <w:right w:w="15" w:type="dxa"/>
            </w:tcMar>
            <w:vAlign w:val="center"/>
            <w:hideMark/>
          </w:tcPr>
          <w:p w14:paraId="56F531D6" w14:textId="77777777" w:rsidR="006D3672" w:rsidRPr="006D3672" w:rsidRDefault="006D3672" w:rsidP="006D3672">
            <w:pPr>
              <w:pStyle w:val="TableContents"/>
            </w:pPr>
            <w:r w:rsidRPr="006D3672">
              <w:t>331</w:t>
            </w:r>
          </w:p>
        </w:tc>
        <w:tc>
          <w:tcPr>
            <w:tcW w:w="0" w:type="auto"/>
            <w:shd w:val="clear" w:color="auto" w:fill="auto"/>
            <w:noWrap/>
            <w:tcMar>
              <w:top w:w="15" w:type="dxa"/>
              <w:left w:w="15" w:type="dxa"/>
              <w:bottom w:w="0" w:type="dxa"/>
              <w:right w:w="15" w:type="dxa"/>
            </w:tcMar>
            <w:vAlign w:val="center"/>
            <w:hideMark/>
          </w:tcPr>
          <w:p w14:paraId="1785C0FA" w14:textId="77777777" w:rsidR="006D3672" w:rsidRPr="006D3672" w:rsidRDefault="006D3672" w:rsidP="006D3672">
            <w:pPr>
              <w:pStyle w:val="TableContents"/>
            </w:pPr>
            <w:r w:rsidRPr="006D3672">
              <w:t>9</w:t>
            </w:r>
          </w:p>
        </w:tc>
        <w:tc>
          <w:tcPr>
            <w:tcW w:w="0" w:type="auto"/>
            <w:shd w:val="clear" w:color="auto" w:fill="auto"/>
            <w:noWrap/>
            <w:tcMar>
              <w:top w:w="15" w:type="dxa"/>
              <w:left w:w="15" w:type="dxa"/>
              <w:bottom w:w="0" w:type="dxa"/>
              <w:right w:w="15" w:type="dxa"/>
            </w:tcMar>
            <w:vAlign w:val="center"/>
            <w:hideMark/>
          </w:tcPr>
          <w:p w14:paraId="0148EF52" w14:textId="77777777" w:rsidR="006D3672" w:rsidRPr="006D3672" w:rsidRDefault="006D3672" w:rsidP="006D3672">
            <w:pPr>
              <w:pStyle w:val="TableContents"/>
            </w:pPr>
            <w:r w:rsidRPr="006D3672">
              <w:t>101*331</w:t>
            </w:r>
          </w:p>
        </w:tc>
      </w:tr>
    </w:tbl>
    <w:p w14:paraId="7DE73A05" w14:textId="52C75FEF" w:rsidR="00A13922" w:rsidRDefault="00CF244D" w:rsidP="00F50E83">
      <w:pPr>
        <w:keepNext/>
        <w:spacing w:before="0" w:line="240" w:lineRule="auto"/>
        <w:ind w:right="0"/>
        <w:jc w:val="center"/>
      </w:pPr>
      <w:r w:rsidRPr="00A13922" w:rsidDel="00CF244D">
        <w:rPr>
          <w:noProof/>
          <w:lang w:bidi="ar-SA"/>
        </w:rPr>
        <w:t xml:space="preserve"> </w:t>
      </w:r>
    </w:p>
    <w:p w14:paraId="2906D14C" w14:textId="57C82B35" w:rsidR="0013019E" w:rsidRDefault="00084BB1" w:rsidP="00F50E83">
      <w:r>
        <w:t>Randomly selected units are listed in</w:t>
      </w:r>
      <w:r w:rsidR="00BB7B87">
        <w:t xml:space="preserve"> “</w:t>
      </w:r>
      <w:proofErr w:type="spellStart"/>
      <w:r w:rsidR="00BB7B87">
        <w:t>sample_CFS</w:t>
      </w:r>
      <w:proofErr w:type="spellEnd"/>
      <w:r w:rsidR="00BB7B87">
        <w:t>”</w:t>
      </w:r>
      <w:r w:rsidR="005E2C1C">
        <w:t>.</w:t>
      </w:r>
      <w:r w:rsidR="00FA3B62">
        <w:t xml:space="preserve"> The</w:t>
      </w:r>
      <w:r w:rsidR="00D33915">
        <w:t xml:space="preserve"> </w:t>
      </w:r>
      <w:r w:rsidR="00FA3B62">
        <w:t>c</w:t>
      </w:r>
      <w:r w:rsidR="00724FF9">
        <w:t>olumn FPC indicates the total number of sampling units from the stratum divided by the total number of units (population) in the stratum.</w:t>
      </w:r>
      <w:r w:rsidR="005E2C1C">
        <w:t xml:space="preserve"> </w:t>
      </w:r>
      <w:r w:rsidR="00FA3B62">
        <w:t>Weight column is the inverse of the probability of inclusion for each unit in the sample (higher weight means lower probability and vice versa)</w:t>
      </w:r>
      <w:r w:rsidR="005E2C1C">
        <w:t xml:space="preserve">. </w:t>
      </w:r>
      <w:r w:rsidR="00FA3B62">
        <w:t>S</w:t>
      </w:r>
      <w:r w:rsidR="005E2C1C">
        <w:t xml:space="preserve">elected rows </w:t>
      </w:r>
      <w:r w:rsidR="00FA3B62">
        <w:t>from</w:t>
      </w:r>
      <w:r w:rsidR="005E2C1C">
        <w:t xml:space="preserve"> “</w:t>
      </w:r>
      <w:proofErr w:type="spellStart"/>
      <w:r w:rsidR="005E2C1C">
        <w:t>sample_CFS</w:t>
      </w:r>
      <w:proofErr w:type="spellEnd"/>
      <w:r w:rsidR="005E2C1C">
        <w:t xml:space="preserve">” </w:t>
      </w:r>
      <w:r w:rsidR="00FA3B62">
        <w:t>are</w:t>
      </w:r>
      <w:r w:rsidR="005E2C1C">
        <w:t xml:space="preserve"> shown in </w:t>
      </w:r>
      <w:r w:rsidR="0009581A">
        <w:fldChar w:fldCharType="begin"/>
      </w:r>
      <w:r w:rsidR="0009581A">
        <w:instrText xml:space="preserve"> REF _Ref24487766 \h </w:instrText>
      </w:r>
      <w:r w:rsidR="0009581A">
        <w:fldChar w:fldCharType="separate"/>
      </w:r>
      <w:r w:rsidR="0009581A">
        <w:t xml:space="preserve">Table </w:t>
      </w:r>
      <w:r w:rsidR="0009581A">
        <w:rPr>
          <w:noProof/>
        </w:rPr>
        <w:t>7</w:t>
      </w:r>
      <w:r w:rsidR="0009581A">
        <w:fldChar w:fldCharType="end"/>
      </w:r>
      <w:r w:rsidR="005E2C1C">
        <w:fldChar w:fldCharType="begin"/>
      </w:r>
      <w:r w:rsidR="005E2C1C">
        <w:instrText xml:space="preserve"> REF _Ref20822925 \h </w:instrText>
      </w:r>
      <w:r w:rsidR="005E2C1C">
        <w:fldChar w:fldCharType="separate"/>
      </w:r>
      <w:r w:rsidR="005E2C1C">
        <w:fldChar w:fldCharType="end"/>
      </w:r>
      <w:r w:rsidR="005E2C1C">
        <w:t>.</w:t>
      </w:r>
    </w:p>
    <w:p w14:paraId="62E8D774" w14:textId="199E6179" w:rsidR="0009581A" w:rsidRPr="003B457B" w:rsidRDefault="0009581A" w:rsidP="0009581A">
      <w:pPr>
        <w:pStyle w:val="Caption"/>
      </w:pPr>
      <w:bookmarkStart w:id="38" w:name="_Ref24487766"/>
      <w:r>
        <w:t xml:space="preserve">Table </w:t>
      </w:r>
      <w:r>
        <w:fldChar w:fldCharType="begin"/>
      </w:r>
      <w:r>
        <w:instrText xml:space="preserve"> SEQ Table \* ARABIC </w:instrText>
      </w:r>
      <w:r>
        <w:fldChar w:fldCharType="separate"/>
      </w:r>
      <w:r>
        <w:rPr>
          <w:noProof/>
        </w:rPr>
        <w:t>7</w:t>
      </w:r>
      <w:r>
        <w:fldChar w:fldCharType="end"/>
      </w:r>
      <w:bookmarkEnd w:id="38"/>
      <w:r>
        <w:t>.</w:t>
      </w:r>
      <w:r w:rsidRPr="00A13922">
        <w:t xml:space="preserve"> </w:t>
      </w:r>
      <w:r>
        <w:t>Selected rows from “</w:t>
      </w:r>
      <w:r w:rsidRPr="00293AFB">
        <w:t>sample_CFS</w:t>
      </w:r>
      <w:r>
        <w:t>.csv” fi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55"/>
        <w:gridCol w:w="1263"/>
        <w:gridCol w:w="1082"/>
        <w:gridCol w:w="582"/>
        <w:gridCol w:w="582"/>
        <w:gridCol w:w="614"/>
        <w:gridCol w:w="907"/>
        <w:gridCol w:w="1071"/>
        <w:gridCol w:w="1020"/>
        <w:gridCol w:w="1035"/>
      </w:tblGrid>
      <w:tr w:rsidR="00A3053B" w:rsidRPr="00A3053B" w14:paraId="74C0DC96" w14:textId="77777777" w:rsidTr="00BF1D42">
        <w:trPr>
          <w:jc w:val="center"/>
        </w:trPr>
        <w:tc>
          <w:tcPr>
            <w:tcW w:w="1055" w:type="dxa"/>
            <w:shd w:val="clear" w:color="auto" w:fill="D9D9D9" w:themeFill="background1" w:themeFillShade="D9"/>
            <w:noWrap/>
            <w:tcMar>
              <w:top w:w="15" w:type="dxa"/>
              <w:left w:w="15" w:type="dxa"/>
              <w:bottom w:w="0" w:type="dxa"/>
              <w:right w:w="15" w:type="dxa"/>
            </w:tcMar>
            <w:vAlign w:val="center"/>
            <w:hideMark/>
          </w:tcPr>
          <w:p w14:paraId="3A6EF6F9" w14:textId="77777777" w:rsidR="00A3053B" w:rsidRPr="00A3053B" w:rsidRDefault="00A3053B" w:rsidP="00BF1D42">
            <w:pPr>
              <w:pStyle w:val="TableContents"/>
            </w:pPr>
            <w:r w:rsidRPr="00A3053B">
              <w:t>DOMAIN</w:t>
            </w:r>
          </w:p>
          <w:p w14:paraId="4E057484" w14:textId="77777777" w:rsidR="00A3053B" w:rsidRPr="00A3053B" w:rsidRDefault="00A3053B" w:rsidP="00BF1D42">
            <w:pPr>
              <w:pStyle w:val="TableContents"/>
            </w:pPr>
            <w:r w:rsidRPr="00A3053B">
              <w:t>VALUE</w:t>
            </w:r>
          </w:p>
        </w:tc>
        <w:tc>
          <w:tcPr>
            <w:tcW w:w="1263" w:type="dxa"/>
            <w:shd w:val="clear" w:color="auto" w:fill="D9D9D9" w:themeFill="background1" w:themeFillShade="D9"/>
            <w:noWrap/>
            <w:tcMar>
              <w:top w:w="15" w:type="dxa"/>
              <w:left w:w="15" w:type="dxa"/>
              <w:bottom w:w="0" w:type="dxa"/>
              <w:right w:w="15" w:type="dxa"/>
            </w:tcMar>
            <w:vAlign w:val="center"/>
            <w:hideMark/>
          </w:tcPr>
          <w:p w14:paraId="4253BF6C" w14:textId="77777777" w:rsidR="00A3053B" w:rsidRPr="00A3053B" w:rsidRDefault="00A3053B" w:rsidP="00BF1D42">
            <w:pPr>
              <w:pStyle w:val="TableContents"/>
            </w:pPr>
            <w:r w:rsidRPr="00A3053B">
              <w:t>STRATO</w:t>
            </w:r>
          </w:p>
        </w:tc>
        <w:tc>
          <w:tcPr>
            <w:tcW w:w="965" w:type="dxa"/>
            <w:shd w:val="clear" w:color="auto" w:fill="D9D9D9" w:themeFill="background1" w:themeFillShade="D9"/>
            <w:noWrap/>
            <w:tcMar>
              <w:top w:w="15" w:type="dxa"/>
              <w:left w:w="15" w:type="dxa"/>
              <w:bottom w:w="0" w:type="dxa"/>
              <w:right w:w="15" w:type="dxa"/>
            </w:tcMar>
            <w:vAlign w:val="center"/>
            <w:hideMark/>
          </w:tcPr>
          <w:p w14:paraId="21E3796A" w14:textId="77777777" w:rsidR="00A3053B" w:rsidRPr="00A3053B" w:rsidRDefault="00A3053B" w:rsidP="00BF1D42">
            <w:pPr>
              <w:pStyle w:val="TableContents"/>
            </w:pPr>
            <w:r w:rsidRPr="00A3053B">
              <w:t>STRATUM</w:t>
            </w:r>
          </w:p>
        </w:tc>
        <w:tc>
          <w:tcPr>
            <w:tcW w:w="582" w:type="dxa"/>
            <w:shd w:val="clear" w:color="auto" w:fill="D9D9D9" w:themeFill="background1" w:themeFillShade="D9"/>
            <w:noWrap/>
            <w:tcMar>
              <w:top w:w="15" w:type="dxa"/>
              <w:left w:w="15" w:type="dxa"/>
              <w:bottom w:w="0" w:type="dxa"/>
              <w:right w:w="15" w:type="dxa"/>
            </w:tcMar>
            <w:vAlign w:val="center"/>
            <w:hideMark/>
          </w:tcPr>
          <w:p w14:paraId="2EB58F8E" w14:textId="77777777" w:rsidR="00A3053B" w:rsidRPr="00A3053B" w:rsidRDefault="00A3053B" w:rsidP="00BF1D42">
            <w:pPr>
              <w:pStyle w:val="TableContents"/>
            </w:pPr>
            <w:r w:rsidRPr="00A3053B">
              <w:t>ID</w:t>
            </w:r>
          </w:p>
        </w:tc>
        <w:tc>
          <w:tcPr>
            <w:tcW w:w="582" w:type="dxa"/>
            <w:shd w:val="clear" w:color="auto" w:fill="D9D9D9" w:themeFill="background1" w:themeFillShade="D9"/>
            <w:noWrap/>
            <w:tcMar>
              <w:top w:w="15" w:type="dxa"/>
              <w:left w:w="15" w:type="dxa"/>
              <w:bottom w:w="0" w:type="dxa"/>
              <w:right w:w="15" w:type="dxa"/>
            </w:tcMar>
            <w:vAlign w:val="center"/>
            <w:hideMark/>
          </w:tcPr>
          <w:p w14:paraId="06510F55" w14:textId="77777777" w:rsidR="00A3053B" w:rsidRPr="00A3053B" w:rsidRDefault="00A3053B" w:rsidP="00BF1D42">
            <w:pPr>
              <w:pStyle w:val="TableContents"/>
            </w:pPr>
            <w:r w:rsidRPr="00A3053B">
              <w:t>X1</w:t>
            </w:r>
          </w:p>
        </w:tc>
        <w:tc>
          <w:tcPr>
            <w:tcW w:w="614" w:type="dxa"/>
            <w:shd w:val="clear" w:color="auto" w:fill="D9D9D9" w:themeFill="background1" w:themeFillShade="D9"/>
            <w:noWrap/>
            <w:tcMar>
              <w:top w:w="15" w:type="dxa"/>
              <w:left w:w="15" w:type="dxa"/>
              <w:bottom w:w="0" w:type="dxa"/>
              <w:right w:w="15" w:type="dxa"/>
            </w:tcMar>
            <w:vAlign w:val="center"/>
            <w:hideMark/>
          </w:tcPr>
          <w:p w14:paraId="6EC5F410" w14:textId="77777777" w:rsidR="00A3053B" w:rsidRPr="00A3053B" w:rsidRDefault="00A3053B" w:rsidP="00BF1D42">
            <w:pPr>
              <w:pStyle w:val="TableContents"/>
            </w:pPr>
            <w:r w:rsidRPr="00A3053B">
              <w:t>X2</w:t>
            </w:r>
          </w:p>
        </w:tc>
        <w:tc>
          <w:tcPr>
            <w:tcW w:w="907" w:type="dxa"/>
            <w:shd w:val="clear" w:color="auto" w:fill="D9D9D9" w:themeFill="background1" w:themeFillShade="D9"/>
            <w:noWrap/>
            <w:tcMar>
              <w:top w:w="15" w:type="dxa"/>
              <w:left w:w="15" w:type="dxa"/>
              <w:bottom w:w="0" w:type="dxa"/>
              <w:right w:w="15" w:type="dxa"/>
            </w:tcMar>
            <w:vAlign w:val="center"/>
            <w:hideMark/>
          </w:tcPr>
          <w:p w14:paraId="3B30EEE4" w14:textId="77777777" w:rsidR="00A3053B" w:rsidRPr="00A3053B" w:rsidRDefault="00A3053B" w:rsidP="00BF1D42">
            <w:pPr>
              <w:pStyle w:val="TableContents"/>
            </w:pPr>
            <w:r w:rsidRPr="00A3053B">
              <w:t>Y1</w:t>
            </w:r>
          </w:p>
        </w:tc>
        <w:tc>
          <w:tcPr>
            <w:tcW w:w="1071" w:type="dxa"/>
            <w:shd w:val="clear" w:color="auto" w:fill="D9D9D9" w:themeFill="background1" w:themeFillShade="D9"/>
            <w:noWrap/>
            <w:tcMar>
              <w:top w:w="15" w:type="dxa"/>
              <w:left w:w="15" w:type="dxa"/>
              <w:bottom w:w="0" w:type="dxa"/>
              <w:right w:w="15" w:type="dxa"/>
            </w:tcMar>
            <w:vAlign w:val="center"/>
            <w:hideMark/>
          </w:tcPr>
          <w:p w14:paraId="5F497C04" w14:textId="77777777" w:rsidR="00A3053B" w:rsidRPr="00A3053B" w:rsidRDefault="00A3053B" w:rsidP="00BF1D42">
            <w:pPr>
              <w:pStyle w:val="TableContents"/>
            </w:pPr>
            <w:r w:rsidRPr="00A3053B">
              <w:t>LABEL</w:t>
            </w:r>
          </w:p>
        </w:tc>
        <w:tc>
          <w:tcPr>
            <w:tcW w:w="1001" w:type="dxa"/>
            <w:shd w:val="clear" w:color="auto" w:fill="D9D9D9" w:themeFill="background1" w:themeFillShade="D9"/>
            <w:noWrap/>
            <w:tcMar>
              <w:top w:w="15" w:type="dxa"/>
              <w:left w:w="15" w:type="dxa"/>
              <w:bottom w:w="0" w:type="dxa"/>
              <w:right w:w="15" w:type="dxa"/>
            </w:tcMar>
            <w:vAlign w:val="center"/>
            <w:hideMark/>
          </w:tcPr>
          <w:p w14:paraId="21278178" w14:textId="77777777" w:rsidR="00A3053B" w:rsidRPr="00A3053B" w:rsidRDefault="00A3053B" w:rsidP="00BF1D42">
            <w:pPr>
              <w:pStyle w:val="TableContents"/>
            </w:pPr>
            <w:r w:rsidRPr="00A3053B">
              <w:t>WEIGHTS</w:t>
            </w:r>
          </w:p>
        </w:tc>
        <w:tc>
          <w:tcPr>
            <w:tcW w:w="1035" w:type="dxa"/>
            <w:shd w:val="clear" w:color="auto" w:fill="D9D9D9" w:themeFill="background1" w:themeFillShade="D9"/>
            <w:noWrap/>
            <w:tcMar>
              <w:top w:w="15" w:type="dxa"/>
              <w:left w:w="15" w:type="dxa"/>
              <w:bottom w:w="0" w:type="dxa"/>
              <w:right w:w="15" w:type="dxa"/>
            </w:tcMar>
            <w:vAlign w:val="center"/>
            <w:hideMark/>
          </w:tcPr>
          <w:p w14:paraId="039E8E2C" w14:textId="77777777" w:rsidR="00A3053B" w:rsidRPr="00A3053B" w:rsidRDefault="00A3053B" w:rsidP="00BF1D42">
            <w:pPr>
              <w:pStyle w:val="TableContents"/>
            </w:pPr>
            <w:r w:rsidRPr="00A3053B">
              <w:t>FPC</w:t>
            </w:r>
          </w:p>
        </w:tc>
      </w:tr>
      <w:tr w:rsidR="00A3053B" w:rsidRPr="00A3053B" w14:paraId="004689A2" w14:textId="77777777" w:rsidTr="00BF1D42">
        <w:trPr>
          <w:jc w:val="center"/>
        </w:trPr>
        <w:tc>
          <w:tcPr>
            <w:tcW w:w="0" w:type="auto"/>
            <w:shd w:val="clear" w:color="auto" w:fill="auto"/>
            <w:noWrap/>
            <w:tcMar>
              <w:top w:w="15" w:type="dxa"/>
              <w:left w:w="15" w:type="dxa"/>
              <w:bottom w:w="0" w:type="dxa"/>
              <w:right w:w="15" w:type="dxa"/>
            </w:tcMar>
            <w:vAlign w:val="center"/>
            <w:hideMark/>
          </w:tcPr>
          <w:p w14:paraId="25DB65F2"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6CE2CDB4"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53FA5598" w14:textId="77777777" w:rsidR="00A3053B" w:rsidRPr="00A3053B" w:rsidRDefault="00A3053B" w:rsidP="00BF1D42">
            <w:pPr>
              <w:pStyle w:val="TableContents"/>
            </w:pPr>
            <w:r w:rsidRPr="00A3053B">
              <w:t>1*4238</w:t>
            </w:r>
          </w:p>
        </w:tc>
        <w:tc>
          <w:tcPr>
            <w:tcW w:w="0" w:type="auto"/>
            <w:shd w:val="clear" w:color="auto" w:fill="auto"/>
            <w:noWrap/>
            <w:tcMar>
              <w:top w:w="15" w:type="dxa"/>
              <w:left w:w="15" w:type="dxa"/>
              <w:bottom w:w="0" w:type="dxa"/>
              <w:right w:w="15" w:type="dxa"/>
            </w:tcMar>
            <w:vAlign w:val="center"/>
            <w:hideMark/>
          </w:tcPr>
          <w:p w14:paraId="45B294F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6F08AA87"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A82FA19" w14:textId="77777777" w:rsidR="00A3053B" w:rsidRPr="00A3053B" w:rsidRDefault="00A3053B" w:rsidP="00BF1D42">
            <w:pPr>
              <w:pStyle w:val="TableContents"/>
            </w:pPr>
            <w:r w:rsidRPr="00A3053B">
              <w:t>4238</w:t>
            </w:r>
          </w:p>
        </w:tc>
        <w:tc>
          <w:tcPr>
            <w:tcW w:w="0" w:type="auto"/>
            <w:shd w:val="clear" w:color="auto" w:fill="auto"/>
            <w:noWrap/>
            <w:tcMar>
              <w:top w:w="15" w:type="dxa"/>
              <w:left w:w="15" w:type="dxa"/>
              <w:bottom w:w="0" w:type="dxa"/>
              <w:right w:w="15" w:type="dxa"/>
            </w:tcMar>
            <w:vAlign w:val="center"/>
            <w:hideMark/>
          </w:tcPr>
          <w:p w14:paraId="4DC17111" w14:textId="77777777" w:rsidR="00A3053B" w:rsidRPr="00A3053B" w:rsidRDefault="00A3053B" w:rsidP="00BF1D42">
            <w:pPr>
              <w:pStyle w:val="TableContents"/>
            </w:pPr>
            <w:r w:rsidRPr="00A3053B">
              <w:t>73.5981</w:t>
            </w:r>
          </w:p>
        </w:tc>
        <w:tc>
          <w:tcPr>
            <w:tcW w:w="1071" w:type="dxa"/>
            <w:shd w:val="clear" w:color="auto" w:fill="auto"/>
            <w:noWrap/>
            <w:tcMar>
              <w:top w:w="15" w:type="dxa"/>
              <w:left w:w="15" w:type="dxa"/>
              <w:bottom w:w="0" w:type="dxa"/>
              <w:right w:w="15" w:type="dxa"/>
            </w:tcMar>
            <w:vAlign w:val="center"/>
            <w:hideMark/>
          </w:tcPr>
          <w:p w14:paraId="111B66CE" w14:textId="77777777" w:rsidR="00A3053B" w:rsidRPr="00A3053B" w:rsidRDefault="00A3053B" w:rsidP="00BF1D42">
            <w:pPr>
              <w:pStyle w:val="TableContents"/>
            </w:pPr>
            <w:r w:rsidRPr="00A3053B">
              <w:t>1</w:t>
            </w:r>
          </w:p>
        </w:tc>
        <w:tc>
          <w:tcPr>
            <w:tcW w:w="1001" w:type="dxa"/>
            <w:shd w:val="clear" w:color="auto" w:fill="auto"/>
            <w:noWrap/>
            <w:tcMar>
              <w:top w:w="15" w:type="dxa"/>
              <w:left w:w="15" w:type="dxa"/>
              <w:bottom w:w="0" w:type="dxa"/>
              <w:right w:w="15" w:type="dxa"/>
            </w:tcMar>
            <w:vAlign w:val="center"/>
            <w:hideMark/>
          </w:tcPr>
          <w:p w14:paraId="6343A734"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57262D6" w14:textId="77777777" w:rsidR="00A3053B" w:rsidRPr="00A3053B" w:rsidRDefault="00A3053B" w:rsidP="00BF1D42">
            <w:pPr>
              <w:pStyle w:val="TableContents"/>
            </w:pPr>
            <w:r w:rsidRPr="00A3053B">
              <w:t>1</w:t>
            </w:r>
          </w:p>
        </w:tc>
      </w:tr>
      <w:tr w:rsidR="00A3053B" w:rsidRPr="00A3053B" w14:paraId="0F5F3B0D" w14:textId="77777777" w:rsidTr="00BF1D42">
        <w:trPr>
          <w:jc w:val="center"/>
        </w:trPr>
        <w:tc>
          <w:tcPr>
            <w:tcW w:w="0" w:type="auto"/>
            <w:shd w:val="clear" w:color="auto" w:fill="auto"/>
            <w:noWrap/>
            <w:tcMar>
              <w:top w:w="15" w:type="dxa"/>
              <w:left w:w="15" w:type="dxa"/>
              <w:bottom w:w="0" w:type="dxa"/>
              <w:right w:w="15" w:type="dxa"/>
            </w:tcMar>
            <w:vAlign w:val="center"/>
            <w:hideMark/>
          </w:tcPr>
          <w:p w14:paraId="2D1AAFD2"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73D7C5F5" w14:textId="77777777" w:rsidR="00A3053B" w:rsidRPr="00A3053B" w:rsidRDefault="00A3053B" w:rsidP="00BF1D42">
            <w:pPr>
              <w:pStyle w:val="TableContents"/>
            </w:pPr>
            <w:r w:rsidRPr="00A3053B">
              <w:t>10</w:t>
            </w:r>
          </w:p>
        </w:tc>
        <w:tc>
          <w:tcPr>
            <w:tcW w:w="0" w:type="auto"/>
            <w:shd w:val="clear" w:color="auto" w:fill="auto"/>
            <w:noWrap/>
            <w:tcMar>
              <w:top w:w="15" w:type="dxa"/>
              <w:left w:w="15" w:type="dxa"/>
              <w:bottom w:w="0" w:type="dxa"/>
              <w:right w:w="15" w:type="dxa"/>
            </w:tcMar>
            <w:vAlign w:val="center"/>
            <w:hideMark/>
          </w:tcPr>
          <w:p w14:paraId="37D238D9" w14:textId="77777777" w:rsidR="00A3053B" w:rsidRPr="00A3053B" w:rsidRDefault="00A3053B" w:rsidP="00BF1D42">
            <w:pPr>
              <w:pStyle w:val="TableContents"/>
            </w:pPr>
            <w:r w:rsidRPr="00A3053B">
              <w:t>101*336</w:t>
            </w:r>
          </w:p>
        </w:tc>
        <w:tc>
          <w:tcPr>
            <w:tcW w:w="0" w:type="auto"/>
            <w:shd w:val="clear" w:color="auto" w:fill="auto"/>
            <w:noWrap/>
            <w:tcMar>
              <w:top w:w="15" w:type="dxa"/>
              <w:left w:w="15" w:type="dxa"/>
              <w:bottom w:w="0" w:type="dxa"/>
              <w:right w:w="15" w:type="dxa"/>
            </w:tcMar>
            <w:vAlign w:val="center"/>
            <w:hideMark/>
          </w:tcPr>
          <w:p w14:paraId="16DBA597" w14:textId="77777777" w:rsidR="00A3053B" w:rsidRPr="00A3053B" w:rsidRDefault="00A3053B" w:rsidP="00BF1D42">
            <w:pPr>
              <w:pStyle w:val="TableContents"/>
            </w:pPr>
            <w:r w:rsidRPr="00A3053B">
              <w:t>841</w:t>
            </w:r>
          </w:p>
        </w:tc>
        <w:tc>
          <w:tcPr>
            <w:tcW w:w="0" w:type="auto"/>
            <w:shd w:val="clear" w:color="auto" w:fill="auto"/>
            <w:noWrap/>
            <w:tcMar>
              <w:top w:w="15" w:type="dxa"/>
              <w:left w:w="15" w:type="dxa"/>
              <w:bottom w:w="0" w:type="dxa"/>
              <w:right w:w="15" w:type="dxa"/>
            </w:tcMar>
            <w:vAlign w:val="center"/>
            <w:hideMark/>
          </w:tcPr>
          <w:p w14:paraId="036C53A6"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6DD1A6D9" w14:textId="77777777" w:rsidR="00A3053B" w:rsidRPr="00A3053B" w:rsidRDefault="00A3053B" w:rsidP="00BF1D42">
            <w:pPr>
              <w:pStyle w:val="TableContents"/>
            </w:pPr>
            <w:r w:rsidRPr="00A3053B">
              <w:t>336</w:t>
            </w:r>
          </w:p>
        </w:tc>
        <w:tc>
          <w:tcPr>
            <w:tcW w:w="0" w:type="auto"/>
            <w:shd w:val="clear" w:color="auto" w:fill="auto"/>
            <w:noWrap/>
            <w:tcMar>
              <w:top w:w="15" w:type="dxa"/>
              <w:left w:w="15" w:type="dxa"/>
              <w:bottom w:w="0" w:type="dxa"/>
              <w:right w:w="15" w:type="dxa"/>
            </w:tcMar>
            <w:vAlign w:val="center"/>
            <w:hideMark/>
          </w:tcPr>
          <w:p w14:paraId="1EFABEBB" w14:textId="77777777" w:rsidR="00A3053B" w:rsidRPr="00A3053B" w:rsidRDefault="00A3053B" w:rsidP="00BF1D42">
            <w:pPr>
              <w:pStyle w:val="TableContents"/>
            </w:pPr>
            <w:r w:rsidRPr="00A3053B">
              <w:t>61.0069</w:t>
            </w:r>
          </w:p>
        </w:tc>
        <w:tc>
          <w:tcPr>
            <w:tcW w:w="1071" w:type="dxa"/>
            <w:shd w:val="clear" w:color="auto" w:fill="auto"/>
            <w:noWrap/>
            <w:tcMar>
              <w:top w:w="15" w:type="dxa"/>
              <w:left w:w="15" w:type="dxa"/>
              <w:bottom w:w="0" w:type="dxa"/>
              <w:right w:w="15" w:type="dxa"/>
            </w:tcMar>
            <w:vAlign w:val="center"/>
            <w:hideMark/>
          </w:tcPr>
          <w:p w14:paraId="1473D4FE" w14:textId="77777777" w:rsidR="00A3053B" w:rsidRPr="00A3053B" w:rsidRDefault="00A3053B" w:rsidP="00BF1D42">
            <w:pPr>
              <w:pStyle w:val="TableContents"/>
            </w:pPr>
            <w:r w:rsidRPr="00A3053B">
              <w:t>10</w:t>
            </w:r>
          </w:p>
        </w:tc>
        <w:tc>
          <w:tcPr>
            <w:tcW w:w="1001" w:type="dxa"/>
            <w:shd w:val="clear" w:color="auto" w:fill="auto"/>
            <w:noWrap/>
            <w:tcMar>
              <w:top w:w="15" w:type="dxa"/>
              <w:left w:w="15" w:type="dxa"/>
              <w:bottom w:w="0" w:type="dxa"/>
              <w:right w:w="15" w:type="dxa"/>
            </w:tcMar>
            <w:vAlign w:val="center"/>
            <w:hideMark/>
          </w:tcPr>
          <w:p w14:paraId="3ABECB92" w14:textId="77777777" w:rsidR="00A3053B" w:rsidRPr="00A3053B" w:rsidRDefault="00A3053B" w:rsidP="00BF1D42">
            <w:pPr>
              <w:pStyle w:val="TableContents"/>
            </w:pPr>
            <w:r w:rsidRPr="00A3053B">
              <w:t>7.5</w:t>
            </w:r>
          </w:p>
        </w:tc>
        <w:tc>
          <w:tcPr>
            <w:tcW w:w="0" w:type="auto"/>
            <w:shd w:val="clear" w:color="auto" w:fill="auto"/>
            <w:noWrap/>
            <w:tcMar>
              <w:top w:w="15" w:type="dxa"/>
              <w:left w:w="15" w:type="dxa"/>
              <w:bottom w:w="0" w:type="dxa"/>
              <w:right w:w="15" w:type="dxa"/>
            </w:tcMar>
            <w:vAlign w:val="center"/>
            <w:hideMark/>
          </w:tcPr>
          <w:p w14:paraId="44947BD4" w14:textId="77777777" w:rsidR="00A3053B" w:rsidRPr="00A3053B" w:rsidRDefault="00A3053B" w:rsidP="00BF1D42">
            <w:pPr>
              <w:pStyle w:val="TableContents"/>
            </w:pPr>
            <w:r w:rsidRPr="00A3053B">
              <w:t>0.133333</w:t>
            </w:r>
          </w:p>
        </w:tc>
      </w:tr>
      <w:tr w:rsidR="00A3053B" w:rsidRPr="00A3053B" w14:paraId="471599C9" w14:textId="77777777" w:rsidTr="00BF1D42">
        <w:trPr>
          <w:jc w:val="center"/>
        </w:trPr>
        <w:tc>
          <w:tcPr>
            <w:tcW w:w="0" w:type="auto"/>
            <w:shd w:val="clear" w:color="auto" w:fill="auto"/>
            <w:noWrap/>
            <w:tcMar>
              <w:top w:w="15" w:type="dxa"/>
              <w:left w:w="15" w:type="dxa"/>
              <w:bottom w:w="0" w:type="dxa"/>
              <w:right w:w="15" w:type="dxa"/>
            </w:tcMar>
            <w:vAlign w:val="center"/>
            <w:hideMark/>
          </w:tcPr>
          <w:p w14:paraId="53691CB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027E8A45" w14:textId="77777777" w:rsidR="00A3053B" w:rsidRPr="00A3053B" w:rsidRDefault="00A3053B" w:rsidP="00BF1D42">
            <w:pPr>
              <w:pStyle w:val="TableContents"/>
            </w:pPr>
            <w:r w:rsidRPr="00A3053B">
              <w:t>10</w:t>
            </w:r>
          </w:p>
        </w:tc>
        <w:tc>
          <w:tcPr>
            <w:tcW w:w="0" w:type="auto"/>
            <w:shd w:val="clear" w:color="auto" w:fill="auto"/>
            <w:noWrap/>
            <w:tcMar>
              <w:top w:w="15" w:type="dxa"/>
              <w:left w:w="15" w:type="dxa"/>
              <w:bottom w:w="0" w:type="dxa"/>
              <w:right w:w="15" w:type="dxa"/>
            </w:tcMar>
            <w:vAlign w:val="center"/>
            <w:hideMark/>
          </w:tcPr>
          <w:p w14:paraId="4B8B35FC" w14:textId="77777777" w:rsidR="00A3053B" w:rsidRPr="00A3053B" w:rsidRDefault="00A3053B" w:rsidP="00BF1D42">
            <w:pPr>
              <w:pStyle w:val="TableContents"/>
            </w:pPr>
            <w:r w:rsidRPr="00A3053B">
              <w:t>17*4543</w:t>
            </w:r>
          </w:p>
        </w:tc>
        <w:tc>
          <w:tcPr>
            <w:tcW w:w="0" w:type="auto"/>
            <w:shd w:val="clear" w:color="auto" w:fill="auto"/>
            <w:noWrap/>
            <w:tcMar>
              <w:top w:w="15" w:type="dxa"/>
              <w:left w:w="15" w:type="dxa"/>
              <w:bottom w:w="0" w:type="dxa"/>
              <w:right w:w="15" w:type="dxa"/>
            </w:tcMar>
            <w:vAlign w:val="center"/>
            <w:hideMark/>
          </w:tcPr>
          <w:p w14:paraId="36A2D1E0" w14:textId="77777777" w:rsidR="00A3053B" w:rsidRPr="00A3053B" w:rsidRDefault="00A3053B" w:rsidP="00BF1D42">
            <w:pPr>
              <w:pStyle w:val="TableContents"/>
            </w:pPr>
            <w:r w:rsidRPr="00A3053B">
              <w:t>94</w:t>
            </w:r>
          </w:p>
        </w:tc>
        <w:tc>
          <w:tcPr>
            <w:tcW w:w="0" w:type="auto"/>
            <w:shd w:val="clear" w:color="auto" w:fill="auto"/>
            <w:noWrap/>
            <w:tcMar>
              <w:top w:w="15" w:type="dxa"/>
              <w:left w:w="15" w:type="dxa"/>
              <w:bottom w:w="0" w:type="dxa"/>
              <w:right w:w="15" w:type="dxa"/>
            </w:tcMar>
            <w:vAlign w:val="center"/>
            <w:hideMark/>
          </w:tcPr>
          <w:p w14:paraId="1F5A5A3D" w14:textId="77777777" w:rsidR="00A3053B" w:rsidRPr="00A3053B" w:rsidRDefault="00A3053B" w:rsidP="00BF1D42">
            <w:pPr>
              <w:pStyle w:val="TableContents"/>
            </w:pPr>
            <w:r w:rsidRPr="00A3053B">
              <w:t>17</w:t>
            </w:r>
          </w:p>
        </w:tc>
        <w:tc>
          <w:tcPr>
            <w:tcW w:w="0" w:type="auto"/>
            <w:shd w:val="clear" w:color="auto" w:fill="auto"/>
            <w:noWrap/>
            <w:tcMar>
              <w:top w:w="15" w:type="dxa"/>
              <w:left w:w="15" w:type="dxa"/>
              <w:bottom w:w="0" w:type="dxa"/>
              <w:right w:w="15" w:type="dxa"/>
            </w:tcMar>
            <w:vAlign w:val="center"/>
            <w:hideMark/>
          </w:tcPr>
          <w:p w14:paraId="6844A429" w14:textId="77777777" w:rsidR="00A3053B" w:rsidRPr="00A3053B" w:rsidRDefault="00A3053B" w:rsidP="00BF1D42">
            <w:pPr>
              <w:pStyle w:val="TableContents"/>
            </w:pPr>
            <w:r w:rsidRPr="00A3053B">
              <w:t>4543</w:t>
            </w:r>
          </w:p>
        </w:tc>
        <w:tc>
          <w:tcPr>
            <w:tcW w:w="0" w:type="auto"/>
            <w:shd w:val="clear" w:color="auto" w:fill="auto"/>
            <w:noWrap/>
            <w:tcMar>
              <w:top w:w="15" w:type="dxa"/>
              <w:left w:w="15" w:type="dxa"/>
              <w:bottom w:w="0" w:type="dxa"/>
              <w:right w:w="15" w:type="dxa"/>
            </w:tcMar>
            <w:vAlign w:val="center"/>
            <w:hideMark/>
          </w:tcPr>
          <w:p w14:paraId="2C5A961B" w14:textId="77777777" w:rsidR="00A3053B" w:rsidRPr="00A3053B" w:rsidRDefault="00A3053B" w:rsidP="00BF1D42">
            <w:pPr>
              <w:pStyle w:val="TableContents"/>
            </w:pPr>
            <w:r w:rsidRPr="00A3053B">
              <w:t>70.6568</w:t>
            </w:r>
          </w:p>
        </w:tc>
        <w:tc>
          <w:tcPr>
            <w:tcW w:w="1071" w:type="dxa"/>
            <w:shd w:val="clear" w:color="auto" w:fill="auto"/>
            <w:noWrap/>
            <w:tcMar>
              <w:top w:w="15" w:type="dxa"/>
              <w:left w:w="15" w:type="dxa"/>
              <w:bottom w:w="0" w:type="dxa"/>
              <w:right w:w="15" w:type="dxa"/>
            </w:tcMar>
            <w:vAlign w:val="center"/>
            <w:hideMark/>
          </w:tcPr>
          <w:p w14:paraId="2A3D6227" w14:textId="77777777" w:rsidR="00A3053B" w:rsidRPr="00A3053B" w:rsidRDefault="00A3053B" w:rsidP="00BF1D42">
            <w:pPr>
              <w:pStyle w:val="TableContents"/>
            </w:pPr>
            <w:r w:rsidRPr="00A3053B">
              <w:t>10</w:t>
            </w:r>
          </w:p>
        </w:tc>
        <w:tc>
          <w:tcPr>
            <w:tcW w:w="1001" w:type="dxa"/>
            <w:shd w:val="clear" w:color="auto" w:fill="auto"/>
            <w:noWrap/>
            <w:tcMar>
              <w:top w:w="15" w:type="dxa"/>
              <w:left w:w="15" w:type="dxa"/>
              <w:bottom w:w="0" w:type="dxa"/>
              <w:right w:w="15" w:type="dxa"/>
            </w:tcMar>
            <w:vAlign w:val="center"/>
            <w:hideMark/>
          </w:tcPr>
          <w:p w14:paraId="0FEB2B91" w14:textId="77777777" w:rsidR="00A3053B" w:rsidRPr="00A3053B" w:rsidRDefault="00A3053B" w:rsidP="00BF1D42">
            <w:pPr>
              <w:pStyle w:val="TableContents"/>
            </w:pPr>
            <w:r w:rsidRPr="00A3053B">
              <w:t>7.5</w:t>
            </w:r>
          </w:p>
        </w:tc>
        <w:tc>
          <w:tcPr>
            <w:tcW w:w="0" w:type="auto"/>
            <w:shd w:val="clear" w:color="auto" w:fill="auto"/>
            <w:noWrap/>
            <w:tcMar>
              <w:top w:w="15" w:type="dxa"/>
              <w:left w:w="15" w:type="dxa"/>
              <w:bottom w:w="0" w:type="dxa"/>
              <w:right w:w="15" w:type="dxa"/>
            </w:tcMar>
            <w:vAlign w:val="center"/>
            <w:hideMark/>
          </w:tcPr>
          <w:p w14:paraId="4BF31265" w14:textId="77777777" w:rsidR="00A3053B" w:rsidRPr="00A3053B" w:rsidRDefault="00A3053B" w:rsidP="00BF1D42">
            <w:pPr>
              <w:pStyle w:val="TableContents"/>
            </w:pPr>
            <w:r w:rsidRPr="00A3053B">
              <w:t>0.133333</w:t>
            </w:r>
          </w:p>
        </w:tc>
      </w:tr>
      <w:tr w:rsidR="00A3053B" w:rsidRPr="00A3053B" w14:paraId="7E760FBF" w14:textId="77777777" w:rsidTr="00BF1D42">
        <w:trPr>
          <w:jc w:val="center"/>
        </w:trPr>
        <w:tc>
          <w:tcPr>
            <w:tcW w:w="0" w:type="auto"/>
            <w:shd w:val="clear" w:color="auto" w:fill="auto"/>
            <w:noWrap/>
            <w:tcMar>
              <w:top w:w="15" w:type="dxa"/>
              <w:left w:w="15" w:type="dxa"/>
              <w:bottom w:w="0" w:type="dxa"/>
              <w:right w:w="15" w:type="dxa"/>
            </w:tcMar>
            <w:vAlign w:val="center"/>
            <w:hideMark/>
          </w:tcPr>
          <w:p w14:paraId="22B99FD8"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4635E38E" w14:textId="77777777" w:rsidR="00A3053B" w:rsidRPr="00A3053B" w:rsidRDefault="00A3053B" w:rsidP="00BF1D42">
            <w:pPr>
              <w:pStyle w:val="TableContents"/>
            </w:pPr>
            <w:r w:rsidRPr="00A3053B">
              <w:t>11</w:t>
            </w:r>
          </w:p>
        </w:tc>
        <w:tc>
          <w:tcPr>
            <w:tcW w:w="0" w:type="auto"/>
            <w:shd w:val="clear" w:color="auto" w:fill="auto"/>
            <w:noWrap/>
            <w:tcMar>
              <w:top w:w="15" w:type="dxa"/>
              <w:left w:w="15" w:type="dxa"/>
              <w:bottom w:w="0" w:type="dxa"/>
              <w:right w:w="15" w:type="dxa"/>
            </w:tcMar>
            <w:vAlign w:val="center"/>
            <w:hideMark/>
          </w:tcPr>
          <w:p w14:paraId="1C67A05F" w14:textId="77777777" w:rsidR="00A3053B" w:rsidRPr="00A3053B" w:rsidRDefault="00A3053B" w:rsidP="00BF1D42">
            <w:pPr>
              <w:pStyle w:val="TableContents"/>
            </w:pPr>
            <w:r w:rsidRPr="00A3053B">
              <w:t>101*337</w:t>
            </w:r>
          </w:p>
        </w:tc>
        <w:tc>
          <w:tcPr>
            <w:tcW w:w="0" w:type="auto"/>
            <w:shd w:val="clear" w:color="auto" w:fill="auto"/>
            <w:noWrap/>
            <w:tcMar>
              <w:top w:w="15" w:type="dxa"/>
              <w:left w:w="15" w:type="dxa"/>
              <w:bottom w:w="0" w:type="dxa"/>
              <w:right w:w="15" w:type="dxa"/>
            </w:tcMar>
            <w:vAlign w:val="center"/>
            <w:hideMark/>
          </w:tcPr>
          <w:p w14:paraId="4E80118F" w14:textId="77777777" w:rsidR="00A3053B" w:rsidRPr="00A3053B" w:rsidRDefault="00A3053B" w:rsidP="00BF1D42">
            <w:pPr>
              <w:pStyle w:val="TableContents"/>
            </w:pPr>
            <w:r w:rsidRPr="00A3053B">
              <w:t>844</w:t>
            </w:r>
          </w:p>
        </w:tc>
        <w:tc>
          <w:tcPr>
            <w:tcW w:w="0" w:type="auto"/>
            <w:shd w:val="clear" w:color="auto" w:fill="auto"/>
            <w:noWrap/>
            <w:tcMar>
              <w:top w:w="15" w:type="dxa"/>
              <w:left w:w="15" w:type="dxa"/>
              <w:bottom w:w="0" w:type="dxa"/>
              <w:right w:w="15" w:type="dxa"/>
            </w:tcMar>
            <w:vAlign w:val="center"/>
            <w:hideMark/>
          </w:tcPr>
          <w:p w14:paraId="222E8BDE"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6EB89338" w14:textId="77777777" w:rsidR="00A3053B" w:rsidRPr="00A3053B" w:rsidRDefault="00A3053B" w:rsidP="00BF1D42">
            <w:pPr>
              <w:pStyle w:val="TableContents"/>
            </w:pPr>
            <w:r w:rsidRPr="00A3053B">
              <w:t>337</w:t>
            </w:r>
          </w:p>
        </w:tc>
        <w:tc>
          <w:tcPr>
            <w:tcW w:w="0" w:type="auto"/>
            <w:shd w:val="clear" w:color="auto" w:fill="auto"/>
            <w:noWrap/>
            <w:tcMar>
              <w:top w:w="15" w:type="dxa"/>
              <w:left w:w="15" w:type="dxa"/>
              <w:bottom w:w="0" w:type="dxa"/>
              <w:right w:w="15" w:type="dxa"/>
            </w:tcMar>
            <w:vAlign w:val="center"/>
            <w:hideMark/>
          </w:tcPr>
          <w:p w14:paraId="39F4C7CD" w14:textId="77777777" w:rsidR="00A3053B" w:rsidRPr="00A3053B" w:rsidRDefault="00A3053B" w:rsidP="00BF1D42">
            <w:pPr>
              <w:pStyle w:val="TableContents"/>
            </w:pPr>
            <w:r w:rsidRPr="00A3053B">
              <w:t>280.081</w:t>
            </w:r>
          </w:p>
        </w:tc>
        <w:tc>
          <w:tcPr>
            <w:tcW w:w="1071" w:type="dxa"/>
            <w:shd w:val="clear" w:color="auto" w:fill="auto"/>
            <w:noWrap/>
            <w:tcMar>
              <w:top w:w="15" w:type="dxa"/>
              <w:left w:w="15" w:type="dxa"/>
              <w:bottom w:w="0" w:type="dxa"/>
              <w:right w:w="15" w:type="dxa"/>
            </w:tcMar>
            <w:vAlign w:val="center"/>
            <w:hideMark/>
          </w:tcPr>
          <w:p w14:paraId="7EA1D212" w14:textId="77777777" w:rsidR="00A3053B" w:rsidRPr="00A3053B" w:rsidRDefault="00A3053B" w:rsidP="00BF1D42">
            <w:pPr>
              <w:pStyle w:val="TableContents"/>
            </w:pPr>
            <w:r w:rsidRPr="00A3053B">
              <w:t>11</w:t>
            </w:r>
          </w:p>
        </w:tc>
        <w:tc>
          <w:tcPr>
            <w:tcW w:w="1001" w:type="dxa"/>
            <w:shd w:val="clear" w:color="auto" w:fill="auto"/>
            <w:noWrap/>
            <w:tcMar>
              <w:top w:w="15" w:type="dxa"/>
              <w:left w:w="15" w:type="dxa"/>
              <w:bottom w:w="0" w:type="dxa"/>
              <w:right w:w="15" w:type="dxa"/>
            </w:tcMar>
            <w:vAlign w:val="center"/>
            <w:hideMark/>
          </w:tcPr>
          <w:p w14:paraId="2104EB23" w14:textId="77777777" w:rsidR="00A3053B" w:rsidRPr="00A3053B" w:rsidRDefault="00A3053B" w:rsidP="00BF1D42">
            <w:pPr>
              <w:pStyle w:val="TableContents"/>
            </w:pPr>
            <w:r w:rsidRPr="00A3053B">
              <w:t>2</w:t>
            </w:r>
          </w:p>
        </w:tc>
        <w:tc>
          <w:tcPr>
            <w:tcW w:w="0" w:type="auto"/>
            <w:shd w:val="clear" w:color="auto" w:fill="auto"/>
            <w:noWrap/>
            <w:tcMar>
              <w:top w:w="15" w:type="dxa"/>
              <w:left w:w="15" w:type="dxa"/>
              <w:bottom w:w="0" w:type="dxa"/>
              <w:right w:w="15" w:type="dxa"/>
            </w:tcMar>
            <w:vAlign w:val="center"/>
            <w:hideMark/>
          </w:tcPr>
          <w:p w14:paraId="54BD5516" w14:textId="77777777" w:rsidR="00A3053B" w:rsidRPr="00A3053B" w:rsidRDefault="00A3053B" w:rsidP="00BF1D42">
            <w:pPr>
              <w:pStyle w:val="TableContents"/>
            </w:pPr>
            <w:r w:rsidRPr="00A3053B">
              <w:t>0.5</w:t>
            </w:r>
          </w:p>
        </w:tc>
      </w:tr>
      <w:tr w:rsidR="00A3053B" w:rsidRPr="00A3053B" w14:paraId="0D6326D2" w14:textId="77777777" w:rsidTr="00BF1D42">
        <w:trPr>
          <w:jc w:val="center"/>
        </w:trPr>
        <w:tc>
          <w:tcPr>
            <w:tcW w:w="0" w:type="auto"/>
            <w:shd w:val="clear" w:color="auto" w:fill="auto"/>
            <w:noWrap/>
            <w:tcMar>
              <w:top w:w="15" w:type="dxa"/>
              <w:left w:w="15" w:type="dxa"/>
              <w:bottom w:w="0" w:type="dxa"/>
              <w:right w:w="15" w:type="dxa"/>
            </w:tcMar>
            <w:vAlign w:val="center"/>
            <w:hideMark/>
          </w:tcPr>
          <w:p w14:paraId="1246FBAA"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4831642D" w14:textId="77777777" w:rsidR="00A3053B" w:rsidRPr="00A3053B" w:rsidRDefault="00A3053B" w:rsidP="00BF1D42">
            <w:pPr>
              <w:pStyle w:val="TableContents"/>
            </w:pPr>
            <w:r w:rsidRPr="00A3053B">
              <w:t>11</w:t>
            </w:r>
          </w:p>
        </w:tc>
        <w:tc>
          <w:tcPr>
            <w:tcW w:w="0" w:type="auto"/>
            <w:shd w:val="clear" w:color="auto" w:fill="auto"/>
            <w:noWrap/>
            <w:tcMar>
              <w:top w:w="15" w:type="dxa"/>
              <w:left w:w="15" w:type="dxa"/>
              <w:bottom w:w="0" w:type="dxa"/>
              <w:right w:w="15" w:type="dxa"/>
            </w:tcMar>
            <w:vAlign w:val="center"/>
            <w:hideMark/>
          </w:tcPr>
          <w:p w14:paraId="29DCEDC3" w14:textId="77777777" w:rsidR="00A3053B" w:rsidRPr="00A3053B" w:rsidRDefault="00A3053B" w:rsidP="00BF1D42">
            <w:pPr>
              <w:pStyle w:val="TableContents"/>
            </w:pPr>
            <w:r w:rsidRPr="00A3053B">
              <w:t>83*339</w:t>
            </w:r>
          </w:p>
        </w:tc>
        <w:tc>
          <w:tcPr>
            <w:tcW w:w="0" w:type="auto"/>
            <w:shd w:val="clear" w:color="auto" w:fill="auto"/>
            <w:noWrap/>
            <w:tcMar>
              <w:top w:w="15" w:type="dxa"/>
              <w:left w:w="15" w:type="dxa"/>
              <w:bottom w:w="0" w:type="dxa"/>
              <w:right w:w="15" w:type="dxa"/>
            </w:tcMar>
            <w:vAlign w:val="center"/>
            <w:hideMark/>
          </w:tcPr>
          <w:p w14:paraId="1B9A1C65" w14:textId="77777777" w:rsidR="00A3053B" w:rsidRPr="00A3053B" w:rsidRDefault="00A3053B" w:rsidP="00BF1D42">
            <w:pPr>
              <w:pStyle w:val="TableContents"/>
            </w:pPr>
            <w:r w:rsidRPr="00A3053B">
              <w:t>571</w:t>
            </w:r>
          </w:p>
        </w:tc>
        <w:tc>
          <w:tcPr>
            <w:tcW w:w="0" w:type="auto"/>
            <w:shd w:val="clear" w:color="auto" w:fill="auto"/>
            <w:noWrap/>
            <w:tcMar>
              <w:top w:w="15" w:type="dxa"/>
              <w:left w:w="15" w:type="dxa"/>
              <w:bottom w:w="0" w:type="dxa"/>
              <w:right w:w="15" w:type="dxa"/>
            </w:tcMar>
            <w:vAlign w:val="center"/>
            <w:hideMark/>
          </w:tcPr>
          <w:p w14:paraId="02401E45" w14:textId="77777777" w:rsidR="00A3053B" w:rsidRPr="00A3053B" w:rsidRDefault="00A3053B" w:rsidP="00BF1D42">
            <w:pPr>
              <w:pStyle w:val="TableContents"/>
            </w:pPr>
            <w:r w:rsidRPr="00A3053B">
              <w:t>83</w:t>
            </w:r>
          </w:p>
        </w:tc>
        <w:tc>
          <w:tcPr>
            <w:tcW w:w="0" w:type="auto"/>
            <w:shd w:val="clear" w:color="auto" w:fill="auto"/>
            <w:noWrap/>
            <w:tcMar>
              <w:top w:w="15" w:type="dxa"/>
              <w:left w:w="15" w:type="dxa"/>
              <w:bottom w:w="0" w:type="dxa"/>
              <w:right w:w="15" w:type="dxa"/>
            </w:tcMar>
            <w:vAlign w:val="center"/>
            <w:hideMark/>
          </w:tcPr>
          <w:p w14:paraId="70D5ECCB"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59EA1CA3" w14:textId="77777777" w:rsidR="00A3053B" w:rsidRPr="00A3053B" w:rsidRDefault="00A3053B" w:rsidP="00BF1D42">
            <w:pPr>
              <w:pStyle w:val="TableContents"/>
            </w:pPr>
            <w:r w:rsidRPr="00A3053B">
              <w:t>103.51</w:t>
            </w:r>
          </w:p>
        </w:tc>
        <w:tc>
          <w:tcPr>
            <w:tcW w:w="1071" w:type="dxa"/>
            <w:shd w:val="clear" w:color="auto" w:fill="auto"/>
            <w:noWrap/>
            <w:tcMar>
              <w:top w:w="15" w:type="dxa"/>
              <w:left w:w="15" w:type="dxa"/>
              <w:bottom w:w="0" w:type="dxa"/>
              <w:right w:w="15" w:type="dxa"/>
            </w:tcMar>
            <w:vAlign w:val="center"/>
            <w:hideMark/>
          </w:tcPr>
          <w:p w14:paraId="0559718F" w14:textId="77777777" w:rsidR="00A3053B" w:rsidRPr="00A3053B" w:rsidRDefault="00A3053B" w:rsidP="00BF1D42">
            <w:pPr>
              <w:pStyle w:val="TableContents"/>
            </w:pPr>
            <w:r w:rsidRPr="00A3053B">
              <w:t>11</w:t>
            </w:r>
          </w:p>
        </w:tc>
        <w:tc>
          <w:tcPr>
            <w:tcW w:w="1001" w:type="dxa"/>
            <w:shd w:val="clear" w:color="auto" w:fill="auto"/>
            <w:noWrap/>
            <w:tcMar>
              <w:top w:w="15" w:type="dxa"/>
              <w:left w:w="15" w:type="dxa"/>
              <w:bottom w:w="0" w:type="dxa"/>
              <w:right w:w="15" w:type="dxa"/>
            </w:tcMar>
            <w:vAlign w:val="center"/>
            <w:hideMark/>
          </w:tcPr>
          <w:p w14:paraId="53663458" w14:textId="77777777" w:rsidR="00A3053B" w:rsidRPr="00A3053B" w:rsidRDefault="00A3053B" w:rsidP="00BF1D42">
            <w:pPr>
              <w:pStyle w:val="TableContents"/>
            </w:pPr>
            <w:r w:rsidRPr="00A3053B">
              <w:t>2</w:t>
            </w:r>
          </w:p>
        </w:tc>
        <w:tc>
          <w:tcPr>
            <w:tcW w:w="0" w:type="auto"/>
            <w:shd w:val="clear" w:color="auto" w:fill="auto"/>
            <w:noWrap/>
            <w:tcMar>
              <w:top w:w="15" w:type="dxa"/>
              <w:left w:w="15" w:type="dxa"/>
              <w:bottom w:w="0" w:type="dxa"/>
              <w:right w:w="15" w:type="dxa"/>
            </w:tcMar>
            <w:vAlign w:val="center"/>
            <w:hideMark/>
          </w:tcPr>
          <w:p w14:paraId="12F2F30E" w14:textId="77777777" w:rsidR="00A3053B" w:rsidRPr="00A3053B" w:rsidRDefault="00A3053B" w:rsidP="00BF1D42">
            <w:pPr>
              <w:pStyle w:val="TableContents"/>
            </w:pPr>
            <w:r w:rsidRPr="00A3053B">
              <w:t>0.5</w:t>
            </w:r>
          </w:p>
        </w:tc>
      </w:tr>
      <w:tr w:rsidR="00A3053B" w:rsidRPr="00A3053B" w14:paraId="4FE289E7" w14:textId="77777777" w:rsidTr="00BF1D42">
        <w:trPr>
          <w:jc w:val="center"/>
        </w:trPr>
        <w:tc>
          <w:tcPr>
            <w:tcW w:w="0" w:type="auto"/>
            <w:shd w:val="clear" w:color="auto" w:fill="auto"/>
            <w:noWrap/>
            <w:tcMar>
              <w:top w:w="15" w:type="dxa"/>
              <w:left w:w="15" w:type="dxa"/>
              <w:bottom w:w="0" w:type="dxa"/>
              <w:right w:w="15" w:type="dxa"/>
            </w:tcMar>
            <w:vAlign w:val="center"/>
            <w:hideMark/>
          </w:tcPr>
          <w:p w14:paraId="2FD50BC0"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1B3086D7"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2FB1A186" w14:textId="77777777" w:rsidR="00A3053B" w:rsidRPr="00A3053B" w:rsidRDefault="00A3053B" w:rsidP="00BF1D42">
            <w:pPr>
              <w:pStyle w:val="TableContents"/>
            </w:pPr>
            <w:r w:rsidRPr="00A3053B">
              <w:t>101*339</w:t>
            </w:r>
          </w:p>
        </w:tc>
        <w:tc>
          <w:tcPr>
            <w:tcW w:w="0" w:type="auto"/>
            <w:shd w:val="clear" w:color="auto" w:fill="auto"/>
            <w:noWrap/>
            <w:tcMar>
              <w:top w:w="15" w:type="dxa"/>
              <w:left w:w="15" w:type="dxa"/>
              <w:bottom w:w="0" w:type="dxa"/>
              <w:right w:w="15" w:type="dxa"/>
            </w:tcMar>
            <w:vAlign w:val="center"/>
            <w:hideMark/>
          </w:tcPr>
          <w:p w14:paraId="4C8E6D17" w14:textId="77777777" w:rsidR="00A3053B" w:rsidRPr="00A3053B" w:rsidRDefault="00A3053B" w:rsidP="00BF1D42">
            <w:pPr>
              <w:pStyle w:val="TableContents"/>
            </w:pPr>
            <w:r w:rsidRPr="00A3053B">
              <w:t>848</w:t>
            </w:r>
          </w:p>
        </w:tc>
        <w:tc>
          <w:tcPr>
            <w:tcW w:w="0" w:type="auto"/>
            <w:shd w:val="clear" w:color="auto" w:fill="auto"/>
            <w:noWrap/>
            <w:tcMar>
              <w:top w:w="15" w:type="dxa"/>
              <w:left w:w="15" w:type="dxa"/>
              <w:bottom w:w="0" w:type="dxa"/>
              <w:right w:w="15" w:type="dxa"/>
            </w:tcMar>
            <w:vAlign w:val="center"/>
            <w:hideMark/>
          </w:tcPr>
          <w:p w14:paraId="0EFBFC47" w14:textId="77777777" w:rsidR="00A3053B" w:rsidRPr="00A3053B" w:rsidRDefault="00A3053B" w:rsidP="00BF1D42">
            <w:pPr>
              <w:pStyle w:val="TableContents"/>
            </w:pPr>
            <w:r w:rsidRPr="00A3053B">
              <w:t>101</w:t>
            </w:r>
          </w:p>
        </w:tc>
        <w:tc>
          <w:tcPr>
            <w:tcW w:w="0" w:type="auto"/>
            <w:shd w:val="clear" w:color="auto" w:fill="auto"/>
            <w:noWrap/>
            <w:tcMar>
              <w:top w:w="15" w:type="dxa"/>
              <w:left w:w="15" w:type="dxa"/>
              <w:bottom w:w="0" w:type="dxa"/>
              <w:right w:w="15" w:type="dxa"/>
            </w:tcMar>
            <w:vAlign w:val="center"/>
            <w:hideMark/>
          </w:tcPr>
          <w:p w14:paraId="7409D900"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38D6D175" w14:textId="77777777" w:rsidR="00A3053B" w:rsidRPr="00A3053B" w:rsidRDefault="00A3053B" w:rsidP="00BF1D42">
            <w:pPr>
              <w:pStyle w:val="TableContents"/>
            </w:pPr>
            <w:r w:rsidRPr="00A3053B">
              <w:t>222.551</w:t>
            </w:r>
          </w:p>
        </w:tc>
        <w:tc>
          <w:tcPr>
            <w:tcW w:w="1071" w:type="dxa"/>
            <w:shd w:val="clear" w:color="auto" w:fill="auto"/>
            <w:noWrap/>
            <w:tcMar>
              <w:top w:w="15" w:type="dxa"/>
              <w:left w:w="15" w:type="dxa"/>
              <w:bottom w:w="0" w:type="dxa"/>
              <w:right w:w="15" w:type="dxa"/>
            </w:tcMar>
            <w:vAlign w:val="center"/>
            <w:hideMark/>
          </w:tcPr>
          <w:p w14:paraId="242E441B"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1DF7880B"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3C2AC55E" w14:textId="77777777" w:rsidR="00A3053B" w:rsidRPr="00A3053B" w:rsidRDefault="00A3053B" w:rsidP="00BF1D42">
            <w:pPr>
              <w:pStyle w:val="TableContents"/>
            </w:pPr>
            <w:r w:rsidRPr="00A3053B">
              <w:t>0.3125</w:t>
            </w:r>
          </w:p>
        </w:tc>
      </w:tr>
      <w:tr w:rsidR="00A3053B" w:rsidRPr="00A3053B" w14:paraId="5BA2FBAC" w14:textId="77777777" w:rsidTr="00BF1D42">
        <w:trPr>
          <w:jc w:val="center"/>
        </w:trPr>
        <w:tc>
          <w:tcPr>
            <w:tcW w:w="0" w:type="auto"/>
            <w:shd w:val="clear" w:color="auto" w:fill="auto"/>
            <w:noWrap/>
            <w:tcMar>
              <w:top w:w="15" w:type="dxa"/>
              <w:left w:w="15" w:type="dxa"/>
              <w:bottom w:w="0" w:type="dxa"/>
              <w:right w:w="15" w:type="dxa"/>
            </w:tcMar>
            <w:vAlign w:val="center"/>
            <w:hideMark/>
          </w:tcPr>
          <w:p w14:paraId="40D14C31"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864D582"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0F5FB0AD" w14:textId="77777777" w:rsidR="00A3053B" w:rsidRPr="00A3053B" w:rsidRDefault="00A3053B" w:rsidP="00BF1D42">
            <w:pPr>
              <w:pStyle w:val="TableContents"/>
            </w:pPr>
            <w:r w:rsidRPr="00A3053B">
              <w:t>59*4543</w:t>
            </w:r>
          </w:p>
        </w:tc>
        <w:tc>
          <w:tcPr>
            <w:tcW w:w="0" w:type="auto"/>
            <w:shd w:val="clear" w:color="auto" w:fill="auto"/>
            <w:noWrap/>
            <w:tcMar>
              <w:top w:w="15" w:type="dxa"/>
              <w:left w:w="15" w:type="dxa"/>
              <w:bottom w:w="0" w:type="dxa"/>
              <w:right w:w="15" w:type="dxa"/>
            </w:tcMar>
            <w:vAlign w:val="center"/>
            <w:hideMark/>
          </w:tcPr>
          <w:p w14:paraId="65098528" w14:textId="77777777" w:rsidR="00A3053B" w:rsidRPr="00A3053B" w:rsidRDefault="00A3053B" w:rsidP="00BF1D42">
            <w:pPr>
              <w:pStyle w:val="TableContents"/>
            </w:pPr>
            <w:r w:rsidRPr="00A3053B">
              <w:t>245</w:t>
            </w:r>
          </w:p>
        </w:tc>
        <w:tc>
          <w:tcPr>
            <w:tcW w:w="0" w:type="auto"/>
            <w:shd w:val="clear" w:color="auto" w:fill="auto"/>
            <w:noWrap/>
            <w:tcMar>
              <w:top w:w="15" w:type="dxa"/>
              <w:left w:w="15" w:type="dxa"/>
              <w:bottom w:w="0" w:type="dxa"/>
              <w:right w:w="15" w:type="dxa"/>
            </w:tcMar>
            <w:vAlign w:val="center"/>
            <w:hideMark/>
          </w:tcPr>
          <w:p w14:paraId="39464518" w14:textId="77777777" w:rsidR="00A3053B" w:rsidRPr="00A3053B" w:rsidRDefault="00A3053B" w:rsidP="00BF1D42">
            <w:pPr>
              <w:pStyle w:val="TableContents"/>
            </w:pPr>
            <w:r w:rsidRPr="00A3053B">
              <w:t>59</w:t>
            </w:r>
          </w:p>
        </w:tc>
        <w:tc>
          <w:tcPr>
            <w:tcW w:w="0" w:type="auto"/>
            <w:shd w:val="clear" w:color="auto" w:fill="auto"/>
            <w:noWrap/>
            <w:tcMar>
              <w:top w:w="15" w:type="dxa"/>
              <w:left w:w="15" w:type="dxa"/>
              <w:bottom w:w="0" w:type="dxa"/>
              <w:right w:w="15" w:type="dxa"/>
            </w:tcMar>
            <w:vAlign w:val="center"/>
            <w:hideMark/>
          </w:tcPr>
          <w:p w14:paraId="57D58355" w14:textId="77777777" w:rsidR="00A3053B" w:rsidRPr="00A3053B" w:rsidRDefault="00A3053B" w:rsidP="00BF1D42">
            <w:pPr>
              <w:pStyle w:val="TableContents"/>
            </w:pPr>
            <w:r w:rsidRPr="00A3053B">
              <w:t>4543</w:t>
            </w:r>
          </w:p>
        </w:tc>
        <w:tc>
          <w:tcPr>
            <w:tcW w:w="0" w:type="auto"/>
            <w:shd w:val="clear" w:color="auto" w:fill="auto"/>
            <w:noWrap/>
            <w:tcMar>
              <w:top w:w="15" w:type="dxa"/>
              <w:left w:w="15" w:type="dxa"/>
              <w:bottom w:w="0" w:type="dxa"/>
              <w:right w:w="15" w:type="dxa"/>
            </w:tcMar>
            <w:vAlign w:val="center"/>
            <w:hideMark/>
          </w:tcPr>
          <w:p w14:paraId="351C3703" w14:textId="77777777" w:rsidR="00A3053B" w:rsidRPr="00A3053B" w:rsidRDefault="00A3053B" w:rsidP="00BF1D42">
            <w:pPr>
              <w:pStyle w:val="TableContents"/>
            </w:pPr>
            <w:r w:rsidRPr="00A3053B">
              <w:t>59.1239</w:t>
            </w:r>
          </w:p>
        </w:tc>
        <w:tc>
          <w:tcPr>
            <w:tcW w:w="1071" w:type="dxa"/>
            <w:shd w:val="clear" w:color="auto" w:fill="auto"/>
            <w:noWrap/>
            <w:tcMar>
              <w:top w:w="15" w:type="dxa"/>
              <w:left w:w="15" w:type="dxa"/>
              <w:bottom w:w="0" w:type="dxa"/>
              <w:right w:w="15" w:type="dxa"/>
            </w:tcMar>
            <w:vAlign w:val="center"/>
            <w:hideMark/>
          </w:tcPr>
          <w:p w14:paraId="16772D7B"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751894C8"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4B10B956" w14:textId="77777777" w:rsidR="00A3053B" w:rsidRPr="00A3053B" w:rsidRDefault="00A3053B" w:rsidP="00BF1D42">
            <w:pPr>
              <w:pStyle w:val="TableContents"/>
            </w:pPr>
            <w:r w:rsidRPr="00A3053B">
              <w:t>0.3125</w:t>
            </w:r>
          </w:p>
        </w:tc>
      </w:tr>
      <w:tr w:rsidR="00A3053B" w:rsidRPr="00A3053B" w14:paraId="4CE46F3C" w14:textId="77777777" w:rsidTr="00BF1D42">
        <w:trPr>
          <w:jc w:val="center"/>
        </w:trPr>
        <w:tc>
          <w:tcPr>
            <w:tcW w:w="0" w:type="auto"/>
            <w:shd w:val="clear" w:color="auto" w:fill="auto"/>
            <w:noWrap/>
            <w:tcMar>
              <w:top w:w="15" w:type="dxa"/>
              <w:left w:w="15" w:type="dxa"/>
              <w:bottom w:w="0" w:type="dxa"/>
              <w:right w:w="15" w:type="dxa"/>
            </w:tcMar>
            <w:vAlign w:val="center"/>
            <w:hideMark/>
          </w:tcPr>
          <w:p w14:paraId="169DD0C0" w14:textId="77777777" w:rsidR="00A3053B" w:rsidRPr="00A3053B" w:rsidRDefault="00A3053B" w:rsidP="00BF1D42">
            <w:pPr>
              <w:pStyle w:val="TableContents"/>
            </w:pPr>
            <w:r w:rsidRPr="00A3053B">
              <w:t>1</w:t>
            </w:r>
          </w:p>
        </w:tc>
        <w:tc>
          <w:tcPr>
            <w:tcW w:w="0" w:type="auto"/>
            <w:shd w:val="clear" w:color="auto" w:fill="auto"/>
            <w:noWrap/>
            <w:tcMar>
              <w:top w:w="15" w:type="dxa"/>
              <w:left w:w="15" w:type="dxa"/>
              <w:bottom w:w="0" w:type="dxa"/>
              <w:right w:w="15" w:type="dxa"/>
            </w:tcMar>
            <w:vAlign w:val="center"/>
            <w:hideMark/>
          </w:tcPr>
          <w:p w14:paraId="3F5E125E" w14:textId="77777777" w:rsidR="00A3053B" w:rsidRPr="00A3053B" w:rsidRDefault="00A3053B" w:rsidP="00BF1D42">
            <w:pPr>
              <w:pStyle w:val="TableContents"/>
            </w:pPr>
            <w:r w:rsidRPr="00A3053B">
              <w:t>12</w:t>
            </w:r>
          </w:p>
        </w:tc>
        <w:tc>
          <w:tcPr>
            <w:tcW w:w="0" w:type="auto"/>
            <w:shd w:val="clear" w:color="auto" w:fill="auto"/>
            <w:noWrap/>
            <w:tcMar>
              <w:top w:w="15" w:type="dxa"/>
              <w:left w:w="15" w:type="dxa"/>
              <w:bottom w:w="0" w:type="dxa"/>
              <w:right w:w="15" w:type="dxa"/>
            </w:tcMar>
            <w:vAlign w:val="center"/>
            <w:hideMark/>
          </w:tcPr>
          <w:p w14:paraId="16F377F8" w14:textId="77777777" w:rsidR="00A3053B" w:rsidRPr="00A3053B" w:rsidRDefault="00A3053B" w:rsidP="00BF1D42">
            <w:pPr>
              <w:pStyle w:val="TableContents"/>
            </w:pPr>
            <w:r w:rsidRPr="00A3053B">
              <w:t>51*339</w:t>
            </w:r>
          </w:p>
        </w:tc>
        <w:tc>
          <w:tcPr>
            <w:tcW w:w="0" w:type="auto"/>
            <w:shd w:val="clear" w:color="auto" w:fill="auto"/>
            <w:noWrap/>
            <w:tcMar>
              <w:top w:w="15" w:type="dxa"/>
              <w:left w:w="15" w:type="dxa"/>
              <w:bottom w:w="0" w:type="dxa"/>
              <w:right w:w="15" w:type="dxa"/>
            </w:tcMar>
            <w:vAlign w:val="center"/>
            <w:hideMark/>
          </w:tcPr>
          <w:p w14:paraId="154E1414" w14:textId="77777777" w:rsidR="00A3053B" w:rsidRPr="00A3053B" w:rsidRDefault="00A3053B" w:rsidP="00BF1D42">
            <w:pPr>
              <w:pStyle w:val="TableContents"/>
            </w:pPr>
            <w:r w:rsidRPr="00A3053B">
              <w:t>210</w:t>
            </w:r>
          </w:p>
        </w:tc>
        <w:tc>
          <w:tcPr>
            <w:tcW w:w="0" w:type="auto"/>
            <w:shd w:val="clear" w:color="auto" w:fill="auto"/>
            <w:noWrap/>
            <w:tcMar>
              <w:top w:w="15" w:type="dxa"/>
              <w:left w:w="15" w:type="dxa"/>
              <w:bottom w:w="0" w:type="dxa"/>
              <w:right w:w="15" w:type="dxa"/>
            </w:tcMar>
            <w:vAlign w:val="center"/>
            <w:hideMark/>
          </w:tcPr>
          <w:p w14:paraId="6F64F278" w14:textId="77777777" w:rsidR="00A3053B" w:rsidRPr="00A3053B" w:rsidRDefault="00A3053B" w:rsidP="00BF1D42">
            <w:pPr>
              <w:pStyle w:val="TableContents"/>
            </w:pPr>
            <w:r w:rsidRPr="00A3053B">
              <w:t>51</w:t>
            </w:r>
          </w:p>
        </w:tc>
        <w:tc>
          <w:tcPr>
            <w:tcW w:w="0" w:type="auto"/>
            <w:shd w:val="clear" w:color="auto" w:fill="auto"/>
            <w:noWrap/>
            <w:tcMar>
              <w:top w:w="15" w:type="dxa"/>
              <w:left w:w="15" w:type="dxa"/>
              <w:bottom w:w="0" w:type="dxa"/>
              <w:right w:w="15" w:type="dxa"/>
            </w:tcMar>
            <w:vAlign w:val="center"/>
            <w:hideMark/>
          </w:tcPr>
          <w:p w14:paraId="0EB6D012" w14:textId="77777777" w:rsidR="00A3053B" w:rsidRPr="00A3053B" w:rsidRDefault="00A3053B" w:rsidP="00BF1D42">
            <w:pPr>
              <w:pStyle w:val="TableContents"/>
            </w:pPr>
            <w:r w:rsidRPr="00A3053B">
              <w:t>339</w:t>
            </w:r>
          </w:p>
        </w:tc>
        <w:tc>
          <w:tcPr>
            <w:tcW w:w="0" w:type="auto"/>
            <w:shd w:val="clear" w:color="auto" w:fill="auto"/>
            <w:noWrap/>
            <w:tcMar>
              <w:top w:w="15" w:type="dxa"/>
              <w:left w:w="15" w:type="dxa"/>
              <w:bottom w:w="0" w:type="dxa"/>
              <w:right w:w="15" w:type="dxa"/>
            </w:tcMar>
            <w:vAlign w:val="center"/>
            <w:hideMark/>
          </w:tcPr>
          <w:p w14:paraId="1658FA5D" w14:textId="77777777" w:rsidR="00A3053B" w:rsidRPr="00A3053B" w:rsidRDefault="00A3053B" w:rsidP="00BF1D42">
            <w:pPr>
              <w:pStyle w:val="TableContents"/>
            </w:pPr>
            <w:r w:rsidRPr="00A3053B">
              <w:t>99.5357</w:t>
            </w:r>
          </w:p>
        </w:tc>
        <w:tc>
          <w:tcPr>
            <w:tcW w:w="1071" w:type="dxa"/>
            <w:shd w:val="clear" w:color="auto" w:fill="auto"/>
            <w:noWrap/>
            <w:tcMar>
              <w:top w:w="15" w:type="dxa"/>
              <w:left w:w="15" w:type="dxa"/>
              <w:bottom w:w="0" w:type="dxa"/>
              <w:right w:w="15" w:type="dxa"/>
            </w:tcMar>
            <w:vAlign w:val="center"/>
            <w:hideMark/>
          </w:tcPr>
          <w:p w14:paraId="6E89819F" w14:textId="77777777" w:rsidR="00A3053B" w:rsidRPr="00A3053B" w:rsidRDefault="00A3053B" w:rsidP="00BF1D42">
            <w:pPr>
              <w:pStyle w:val="TableContents"/>
            </w:pPr>
            <w:r w:rsidRPr="00A3053B">
              <w:t>12</w:t>
            </w:r>
          </w:p>
        </w:tc>
        <w:tc>
          <w:tcPr>
            <w:tcW w:w="1001" w:type="dxa"/>
            <w:shd w:val="clear" w:color="auto" w:fill="auto"/>
            <w:noWrap/>
            <w:tcMar>
              <w:top w:w="15" w:type="dxa"/>
              <w:left w:w="15" w:type="dxa"/>
              <w:bottom w:w="0" w:type="dxa"/>
              <w:right w:w="15" w:type="dxa"/>
            </w:tcMar>
            <w:vAlign w:val="center"/>
            <w:hideMark/>
          </w:tcPr>
          <w:p w14:paraId="2C3EA7AD" w14:textId="77777777" w:rsidR="00A3053B" w:rsidRPr="00A3053B" w:rsidRDefault="00A3053B" w:rsidP="00BF1D42">
            <w:pPr>
              <w:pStyle w:val="TableContents"/>
            </w:pPr>
            <w:r w:rsidRPr="00A3053B">
              <w:t>3.2</w:t>
            </w:r>
          </w:p>
        </w:tc>
        <w:tc>
          <w:tcPr>
            <w:tcW w:w="0" w:type="auto"/>
            <w:shd w:val="clear" w:color="auto" w:fill="auto"/>
            <w:noWrap/>
            <w:tcMar>
              <w:top w:w="15" w:type="dxa"/>
              <w:left w:w="15" w:type="dxa"/>
              <w:bottom w:w="0" w:type="dxa"/>
              <w:right w:w="15" w:type="dxa"/>
            </w:tcMar>
            <w:vAlign w:val="center"/>
            <w:hideMark/>
          </w:tcPr>
          <w:p w14:paraId="7AB35583" w14:textId="77777777" w:rsidR="00A3053B" w:rsidRPr="00A3053B" w:rsidRDefault="00A3053B" w:rsidP="00BF1D42">
            <w:pPr>
              <w:pStyle w:val="TableContents"/>
            </w:pPr>
            <w:r w:rsidRPr="00A3053B">
              <w:t>0.3125</w:t>
            </w:r>
          </w:p>
        </w:tc>
      </w:tr>
    </w:tbl>
    <w:p w14:paraId="58973D71" w14:textId="0A57EF41" w:rsidR="00A13922" w:rsidRDefault="00CF244D" w:rsidP="00084BB1">
      <w:pPr>
        <w:keepNext/>
        <w:spacing w:before="0" w:line="240" w:lineRule="auto"/>
        <w:ind w:right="0"/>
        <w:jc w:val="center"/>
      </w:pPr>
      <w:r w:rsidRPr="00A13922" w:rsidDel="00CF244D">
        <w:rPr>
          <w:noProof/>
          <w:lang w:bidi="ar-SA"/>
        </w:rPr>
        <w:t xml:space="preserve"> </w:t>
      </w:r>
    </w:p>
    <w:p w14:paraId="5EA5A727" w14:textId="77777777" w:rsidR="000F0FBA" w:rsidRDefault="000F0FBA" w:rsidP="00084BB1">
      <w:pPr>
        <w:spacing w:before="0" w:line="240" w:lineRule="auto"/>
        <w:ind w:right="0"/>
        <w:jc w:val="center"/>
      </w:pPr>
    </w:p>
    <w:p w14:paraId="7804D0B4" w14:textId="24A858AC" w:rsidR="00A13922" w:rsidRDefault="000F0FBA" w:rsidP="00084BB1">
      <w:r>
        <w:t xml:space="preserve">The summary of result from optimizeStrata function is assigned to </w:t>
      </w:r>
      <w:r w:rsidR="00291A49">
        <w:t>G</w:t>
      </w:r>
      <w:r>
        <w:t xml:space="preserve">a-solution </w:t>
      </w:r>
      <w:r w:rsidR="00291A49">
        <w:t xml:space="preserve">variable and is </w:t>
      </w:r>
      <w:r w:rsidR="00C64732">
        <w:t>displayed</w:t>
      </w:r>
      <w:r w:rsidR="008152BD">
        <w:t xml:space="preserve"> in R console once the process completes</w:t>
      </w:r>
      <w:r w:rsidR="00291A49">
        <w:t xml:space="preserve">. The summary of the </w:t>
      </w:r>
      <w:r w:rsidR="008152BD">
        <w:t>results for two</w:t>
      </w:r>
      <w:r w:rsidR="00291A49">
        <w:t xml:space="preserve"> domains is presented in </w:t>
      </w:r>
      <w:r w:rsidR="00291A49">
        <w:fldChar w:fldCharType="begin"/>
      </w:r>
      <w:r w:rsidR="00291A49">
        <w:instrText xml:space="preserve"> REF _Ref20826531 \h </w:instrText>
      </w:r>
      <w:r w:rsidR="00084BB1">
        <w:instrText xml:space="preserve"> \* MERGEFORMAT </w:instrText>
      </w:r>
      <w:r w:rsidR="00291A49">
        <w:fldChar w:fldCharType="separate"/>
      </w:r>
      <w:r w:rsidR="00F24545">
        <w:t xml:space="preserve">Figure </w:t>
      </w:r>
      <w:r w:rsidR="00F24545">
        <w:rPr>
          <w:noProof/>
        </w:rPr>
        <w:t>1</w:t>
      </w:r>
      <w:r w:rsidR="00291A49">
        <w:fldChar w:fldCharType="end"/>
      </w:r>
      <w:r w:rsidR="00291A49">
        <w:t xml:space="preserve">. </w:t>
      </w:r>
      <w:r w:rsidR="00A3053B">
        <w:t xml:space="preserve">Results for all domains are reported in section </w:t>
      </w:r>
      <w:r w:rsidR="00A3053B">
        <w:fldChar w:fldCharType="begin"/>
      </w:r>
      <w:r w:rsidR="00A3053B">
        <w:instrText xml:space="preserve"> REF _Ref23863394 \n \h </w:instrText>
      </w:r>
      <w:r w:rsidR="00A3053B">
        <w:fldChar w:fldCharType="separate"/>
      </w:r>
      <w:r w:rsidR="00B2236E">
        <w:rPr>
          <w:cs/>
        </w:rPr>
        <w:t>‎</w:t>
      </w:r>
      <w:r w:rsidR="00B2236E">
        <w:t>11.2</w:t>
      </w:r>
      <w:r w:rsidR="00A3053B">
        <w:fldChar w:fldCharType="end"/>
      </w:r>
      <w:r w:rsidR="00494D7B">
        <w:t xml:space="preserve">. </w:t>
      </w:r>
      <w:r w:rsidR="00EC7D4E">
        <w:t xml:space="preserve">The last two lines in each domain’s result specify the sample cost (which is the same as sample size since the cost is </w:t>
      </w:r>
      <w:r w:rsidR="00EC7D4E">
        <w:lastRenderedPageBreak/>
        <w:t xml:space="preserve">set to 1) and number of strata. </w:t>
      </w:r>
    </w:p>
    <w:p w14:paraId="5779EF0C" w14:textId="77777777" w:rsidR="006E3BFF" w:rsidRPr="00D76A42" w:rsidRDefault="006E3BFF" w:rsidP="00D76A42">
      <w:pPr>
        <w:pStyle w:val="Code"/>
        <w:rPr>
          <w:rStyle w:val="gnkrckgcgsb"/>
        </w:rPr>
      </w:pPr>
      <w:r w:rsidRPr="00D76A42">
        <w:rPr>
          <w:rStyle w:val="gnkrckgcgsb"/>
        </w:rPr>
        <w:t>Domain:  1</w:t>
      </w:r>
    </w:p>
    <w:p w14:paraId="7BD47ED1" w14:textId="77777777" w:rsidR="006E3BFF" w:rsidRPr="00D76A42" w:rsidRDefault="006E3BFF" w:rsidP="00D76A42">
      <w:pPr>
        <w:pStyle w:val="Code"/>
        <w:rPr>
          <w:rStyle w:val="gnkrckgcgsb"/>
        </w:rPr>
      </w:pPr>
      <w:r w:rsidRPr="00D76A42">
        <w:rPr>
          <w:rStyle w:val="gnkrckgcgsb"/>
        </w:rPr>
        <w:t>Maximum number of strata:  426</w:t>
      </w:r>
    </w:p>
    <w:p w14:paraId="22120180" w14:textId="77777777" w:rsidR="006E3BFF" w:rsidRPr="00D76A42" w:rsidRDefault="006E3BFF" w:rsidP="00D76A42">
      <w:pPr>
        <w:pStyle w:val="Code"/>
        <w:rPr>
          <w:rStyle w:val="gnkrckgcgsb"/>
        </w:rPr>
      </w:pPr>
      <w:r w:rsidRPr="00D76A42">
        <w:rPr>
          <w:rStyle w:val="gnkrckgcgsb"/>
        </w:rPr>
        <w:t>Minimum number of units per stratum:  2</w:t>
      </w:r>
    </w:p>
    <w:p w14:paraId="27D062CB" w14:textId="77777777" w:rsidR="006E3BFF" w:rsidRPr="00D76A42" w:rsidRDefault="006E3BFF" w:rsidP="00D76A42">
      <w:pPr>
        <w:pStyle w:val="Code"/>
        <w:rPr>
          <w:rStyle w:val="gnkrckgcgsb"/>
        </w:rPr>
      </w:pPr>
      <w:r w:rsidRPr="00D76A42">
        <w:rPr>
          <w:rStyle w:val="gnkrckgcgsb"/>
        </w:rPr>
        <w:t>Take-all strata (TRUE/FALSE):  FALSE</w:t>
      </w:r>
    </w:p>
    <w:p w14:paraId="006AD0AE" w14:textId="77777777" w:rsidR="006E3BFF" w:rsidRPr="00D76A42" w:rsidRDefault="006E3BFF"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426</w:t>
      </w:r>
    </w:p>
    <w:p w14:paraId="1CD448E7" w14:textId="77777777" w:rsidR="006E3BFF" w:rsidRPr="00D76A42" w:rsidRDefault="006E3BFF" w:rsidP="00D76A42">
      <w:pPr>
        <w:pStyle w:val="Code"/>
        <w:rPr>
          <w:rStyle w:val="gnkrckgcgsb"/>
        </w:rPr>
      </w:pPr>
      <w:r w:rsidRPr="00D76A42">
        <w:rPr>
          <w:rStyle w:val="gnkrckgcgsb"/>
        </w:rPr>
        <w:t>Number of target variables:  1</w:t>
      </w:r>
    </w:p>
    <w:p w14:paraId="16FD8769" w14:textId="77777777" w:rsidR="006E3BFF" w:rsidRPr="00D76A42" w:rsidRDefault="006E3BFF" w:rsidP="00D76A42">
      <w:pPr>
        <w:pStyle w:val="Code"/>
        <w:rPr>
          <w:rStyle w:val="gnkrckgcgsb"/>
        </w:rPr>
      </w:pPr>
      <w:r w:rsidRPr="00D76A42">
        <w:rPr>
          <w:rStyle w:val="gnkrckgcgsb"/>
        </w:rPr>
        <w:t>Number of domains:  1</w:t>
      </w:r>
    </w:p>
    <w:p w14:paraId="17407CAF" w14:textId="77777777" w:rsidR="006E3BFF" w:rsidRPr="00D76A42" w:rsidRDefault="006E3BFF" w:rsidP="00D76A42">
      <w:pPr>
        <w:pStyle w:val="Code"/>
        <w:rPr>
          <w:rStyle w:val="gnkrckgcgsb"/>
        </w:rPr>
      </w:pPr>
      <w:r w:rsidRPr="00D76A42">
        <w:rPr>
          <w:rStyle w:val="gnkrckgcgsb"/>
        </w:rPr>
        <w:t>Number of GA iterations:  100</w:t>
      </w:r>
    </w:p>
    <w:p w14:paraId="1FFC03E1" w14:textId="77777777" w:rsidR="006E3BFF" w:rsidRPr="00D76A42" w:rsidRDefault="006E3BFF" w:rsidP="00D76A42">
      <w:pPr>
        <w:pStyle w:val="Code"/>
        <w:rPr>
          <w:rStyle w:val="gnkrckgcgsb"/>
        </w:rPr>
      </w:pPr>
      <w:r w:rsidRPr="00D76A42">
        <w:rPr>
          <w:rStyle w:val="gnkrckgcgsb"/>
        </w:rPr>
        <w:t>Dimension of GA population:  20</w:t>
      </w:r>
    </w:p>
    <w:p w14:paraId="222D96B6" w14:textId="77777777" w:rsidR="006E3BFF" w:rsidRPr="00D76A42" w:rsidRDefault="006E3BFF" w:rsidP="00D76A42">
      <w:pPr>
        <w:pStyle w:val="Code"/>
        <w:rPr>
          <w:rStyle w:val="gnkrckgcgsb"/>
        </w:rPr>
      </w:pPr>
      <w:r w:rsidRPr="00D76A42">
        <w:rPr>
          <w:rStyle w:val="gnkrckgcgsb"/>
        </w:rPr>
        <w:t>Mutation chance in GA generation:  NA</w:t>
      </w:r>
    </w:p>
    <w:p w14:paraId="49FB7648" w14:textId="77777777" w:rsidR="006E3BFF" w:rsidRPr="00D76A42" w:rsidRDefault="006E3BFF" w:rsidP="00D76A42">
      <w:pPr>
        <w:pStyle w:val="Code"/>
        <w:rPr>
          <w:rStyle w:val="gnkrckgcgsb"/>
        </w:rPr>
      </w:pPr>
      <w:r w:rsidRPr="00D76A42">
        <w:rPr>
          <w:rStyle w:val="gnkrckgcgsb"/>
        </w:rPr>
        <w:t>Elitism rate in GA generation:  0.2</w:t>
      </w:r>
    </w:p>
    <w:p w14:paraId="4EF58627" w14:textId="77777777" w:rsidR="006E3BFF" w:rsidRPr="00D76A42" w:rsidRDefault="006E3BFF" w:rsidP="00D76A42">
      <w:pPr>
        <w:pStyle w:val="Code"/>
        <w:rPr>
          <w:rStyle w:val="gnkrckgcgsb"/>
        </w:rPr>
      </w:pPr>
      <w:r w:rsidRPr="00D76A42">
        <w:rPr>
          <w:rStyle w:val="gnkrckgcgsb"/>
        </w:rPr>
        <w:t>Chance to add strata to maximum:  0</w:t>
      </w:r>
    </w:p>
    <w:p w14:paraId="3C286E2B" w14:textId="77777777" w:rsidR="006E3BFF" w:rsidRPr="00D76A42" w:rsidRDefault="006E3BFF" w:rsidP="00D76A42">
      <w:pPr>
        <w:pStyle w:val="Code"/>
        <w:rPr>
          <w:rStyle w:val="gnkrckgcgsb"/>
        </w:rPr>
      </w:pPr>
      <w:r w:rsidRPr="00D76A42">
        <w:rPr>
          <w:rStyle w:val="gnkrckgcgsb"/>
        </w:rPr>
        <w:t>Allocation with real numbers instead of integers:  FALSE</w:t>
      </w:r>
    </w:p>
    <w:p w14:paraId="761745F4" w14:textId="77777777" w:rsidR="006E3BFF" w:rsidRPr="00D76A42" w:rsidRDefault="006E3BFF" w:rsidP="00D76A42">
      <w:pPr>
        <w:pStyle w:val="Code"/>
        <w:rPr>
          <w:rStyle w:val="gnkrckgcgsb"/>
        </w:rPr>
      </w:pPr>
      <w:r w:rsidRPr="00D76A42">
        <w:rPr>
          <w:rStyle w:val="gnkrckgcgsb"/>
        </w:rPr>
        <w:t xml:space="preserve"> *** Sample cost:  386</w:t>
      </w:r>
    </w:p>
    <w:p w14:paraId="75E395C7" w14:textId="77777777" w:rsidR="006E3BFF" w:rsidRPr="00D76A42" w:rsidRDefault="006E3BFF" w:rsidP="00D76A42">
      <w:pPr>
        <w:pStyle w:val="Code"/>
        <w:rPr>
          <w:rStyle w:val="gnkrckgcgsb"/>
        </w:rPr>
      </w:pPr>
      <w:r w:rsidRPr="00D76A42">
        <w:rPr>
          <w:rStyle w:val="gnkrckgcgsb"/>
        </w:rPr>
        <w:t xml:space="preserve"> *** Number of strata:  76</w:t>
      </w:r>
    </w:p>
    <w:p w14:paraId="52421EB8" w14:textId="77777777" w:rsidR="006E3BFF" w:rsidRPr="00D76A42" w:rsidRDefault="006E3BFF" w:rsidP="00D76A42">
      <w:pPr>
        <w:pStyle w:val="Code"/>
        <w:rPr>
          <w:rStyle w:val="gnkrckgcgsb"/>
        </w:rPr>
      </w:pPr>
      <w:r w:rsidRPr="00D76A42">
        <w:rPr>
          <w:rStyle w:val="gnkrckgcgsb"/>
        </w:rPr>
        <w:t>---------------------------</w:t>
      </w:r>
    </w:p>
    <w:p w14:paraId="4DA161D1" w14:textId="77777777" w:rsidR="006E3BFF" w:rsidRPr="00D76A42" w:rsidRDefault="006E3BFF" w:rsidP="00D76A42">
      <w:pPr>
        <w:pStyle w:val="Code"/>
        <w:rPr>
          <w:rStyle w:val="gnkrckgcgsb"/>
        </w:rPr>
      </w:pPr>
      <w:r w:rsidRPr="00D76A42">
        <w:rPr>
          <w:rStyle w:val="gnkrckgcgsb"/>
        </w:rPr>
        <w:t>Domain:  2</w:t>
      </w:r>
    </w:p>
    <w:p w14:paraId="43327B1F" w14:textId="77777777" w:rsidR="006E3BFF" w:rsidRPr="00D76A42" w:rsidRDefault="006E3BFF" w:rsidP="00D76A42">
      <w:pPr>
        <w:pStyle w:val="Code"/>
        <w:rPr>
          <w:rStyle w:val="gnkrckgcgsb"/>
        </w:rPr>
      </w:pPr>
      <w:r w:rsidRPr="00D76A42">
        <w:rPr>
          <w:rStyle w:val="gnkrckgcgsb"/>
        </w:rPr>
        <w:t>Maximum number of strata:  80</w:t>
      </w:r>
    </w:p>
    <w:p w14:paraId="02AA3932" w14:textId="77777777" w:rsidR="006E3BFF" w:rsidRPr="00D76A42" w:rsidRDefault="006E3BFF" w:rsidP="00D76A42">
      <w:pPr>
        <w:pStyle w:val="Code"/>
        <w:rPr>
          <w:rStyle w:val="gnkrckgcgsb"/>
        </w:rPr>
      </w:pPr>
      <w:r w:rsidRPr="00D76A42">
        <w:rPr>
          <w:rStyle w:val="gnkrckgcgsb"/>
        </w:rPr>
        <w:t>Minimum number of units per stratum:  2</w:t>
      </w:r>
    </w:p>
    <w:p w14:paraId="5760D9FA" w14:textId="77777777" w:rsidR="006E3BFF" w:rsidRPr="00D76A42" w:rsidRDefault="006E3BFF" w:rsidP="00D76A42">
      <w:pPr>
        <w:pStyle w:val="Code"/>
        <w:rPr>
          <w:rStyle w:val="gnkrckgcgsb"/>
        </w:rPr>
      </w:pPr>
      <w:r w:rsidRPr="00D76A42">
        <w:rPr>
          <w:rStyle w:val="gnkrckgcgsb"/>
        </w:rPr>
        <w:t>Take-all strata (TRUE/FALSE):  FALSE</w:t>
      </w:r>
    </w:p>
    <w:p w14:paraId="3997291C" w14:textId="77777777" w:rsidR="006E3BFF" w:rsidRPr="00D76A42" w:rsidRDefault="006E3BFF"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80</w:t>
      </w:r>
    </w:p>
    <w:p w14:paraId="7710E71E" w14:textId="77777777" w:rsidR="006E3BFF" w:rsidRPr="00D76A42" w:rsidRDefault="006E3BFF" w:rsidP="00D76A42">
      <w:pPr>
        <w:pStyle w:val="Code"/>
        <w:rPr>
          <w:rStyle w:val="gnkrckgcgsb"/>
        </w:rPr>
      </w:pPr>
      <w:r w:rsidRPr="00D76A42">
        <w:rPr>
          <w:rStyle w:val="gnkrckgcgsb"/>
        </w:rPr>
        <w:t>Number of target variables:  1</w:t>
      </w:r>
    </w:p>
    <w:p w14:paraId="5E7F62D5" w14:textId="77777777" w:rsidR="006E3BFF" w:rsidRPr="00D76A42" w:rsidRDefault="006E3BFF" w:rsidP="00D76A42">
      <w:pPr>
        <w:pStyle w:val="Code"/>
        <w:rPr>
          <w:rStyle w:val="gnkrckgcgsb"/>
        </w:rPr>
      </w:pPr>
      <w:r w:rsidRPr="00D76A42">
        <w:rPr>
          <w:rStyle w:val="gnkrckgcgsb"/>
        </w:rPr>
        <w:t>Number of domains:  1</w:t>
      </w:r>
    </w:p>
    <w:p w14:paraId="57FF65CF" w14:textId="77777777" w:rsidR="006E3BFF" w:rsidRPr="00D76A42" w:rsidRDefault="006E3BFF" w:rsidP="00D76A42">
      <w:pPr>
        <w:pStyle w:val="Code"/>
        <w:rPr>
          <w:rStyle w:val="gnkrckgcgsb"/>
        </w:rPr>
      </w:pPr>
      <w:r w:rsidRPr="00D76A42">
        <w:rPr>
          <w:rStyle w:val="gnkrckgcgsb"/>
        </w:rPr>
        <w:t>Number of GA iterations:  100</w:t>
      </w:r>
    </w:p>
    <w:p w14:paraId="7BF1ADA2" w14:textId="77777777" w:rsidR="006E3BFF" w:rsidRPr="00D76A42" w:rsidRDefault="006E3BFF" w:rsidP="00D76A42">
      <w:pPr>
        <w:pStyle w:val="Code"/>
        <w:rPr>
          <w:rStyle w:val="gnkrckgcgsb"/>
        </w:rPr>
      </w:pPr>
      <w:r w:rsidRPr="00D76A42">
        <w:rPr>
          <w:rStyle w:val="gnkrckgcgsb"/>
        </w:rPr>
        <w:t>Dimension of GA population:  20</w:t>
      </w:r>
    </w:p>
    <w:p w14:paraId="019F0E3A" w14:textId="77777777" w:rsidR="006E3BFF" w:rsidRPr="00D76A42" w:rsidRDefault="006E3BFF" w:rsidP="00D76A42">
      <w:pPr>
        <w:pStyle w:val="Code"/>
        <w:rPr>
          <w:rStyle w:val="gnkrckgcgsb"/>
        </w:rPr>
      </w:pPr>
      <w:r w:rsidRPr="00D76A42">
        <w:rPr>
          <w:rStyle w:val="gnkrckgcgsb"/>
        </w:rPr>
        <w:t>Mutation chance in GA generation:  NA</w:t>
      </w:r>
    </w:p>
    <w:p w14:paraId="4DF1699D" w14:textId="77777777" w:rsidR="006E3BFF" w:rsidRPr="00D76A42" w:rsidRDefault="006E3BFF" w:rsidP="00D76A42">
      <w:pPr>
        <w:pStyle w:val="Code"/>
        <w:rPr>
          <w:rStyle w:val="gnkrckgcgsb"/>
        </w:rPr>
      </w:pPr>
      <w:r w:rsidRPr="00D76A42">
        <w:rPr>
          <w:rStyle w:val="gnkrckgcgsb"/>
        </w:rPr>
        <w:t>Elitism rate in GA generation:  0.2</w:t>
      </w:r>
    </w:p>
    <w:p w14:paraId="416D7BC3" w14:textId="77777777" w:rsidR="006E3BFF" w:rsidRPr="00D76A42" w:rsidRDefault="006E3BFF" w:rsidP="00D76A42">
      <w:pPr>
        <w:pStyle w:val="Code"/>
        <w:rPr>
          <w:rStyle w:val="gnkrckgcgsb"/>
        </w:rPr>
      </w:pPr>
      <w:r w:rsidRPr="00D76A42">
        <w:rPr>
          <w:rStyle w:val="gnkrckgcgsb"/>
        </w:rPr>
        <w:t>Chance to add strata to maximum:  0</w:t>
      </w:r>
    </w:p>
    <w:p w14:paraId="2031B0F9" w14:textId="77777777" w:rsidR="006E3BFF" w:rsidRPr="00D76A42" w:rsidRDefault="006E3BFF" w:rsidP="00D76A42">
      <w:pPr>
        <w:pStyle w:val="Code"/>
        <w:rPr>
          <w:rStyle w:val="gnkrckgcgsb"/>
        </w:rPr>
      </w:pPr>
      <w:r w:rsidRPr="00D76A42">
        <w:rPr>
          <w:rStyle w:val="gnkrckgcgsb"/>
        </w:rPr>
        <w:t>Allocation with real numbers instead of integers:  FALSE</w:t>
      </w:r>
    </w:p>
    <w:p w14:paraId="2D5EFEB9" w14:textId="77777777" w:rsidR="006E3BFF" w:rsidRPr="00D76A42" w:rsidRDefault="006E3BFF" w:rsidP="00D76A42">
      <w:pPr>
        <w:pStyle w:val="Code"/>
        <w:rPr>
          <w:rStyle w:val="gnkrckgcgsb"/>
        </w:rPr>
      </w:pPr>
      <w:r w:rsidRPr="00D76A42">
        <w:rPr>
          <w:rStyle w:val="gnkrckgcgsb"/>
        </w:rPr>
        <w:t xml:space="preserve"> *** Sample cost:  76</w:t>
      </w:r>
    </w:p>
    <w:p w14:paraId="0484D478" w14:textId="5546E522" w:rsidR="006E3BFF" w:rsidRPr="00D76A42" w:rsidRDefault="006E3BFF" w:rsidP="00494D7B">
      <w:pPr>
        <w:pStyle w:val="Code"/>
      </w:pPr>
      <w:r w:rsidRPr="00D76A42">
        <w:rPr>
          <w:rStyle w:val="gnkrckgcgsb"/>
        </w:rPr>
        <w:t xml:space="preserve"> *** Number of strata:  13 </w:t>
      </w:r>
    </w:p>
    <w:p w14:paraId="14CB9207" w14:textId="099A17F8" w:rsidR="003B457B" w:rsidRDefault="000F0FBA" w:rsidP="00D10AAC">
      <w:pPr>
        <w:pStyle w:val="Caption"/>
      </w:pPr>
      <w:bookmarkStart w:id="39" w:name="_Ref20826531"/>
      <w:r>
        <w:t xml:space="preserve">Figure </w:t>
      </w:r>
      <w:r w:rsidR="00D76A42">
        <w:fldChar w:fldCharType="begin"/>
      </w:r>
      <w:r w:rsidR="00D76A42">
        <w:instrText xml:space="preserve"> SEQ Figure \* ARABIC </w:instrText>
      </w:r>
      <w:r w:rsidR="00D76A42">
        <w:fldChar w:fldCharType="separate"/>
      </w:r>
      <w:r w:rsidR="000F4429">
        <w:rPr>
          <w:noProof/>
        </w:rPr>
        <w:t>1</w:t>
      </w:r>
      <w:r w:rsidR="00D76A42">
        <w:rPr>
          <w:noProof/>
        </w:rPr>
        <w:fldChar w:fldCharType="end"/>
      </w:r>
      <w:bookmarkEnd w:id="39"/>
      <w:r>
        <w:t>. Summary of G</w:t>
      </w:r>
      <w:r w:rsidR="0044384D">
        <w:t>A</w:t>
      </w:r>
      <w:r w:rsidR="0038646B">
        <w:t xml:space="preserve"> results for 2 domains</w:t>
      </w:r>
    </w:p>
    <w:p w14:paraId="206B08EC" w14:textId="6A041C7B" w:rsidR="00D76A42" w:rsidRDefault="00D76A42" w:rsidP="00D76A42">
      <w:r>
        <w:t xml:space="preserve">The summary of the results for two domains </w:t>
      </w:r>
      <w:r w:rsidR="00494D7B">
        <w:t>based on the</w:t>
      </w:r>
      <w:r w:rsidR="00494D7B" w:rsidRPr="00C64732">
        <w:t xml:space="preserve"> K-means </w:t>
      </w:r>
      <w:r w:rsidR="00494D7B">
        <w:t>initial solution</w:t>
      </w:r>
      <w:r>
        <w:t xml:space="preserve"> is presented in </w:t>
      </w:r>
      <w:r>
        <w:fldChar w:fldCharType="begin"/>
      </w:r>
      <w:r>
        <w:instrText xml:space="preserve"> REF _Ref23850359 \h </w:instrText>
      </w:r>
      <w:r>
        <w:fldChar w:fldCharType="separate"/>
      </w:r>
      <w:r w:rsidR="000F4429">
        <w:t xml:space="preserve">Figure </w:t>
      </w:r>
      <w:r w:rsidR="000F4429">
        <w:rPr>
          <w:noProof/>
        </w:rPr>
        <w:t>2</w:t>
      </w:r>
      <w:r>
        <w:fldChar w:fldCharType="end"/>
      </w:r>
      <w:r>
        <w:t xml:space="preserve">. Results for all domains are reported in the in section </w:t>
      </w:r>
      <w:r>
        <w:fldChar w:fldCharType="begin"/>
      </w:r>
      <w:r>
        <w:instrText xml:space="preserve"> REF _Ref23863323 \n \h </w:instrText>
      </w:r>
      <w:r>
        <w:fldChar w:fldCharType="separate"/>
      </w:r>
      <w:r w:rsidR="00B2236E">
        <w:rPr>
          <w:cs/>
        </w:rPr>
        <w:t>‎</w:t>
      </w:r>
      <w:r w:rsidR="00B2236E">
        <w:t>11.3</w:t>
      </w:r>
      <w:r>
        <w:fldChar w:fldCharType="end"/>
      </w:r>
      <w:r>
        <w:t>.</w:t>
      </w:r>
    </w:p>
    <w:p w14:paraId="4541FCA8" w14:textId="77777777" w:rsidR="00D76A42" w:rsidRPr="00D76A42" w:rsidRDefault="00D76A42" w:rsidP="00D76A42">
      <w:pPr>
        <w:pStyle w:val="Code"/>
        <w:rPr>
          <w:rStyle w:val="gnkrckgcgsb"/>
        </w:rPr>
      </w:pPr>
      <w:r w:rsidRPr="00D76A42">
        <w:rPr>
          <w:rStyle w:val="gnkrckgcgsb"/>
        </w:rPr>
        <w:t>Domain:  1</w:t>
      </w:r>
    </w:p>
    <w:p w14:paraId="0F869858" w14:textId="77777777" w:rsidR="00D76A42" w:rsidRPr="00D76A42" w:rsidRDefault="00D76A42" w:rsidP="00D76A42">
      <w:pPr>
        <w:pStyle w:val="Code"/>
        <w:rPr>
          <w:rStyle w:val="gnkrckgcgsb"/>
        </w:rPr>
      </w:pPr>
      <w:r w:rsidRPr="00D76A42">
        <w:rPr>
          <w:rStyle w:val="gnkrckgcgsb"/>
        </w:rPr>
        <w:t>Maximum number of strata:  426</w:t>
      </w:r>
    </w:p>
    <w:p w14:paraId="398F1D3E" w14:textId="77777777" w:rsidR="00D76A42" w:rsidRPr="00D76A42" w:rsidRDefault="00D76A42" w:rsidP="00D76A42">
      <w:pPr>
        <w:pStyle w:val="Code"/>
        <w:rPr>
          <w:rStyle w:val="gnkrckgcgsb"/>
        </w:rPr>
      </w:pPr>
      <w:r w:rsidRPr="00D76A42">
        <w:rPr>
          <w:rStyle w:val="gnkrckgcgsb"/>
        </w:rPr>
        <w:t>Minimum number of units per stratum:  2</w:t>
      </w:r>
    </w:p>
    <w:p w14:paraId="4261B2FB" w14:textId="77777777" w:rsidR="00D76A42" w:rsidRPr="00D76A42" w:rsidRDefault="00D76A42" w:rsidP="00D76A42">
      <w:pPr>
        <w:pStyle w:val="Code"/>
        <w:rPr>
          <w:rStyle w:val="gnkrckgcgsb"/>
        </w:rPr>
      </w:pPr>
      <w:r w:rsidRPr="00D76A42">
        <w:rPr>
          <w:rStyle w:val="gnkrckgcgsb"/>
        </w:rPr>
        <w:t>Take-all strata (TRUE/FALSE):  FALSE</w:t>
      </w:r>
    </w:p>
    <w:p w14:paraId="391C30C2" w14:textId="77777777" w:rsidR="00D76A42" w:rsidRPr="00D76A42" w:rsidRDefault="00D76A42" w:rsidP="00D76A42">
      <w:pPr>
        <w:pStyle w:val="Code"/>
        <w:rPr>
          <w:rStyle w:val="gnkrckgcgsb"/>
        </w:rPr>
      </w:pPr>
      <w:r w:rsidRPr="00D76A42">
        <w:rPr>
          <w:rStyle w:val="gnkrckgcgsb"/>
        </w:rPr>
        <w:t xml:space="preserve">number of sampling </w:t>
      </w:r>
      <w:proofErr w:type="gramStart"/>
      <w:r w:rsidRPr="00D76A42">
        <w:rPr>
          <w:rStyle w:val="gnkrckgcgsb"/>
        </w:rPr>
        <w:t>strata :</w:t>
      </w:r>
      <w:proofErr w:type="gramEnd"/>
      <w:r w:rsidRPr="00D76A42">
        <w:rPr>
          <w:rStyle w:val="gnkrckgcgsb"/>
        </w:rPr>
        <w:t xml:space="preserve">  426</w:t>
      </w:r>
    </w:p>
    <w:p w14:paraId="098759B2" w14:textId="77777777" w:rsidR="00D76A42" w:rsidRPr="00D76A42" w:rsidRDefault="00D76A42" w:rsidP="00D76A42">
      <w:pPr>
        <w:pStyle w:val="Code"/>
        <w:rPr>
          <w:rStyle w:val="gnkrckgcgsb"/>
        </w:rPr>
      </w:pPr>
      <w:r w:rsidRPr="00D76A42">
        <w:rPr>
          <w:rStyle w:val="gnkrckgcgsb"/>
        </w:rPr>
        <w:t>Number of target variables:  1</w:t>
      </w:r>
    </w:p>
    <w:p w14:paraId="2888C5A0" w14:textId="77777777" w:rsidR="00D76A42" w:rsidRPr="00D76A42" w:rsidRDefault="00D76A42" w:rsidP="00D76A42">
      <w:pPr>
        <w:pStyle w:val="Code"/>
        <w:rPr>
          <w:rStyle w:val="gnkrckgcgsb"/>
        </w:rPr>
      </w:pPr>
      <w:r w:rsidRPr="00D76A42">
        <w:rPr>
          <w:rStyle w:val="gnkrckgcgsb"/>
        </w:rPr>
        <w:lastRenderedPageBreak/>
        <w:t>Number of domains:  1</w:t>
      </w:r>
    </w:p>
    <w:p w14:paraId="22125B4D" w14:textId="77777777" w:rsidR="00D76A42" w:rsidRPr="00D76A42" w:rsidRDefault="00D76A42" w:rsidP="00D76A42">
      <w:pPr>
        <w:pStyle w:val="Code"/>
        <w:rPr>
          <w:rStyle w:val="gnkrckgcgsb"/>
        </w:rPr>
      </w:pPr>
      <w:r w:rsidRPr="00D76A42">
        <w:rPr>
          <w:rStyle w:val="gnkrckgcgsb"/>
        </w:rPr>
        <w:t>Number of GA iterations:  500</w:t>
      </w:r>
    </w:p>
    <w:p w14:paraId="35455A16" w14:textId="77777777" w:rsidR="00D76A42" w:rsidRPr="00D76A42" w:rsidRDefault="00D76A42" w:rsidP="00D76A42">
      <w:pPr>
        <w:pStyle w:val="Code"/>
        <w:rPr>
          <w:rStyle w:val="gnkrckgcgsb"/>
        </w:rPr>
      </w:pPr>
      <w:r w:rsidRPr="00D76A42">
        <w:rPr>
          <w:rStyle w:val="gnkrckgcgsb"/>
        </w:rPr>
        <w:t>Dimension of GA population:  20</w:t>
      </w:r>
    </w:p>
    <w:p w14:paraId="409DD1EA" w14:textId="77777777" w:rsidR="00D76A42" w:rsidRPr="00D76A42" w:rsidRDefault="00D76A42" w:rsidP="00D76A42">
      <w:pPr>
        <w:pStyle w:val="Code"/>
        <w:rPr>
          <w:rStyle w:val="gnkrckgcgsb"/>
        </w:rPr>
      </w:pPr>
      <w:r w:rsidRPr="00D76A42">
        <w:rPr>
          <w:rStyle w:val="gnkrckgcgsb"/>
        </w:rPr>
        <w:t>Mutation chance in GA generation:  NA</w:t>
      </w:r>
    </w:p>
    <w:p w14:paraId="018AC246" w14:textId="77777777" w:rsidR="00D76A42" w:rsidRPr="00D76A42" w:rsidRDefault="00D76A42" w:rsidP="00D76A42">
      <w:pPr>
        <w:pStyle w:val="Code"/>
        <w:rPr>
          <w:rStyle w:val="gnkrckgcgsb"/>
        </w:rPr>
      </w:pPr>
      <w:r w:rsidRPr="00D76A42">
        <w:rPr>
          <w:rStyle w:val="gnkrckgcgsb"/>
        </w:rPr>
        <w:t>Elitism rate in GA generation:  0.2</w:t>
      </w:r>
    </w:p>
    <w:p w14:paraId="434B96C0" w14:textId="77777777" w:rsidR="00D76A42" w:rsidRPr="00D76A42" w:rsidRDefault="00D76A42" w:rsidP="00D76A42">
      <w:pPr>
        <w:pStyle w:val="Code"/>
        <w:rPr>
          <w:rStyle w:val="gnkrckgcgsb"/>
        </w:rPr>
      </w:pPr>
      <w:r w:rsidRPr="00D76A42">
        <w:rPr>
          <w:rStyle w:val="gnkrckgcgsb"/>
        </w:rPr>
        <w:t>Chance to add strata to maximum:  0</w:t>
      </w:r>
    </w:p>
    <w:p w14:paraId="45E31ABE" w14:textId="77777777" w:rsidR="00D76A42" w:rsidRPr="00D76A42" w:rsidRDefault="00D76A42" w:rsidP="00D76A42">
      <w:pPr>
        <w:pStyle w:val="Code"/>
        <w:rPr>
          <w:rStyle w:val="gnkrckgcgsb"/>
        </w:rPr>
      </w:pPr>
      <w:r w:rsidRPr="00D76A42">
        <w:rPr>
          <w:rStyle w:val="gnkrckgcgsb"/>
        </w:rPr>
        <w:t>Allocation with real numbers instead of integers:  FALSE</w:t>
      </w:r>
    </w:p>
    <w:p w14:paraId="3485CBE8" w14:textId="77777777" w:rsidR="00D76A42" w:rsidRPr="00D76A42" w:rsidRDefault="00D76A42" w:rsidP="00D76A42">
      <w:pPr>
        <w:pStyle w:val="Code"/>
        <w:rPr>
          <w:rStyle w:val="gnkrckgcgsb"/>
        </w:rPr>
      </w:pPr>
      <w:r w:rsidRPr="00D76A42">
        <w:rPr>
          <w:rStyle w:val="gnkrckgcgsb"/>
        </w:rPr>
        <w:t>Suggestion:  2 2 8 5 2 2 6 11 6 4 8 5 10 11 13 13 6 5 5 8 8 9 6 9 4 8 8 11 13 11 2 5 12 11 9 6 4 5 5 9 9 2 6 4 6 11 11 4 11 11 5 12 5 5 4 2 8 5 5 4 2 11 8 9 3 11 13 7 5 6 2 6 8 4 2 11 13 11 2 5 5 11 5 8 8 9 4 3 2 8 11 4 9 5 3 11 8 8 6 4 8 4 8 5 11 11 4 5 5 4 2 9 8 11 4 2 5 8 2 4 8 11 13 4 8 4 12 11 5 8 8 5 11 2 4 2 11 4 2 9 4 4 2 8 6 9 2 4 5 8 11 4 6 5 7 11 9 6 6 2 9 2 9 11 9 11 4 4 8 5 11 5 13 11 11 5 2 7 9 5 5 11 2 11 13 4 5 4 8 4 8 11 9 11 11 8 3 11 2 5 4 8 2 2 11 5 5 2 13 5 4 2 9 13 12 4 11 8 11 9 5 5 5 5 4 11 8 11 11 2 4 2 5 5 2 2 11 4 9 11 6 11 5 13 11 9 5 2 5 2 4 5 4 11 5 4 4 5 4 4 4 2 4 9 4 6 11 11 8 5 3 11 6 8 6 5 9 4 2 9 2 9 11 6 4 5 2 8 6 7 8 6 5 8 8 12 8 13 11 3 4 6 6 1 4 12 3 9 3 8 7 6 2 2 5 2 11 2 9 11 6 9 2 7 11 5 5 9 4 4 4 4 5 8 4 13 11 4 5 2 6 11 5 5 4 5 2 5 4 11 9 4 7 11 5 4 11 9 8 9 9 8 2 9 6 11 7 4 9 9 3 11 13 13 6 5 8 5 11 13 5 2 2 11 4 5 5 11 13 2 11 2 13 11 4 5 3 9 5 2 2 7 13 8 2 3 6 8 11 13 5 8 9 10 4 12 12 12 9 8 5 2 4 2 8 4</w:t>
      </w:r>
    </w:p>
    <w:p w14:paraId="0BEC57CE" w14:textId="77777777" w:rsidR="00D76A42" w:rsidRPr="00D76A42" w:rsidRDefault="00D76A42" w:rsidP="00D76A42">
      <w:pPr>
        <w:pStyle w:val="Code"/>
        <w:rPr>
          <w:rStyle w:val="gnkrckgcgsb"/>
        </w:rPr>
      </w:pPr>
      <w:r w:rsidRPr="00D76A42">
        <w:rPr>
          <w:rStyle w:val="gnkrckgcgsb"/>
        </w:rPr>
        <w:t xml:space="preserve"> *** Sample cost:  122</w:t>
      </w:r>
    </w:p>
    <w:p w14:paraId="1146605A" w14:textId="402BECE3" w:rsidR="00D76A42" w:rsidRPr="00D76A42" w:rsidRDefault="00D76A42" w:rsidP="00494D7B">
      <w:pPr>
        <w:pStyle w:val="Code"/>
      </w:pPr>
      <w:r w:rsidRPr="00D76A42">
        <w:rPr>
          <w:rStyle w:val="gnkrckgcgsb"/>
        </w:rPr>
        <w:t xml:space="preserve"> *** Number of strata:  13 </w:t>
      </w:r>
    </w:p>
    <w:p w14:paraId="53EB054E" w14:textId="77777777" w:rsidR="00D76A42" w:rsidRPr="00D76A42" w:rsidRDefault="00D76A42" w:rsidP="00D76A42">
      <w:pPr>
        <w:pStyle w:val="Code"/>
      </w:pPr>
      <w:r w:rsidRPr="00D76A42">
        <w:t>---------------------------</w:t>
      </w:r>
    </w:p>
    <w:p w14:paraId="7A376C68" w14:textId="77777777" w:rsidR="00D76A42" w:rsidRPr="00D76A42" w:rsidRDefault="00D76A42" w:rsidP="00D76A42">
      <w:pPr>
        <w:pStyle w:val="Code"/>
      </w:pPr>
      <w:r w:rsidRPr="00D76A42">
        <w:t>Domain:  2</w:t>
      </w:r>
    </w:p>
    <w:p w14:paraId="3B46C146" w14:textId="77777777" w:rsidR="00D76A42" w:rsidRPr="00D76A42" w:rsidRDefault="00D76A42" w:rsidP="00D76A42">
      <w:pPr>
        <w:pStyle w:val="Code"/>
      </w:pPr>
      <w:r w:rsidRPr="00D76A42">
        <w:t>Maximum number of strata:  80</w:t>
      </w:r>
    </w:p>
    <w:p w14:paraId="24717F0F" w14:textId="77777777" w:rsidR="00D76A42" w:rsidRPr="00D76A42" w:rsidRDefault="00D76A42" w:rsidP="00D76A42">
      <w:pPr>
        <w:pStyle w:val="Code"/>
      </w:pPr>
      <w:r w:rsidRPr="00D76A42">
        <w:t>Minimum number of units per stratum:  2</w:t>
      </w:r>
    </w:p>
    <w:p w14:paraId="31243A1E" w14:textId="77777777" w:rsidR="00D76A42" w:rsidRPr="00D76A42" w:rsidRDefault="00D76A42" w:rsidP="00D76A42">
      <w:pPr>
        <w:pStyle w:val="Code"/>
      </w:pPr>
      <w:r w:rsidRPr="00D76A42">
        <w:t>Take-all strata (TRUE/FALSE):  FALSE</w:t>
      </w:r>
    </w:p>
    <w:p w14:paraId="55D6584E" w14:textId="77777777" w:rsidR="00D76A42" w:rsidRPr="00D76A42" w:rsidRDefault="00D76A42" w:rsidP="00D76A42">
      <w:pPr>
        <w:pStyle w:val="Code"/>
      </w:pPr>
      <w:r w:rsidRPr="00D76A42">
        <w:t xml:space="preserve">number of sampling </w:t>
      </w:r>
      <w:proofErr w:type="gramStart"/>
      <w:r w:rsidRPr="00D76A42">
        <w:t>strata :</w:t>
      </w:r>
      <w:proofErr w:type="gramEnd"/>
      <w:r w:rsidRPr="00D76A42">
        <w:t xml:space="preserve">  80</w:t>
      </w:r>
    </w:p>
    <w:p w14:paraId="1B068626" w14:textId="77777777" w:rsidR="00D76A42" w:rsidRPr="00D76A42" w:rsidRDefault="00D76A42" w:rsidP="00D76A42">
      <w:pPr>
        <w:pStyle w:val="Code"/>
      </w:pPr>
      <w:r w:rsidRPr="00D76A42">
        <w:t>Number of target variables:  1</w:t>
      </w:r>
    </w:p>
    <w:p w14:paraId="6455232A" w14:textId="77777777" w:rsidR="00D76A42" w:rsidRPr="00D76A42" w:rsidRDefault="00D76A42" w:rsidP="00D76A42">
      <w:pPr>
        <w:pStyle w:val="Code"/>
      </w:pPr>
      <w:r w:rsidRPr="00D76A42">
        <w:t>Number of domains:  1</w:t>
      </w:r>
    </w:p>
    <w:p w14:paraId="3132E76A" w14:textId="77777777" w:rsidR="00D76A42" w:rsidRPr="00D76A42" w:rsidRDefault="00D76A42" w:rsidP="00D76A42">
      <w:pPr>
        <w:pStyle w:val="Code"/>
      </w:pPr>
      <w:r w:rsidRPr="00D76A42">
        <w:t>Number of GA iterations:  500</w:t>
      </w:r>
    </w:p>
    <w:p w14:paraId="08E4893B" w14:textId="77777777" w:rsidR="00D76A42" w:rsidRPr="00D76A42" w:rsidRDefault="00D76A42" w:rsidP="00D76A42">
      <w:pPr>
        <w:pStyle w:val="Code"/>
      </w:pPr>
      <w:r w:rsidRPr="00D76A42">
        <w:t>Dimension of GA population:  20</w:t>
      </w:r>
    </w:p>
    <w:p w14:paraId="427146FE" w14:textId="77777777" w:rsidR="00D76A42" w:rsidRPr="00D76A42" w:rsidRDefault="00D76A42" w:rsidP="00D76A42">
      <w:pPr>
        <w:pStyle w:val="Code"/>
      </w:pPr>
      <w:r w:rsidRPr="00D76A42">
        <w:t>Mutation chance in GA generation:  NA</w:t>
      </w:r>
    </w:p>
    <w:p w14:paraId="0EBD5EB6" w14:textId="77777777" w:rsidR="00D76A42" w:rsidRPr="00D76A42" w:rsidRDefault="00D76A42" w:rsidP="00D76A42">
      <w:pPr>
        <w:pStyle w:val="Code"/>
      </w:pPr>
      <w:r w:rsidRPr="00D76A42">
        <w:t>Elitism rate in GA generation:  0.2</w:t>
      </w:r>
    </w:p>
    <w:p w14:paraId="11E716D4" w14:textId="77777777" w:rsidR="00D76A42" w:rsidRPr="00D76A42" w:rsidRDefault="00D76A42" w:rsidP="00D76A42">
      <w:pPr>
        <w:pStyle w:val="Code"/>
      </w:pPr>
      <w:r w:rsidRPr="00D76A42">
        <w:t>Chance to add strata to maximum:  0</w:t>
      </w:r>
    </w:p>
    <w:p w14:paraId="69638B05" w14:textId="77777777" w:rsidR="00D76A42" w:rsidRPr="00D76A42" w:rsidRDefault="00D76A42" w:rsidP="00D76A42">
      <w:pPr>
        <w:pStyle w:val="Code"/>
      </w:pPr>
      <w:r w:rsidRPr="00D76A42">
        <w:t>Allocation with real numbers instead of integers:  FALSE</w:t>
      </w:r>
    </w:p>
    <w:p w14:paraId="2AD92E03" w14:textId="77777777" w:rsidR="00D76A42" w:rsidRPr="00D76A42" w:rsidRDefault="00D76A42" w:rsidP="00D76A42">
      <w:pPr>
        <w:pStyle w:val="Code"/>
      </w:pPr>
      <w:r w:rsidRPr="00D76A42">
        <w:t>Suggestion:  2 2 8 7 7 2 5 7 7 7 7 7 2 7 5 2 5 2 2 2 7 6 2 2 6 2 7 7 6 2 4 7 1 2 7 2 6 2 7 6 6 7 7 7 7 8 6 2 7 5 1 5 2 3 1 1 7 1 2 2 6 2 6 5 2 5 7 2 7 7 2 3 2 6 7 2 4 7 6 1</w:t>
      </w:r>
    </w:p>
    <w:p w14:paraId="68C6F1D8" w14:textId="77777777" w:rsidR="00D76A42" w:rsidRPr="00D76A42" w:rsidRDefault="00D76A42" w:rsidP="00D76A42">
      <w:pPr>
        <w:pStyle w:val="Code"/>
      </w:pPr>
      <w:r w:rsidRPr="00D76A42">
        <w:t xml:space="preserve"> *** Sample cost:  50</w:t>
      </w:r>
    </w:p>
    <w:p w14:paraId="3338D39F" w14:textId="77777777" w:rsidR="00D76A42" w:rsidRPr="00D76A42" w:rsidRDefault="00D76A42" w:rsidP="00D76A42">
      <w:pPr>
        <w:pStyle w:val="Code"/>
      </w:pPr>
      <w:r w:rsidRPr="00D76A42">
        <w:t xml:space="preserve"> *** Number of strata:  9</w:t>
      </w:r>
    </w:p>
    <w:p w14:paraId="7A7BA4DE" w14:textId="513D538A" w:rsidR="00D76A42" w:rsidRDefault="00D76A42" w:rsidP="00D76A42">
      <w:pPr>
        <w:pStyle w:val="Caption"/>
      </w:pPr>
      <w:bookmarkStart w:id="40" w:name="_Ref23850359"/>
      <w:r>
        <w:t xml:space="preserve">Figure </w:t>
      </w:r>
      <w:r>
        <w:fldChar w:fldCharType="begin"/>
      </w:r>
      <w:r>
        <w:instrText xml:space="preserve"> SEQ Figure \* ARABIC </w:instrText>
      </w:r>
      <w:r>
        <w:fldChar w:fldCharType="separate"/>
      </w:r>
      <w:r w:rsidR="000F4429">
        <w:rPr>
          <w:noProof/>
        </w:rPr>
        <w:t>2</w:t>
      </w:r>
      <w:r>
        <w:fldChar w:fldCharType="end"/>
      </w:r>
      <w:bookmarkEnd w:id="40"/>
      <w:r>
        <w:t xml:space="preserve"> Summary of GA results </w:t>
      </w:r>
      <w:r w:rsidR="0038646B">
        <w:t xml:space="preserve">based on </w:t>
      </w:r>
      <w:r>
        <w:t>K-means</w:t>
      </w:r>
      <w:r w:rsidR="0038646B">
        <w:t xml:space="preserve"> initial</w:t>
      </w:r>
      <w:r>
        <w:t xml:space="preserve"> solution</w:t>
      </w:r>
    </w:p>
    <w:p w14:paraId="6D1A2A2E" w14:textId="3FF4BE89" w:rsidR="00EC7FD4" w:rsidRDefault="000F4429" w:rsidP="00EC7FD4">
      <w:r>
        <w:t xml:space="preserve">The results for the first two domains from GA with random and K-means initial solutions are compared in </w:t>
      </w:r>
      <w:r w:rsidR="00D035CD">
        <w:fldChar w:fldCharType="begin"/>
      </w:r>
      <w:r w:rsidR="00D035CD">
        <w:instrText xml:space="preserve"> REF _Ref24480429 \h </w:instrText>
      </w:r>
      <w:r w:rsidR="00D035CD">
        <w:fldChar w:fldCharType="separate"/>
      </w:r>
      <w:r w:rsidR="00D035CD">
        <w:t xml:space="preserve">Table </w:t>
      </w:r>
      <w:r w:rsidR="00D035CD">
        <w:rPr>
          <w:noProof/>
        </w:rPr>
        <w:t>8</w:t>
      </w:r>
      <w:r w:rsidR="00D035CD">
        <w:fldChar w:fldCharType="end"/>
      </w:r>
      <w:r w:rsidR="00D035CD">
        <w:t xml:space="preserve">. </w:t>
      </w:r>
      <w:r w:rsidR="00724562">
        <w:t xml:space="preserve">The sample size for GA with K-means solution is significantly lower by </w:t>
      </w:r>
      <w:r w:rsidR="00724562">
        <w:lastRenderedPageBreak/>
        <w:t xml:space="preserve">68% and 34% in domains 1 and 2 respectively which reflects a lower cost solution that satisfies the same CV constraints. </w:t>
      </w:r>
    </w:p>
    <w:p w14:paraId="2B3E54E1" w14:textId="04F2A9B2" w:rsidR="00F24545" w:rsidRDefault="00F24545" w:rsidP="00F24545">
      <w:pPr>
        <w:pStyle w:val="Caption"/>
      </w:pPr>
      <w:bookmarkStart w:id="41" w:name="_Ref24480429"/>
      <w:r>
        <w:t xml:space="preserve">Table </w:t>
      </w:r>
      <w:r>
        <w:fldChar w:fldCharType="begin"/>
      </w:r>
      <w:r>
        <w:instrText xml:space="preserve"> SEQ Table \* ARABIC </w:instrText>
      </w:r>
      <w:r>
        <w:fldChar w:fldCharType="separate"/>
      </w:r>
      <w:r>
        <w:rPr>
          <w:noProof/>
        </w:rPr>
        <w:t>8</w:t>
      </w:r>
      <w:r>
        <w:fldChar w:fldCharType="end"/>
      </w:r>
      <w:bookmarkEnd w:id="41"/>
      <w:r>
        <w:t>. The comparison between GA with random and K-means initial solutions</w:t>
      </w:r>
    </w:p>
    <w:tbl>
      <w:tblPr>
        <w:tblStyle w:val="TableGrid"/>
        <w:tblW w:w="0" w:type="auto"/>
        <w:jc w:val="center"/>
        <w:tblLook w:val="04A0" w:firstRow="1" w:lastRow="0" w:firstColumn="1" w:lastColumn="0" w:noHBand="0" w:noVBand="1"/>
      </w:tblPr>
      <w:tblGrid>
        <w:gridCol w:w="960"/>
        <w:gridCol w:w="1143"/>
        <w:gridCol w:w="2519"/>
        <w:gridCol w:w="2641"/>
        <w:gridCol w:w="1027"/>
      </w:tblGrid>
      <w:tr w:rsidR="006851C5" w14:paraId="7FCF5194" w14:textId="0DC557F5" w:rsidTr="00A6740B">
        <w:trPr>
          <w:jc w:val="center"/>
        </w:trPr>
        <w:tc>
          <w:tcPr>
            <w:tcW w:w="0" w:type="auto"/>
            <w:gridSpan w:val="2"/>
            <w:tcMar>
              <w:top w:w="43" w:type="dxa"/>
              <w:left w:w="43" w:type="dxa"/>
              <w:bottom w:w="43" w:type="dxa"/>
              <w:right w:w="43" w:type="dxa"/>
            </w:tcMar>
          </w:tcPr>
          <w:p w14:paraId="7E04EFB7"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77322740" w14:textId="2CECDDA5" w:rsidR="006851C5" w:rsidRDefault="006851C5" w:rsidP="006851C5">
            <w:pPr>
              <w:pStyle w:val="TableContents"/>
            </w:pPr>
            <w:r>
              <w:t>GA</w:t>
            </w:r>
            <w:r w:rsidR="00A6740B">
              <w:t>,</w:t>
            </w:r>
            <w:r>
              <w:t xml:space="preserve"> </w:t>
            </w:r>
            <w:r w:rsidR="00A6740B">
              <w:t>r</w:t>
            </w:r>
            <w:r>
              <w:t>andom initial solution</w:t>
            </w:r>
          </w:p>
        </w:tc>
        <w:tc>
          <w:tcPr>
            <w:tcW w:w="0" w:type="auto"/>
            <w:shd w:val="clear" w:color="auto" w:fill="D9D9D9" w:themeFill="background1" w:themeFillShade="D9"/>
            <w:tcMar>
              <w:top w:w="43" w:type="dxa"/>
              <w:left w:w="43" w:type="dxa"/>
              <w:bottom w:w="43" w:type="dxa"/>
              <w:right w:w="43" w:type="dxa"/>
            </w:tcMar>
          </w:tcPr>
          <w:p w14:paraId="5A18ADC5" w14:textId="37ECA3F6" w:rsidR="006851C5" w:rsidRDefault="006851C5" w:rsidP="006851C5">
            <w:pPr>
              <w:pStyle w:val="TableContents"/>
            </w:pPr>
            <w:r>
              <w:t>GA</w:t>
            </w:r>
            <w:r w:rsidR="00A6740B">
              <w:t xml:space="preserve">, </w:t>
            </w:r>
            <w:r>
              <w:t>K-means initial solution</w:t>
            </w:r>
          </w:p>
        </w:tc>
        <w:tc>
          <w:tcPr>
            <w:tcW w:w="0" w:type="auto"/>
            <w:shd w:val="clear" w:color="auto" w:fill="D9D9D9" w:themeFill="background1" w:themeFillShade="D9"/>
            <w:tcMar>
              <w:top w:w="43" w:type="dxa"/>
              <w:left w:w="43" w:type="dxa"/>
              <w:bottom w:w="43" w:type="dxa"/>
              <w:right w:w="43" w:type="dxa"/>
            </w:tcMar>
          </w:tcPr>
          <w:p w14:paraId="66CC0F98" w14:textId="1F34F647" w:rsidR="006851C5" w:rsidRDefault="006851C5" w:rsidP="006851C5">
            <w:pPr>
              <w:pStyle w:val="TableContents"/>
            </w:pPr>
            <w:r>
              <w:t>Difference</w:t>
            </w:r>
          </w:p>
        </w:tc>
      </w:tr>
      <w:tr w:rsidR="00A6740B" w14:paraId="68DAB35E" w14:textId="3D7F1FE6" w:rsidTr="00A6740B">
        <w:trPr>
          <w:jc w:val="center"/>
        </w:trPr>
        <w:tc>
          <w:tcPr>
            <w:tcW w:w="0" w:type="auto"/>
            <w:vMerge w:val="restart"/>
            <w:shd w:val="clear" w:color="auto" w:fill="D9D9D9" w:themeFill="background1" w:themeFillShade="D9"/>
            <w:tcMar>
              <w:top w:w="43" w:type="dxa"/>
              <w:left w:w="43" w:type="dxa"/>
              <w:bottom w:w="43" w:type="dxa"/>
              <w:right w:w="43" w:type="dxa"/>
            </w:tcMar>
            <w:vAlign w:val="center"/>
          </w:tcPr>
          <w:p w14:paraId="4F799400" w14:textId="48E6D569" w:rsidR="006851C5" w:rsidRDefault="006851C5" w:rsidP="006851C5">
            <w:pPr>
              <w:pStyle w:val="TableContents"/>
            </w:pPr>
            <w:r>
              <w:t>Domain 1</w:t>
            </w:r>
          </w:p>
        </w:tc>
        <w:tc>
          <w:tcPr>
            <w:tcW w:w="0" w:type="auto"/>
            <w:shd w:val="clear" w:color="auto" w:fill="D9D9D9" w:themeFill="background1" w:themeFillShade="D9"/>
            <w:tcMar>
              <w:top w:w="43" w:type="dxa"/>
              <w:left w:w="43" w:type="dxa"/>
              <w:bottom w:w="43" w:type="dxa"/>
              <w:right w:w="43" w:type="dxa"/>
            </w:tcMar>
          </w:tcPr>
          <w:p w14:paraId="61562121" w14:textId="78BE6172" w:rsidR="006851C5" w:rsidRDefault="006851C5" w:rsidP="006851C5">
            <w:pPr>
              <w:pStyle w:val="TableContents"/>
            </w:pPr>
            <w:r>
              <w:t>Sample size</w:t>
            </w:r>
          </w:p>
        </w:tc>
        <w:tc>
          <w:tcPr>
            <w:tcW w:w="0" w:type="auto"/>
            <w:tcMar>
              <w:top w:w="43" w:type="dxa"/>
              <w:left w:w="43" w:type="dxa"/>
              <w:bottom w:w="43" w:type="dxa"/>
              <w:right w:w="43" w:type="dxa"/>
            </w:tcMar>
          </w:tcPr>
          <w:p w14:paraId="062F99F2" w14:textId="02F71099" w:rsidR="006851C5" w:rsidRDefault="006851C5" w:rsidP="006851C5">
            <w:pPr>
              <w:pStyle w:val="TableContents"/>
            </w:pPr>
            <w:r>
              <w:t>386</w:t>
            </w:r>
          </w:p>
        </w:tc>
        <w:tc>
          <w:tcPr>
            <w:tcW w:w="0" w:type="auto"/>
            <w:tcMar>
              <w:top w:w="43" w:type="dxa"/>
              <w:left w:w="43" w:type="dxa"/>
              <w:bottom w:w="43" w:type="dxa"/>
              <w:right w:w="43" w:type="dxa"/>
            </w:tcMar>
          </w:tcPr>
          <w:p w14:paraId="6B319980" w14:textId="5C9E2F99" w:rsidR="006851C5" w:rsidRDefault="006851C5" w:rsidP="006851C5">
            <w:pPr>
              <w:pStyle w:val="TableContents"/>
            </w:pPr>
            <w:r>
              <w:t>122</w:t>
            </w:r>
          </w:p>
        </w:tc>
        <w:tc>
          <w:tcPr>
            <w:tcW w:w="0" w:type="auto"/>
            <w:tcMar>
              <w:top w:w="43" w:type="dxa"/>
              <w:left w:w="43" w:type="dxa"/>
              <w:bottom w:w="43" w:type="dxa"/>
              <w:right w:w="43" w:type="dxa"/>
            </w:tcMar>
          </w:tcPr>
          <w:p w14:paraId="50F780B0" w14:textId="36F8E7F6" w:rsidR="006851C5" w:rsidRDefault="006851C5" w:rsidP="006851C5">
            <w:pPr>
              <w:pStyle w:val="TableContents"/>
            </w:pPr>
            <w:r>
              <w:t>68%</w:t>
            </w:r>
          </w:p>
        </w:tc>
      </w:tr>
      <w:tr w:rsidR="00A6740B" w14:paraId="4E806A69" w14:textId="4210BA60" w:rsidTr="00A6740B">
        <w:trPr>
          <w:jc w:val="center"/>
        </w:trPr>
        <w:tc>
          <w:tcPr>
            <w:tcW w:w="0" w:type="auto"/>
            <w:vMerge/>
            <w:shd w:val="clear" w:color="auto" w:fill="D9D9D9" w:themeFill="background1" w:themeFillShade="D9"/>
            <w:tcMar>
              <w:top w:w="43" w:type="dxa"/>
              <w:left w:w="43" w:type="dxa"/>
              <w:bottom w:w="43" w:type="dxa"/>
              <w:right w:w="43" w:type="dxa"/>
            </w:tcMar>
          </w:tcPr>
          <w:p w14:paraId="291FFE55"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37FB9097" w14:textId="2FC61CC2" w:rsidR="006851C5" w:rsidRDefault="006851C5" w:rsidP="006851C5">
            <w:pPr>
              <w:pStyle w:val="TableContents"/>
            </w:pPr>
            <w:r>
              <w:t>Strata</w:t>
            </w:r>
          </w:p>
        </w:tc>
        <w:tc>
          <w:tcPr>
            <w:tcW w:w="0" w:type="auto"/>
            <w:tcMar>
              <w:top w:w="43" w:type="dxa"/>
              <w:left w:w="43" w:type="dxa"/>
              <w:bottom w:w="43" w:type="dxa"/>
              <w:right w:w="43" w:type="dxa"/>
            </w:tcMar>
          </w:tcPr>
          <w:p w14:paraId="4B6CCCE8" w14:textId="6C2AD8B0" w:rsidR="006851C5" w:rsidRDefault="006851C5" w:rsidP="006851C5">
            <w:pPr>
              <w:pStyle w:val="TableContents"/>
            </w:pPr>
            <w:r>
              <w:t>76</w:t>
            </w:r>
          </w:p>
        </w:tc>
        <w:tc>
          <w:tcPr>
            <w:tcW w:w="0" w:type="auto"/>
            <w:tcMar>
              <w:top w:w="43" w:type="dxa"/>
              <w:left w:w="43" w:type="dxa"/>
              <w:bottom w:w="43" w:type="dxa"/>
              <w:right w:w="43" w:type="dxa"/>
            </w:tcMar>
          </w:tcPr>
          <w:p w14:paraId="27FDCBCE" w14:textId="58E26F06" w:rsidR="006851C5" w:rsidRDefault="006851C5" w:rsidP="006851C5">
            <w:pPr>
              <w:pStyle w:val="TableContents"/>
            </w:pPr>
            <w:r>
              <w:t>13</w:t>
            </w:r>
          </w:p>
        </w:tc>
        <w:tc>
          <w:tcPr>
            <w:tcW w:w="0" w:type="auto"/>
            <w:tcMar>
              <w:top w:w="43" w:type="dxa"/>
              <w:left w:w="43" w:type="dxa"/>
              <w:bottom w:w="43" w:type="dxa"/>
              <w:right w:w="43" w:type="dxa"/>
            </w:tcMar>
          </w:tcPr>
          <w:p w14:paraId="16CAD7EF" w14:textId="509C4417" w:rsidR="006851C5" w:rsidRDefault="006851C5" w:rsidP="006851C5">
            <w:pPr>
              <w:pStyle w:val="TableContents"/>
            </w:pPr>
            <w:r>
              <w:t>8</w:t>
            </w:r>
            <w:r w:rsidR="00A6740B">
              <w:t>3</w:t>
            </w:r>
            <w:r>
              <w:t>%</w:t>
            </w:r>
          </w:p>
        </w:tc>
      </w:tr>
      <w:tr w:rsidR="00A6740B" w14:paraId="269EA877" w14:textId="7ECAA43E" w:rsidTr="00A6740B">
        <w:trPr>
          <w:jc w:val="center"/>
        </w:trPr>
        <w:tc>
          <w:tcPr>
            <w:tcW w:w="0" w:type="auto"/>
            <w:vMerge w:val="restart"/>
            <w:shd w:val="clear" w:color="auto" w:fill="D9D9D9" w:themeFill="background1" w:themeFillShade="D9"/>
            <w:tcMar>
              <w:top w:w="43" w:type="dxa"/>
              <w:left w:w="43" w:type="dxa"/>
              <w:bottom w:w="43" w:type="dxa"/>
              <w:right w:w="43" w:type="dxa"/>
            </w:tcMar>
            <w:vAlign w:val="center"/>
          </w:tcPr>
          <w:p w14:paraId="74AFFF3C" w14:textId="07228426" w:rsidR="006851C5" w:rsidRDefault="006851C5" w:rsidP="006851C5">
            <w:pPr>
              <w:pStyle w:val="TableContents"/>
            </w:pPr>
            <w:r>
              <w:t>Domain 2</w:t>
            </w:r>
          </w:p>
        </w:tc>
        <w:tc>
          <w:tcPr>
            <w:tcW w:w="0" w:type="auto"/>
            <w:shd w:val="clear" w:color="auto" w:fill="D9D9D9" w:themeFill="background1" w:themeFillShade="D9"/>
            <w:tcMar>
              <w:top w:w="43" w:type="dxa"/>
              <w:left w:w="43" w:type="dxa"/>
              <w:bottom w:w="43" w:type="dxa"/>
              <w:right w:w="43" w:type="dxa"/>
            </w:tcMar>
          </w:tcPr>
          <w:p w14:paraId="1EDFA041" w14:textId="521C4AEB" w:rsidR="006851C5" w:rsidRDefault="006851C5" w:rsidP="006851C5">
            <w:pPr>
              <w:pStyle w:val="TableContents"/>
            </w:pPr>
            <w:r>
              <w:t>Sample size</w:t>
            </w:r>
          </w:p>
        </w:tc>
        <w:tc>
          <w:tcPr>
            <w:tcW w:w="0" w:type="auto"/>
            <w:tcMar>
              <w:top w:w="43" w:type="dxa"/>
              <w:left w:w="43" w:type="dxa"/>
              <w:bottom w:w="43" w:type="dxa"/>
              <w:right w:w="43" w:type="dxa"/>
            </w:tcMar>
          </w:tcPr>
          <w:p w14:paraId="0413900B" w14:textId="082BC9DC" w:rsidR="006851C5" w:rsidRDefault="006851C5" w:rsidP="006851C5">
            <w:pPr>
              <w:pStyle w:val="TableContents"/>
            </w:pPr>
            <w:r>
              <w:t>76</w:t>
            </w:r>
          </w:p>
        </w:tc>
        <w:tc>
          <w:tcPr>
            <w:tcW w:w="0" w:type="auto"/>
            <w:tcMar>
              <w:top w:w="43" w:type="dxa"/>
              <w:left w:w="43" w:type="dxa"/>
              <w:bottom w:w="43" w:type="dxa"/>
              <w:right w:w="43" w:type="dxa"/>
            </w:tcMar>
          </w:tcPr>
          <w:p w14:paraId="7D89B2D6" w14:textId="44AF45CB" w:rsidR="006851C5" w:rsidRDefault="006851C5" w:rsidP="006851C5">
            <w:pPr>
              <w:pStyle w:val="TableContents"/>
            </w:pPr>
            <w:r>
              <w:t>50</w:t>
            </w:r>
          </w:p>
        </w:tc>
        <w:tc>
          <w:tcPr>
            <w:tcW w:w="0" w:type="auto"/>
            <w:tcMar>
              <w:top w:w="43" w:type="dxa"/>
              <w:left w:w="43" w:type="dxa"/>
              <w:bottom w:w="43" w:type="dxa"/>
              <w:right w:w="43" w:type="dxa"/>
            </w:tcMar>
          </w:tcPr>
          <w:p w14:paraId="3F0BD61C" w14:textId="221DE61D" w:rsidR="006851C5" w:rsidRDefault="006851C5" w:rsidP="006851C5">
            <w:pPr>
              <w:pStyle w:val="TableContents"/>
            </w:pPr>
            <w:r>
              <w:t>34%</w:t>
            </w:r>
          </w:p>
        </w:tc>
      </w:tr>
      <w:tr w:rsidR="00A6740B" w14:paraId="0913A2E5" w14:textId="4421C61D" w:rsidTr="00A6740B">
        <w:trPr>
          <w:jc w:val="center"/>
        </w:trPr>
        <w:tc>
          <w:tcPr>
            <w:tcW w:w="0" w:type="auto"/>
            <w:vMerge/>
            <w:shd w:val="clear" w:color="auto" w:fill="D9D9D9" w:themeFill="background1" w:themeFillShade="D9"/>
            <w:tcMar>
              <w:top w:w="43" w:type="dxa"/>
              <w:left w:w="43" w:type="dxa"/>
              <w:bottom w:w="43" w:type="dxa"/>
              <w:right w:w="43" w:type="dxa"/>
            </w:tcMar>
          </w:tcPr>
          <w:p w14:paraId="5433F67E" w14:textId="77777777" w:rsidR="006851C5" w:rsidRDefault="006851C5" w:rsidP="006851C5">
            <w:pPr>
              <w:pStyle w:val="TableContents"/>
            </w:pPr>
          </w:p>
        </w:tc>
        <w:tc>
          <w:tcPr>
            <w:tcW w:w="0" w:type="auto"/>
            <w:shd w:val="clear" w:color="auto" w:fill="D9D9D9" w:themeFill="background1" w:themeFillShade="D9"/>
            <w:tcMar>
              <w:top w:w="43" w:type="dxa"/>
              <w:left w:w="43" w:type="dxa"/>
              <w:bottom w:w="43" w:type="dxa"/>
              <w:right w:w="43" w:type="dxa"/>
            </w:tcMar>
          </w:tcPr>
          <w:p w14:paraId="68842526" w14:textId="515CF1D9" w:rsidR="006851C5" w:rsidRDefault="006851C5" w:rsidP="006851C5">
            <w:pPr>
              <w:pStyle w:val="TableContents"/>
            </w:pPr>
            <w:r>
              <w:t>Strata</w:t>
            </w:r>
          </w:p>
        </w:tc>
        <w:tc>
          <w:tcPr>
            <w:tcW w:w="0" w:type="auto"/>
            <w:tcMar>
              <w:top w:w="43" w:type="dxa"/>
              <w:left w:w="43" w:type="dxa"/>
              <w:bottom w:w="43" w:type="dxa"/>
              <w:right w:w="43" w:type="dxa"/>
            </w:tcMar>
          </w:tcPr>
          <w:p w14:paraId="309219CB" w14:textId="77C99FFD" w:rsidR="006851C5" w:rsidRDefault="006851C5" w:rsidP="006851C5">
            <w:pPr>
              <w:pStyle w:val="TableContents"/>
            </w:pPr>
            <w:r>
              <w:t>13</w:t>
            </w:r>
          </w:p>
        </w:tc>
        <w:tc>
          <w:tcPr>
            <w:tcW w:w="0" w:type="auto"/>
            <w:tcMar>
              <w:top w:w="43" w:type="dxa"/>
              <w:left w:w="43" w:type="dxa"/>
              <w:bottom w:w="43" w:type="dxa"/>
              <w:right w:w="43" w:type="dxa"/>
            </w:tcMar>
          </w:tcPr>
          <w:p w14:paraId="6FF4454E" w14:textId="131551F2" w:rsidR="006851C5" w:rsidRDefault="006851C5" w:rsidP="006851C5">
            <w:pPr>
              <w:pStyle w:val="TableContents"/>
            </w:pPr>
            <w:r>
              <w:t>9</w:t>
            </w:r>
          </w:p>
        </w:tc>
        <w:tc>
          <w:tcPr>
            <w:tcW w:w="0" w:type="auto"/>
            <w:tcMar>
              <w:top w:w="43" w:type="dxa"/>
              <w:left w:w="43" w:type="dxa"/>
              <w:bottom w:w="43" w:type="dxa"/>
              <w:right w:w="43" w:type="dxa"/>
            </w:tcMar>
          </w:tcPr>
          <w:p w14:paraId="5EBA2D7C" w14:textId="42BF9238" w:rsidR="006851C5" w:rsidRDefault="006851C5" w:rsidP="006851C5">
            <w:pPr>
              <w:pStyle w:val="TableContents"/>
            </w:pPr>
            <w:r>
              <w:t>3</w:t>
            </w:r>
            <w:r w:rsidR="00A6740B">
              <w:t>1</w:t>
            </w:r>
            <w:r>
              <w:t>%</w:t>
            </w:r>
          </w:p>
        </w:tc>
      </w:tr>
    </w:tbl>
    <w:p w14:paraId="726456CE" w14:textId="77777777" w:rsidR="00F24545" w:rsidRDefault="00F24545" w:rsidP="00D76A42"/>
    <w:p w14:paraId="7E940D32" w14:textId="6C64CEF4" w:rsidR="00D76A42" w:rsidRDefault="00D76A42" w:rsidP="00D76A42">
      <w:r>
        <w:t xml:space="preserve">The </w:t>
      </w:r>
      <w:r w:rsidR="00724562">
        <w:t xml:space="preserve">total sample size </w:t>
      </w:r>
      <w:r w:rsidR="00DC1068">
        <w:t>(all domains) for the GA with K-means initial solution is</w:t>
      </w:r>
      <w:r>
        <w:t xml:space="preserve"> 1018</w:t>
      </w:r>
      <w:r w:rsidR="00DC1068">
        <w:t xml:space="preserve"> while the random initial solution resulted in the sample size of</w:t>
      </w:r>
      <w:r>
        <w:t xml:space="preserve"> 2015. Therefore, </w:t>
      </w:r>
      <w:r w:rsidR="00DC1068">
        <w:t>the</w:t>
      </w:r>
      <w:r>
        <w:t xml:space="preserve"> K-means </w:t>
      </w:r>
      <w:r w:rsidR="00DC1068">
        <w:t>initial solution results in 50% reduction in sample size while satisfying the same CV constraints</w:t>
      </w:r>
      <w:r>
        <w:t>.</w:t>
      </w:r>
    </w:p>
    <w:p w14:paraId="5A436D2C" w14:textId="7D37857D" w:rsidR="005873D8" w:rsidRPr="007E66E3" w:rsidRDefault="002216C4" w:rsidP="007E66E3">
      <w:pPr>
        <w:pStyle w:val="Heading1"/>
      </w:pPr>
      <w:bookmarkStart w:id="42" w:name="_Toc14272734"/>
      <w:bookmarkStart w:id="43" w:name="_Toc24491033"/>
      <w:r w:rsidRPr="007E66E3">
        <w:t>Method 2: Optimal stratification and allocation using Genetic Algorithm and Simulated Annealing</w:t>
      </w:r>
      <w:bookmarkEnd w:id="42"/>
      <w:bookmarkEnd w:id="43"/>
    </w:p>
    <w:p w14:paraId="42A33A7C" w14:textId="3E1605E6" w:rsidR="00E771F2" w:rsidRDefault="00CA170E" w:rsidP="00E771F2">
      <w:pPr>
        <w:rPr>
          <w:noProof/>
        </w:rPr>
      </w:pPr>
      <w:r>
        <w:rPr>
          <w:rFonts w:eastAsia="Times New Roman"/>
          <w:noProof/>
          <w:lang w:bidi="ar-SA"/>
        </w:rPr>
        <w:fldChar w:fldCharType="begin"/>
      </w:r>
      <w:r w:rsidR="00243D2A">
        <w:rPr>
          <w:rFonts w:eastAsia="Times New Roman"/>
          <w:noProof/>
          <w:lang w:bidi="ar-SA"/>
        </w:rPr>
        <w:instrText xml:space="preserve"> ADDIN ZOTERO_ITEM CSL_CITATION {"citationID":"rZgxLckO","properties":{"formattedCitation":"(Lisic, Sang, Zhu, &amp; Zimmer, 2018)","plainCitation":"(Lisic, Sang, Zhu, &amp; Zimmer, 2018)","dontUpdate":true,"noteIndex":0},"citationItems":[{"id":3109,"uris":["http://zotero.org/groups/2128091/items/ZFDWF4IG"],"uri":["http://zotero.org/groups/2128091/items/ZFDWF4IG"],"itemData":{"id":3109,"type":"article-journal","title":"Optimal Stratification and Allocation for the June Agricultural Survey","container-title":"Journal of Official Statistics","page":"121-148","volume":"34","issue":"1","source":"Crossref","DOI":"10.1515/jos-2018-0007","ISSN":"2001-7367","language":"en","author":[{"family":"Lisic","given":"Jonathan"},{"family":"Sang","given":"Hejian"},{"family":"Zhu","given":"Zhengyuan"},{"family":"Zimmer","given":"Stephanie"}],"issued":{"date-parts":[["2018",3,1]]}}}],"schema":"https://github.com/citation-style-language/schema/raw/master/csl-citation.json"} </w:instrText>
      </w:r>
      <w:r>
        <w:rPr>
          <w:rFonts w:eastAsia="Times New Roman"/>
          <w:noProof/>
          <w:lang w:bidi="ar-SA"/>
        </w:rPr>
        <w:fldChar w:fldCharType="separate"/>
      </w:r>
      <w:r w:rsidRPr="00CA170E">
        <w:t>Lisic</w:t>
      </w:r>
      <w:r>
        <w:t xml:space="preserve"> et al.</w:t>
      </w:r>
      <w:r w:rsidRPr="00CA170E">
        <w:t xml:space="preserve"> </w:t>
      </w:r>
      <w:r>
        <w:t>(</w:t>
      </w:r>
      <w:r w:rsidRPr="00CA170E">
        <w:t>2018)</w:t>
      </w:r>
      <w:r>
        <w:rPr>
          <w:rFonts w:eastAsia="Times New Roman"/>
          <w:noProof/>
          <w:lang w:bidi="ar-SA"/>
        </w:rPr>
        <w:fldChar w:fldCharType="end"/>
      </w:r>
      <w:r>
        <w:rPr>
          <w:rFonts w:eastAsia="Times New Roman"/>
          <w:noProof/>
          <w:lang w:bidi="ar-SA"/>
        </w:rPr>
        <w:t xml:space="preserve"> proposed an</w:t>
      </w:r>
      <w:r w:rsidR="00F40B1A" w:rsidRPr="00F40B1A">
        <w:rPr>
          <w:rFonts w:eastAsia="Times New Roman"/>
          <w:noProof/>
          <w:lang w:bidi="ar-SA"/>
        </w:rPr>
        <w:t xml:space="preserve"> optimal stratification and allocation method based on simulated annealing that considers coefficient of variance and fixed sample size constraints</w:t>
      </w:r>
      <w:r>
        <w:rPr>
          <w:rFonts w:eastAsia="Times New Roman"/>
          <w:noProof/>
          <w:lang w:bidi="ar-SA"/>
        </w:rPr>
        <w:t xml:space="preserve">. </w:t>
      </w:r>
      <w:r w:rsidR="006D3693">
        <w:rPr>
          <w:rFonts w:eastAsia="Times New Roman"/>
          <w:noProof/>
          <w:lang w:bidi="ar-SA"/>
        </w:rPr>
        <w:t>This</w:t>
      </w:r>
      <w:r>
        <w:rPr>
          <w:rFonts w:eastAsia="Times New Roman"/>
          <w:noProof/>
          <w:lang w:bidi="ar-SA"/>
        </w:rPr>
        <w:t xml:space="preserve"> method minimizes </w:t>
      </w:r>
      <w:r w:rsidR="006D3693">
        <w:rPr>
          <w:noProof/>
        </w:rPr>
        <w:t>sum of penalties of deviations from the target CVs as a proxy for quality constraints</w:t>
      </w:r>
      <w:r w:rsidR="00E968FD">
        <w:rPr>
          <w:noProof/>
        </w:rPr>
        <w:t xml:space="preserve">. </w:t>
      </w:r>
    </w:p>
    <w:p w14:paraId="7FFB7CF0" w14:textId="6BF68784" w:rsidR="00E771F2" w:rsidRDefault="00E771F2" w:rsidP="00E771F2">
      <w:pPr>
        <w:rPr>
          <w:noProof/>
        </w:rPr>
      </w:pPr>
      <w:r>
        <w:rPr>
          <w:noProof/>
        </w:rPr>
        <w:t xml:space="preserve">Simulated annealing (SA) heuristic is used to minimze the objective function. Simulated annealing </w:t>
      </w:r>
      <w:r>
        <w:t xml:space="preserve">is a stochastic optimization process that </w:t>
      </w:r>
      <w:r>
        <w:rPr>
          <w:noProof/>
        </w:rPr>
        <w:t>allows the objective function to explore</w:t>
      </w:r>
      <w:r w:rsidR="00C44422">
        <w:rPr>
          <w:noProof/>
        </w:rPr>
        <w:t xml:space="preserve"> some randomly generated </w:t>
      </w:r>
      <w:r>
        <w:rPr>
          <w:noProof/>
        </w:rPr>
        <w:t xml:space="preserve">nonoptimal states. </w:t>
      </w:r>
      <w:r w:rsidR="00C44422">
        <w:rPr>
          <w:noProof/>
        </w:rPr>
        <w:t xml:space="preserve">In each </w:t>
      </w:r>
      <w:r w:rsidR="00E968FD">
        <w:rPr>
          <w:noProof/>
        </w:rPr>
        <w:t>iteration</w:t>
      </w:r>
      <w:r w:rsidR="00C44422">
        <w:rPr>
          <w:noProof/>
        </w:rPr>
        <w:t xml:space="preserve">, </w:t>
      </w:r>
      <w:r w:rsidR="00E968FD">
        <w:rPr>
          <w:noProof/>
        </w:rPr>
        <w:t>a</w:t>
      </w:r>
      <w:r>
        <w:rPr>
          <w:noProof/>
        </w:rPr>
        <w:t xml:space="preserve"> primary sampling unit (PSU) is exchanged</w:t>
      </w:r>
      <w:r w:rsidR="00C44422">
        <w:rPr>
          <w:noProof/>
        </w:rPr>
        <w:t xml:space="preserve"> </w:t>
      </w:r>
      <w:r>
        <w:rPr>
          <w:noProof/>
        </w:rPr>
        <w:t xml:space="preserve">by choosing a stratum to </w:t>
      </w:r>
      <w:r w:rsidR="00C44422">
        <w:rPr>
          <w:noProof/>
        </w:rPr>
        <w:t xml:space="preserve">lose and another stratun to </w:t>
      </w:r>
      <w:r>
        <w:rPr>
          <w:noProof/>
        </w:rPr>
        <w:t xml:space="preserve">accept </w:t>
      </w:r>
      <w:r w:rsidR="00E968FD">
        <w:rPr>
          <w:noProof/>
        </w:rPr>
        <w:t>a</w:t>
      </w:r>
      <w:r>
        <w:rPr>
          <w:noProof/>
        </w:rPr>
        <w:t xml:space="preserve"> PSU. The algorithm stops after a specified number of iterations or when the threshold is met. </w:t>
      </w:r>
    </w:p>
    <w:p w14:paraId="334C3614" w14:textId="77777777" w:rsidR="003B457B" w:rsidRDefault="00E968FD" w:rsidP="00EF6FA6">
      <w:pPr>
        <w:rPr>
          <w:noProof/>
        </w:rPr>
      </w:pPr>
      <w:r>
        <w:rPr>
          <w:noProof/>
        </w:rPr>
        <w:t xml:space="preserve">The sample size needs to be determined prior to running the model. Additionally, an initial </w:t>
      </w:r>
      <w:r>
        <w:rPr>
          <w:noProof/>
        </w:rPr>
        <w:lastRenderedPageBreak/>
        <w:t xml:space="preserve">solution (a stratification and allocation that meets the CV constraints) is needed for which the authors use k-means clustering method. </w:t>
      </w:r>
      <w:r w:rsidR="00E771F2">
        <w:rPr>
          <w:noProof/>
        </w:rPr>
        <w:t xml:space="preserve">K-means is a clustering heursitic that does not perform any optimization in terms of CV or sample size. </w:t>
      </w:r>
      <w:r>
        <w:rPr>
          <w:noProof/>
        </w:rPr>
        <w:t>On the other hand, the quality of the final solution resulted from Simulated Annealing depends on the quality of the initial solution (</w:t>
      </w:r>
      <w:r w:rsidR="00EF6FA6">
        <w:rPr>
          <w:noProof/>
        </w:rPr>
        <w:t xml:space="preserve">i.e. a higher quality initial solution is expected to result in a higher quality final solution). </w:t>
      </w:r>
    </w:p>
    <w:p w14:paraId="5B86E1B0" w14:textId="47B4E703" w:rsidR="00EF6FA6" w:rsidRDefault="00EF6FA6" w:rsidP="00EF6FA6">
      <w:pPr>
        <w:rPr>
          <w:noProof/>
        </w:rPr>
      </w:pPr>
      <w:r>
        <w:rPr>
          <w:noProof/>
        </w:rPr>
        <w:t xml:space="preserve">Therefore, combining the optimal stratification and allocation based on GA and the SA methods is expected to result in a higher qulity solution compared to each method individually. </w:t>
      </w:r>
    </w:p>
    <w:p w14:paraId="719C887C" w14:textId="557467B6" w:rsidR="00EF6FA6" w:rsidRDefault="00EF6FA6" w:rsidP="008152BD">
      <w:pPr>
        <w:rPr>
          <w:noProof/>
        </w:rPr>
      </w:pPr>
      <w:r>
        <w:rPr>
          <w:noProof/>
        </w:rPr>
        <w:t xml:space="preserve">The method discussed in this section uses the GA based method to find a feasible solution that meets the CV constraints with minimum sample size. </w:t>
      </w:r>
      <w:r w:rsidR="00A41D5A">
        <w:rPr>
          <w:noProof/>
        </w:rPr>
        <w:t xml:space="preserve">Then, the optimal stratification </w:t>
      </w:r>
      <w:r w:rsidR="008152BD">
        <w:rPr>
          <w:noProof/>
        </w:rPr>
        <w:t>and sample size from the</w:t>
      </w:r>
      <w:r w:rsidR="00A41D5A">
        <w:rPr>
          <w:noProof/>
        </w:rPr>
        <w:t xml:space="preserve"> GA solution is used as initial stratification </w:t>
      </w:r>
      <w:r w:rsidR="008152BD">
        <w:rPr>
          <w:noProof/>
        </w:rPr>
        <w:t xml:space="preserve">and sample size for the SA based </w:t>
      </w:r>
      <w:r w:rsidR="00A41D5A">
        <w:rPr>
          <w:noProof/>
        </w:rPr>
        <w:t>method.</w:t>
      </w:r>
      <w:r w:rsidR="008152BD">
        <w:rPr>
          <w:noProof/>
        </w:rPr>
        <w:t xml:space="preserve"> </w:t>
      </w:r>
      <w:r>
        <w:rPr>
          <w:noProof/>
        </w:rPr>
        <w:t xml:space="preserve">The SA based method </w:t>
      </w:r>
      <w:r w:rsidR="00136D5A">
        <w:rPr>
          <w:noProof/>
        </w:rPr>
        <w:t xml:space="preserve">further improves the </w:t>
      </w:r>
      <w:r w:rsidR="008152BD">
        <w:rPr>
          <w:noProof/>
        </w:rPr>
        <w:t xml:space="preserve">stratification and allocation </w:t>
      </w:r>
      <w:r w:rsidR="001E28AB">
        <w:rPr>
          <w:noProof/>
        </w:rPr>
        <w:t>to</w:t>
      </w:r>
      <w:r w:rsidR="00136D5A">
        <w:rPr>
          <w:noProof/>
        </w:rPr>
        <w:t xml:space="preserve"> </w:t>
      </w:r>
      <w:r w:rsidR="001E28AB">
        <w:rPr>
          <w:noProof/>
        </w:rPr>
        <w:t>minimize</w:t>
      </w:r>
      <w:r w:rsidR="00136D5A">
        <w:rPr>
          <w:noProof/>
        </w:rPr>
        <w:t xml:space="preserve"> CV while keeping the sample size constant. </w:t>
      </w:r>
    </w:p>
    <w:p w14:paraId="60E5D7E5" w14:textId="4E373438" w:rsidR="002216C4" w:rsidRDefault="00C63303" w:rsidP="007E66E3">
      <w:pPr>
        <w:pStyle w:val="Heading2"/>
      </w:pPr>
      <w:bookmarkStart w:id="44" w:name="_Toc24491034"/>
      <w:commentRangeStart w:id="45"/>
      <w:r>
        <w:t xml:space="preserve">Method 2 </w:t>
      </w:r>
      <w:r w:rsidR="00182B90">
        <w:t>p</w:t>
      </w:r>
      <w:r>
        <w:t>rocedure</w:t>
      </w:r>
      <w:bookmarkEnd w:id="44"/>
      <w:commentRangeEnd w:id="45"/>
      <w:r w:rsidR="000430EE">
        <w:rPr>
          <w:rStyle w:val="CommentReference"/>
          <w:b w:val="0"/>
          <w:bCs w:val="0"/>
        </w:rPr>
        <w:commentReference w:id="45"/>
      </w:r>
    </w:p>
    <w:p w14:paraId="53199F2F" w14:textId="0AE51FD1" w:rsidR="00C63303" w:rsidRDefault="00C63303" w:rsidP="00C63303">
      <w:r>
        <w:t xml:space="preserve">After </w:t>
      </w:r>
      <w:r w:rsidR="00F500A9">
        <w:t xml:space="preserve">installing </w:t>
      </w:r>
      <w:r>
        <w:t>“SamplingStrata” package</w:t>
      </w:r>
      <w:r w:rsidR="00136D5A">
        <w:t xml:space="preserve"> (see the instructions in </w:t>
      </w:r>
      <w:r w:rsidR="00136D5A">
        <w:fldChar w:fldCharType="begin"/>
      </w:r>
      <w:r w:rsidR="00136D5A">
        <w:instrText xml:space="preserve"> REF _Ref16002664 \r \h </w:instrText>
      </w:r>
      <w:r w:rsidR="00136D5A">
        <w:fldChar w:fldCharType="separate"/>
      </w:r>
      <w:r w:rsidR="00F24545">
        <w:rPr>
          <w:cs/>
        </w:rPr>
        <w:t>‎</w:t>
      </w:r>
      <w:r w:rsidR="00F24545">
        <w:t>8.1</w:t>
      </w:r>
      <w:r w:rsidR="00136D5A">
        <w:fldChar w:fldCharType="end"/>
      </w:r>
      <w:r w:rsidR="00136D5A">
        <w:t>)</w:t>
      </w:r>
      <w:r>
        <w:t>, “</w:t>
      </w:r>
      <w:proofErr w:type="spellStart"/>
      <w:r>
        <w:t>saAlloc</w:t>
      </w:r>
      <w:proofErr w:type="spellEnd"/>
      <w:r>
        <w:t>” package needs to be installed</w:t>
      </w:r>
      <w:r w:rsidR="00136D5A">
        <w:t xml:space="preserve">. “saAlloc” package </w:t>
      </w:r>
      <w:r>
        <w:t xml:space="preserve">requires R </w:t>
      </w:r>
      <w:r>
        <w:fldChar w:fldCharType="begin"/>
      </w:r>
      <w:r w:rsidR="00243D2A">
        <w:instrText xml:space="preserve"> ADDIN ZOTERO_ITEM CSL_CITATION {"citationID":"PEGu0xRy","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source code, documentation, and samples are available on the GitHub repository</w:t>
      </w:r>
      <w:r w:rsidR="001E28AB">
        <w:t xml:space="preserve"> for the package</w:t>
      </w:r>
      <w:r>
        <w:t xml:space="preserve"> </w:t>
      </w:r>
      <w:r>
        <w:fldChar w:fldCharType="begin"/>
      </w:r>
      <w:r w:rsidR="00243D2A">
        <w:instrText xml:space="preserve"> ADDIN ZOTERO_ITEM CSL_CITATION {"citationID":"CAEDLO8v","properties":{"formattedCitation":"(Barcaroli, 2019)","plainCitation":"(Barcaroli, 2019)","dontUpdate":true,"noteIndex":0},"citationItems":[{"id":3049,"uris":["http://zotero.org/groups/2128091/items/UTERBE6T"],"uri":["http://zotero.org/groups/2128091/items/UTERBE6T"],"itemData":{"id":3049,"type":"webpage","title":"R package for Optimal Stratification of Sampling Frames for Multipurpose Sampling Surveys: barcaroli/SamplingStrata","URL":"https://github.com/barcaroli/SamplingStrata","title-short":"R package for Optimal Stratification of Sampling Frames for Multipurpose Sampling Surveys","author":[{"family":"Barcaroli","given":"Giulio"}],"issued":{"date-parts":[["2019",4,21]]},"accessed":{"date-parts":[["2019",4,23]]}}}],"schema":"https://github.com/citation-style-language/schema/raw/master/csl-citation.json"} </w:instrText>
      </w:r>
      <w:r>
        <w:fldChar w:fldCharType="separate"/>
      </w:r>
      <w:r w:rsidRPr="00C154D6">
        <w:t>(</w:t>
      </w:r>
      <w:r>
        <w:t>Lisic,</w:t>
      </w:r>
      <w:r w:rsidRPr="00C154D6">
        <w:t xml:space="preserve"> 2019)</w:t>
      </w:r>
      <w:r>
        <w:fldChar w:fldCharType="end"/>
      </w:r>
      <w:r>
        <w:t xml:space="preserve">. </w:t>
      </w:r>
      <w:r w:rsidR="00136D5A">
        <w:t>Following are the instructions to install the package.</w:t>
      </w:r>
      <w:r>
        <w:t xml:space="preserve"> </w:t>
      </w:r>
    </w:p>
    <w:p w14:paraId="18FCAA3D" w14:textId="77777777" w:rsidR="00C63303" w:rsidRPr="00627C38" w:rsidRDefault="00C63303" w:rsidP="00C63303">
      <w:pPr>
        <w:pStyle w:val="Code"/>
        <w:rPr>
          <w:rFonts w:eastAsia="Times New Roman"/>
          <w:lang w:bidi="ar-SA"/>
        </w:rPr>
      </w:pPr>
      <w:proofErr w:type="gramStart"/>
      <w:r w:rsidRPr="00627C38">
        <w:rPr>
          <w:rFonts w:eastAsia="Times New Roman"/>
          <w:lang w:bidi="ar-SA"/>
        </w:rPr>
        <w:t>install.packages</w:t>
      </w:r>
      <w:proofErr w:type="gramEnd"/>
      <w:r w:rsidRPr="00627C38">
        <w:rPr>
          <w:rFonts w:eastAsia="Times New Roman"/>
          <w:lang w:bidi="ar-SA"/>
        </w:rPr>
        <w:t>("remotes")</w:t>
      </w:r>
    </w:p>
    <w:p w14:paraId="301BA9AC" w14:textId="77777777" w:rsidR="00C63303" w:rsidRPr="00627C38" w:rsidRDefault="00C63303" w:rsidP="00C63303">
      <w:pPr>
        <w:pStyle w:val="Code"/>
        <w:rPr>
          <w:rFonts w:eastAsia="Times New Roman"/>
          <w:lang w:bidi="ar-SA"/>
        </w:rPr>
      </w:pPr>
      <w:proofErr w:type="gramStart"/>
      <w:r w:rsidRPr="00627C38">
        <w:rPr>
          <w:rFonts w:eastAsia="Times New Roman"/>
          <w:lang w:bidi="ar-SA"/>
        </w:rPr>
        <w:t>remotes::</w:t>
      </w:r>
      <w:proofErr w:type="spellStart"/>
      <w:proofErr w:type="gramEnd"/>
      <w:r w:rsidRPr="00627C38">
        <w:rPr>
          <w:rFonts w:eastAsia="Times New Roman"/>
          <w:lang w:bidi="ar-SA"/>
        </w:rPr>
        <w:t>install_github</w:t>
      </w:r>
      <w:proofErr w:type="spellEnd"/>
      <w:r w:rsidRPr="00627C38">
        <w:rPr>
          <w:rFonts w:eastAsia="Times New Roman"/>
          <w:lang w:bidi="ar-SA"/>
        </w:rPr>
        <w:t>("</w:t>
      </w:r>
      <w:proofErr w:type="spellStart"/>
      <w:r w:rsidRPr="00627C38">
        <w:rPr>
          <w:rFonts w:eastAsia="Times New Roman"/>
          <w:lang w:bidi="ar-SA"/>
        </w:rPr>
        <w:t>jlisic</w:t>
      </w:r>
      <w:proofErr w:type="spellEnd"/>
      <w:r w:rsidRPr="00627C38">
        <w:rPr>
          <w:rFonts w:eastAsia="Times New Roman"/>
          <w:lang w:bidi="ar-SA"/>
        </w:rPr>
        <w:t>/</w:t>
      </w:r>
      <w:proofErr w:type="spellStart"/>
      <w:r w:rsidRPr="00627C38">
        <w:rPr>
          <w:rFonts w:eastAsia="Times New Roman"/>
          <w:lang w:bidi="ar-SA"/>
        </w:rPr>
        <w:t>saAlloc</w:t>
      </w:r>
      <w:proofErr w:type="spellEnd"/>
      <w:r w:rsidRPr="00627C38">
        <w:rPr>
          <w:rFonts w:eastAsia="Times New Roman"/>
          <w:lang w:bidi="ar-SA"/>
        </w:rPr>
        <w:t>")</w:t>
      </w:r>
    </w:p>
    <w:p w14:paraId="3048F836" w14:textId="4A8FF491" w:rsidR="00C63303" w:rsidRDefault="00DD7B33" w:rsidP="00DD7B33">
      <w:r>
        <w:t>The installation procedure</w:t>
      </w:r>
      <w:r w:rsidR="006E2CF1">
        <w:t xml:space="preserve"> (the second command above) </w:t>
      </w:r>
      <w:r>
        <w:t xml:space="preserve">should install </w:t>
      </w:r>
      <w:r w:rsidR="001E28AB">
        <w:t>‘</w:t>
      </w:r>
      <w:proofErr w:type="spellStart"/>
      <w:r w:rsidR="00136D5A">
        <w:t>Rtools</w:t>
      </w:r>
      <w:proofErr w:type="spellEnd"/>
      <w:r w:rsidR="001E28AB">
        <w:t>’</w:t>
      </w:r>
      <w:r w:rsidR="00136D5A">
        <w:t xml:space="preserve"> </w:t>
      </w:r>
      <w:r w:rsidR="006E2CF1">
        <w:t xml:space="preserve">automatically if </w:t>
      </w:r>
      <w:r>
        <w:t>it is</w:t>
      </w:r>
      <w:r w:rsidR="006E2CF1">
        <w:t xml:space="preserve"> not already installed.</w:t>
      </w:r>
      <w:r>
        <w:t xml:space="preserve"> In some cases, this does not happen and results installation failure which can be fixed by installing </w:t>
      </w:r>
      <w:r w:rsidR="007C1AF2">
        <w:t>‘</w:t>
      </w:r>
      <w:proofErr w:type="spellStart"/>
      <w:r>
        <w:t>Rtools</w:t>
      </w:r>
      <w:proofErr w:type="spellEnd"/>
      <w:r w:rsidR="007C1AF2">
        <w:t>’</w:t>
      </w:r>
      <w:r>
        <w:t xml:space="preserve"> </w:t>
      </w:r>
      <w:r>
        <w:fldChar w:fldCharType="begin"/>
      </w:r>
      <w:r w:rsidR="00243D2A">
        <w:instrText xml:space="preserve"> ADDIN ZOTERO_ITEM CSL_CITATION {"citationID":"JeeJTnbb","properties":{"formattedCitation":"(The R Foundation, n.d.)","plainCitation":"(The R Foundation, n.d.)","noteIndex":0},"citationItems":[{"id":3531,"uris":["http://zotero.org/groups/2128091/items/VM2KKCVS"],"uri":["http://zotero.org/groups/2128091/items/VM2KKCVS"],"itemData":{"id":3531,"type":"webpage","title":"Building R for Windows","URL":"https://cran.r-project.org/bin/windows/Rtools/","author":[{"literal":"The R Foundation"}],"accessed":{"date-parts":[["2019",8,6]]}}}],"schema":"https://github.com/citation-style-language/schema/raw/master/csl-citation.json"} </w:instrText>
      </w:r>
      <w:r>
        <w:fldChar w:fldCharType="separate"/>
      </w:r>
      <w:r w:rsidRPr="00DD7B33">
        <w:t>(The R Foundation, n.d.)</w:t>
      </w:r>
      <w:r>
        <w:fldChar w:fldCharType="end"/>
      </w:r>
      <w:r w:rsidR="00686C7D">
        <w:t xml:space="preserve"> </w:t>
      </w:r>
      <w:r>
        <w:t>manually</w:t>
      </w:r>
      <w:r w:rsidR="00C4676E">
        <w:t xml:space="preserve">. Note that </w:t>
      </w:r>
      <w:proofErr w:type="spellStart"/>
      <w:r w:rsidR="00C4676E">
        <w:t>Rtools</w:t>
      </w:r>
      <w:proofErr w:type="spellEnd"/>
      <w:r w:rsidR="00C4676E">
        <w:t xml:space="preserve"> is a </w:t>
      </w:r>
      <w:r w:rsidR="00C4676E">
        <w:lastRenderedPageBreak/>
        <w:t xml:space="preserve">standalone application and not an add-on for R, so the installation process involves download and execution of a setup file. </w:t>
      </w:r>
    </w:p>
    <w:p w14:paraId="15A54721" w14:textId="5FE6945F" w:rsidR="00721801" w:rsidRDefault="00F500A9" w:rsidP="00740F48">
      <w:r>
        <w:t>The GA based method</w:t>
      </w:r>
      <w:r w:rsidR="00C63303">
        <w:t xml:space="preserve"> is </w:t>
      </w:r>
      <w:r>
        <w:t>used to produce the initial solution for the</w:t>
      </w:r>
      <w:r w:rsidR="00C63303">
        <w:t xml:space="preserve"> simulated annealing process</w:t>
      </w:r>
      <w:r w:rsidR="00740F48">
        <w:t xml:space="preserve"> </w:t>
      </w:r>
      <w:r w:rsidR="00AC3293">
        <w:t>according to the instructions presented in</w:t>
      </w:r>
      <w:r w:rsidR="00740F48">
        <w:t xml:space="preserve"> </w:t>
      </w:r>
      <w:r w:rsidR="00740F48">
        <w:fldChar w:fldCharType="begin"/>
      </w:r>
      <w:r w:rsidR="00740F48">
        <w:instrText xml:space="preserve"> REF _Ref16422707 \r \h </w:instrText>
      </w:r>
      <w:r w:rsidR="00740F48">
        <w:fldChar w:fldCharType="separate"/>
      </w:r>
      <w:r w:rsidR="00740F48">
        <w:rPr>
          <w:cs/>
        </w:rPr>
        <w:t>‎</w:t>
      </w:r>
      <w:r w:rsidR="00740F48">
        <w:fldChar w:fldCharType="end"/>
      </w:r>
      <w:r w:rsidR="00740F48">
        <w:fldChar w:fldCharType="begin"/>
      </w:r>
      <w:r w:rsidR="00740F48">
        <w:instrText xml:space="preserve"> REF _Ref16422745 \h </w:instrText>
      </w:r>
      <w:r w:rsidR="00740F48">
        <w:fldChar w:fldCharType="separate"/>
      </w:r>
      <w:r w:rsidR="00740F48">
        <w:t>Method 1 Scripts</w:t>
      </w:r>
      <w:r w:rsidR="00740F48">
        <w:fldChar w:fldCharType="end"/>
      </w:r>
      <w:r w:rsidR="00740F48">
        <w:t>.</w:t>
      </w:r>
    </w:p>
    <w:p w14:paraId="7B39C154" w14:textId="3959D2AD" w:rsidR="002F259B" w:rsidRDefault="001A6F30" w:rsidP="00873B07">
      <w:r>
        <w:t>‘</w:t>
      </w:r>
      <w:proofErr w:type="spellStart"/>
      <w:r w:rsidRPr="00CC3596">
        <w:t>ga_solution$aggr_strata</w:t>
      </w:r>
      <w:proofErr w:type="spellEnd"/>
      <w:r>
        <w:t>’ and ‘</w:t>
      </w:r>
      <w:proofErr w:type="spellStart"/>
      <w:r>
        <w:t>solution$indices</w:t>
      </w:r>
      <w:proofErr w:type="spellEnd"/>
      <w:r>
        <w:t xml:space="preserve">’ </w:t>
      </w:r>
      <w:r w:rsidR="00C63303">
        <w:t>tables</w:t>
      </w:r>
      <w:r w:rsidR="00740F48">
        <w:t xml:space="preserve"> were</w:t>
      </w:r>
      <w:r w:rsidR="00C63303">
        <w:t xml:space="preserve"> extracted from </w:t>
      </w:r>
      <w:r w:rsidR="00F500A9">
        <w:t xml:space="preserve">the </w:t>
      </w:r>
      <w:r w:rsidR="00C63303">
        <w:t>GA result</w:t>
      </w:r>
      <w:r w:rsidR="00740F48">
        <w:t>.</w:t>
      </w:r>
      <w:r w:rsidR="00740F48" w:rsidRPr="00740F48">
        <w:t xml:space="preserve"> </w:t>
      </w:r>
      <w:r w:rsidR="00740F48">
        <w:t>The stratification is presented in “indices” while “</w:t>
      </w:r>
      <w:proofErr w:type="spellStart"/>
      <w:r w:rsidR="00740F48">
        <w:t>aggr_strata</w:t>
      </w:r>
      <w:proofErr w:type="spellEnd"/>
      <w:r w:rsidR="00740F48">
        <w:t>” shows the number of samples</w:t>
      </w:r>
      <w:r>
        <w:t xml:space="preserve"> allocated to each stratum</w:t>
      </w:r>
      <w:r w:rsidR="00740F48">
        <w:t>.</w:t>
      </w:r>
      <w:r w:rsidR="00DF5EB4">
        <w:t xml:space="preserve"> The ‘SOLUZ’ column </w:t>
      </w:r>
      <w:r w:rsidR="000C10A3">
        <w:t>in</w:t>
      </w:r>
      <w:r w:rsidR="00DF5EB4">
        <w:t xml:space="preserve"> </w:t>
      </w:r>
      <w:r w:rsidR="006F4588">
        <w:t>‘</w:t>
      </w:r>
      <w:proofErr w:type="spellStart"/>
      <w:r w:rsidR="006F4588" w:rsidRPr="00CC3596">
        <w:t>ga_solution$aggr_strata</w:t>
      </w:r>
      <w:proofErr w:type="spellEnd"/>
      <w:r w:rsidR="006F4588">
        <w:t>’</w:t>
      </w:r>
      <w:r w:rsidR="00DF5EB4">
        <w:t xml:space="preserve"> </w:t>
      </w:r>
      <w:r w:rsidR="000C10A3">
        <w:t xml:space="preserve">table </w:t>
      </w:r>
      <w:r w:rsidR="00DF5EB4">
        <w:t xml:space="preserve">is used for calculating </w:t>
      </w:r>
      <w:r>
        <w:t xml:space="preserve">the </w:t>
      </w:r>
      <w:r w:rsidR="00DF5EB4">
        <w:t>total sample</w:t>
      </w:r>
      <w:r>
        <w:t xml:space="preserve"> </w:t>
      </w:r>
      <w:r w:rsidR="00DF5EB4">
        <w:t>size in each domain for</w:t>
      </w:r>
      <w:r w:rsidR="000C10A3">
        <w:t xml:space="preserve"> the</w:t>
      </w:r>
      <w:r w:rsidR="00DF5EB4">
        <w:t xml:space="preserve"> SA method.</w:t>
      </w:r>
      <w:r w:rsidR="00740F48">
        <w:t xml:space="preserve"> </w:t>
      </w:r>
      <w:r w:rsidR="000C10A3">
        <w:t>The f</w:t>
      </w:r>
      <w:r w:rsidR="00D73601">
        <w:t>unction ‘updateStrata’ is used</w:t>
      </w:r>
      <w:r w:rsidR="00EF5DBA">
        <w:t xml:space="preserve"> to </w:t>
      </w:r>
      <w:r w:rsidR="006F4588">
        <w:t xml:space="preserve">create </w:t>
      </w:r>
      <w:r w:rsidR="002F259B">
        <w:t xml:space="preserve">a frame referred to as </w:t>
      </w:r>
      <w:r w:rsidR="00DF5EB4">
        <w:t>‘</w:t>
      </w:r>
      <w:r w:rsidR="006F4588">
        <w:t>newstrata</w:t>
      </w:r>
      <w:r w:rsidR="00DF5EB4">
        <w:t xml:space="preserve">’ </w:t>
      </w:r>
      <w:r w:rsidR="006F4588">
        <w:t>by adding</w:t>
      </w:r>
      <w:r w:rsidR="00EF5DBA">
        <w:t xml:space="preserve"> </w:t>
      </w:r>
      <w:r w:rsidR="006F4588" w:rsidRPr="001A6F30">
        <w:t xml:space="preserve">a new stratum </w:t>
      </w:r>
      <w:r w:rsidR="006F4588" w:rsidRPr="00873B07">
        <w:t>label</w:t>
      </w:r>
      <w:r w:rsidR="006F4588">
        <w:rPr>
          <w:rFonts w:ascii="Arial" w:hAnsi="Arial" w:cs="Arial"/>
          <w:color w:val="000000"/>
          <w:sz w:val="20"/>
          <w:szCs w:val="20"/>
          <w:shd w:val="clear" w:color="auto" w:fill="FFFFFF"/>
        </w:rPr>
        <w:t xml:space="preserve"> </w:t>
      </w:r>
      <w:r w:rsidR="006F4588">
        <w:t>based</w:t>
      </w:r>
      <w:r w:rsidR="00D57AAF">
        <w:t xml:space="preserve"> on </w:t>
      </w:r>
      <w:proofErr w:type="spellStart"/>
      <w:r w:rsidR="006F4588">
        <w:t>solution$indices</w:t>
      </w:r>
      <w:proofErr w:type="spellEnd"/>
      <w:r w:rsidR="006F4588">
        <w:t xml:space="preserve"> </w:t>
      </w:r>
      <w:r w:rsidR="00D57AAF">
        <w:t xml:space="preserve">table </w:t>
      </w:r>
      <w:r w:rsidR="006F4588">
        <w:t>to each</w:t>
      </w:r>
      <w:r w:rsidR="00D57AAF">
        <w:t xml:space="preserve"> </w:t>
      </w:r>
      <w:r w:rsidR="006F4588">
        <w:t>a</w:t>
      </w:r>
      <w:r w:rsidR="00D57AAF">
        <w:t>tomic</w:t>
      </w:r>
      <w:r w:rsidR="006F4588">
        <w:t xml:space="preserve"> s</w:t>
      </w:r>
      <w:r w:rsidR="00D57AAF">
        <w:t>trat</w:t>
      </w:r>
      <w:r w:rsidR="006F4588">
        <w:t>um</w:t>
      </w:r>
      <w:r w:rsidR="00D57AAF">
        <w:t>.</w:t>
      </w:r>
      <w:r w:rsidR="002F259B">
        <w:t xml:space="preserve"> This step is necessary because the indices generated by the GA based solution are the combination of all auxiliary variable values while the SA based method requires a singular label for each stratum. </w:t>
      </w:r>
    </w:p>
    <w:p w14:paraId="3EFFCFF6" w14:textId="59B72F3D" w:rsidR="00C63303" w:rsidRDefault="00D57AAF" w:rsidP="00873B07">
      <w:r>
        <w:t xml:space="preserve"> To simplify </w:t>
      </w:r>
      <w:r w:rsidR="002F259B">
        <w:t>‘newstrata’ table</w:t>
      </w:r>
      <w:r>
        <w:t xml:space="preserve">, </w:t>
      </w:r>
      <w:r w:rsidR="002F259B">
        <w:t>necessary</w:t>
      </w:r>
      <w:r>
        <w:t xml:space="preserve"> column</w:t>
      </w:r>
      <w:r w:rsidR="002F259B">
        <w:t>s</w:t>
      </w:r>
      <w:r>
        <w:t xml:space="preserve"> </w:t>
      </w:r>
      <w:r w:rsidR="00DF5EB4">
        <w:t>including atomic</w:t>
      </w:r>
      <w:r>
        <w:t xml:space="preserve"> strata</w:t>
      </w:r>
      <w:r w:rsidR="00DF5EB4">
        <w:t>, number</w:t>
      </w:r>
      <w:r>
        <w:t xml:space="preserve"> </w:t>
      </w:r>
      <w:r w:rsidR="00DF5EB4">
        <w:t>of atomic</w:t>
      </w:r>
      <w:r>
        <w:t xml:space="preserve"> strata, domain, and stratification labels are selected and </w:t>
      </w:r>
      <w:r w:rsidR="002F259B">
        <w:t>stored</w:t>
      </w:r>
      <w:r>
        <w:t xml:space="preserve"> in newstrata1</w:t>
      </w:r>
      <w:r w:rsidR="006F4588">
        <w:t xml:space="preserve"> frame</w:t>
      </w:r>
      <w:r>
        <w:t xml:space="preserve"> </w:t>
      </w:r>
      <w:r w:rsidR="00DF5EB4">
        <w:t xml:space="preserve">for further use in creating </w:t>
      </w:r>
      <w:r w:rsidR="002F259B">
        <w:t xml:space="preserve">the </w:t>
      </w:r>
      <w:r w:rsidR="00DF5EB4">
        <w:t xml:space="preserve">primary sampling unit (PSU) </w:t>
      </w:r>
      <w:r w:rsidR="002F259B">
        <w:t xml:space="preserve">list used </w:t>
      </w:r>
      <w:r w:rsidR="00DF5EB4">
        <w:t>in SA method.</w:t>
      </w:r>
    </w:p>
    <w:p w14:paraId="76D9D91F" w14:textId="77777777" w:rsidR="00C63303" w:rsidRPr="000A2AB2" w:rsidRDefault="00C63303" w:rsidP="000A2AB2">
      <w:pPr>
        <w:pStyle w:val="Code"/>
      </w:pPr>
      <w:proofErr w:type="spellStart"/>
      <w:r w:rsidRPr="000A2AB2">
        <w:t>ga_solution$aggr_strata</w:t>
      </w:r>
      <w:proofErr w:type="spellEnd"/>
    </w:p>
    <w:p w14:paraId="1E6B626A" w14:textId="77777777" w:rsidR="00C63303" w:rsidRPr="000A2AB2" w:rsidRDefault="00C63303" w:rsidP="000A2AB2">
      <w:pPr>
        <w:pStyle w:val="Code"/>
      </w:pPr>
      <w:proofErr w:type="spellStart"/>
      <w:r w:rsidRPr="000A2AB2">
        <w:t>newstrata</w:t>
      </w:r>
      <w:proofErr w:type="spellEnd"/>
      <w:r w:rsidRPr="000A2AB2">
        <w:t xml:space="preserve"> &lt;- </w:t>
      </w:r>
      <w:proofErr w:type="spellStart"/>
      <w:proofErr w:type="gramStart"/>
      <w:r w:rsidRPr="000A2AB2">
        <w:t>updateStrata</w:t>
      </w:r>
      <w:proofErr w:type="spellEnd"/>
      <w:r w:rsidRPr="000A2AB2">
        <w:t>(</w:t>
      </w:r>
      <w:proofErr w:type="spellStart"/>
      <w:proofErr w:type="gramEnd"/>
      <w:r w:rsidRPr="000A2AB2">
        <w:t>CFSstrata</w:t>
      </w:r>
      <w:proofErr w:type="spellEnd"/>
      <w:r w:rsidRPr="000A2AB2">
        <w:t xml:space="preserve">, </w:t>
      </w:r>
    </w:p>
    <w:p w14:paraId="18AB4292" w14:textId="77777777" w:rsidR="00C63303" w:rsidRPr="000A2AB2" w:rsidRDefault="00C63303" w:rsidP="000A2AB2">
      <w:pPr>
        <w:pStyle w:val="Code"/>
      </w:pPr>
      <w:r w:rsidRPr="000A2AB2">
        <w:t xml:space="preserve">                          </w:t>
      </w:r>
      <w:proofErr w:type="spellStart"/>
      <w:r w:rsidRPr="000A2AB2">
        <w:t>ga_solution</w:t>
      </w:r>
      <w:proofErr w:type="spellEnd"/>
      <w:r w:rsidRPr="000A2AB2">
        <w:t xml:space="preserve">, </w:t>
      </w:r>
    </w:p>
    <w:p w14:paraId="392A0E8B" w14:textId="77777777" w:rsidR="00D57AAF" w:rsidRPr="000A2AB2" w:rsidRDefault="00C63303" w:rsidP="000A2AB2">
      <w:pPr>
        <w:pStyle w:val="Code"/>
      </w:pPr>
      <w:r w:rsidRPr="000A2AB2">
        <w:t xml:space="preserve">                          </w:t>
      </w:r>
      <w:proofErr w:type="spellStart"/>
      <w:r w:rsidRPr="000A2AB2">
        <w:t>writeFiles</w:t>
      </w:r>
      <w:proofErr w:type="spellEnd"/>
      <w:r w:rsidRPr="000A2AB2">
        <w:t xml:space="preserve"> = TRUE)  </w:t>
      </w:r>
    </w:p>
    <w:p w14:paraId="7D258824" w14:textId="22DCA930" w:rsidR="00C63303" w:rsidRPr="000A2AB2" w:rsidRDefault="00D57AAF" w:rsidP="000A2AB2">
      <w:pPr>
        <w:pStyle w:val="Code"/>
      </w:pPr>
      <w:r w:rsidRPr="000A2AB2">
        <w:t xml:space="preserve">newstrata1 &lt;- </w:t>
      </w:r>
      <w:proofErr w:type="spellStart"/>
      <w:r w:rsidRPr="000A2AB2">
        <w:t>newstrata</w:t>
      </w:r>
      <w:proofErr w:type="spellEnd"/>
      <w:proofErr w:type="gramStart"/>
      <w:r w:rsidRPr="000A2AB2">
        <w:t>[,c</w:t>
      </w:r>
      <w:proofErr w:type="gramEnd"/>
      <w:r w:rsidRPr="000A2AB2">
        <w:t>(1,2,7,11)]</w:t>
      </w:r>
      <w:r w:rsidR="00C63303" w:rsidRPr="000A2AB2">
        <w:t xml:space="preserve"> </w:t>
      </w:r>
    </w:p>
    <w:p w14:paraId="1DA3BDE3" w14:textId="743DE57B" w:rsidR="00C63303" w:rsidRDefault="00B96F04" w:rsidP="00C63303">
      <w:pPr>
        <w:pStyle w:val="BodyText"/>
      </w:pPr>
      <w:proofErr w:type="spellStart"/>
      <w:r>
        <w:t>SamplingStrata</w:t>
      </w:r>
      <w:proofErr w:type="spellEnd"/>
      <w:r>
        <w:t xml:space="preserve"> reports </w:t>
      </w:r>
      <w:r w:rsidR="00CB14BA">
        <w:t xml:space="preserve">the </w:t>
      </w:r>
      <w:r>
        <w:t>sample size for</w:t>
      </w:r>
      <w:r w:rsidR="00C63303">
        <w:t xml:space="preserve"> each stratum, however </w:t>
      </w:r>
      <w:r w:rsidR="003446D0">
        <w:t>the SA method</w:t>
      </w:r>
      <w:r w:rsidR="00C63303">
        <w:t xml:space="preserve"> </w:t>
      </w:r>
      <w:r w:rsidR="003446D0">
        <w:t>require</w:t>
      </w:r>
      <w:r w:rsidR="00C12A72">
        <w:t>s</w:t>
      </w:r>
      <w:r>
        <w:t xml:space="preserve"> the</w:t>
      </w:r>
      <w:r w:rsidR="00C12A72">
        <w:t xml:space="preserve"> total</w:t>
      </w:r>
      <w:r>
        <w:t xml:space="preserve"> number of</w:t>
      </w:r>
      <w:r w:rsidR="00C63303">
        <w:t xml:space="preserve"> primary sampling unit</w:t>
      </w:r>
      <w:r>
        <w:t>s</w:t>
      </w:r>
      <w:r w:rsidR="00C63303">
        <w:t xml:space="preserve"> (PSU)</w:t>
      </w:r>
      <w:r>
        <w:t xml:space="preserve"> in each stratum</w:t>
      </w:r>
      <w:r w:rsidR="00C63303">
        <w:t xml:space="preserve">. </w:t>
      </w:r>
      <w:r>
        <w:t>The following script create</w:t>
      </w:r>
      <w:r w:rsidR="003446D0">
        <w:t>s</w:t>
      </w:r>
      <w:r>
        <w:t xml:space="preserve"> a</w:t>
      </w:r>
      <w:r w:rsidR="00C63303">
        <w:t xml:space="preserve"> frame </w:t>
      </w:r>
      <w:r>
        <w:t>referred to as</w:t>
      </w:r>
      <w:r w:rsidR="00C63303">
        <w:t xml:space="preserve"> PSU.GA</w:t>
      </w:r>
      <w:r>
        <w:t xml:space="preserve"> based on the results from SamplingStrata</w:t>
      </w:r>
      <w:r w:rsidR="00C63303">
        <w:t>.</w:t>
      </w:r>
    </w:p>
    <w:p w14:paraId="15B3ABFE" w14:textId="537314BF" w:rsidR="00C63303" w:rsidRDefault="00C63303" w:rsidP="00C63303">
      <w:pPr>
        <w:pStyle w:val="Code"/>
      </w:pPr>
      <w:r>
        <w:t xml:space="preserve">Stratification.GA </w:t>
      </w:r>
      <w:r w:rsidR="00C523BE">
        <w:t>&lt;-</w:t>
      </w:r>
      <w:r>
        <w:t xml:space="preserve"> newstrata1</w:t>
      </w:r>
    </w:p>
    <w:p w14:paraId="28D9EE5D" w14:textId="77777777" w:rsidR="00C63303" w:rsidRDefault="00C63303" w:rsidP="00C63303">
      <w:pPr>
        <w:pStyle w:val="Code"/>
      </w:pPr>
      <w:r>
        <w:t>j = 1</w:t>
      </w:r>
    </w:p>
    <w:p w14:paraId="4B9A3D60" w14:textId="77777777" w:rsidR="00C63303" w:rsidRDefault="00C63303" w:rsidP="00C63303">
      <w:pPr>
        <w:pStyle w:val="Code"/>
      </w:pPr>
      <w:r>
        <w:lastRenderedPageBreak/>
        <w:t>for (</w:t>
      </w:r>
      <w:proofErr w:type="spellStart"/>
      <w:r>
        <w:t>i</w:t>
      </w:r>
      <w:proofErr w:type="spellEnd"/>
      <w:r>
        <w:t xml:space="preserve"> in </w:t>
      </w:r>
      <w:proofErr w:type="gramStart"/>
      <w:r>
        <w:t>1:nrow</w:t>
      </w:r>
      <w:proofErr w:type="gramEnd"/>
      <w:r>
        <w:t>(newstrata1)) {</w:t>
      </w:r>
    </w:p>
    <w:p w14:paraId="773172AC" w14:textId="77777777" w:rsidR="00C63303" w:rsidRDefault="00C63303" w:rsidP="00C63303">
      <w:pPr>
        <w:pStyle w:val="Code"/>
      </w:pPr>
      <w:r>
        <w:t xml:space="preserve">  num = newstrata1[i,2]</w:t>
      </w:r>
    </w:p>
    <w:p w14:paraId="3F0938C8" w14:textId="77777777" w:rsidR="00C63303" w:rsidRDefault="00C63303" w:rsidP="00C63303">
      <w:pPr>
        <w:pStyle w:val="Code"/>
      </w:pPr>
      <w:r>
        <w:t xml:space="preserve">  if (num == 1) {</w:t>
      </w:r>
    </w:p>
    <w:p w14:paraId="5FD413B7" w14:textId="77777777" w:rsidR="00C63303" w:rsidRDefault="00C63303" w:rsidP="00C63303">
      <w:pPr>
        <w:pStyle w:val="Code"/>
      </w:pPr>
      <w:r>
        <w:t xml:space="preserve">    Stratification.GA[j,] = newstrata1[</w:t>
      </w:r>
      <w:proofErr w:type="spellStart"/>
      <w:r>
        <w:t>i</w:t>
      </w:r>
      <w:proofErr w:type="spellEnd"/>
      <w:r>
        <w:t>,]</w:t>
      </w:r>
    </w:p>
    <w:p w14:paraId="6605431F" w14:textId="77777777" w:rsidR="00C63303" w:rsidRDefault="00C63303" w:rsidP="00C63303">
      <w:pPr>
        <w:pStyle w:val="Code"/>
      </w:pPr>
      <w:r>
        <w:t xml:space="preserve">    j = j + 1</w:t>
      </w:r>
    </w:p>
    <w:p w14:paraId="06930A72" w14:textId="01150316" w:rsidR="00C63303" w:rsidRDefault="00C63303" w:rsidP="002F43EE">
      <w:pPr>
        <w:pStyle w:val="Code"/>
      </w:pPr>
      <w:r>
        <w:t xml:space="preserve">  } else {</w:t>
      </w:r>
    </w:p>
    <w:p w14:paraId="52045935" w14:textId="77777777" w:rsidR="00C63303" w:rsidRDefault="00C63303" w:rsidP="00C63303">
      <w:pPr>
        <w:pStyle w:val="Code"/>
      </w:pPr>
      <w:r>
        <w:t xml:space="preserve">    for (k in 1:num) {</w:t>
      </w:r>
    </w:p>
    <w:p w14:paraId="0BDF1D06" w14:textId="77777777" w:rsidR="00C63303" w:rsidRDefault="00C63303" w:rsidP="00C63303">
      <w:pPr>
        <w:pStyle w:val="Code"/>
      </w:pPr>
      <w:r>
        <w:t xml:space="preserve">      Stratification.GA[</w:t>
      </w:r>
      <w:proofErr w:type="gramStart"/>
      <w:r>
        <w:t>j,-</w:t>
      </w:r>
      <w:proofErr w:type="gramEnd"/>
      <w:r>
        <w:t>2] = newstrata1[i,-2]</w:t>
      </w:r>
    </w:p>
    <w:p w14:paraId="09692FB2" w14:textId="77777777" w:rsidR="00C63303" w:rsidRDefault="00C63303" w:rsidP="00C63303">
      <w:pPr>
        <w:pStyle w:val="Code"/>
      </w:pPr>
      <w:r>
        <w:t xml:space="preserve">      Stratification.GA[j,2] = 1</w:t>
      </w:r>
    </w:p>
    <w:p w14:paraId="23578234" w14:textId="77777777" w:rsidR="00C63303" w:rsidRDefault="00C63303" w:rsidP="00C63303">
      <w:pPr>
        <w:pStyle w:val="Code"/>
      </w:pPr>
      <w:r>
        <w:t xml:space="preserve">      j = j + 1</w:t>
      </w:r>
    </w:p>
    <w:p w14:paraId="6F2AC3C1" w14:textId="77777777" w:rsidR="00C63303" w:rsidRDefault="00C63303" w:rsidP="00C63303">
      <w:pPr>
        <w:pStyle w:val="Code"/>
      </w:pPr>
      <w:r>
        <w:t xml:space="preserve">    }</w:t>
      </w:r>
    </w:p>
    <w:p w14:paraId="56A4AC29" w14:textId="77777777" w:rsidR="00C63303" w:rsidRDefault="00C63303" w:rsidP="00C63303">
      <w:pPr>
        <w:pStyle w:val="Code"/>
      </w:pPr>
      <w:r>
        <w:t xml:space="preserve">  }</w:t>
      </w:r>
    </w:p>
    <w:p w14:paraId="066D9437" w14:textId="77777777" w:rsidR="00C63303" w:rsidRDefault="00C63303" w:rsidP="00C63303">
      <w:pPr>
        <w:pStyle w:val="Code"/>
      </w:pPr>
      <w:r>
        <w:t>}</w:t>
      </w:r>
    </w:p>
    <w:p w14:paraId="34DBA400" w14:textId="77777777" w:rsidR="00C63303" w:rsidRDefault="00C63303" w:rsidP="00C63303">
      <w:pPr>
        <w:pStyle w:val="Code"/>
      </w:pPr>
    </w:p>
    <w:p w14:paraId="692F594E" w14:textId="77777777" w:rsidR="00C63303" w:rsidRDefault="00C63303" w:rsidP="00C63303">
      <w:pPr>
        <w:pStyle w:val="Code"/>
      </w:pPr>
      <w:proofErr w:type="gramStart"/>
      <w:r>
        <w:t>View(</w:t>
      </w:r>
      <w:proofErr w:type="gramEnd"/>
      <w:r>
        <w:t>Stratification.GA)</w:t>
      </w:r>
    </w:p>
    <w:p w14:paraId="58820636" w14:textId="77777777" w:rsidR="00C63303" w:rsidRDefault="00C63303" w:rsidP="00C63303">
      <w:pPr>
        <w:pStyle w:val="Code"/>
      </w:pPr>
    </w:p>
    <w:p w14:paraId="0F352FA5" w14:textId="683FB99F" w:rsidR="00C63303" w:rsidRDefault="00C63303" w:rsidP="00C63303">
      <w:pPr>
        <w:pStyle w:val="Code"/>
      </w:pPr>
      <w:r>
        <w:t># Add target value</w:t>
      </w:r>
      <w:r w:rsidR="002F43EE">
        <w:t>s</w:t>
      </w:r>
      <w:r>
        <w:t xml:space="preserve"> from </w:t>
      </w:r>
      <w:proofErr w:type="spellStart"/>
      <w:r>
        <w:t>CFSFrameData</w:t>
      </w:r>
      <w:proofErr w:type="spellEnd"/>
      <w:r>
        <w:t xml:space="preserve"> to the result of </w:t>
      </w:r>
      <w:proofErr w:type="spellStart"/>
      <w:r>
        <w:t>stratification_GA</w:t>
      </w:r>
      <w:proofErr w:type="spellEnd"/>
    </w:p>
    <w:p w14:paraId="268B4E79" w14:textId="1322F308" w:rsidR="00873B07" w:rsidRDefault="00873B07" w:rsidP="00C63303">
      <w:pPr>
        <w:pStyle w:val="Code"/>
      </w:pPr>
      <w:r w:rsidRPr="00873B07">
        <w:t xml:space="preserve">PSU.GA&lt;- </w:t>
      </w:r>
      <w:proofErr w:type="spellStart"/>
      <w:r w:rsidRPr="00873B07">
        <w:t>cbind.</w:t>
      </w:r>
      <w:proofErr w:type="gramStart"/>
      <w:r w:rsidRPr="00873B07">
        <w:t>data.frame</w:t>
      </w:r>
      <w:proofErr w:type="spellEnd"/>
      <w:proofErr w:type="gramEnd"/>
      <w:r w:rsidRPr="00873B07">
        <w:t xml:space="preserve">(Stratification.GA[,1:4],value = </w:t>
      </w:r>
      <w:proofErr w:type="spellStart"/>
      <w:r w:rsidRPr="00873B07">
        <w:t>CFSFrameData$value</w:t>
      </w:r>
      <w:proofErr w:type="spellEnd"/>
      <w:r w:rsidRPr="00873B07">
        <w:t>)</w:t>
      </w:r>
    </w:p>
    <w:p w14:paraId="2330C7EC" w14:textId="72161385" w:rsidR="00C63303" w:rsidRPr="00113FF8" w:rsidRDefault="00D82A0A" w:rsidP="00276B57">
      <w:pPr>
        <w:pStyle w:val="BodyText"/>
      </w:pPr>
      <w:r>
        <w:t>In this scenario, state is considered the domain variable which allows for setting independent CV constraints for each state. T</w:t>
      </w:r>
      <w:r w:rsidR="008F0881">
        <w:t>herefore, t</w:t>
      </w:r>
      <w:r>
        <w:t xml:space="preserve">he SA </w:t>
      </w:r>
      <w:r w:rsidR="00C12A72">
        <w:t>based method</w:t>
      </w:r>
      <w:r>
        <w:t xml:space="preserve"> needs to be executed for each domain </w:t>
      </w:r>
      <w:r w:rsidR="00C12A72">
        <w:t xml:space="preserve">(state) </w:t>
      </w:r>
      <w:r>
        <w:t xml:space="preserve">separately. </w:t>
      </w:r>
      <w:r w:rsidR="00C63303">
        <w:t xml:space="preserve">The </w:t>
      </w:r>
      <w:r w:rsidR="00A541F8">
        <w:t>f</w:t>
      </w:r>
      <w:r w:rsidR="00C63303">
        <w:t xml:space="preserve">ollowing scripts are used to </w:t>
      </w:r>
      <w:r w:rsidR="00A541F8">
        <w:t>break down the GA output</w:t>
      </w:r>
      <w:r w:rsidR="00C63303">
        <w:t xml:space="preserve"> into different domain classes. </w:t>
      </w:r>
      <w:r w:rsidR="00276B57">
        <w:t xml:space="preserve">Also, SA method requires </w:t>
      </w:r>
      <w:r w:rsidR="00B50808">
        <w:t xml:space="preserve">at least one </w:t>
      </w:r>
      <w:r w:rsidR="00276B57">
        <w:t xml:space="preserve">PSU </w:t>
      </w:r>
      <w:r w:rsidR="00B50808">
        <w:t>in each stratum</w:t>
      </w:r>
      <w:r w:rsidR="00276B57">
        <w:t xml:space="preserve"> to start the algorithm.  </w:t>
      </w:r>
      <w:r w:rsidR="003A7EDE">
        <w:t xml:space="preserve">The values of </w:t>
      </w:r>
      <w:r w:rsidR="00C63303">
        <w:t>PSU.GA[i,3]</w:t>
      </w:r>
      <w:r w:rsidR="003A7EDE">
        <w:t xml:space="preserve"> and</w:t>
      </w:r>
      <w:r w:rsidR="00C63303">
        <w:t xml:space="preserve"> </w:t>
      </w:r>
      <w:proofErr w:type="spellStart"/>
      <w:r w:rsidR="00C63303">
        <w:t>ga_soulution$agg_strata</w:t>
      </w:r>
      <w:proofErr w:type="spellEnd"/>
      <w:r w:rsidR="00C63303">
        <w:t xml:space="preserve">[i,5] </w:t>
      </w:r>
      <w:r w:rsidR="003A7EDE">
        <w:t>in the if statements are used to select the results for the</w:t>
      </w:r>
      <w:r w:rsidR="00C63303">
        <w:t xml:space="preserve"> domain </w:t>
      </w:r>
      <w:proofErr w:type="spellStart"/>
      <w:r w:rsidR="00C63303">
        <w:t>i</w:t>
      </w:r>
      <w:proofErr w:type="spellEnd"/>
      <w:r w:rsidR="00C63303">
        <w:t>.</w:t>
      </w:r>
      <w:r w:rsidR="003A7EDE">
        <w:t xml:space="preserve"> </w:t>
      </w:r>
      <w:r w:rsidR="00C63303">
        <w:t>For example</w:t>
      </w:r>
      <w:r w:rsidR="003A7EDE">
        <w:t>,</w:t>
      </w:r>
      <w:r w:rsidR="00C63303">
        <w:t xml:space="preserve"> to specify the GA result for domain 1, </w:t>
      </w:r>
      <w:r w:rsidR="003A7EDE">
        <w:t>‘</w:t>
      </w:r>
      <w:r w:rsidR="00C63303">
        <w:t>PSU.GA[i,3] ==1</w:t>
      </w:r>
      <w:r w:rsidR="003A7EDE">
        <w:t>’</w:t>
      </w:r>
      <w:r w:rsidR="00C63303">
        <w:t xml:space="preserve"> and </w:t>
      </w:r>
      <w:r w:rsidR="003A7EDE">
        <w:t>‘</w:t>
      </w:r>
      <w:proofErr w:type="spellStart"/>
      <w:r w:rsidR="00C63303">
        <w:t>ga_soulution$agg_strata</w:t>
      </w:r>
      <w:proofErr w:type="spellEnd"/>
      <w:r w:rsidR="00C63303">
        <w:t>[i,5</w:t>
      </w:r>
      <w:proofErr w:type="gramStart"/>
      <w:r w:rsidR="00C63303">
        <w:t>]  =</w:t>
      </w:r>
      <w:proofErr w:type="gramEnd"/>
      <w:r w:rsidR="00C63303">
        <w:t>=1</w:t>
      </w:r>
      <w:r w:rsidR="003A7EDE">
        <w:t>’</w:t>
      </w:r>
      <w:r w:rsidR="00B50808">
        <w:t xml:space="preserve"> </w:t>
      </w:r>
      <w:r w:rsidR="00C63303">
        <w:t xml:space="preserve">are </w:t>
      </w:r>
      <w:r w:rsidR="003A7EDE">
        <w:t>used as conditions in the two if statements in the code below</w:t>
      </w:r>
      <w:r w:rsidR="00C63303">
        <w:t xml:space="preserve">. </w:t>
      </w:r>
      <w:r w:rsidR="00B50808">
        <w:t>All</w:t>
      </w:r>
      <w:r w:rsidR="00276B57">
        <w:t xml:space="preserve"> </w:t>
      </w:r>
      <w:r w:rsidR="00B50808">
        <w:t>strata</w:t>
      </w:r>
      <w:r w:rsidR="00276B57">
        <w:t xml:space="preserve"> with one </w:t>
      </w:r>
      <w:r w:rsidR="00B50808">
        <w:t>PSU are</w:t>
      </w:r>
      <w:r w:rsidR="00276B57">
        <w:t xml:space="preserve"> </w:t>
      </w:r>
      <w:r w:rsidR="00B50808">
        <w:t>excluded from all</w:t>
      </w:r>
      <w:r w:rsidR="00276B57">
        <w:t xml:space="preserve"> domain</w:t>
      </w:r>
      <w:r w:rsidR="00B50808">
        <w:t>s</w:t>
      </w:r>
      <w:r w:rsidR="00276B57">
        <w:t xml:space="preserve">. </w:t>
      </w:r>
      <w:r w:rsidR="00C63303">
        <w:t xml:space="preserve">The output includes matrix </w:t>
      </w:r>
      <w:r w:rsidR="00C878B3">
        <w:t>x</w:t>
      </w:r>
      <w:r w:rsidR="00C878B3" w:rsidRPr="003A7EDE">
        <w:rPr>
          <w:sz w:val="22"/>
          <w:szCs w:val="22"/>
        </w:rPr>
        <w:t>1</w:t>
      </w:r>
      <w:r w:rsidR="00C63303">
        <w:t xml:space="preserve"> </w:t>
      </w:r>
      <w:r w:rsidR="008B0E45">
        <w:t>(domain 1 PSUs)</w:t>
      </w:r>
      <w:r w:rsidR="00C63303">
        <w:t xml:space="preserve">, </w:t>
      </w:r>
      <w:r w:rsidR="00C878B3">
        <w:t xml:space="preserve">“labeldom1” </w:t>
      </w:r>
      <w:r w:rsidR="008B0E45">
        <w:t>(</w:t>
      </w:r>
      <w:r w:rsidR="00C63303" w:rsidRPr="003C6551">
        <w:t xml:space="preserve">initial </w:t>
      </w:r>
      <w:r w:rsidR="008B0E45">
        <w:t>stratification</w:t>
      </w:r>
      <w:r w:rsidR="00C63303">
        <w:t xml:space="preserve"> </w:t>
      </w:r>
      <w:r w:rsidR="008B0E45">
        <w:t xml:space="preserve">from the </w:t>
      </w:r>
      <w:r w:rsidR="00C63303">
        <w:t>GA</w:t>
      </w:r>
      <w:r w:rsidR="008B0E45">
        <w:t xml:space="preserve"> method)</w:t>
      </w:r>
      <w:r w:rsidR="00C63303">
        <w:t>,</w:t>
      </w:r>
      <w:r w:rsidR="008B0E45">
        <w:t xml:space="preserve"> and</w:t>
      </w:r>
      <w:r w:rsidR="00C63303">
        <w:t xml:space="preserve"> </w:t>
      </w:r>
      <w:r w:rsidR="00C878B3">
        <w:t xml:space="preserve">“sampleSizeMultiDOM1” </w:t>
      </w:r>
      <w:r w:rsidR="008B0E45">
        <w:t>(</w:t>
      </w:r>
      <w:r w:rsidR="008C0414">
        <w:t xml:space="preserve">the </w:t>
      </w:r>
      <w:r w:rsidR="00C63303">
        <w:t xml:space="preserve">optimal </w:t>
      </w:r>
      <w:r w:rsidR="008B0E45">
        <w:t>sample sizes</w:t>
      </w:r>
      <w:r w:rsidR="00C63303">
        <w:t xml:space="preserve"> based on GA result</w:t>
      </w:r>
      <w:r w:rsidR="00873B07">
        <w:t xml:space="preserve"> for</w:t>
      </w:r>
      <w:r w:rsidR="00C878B3">
        <w:t xml:space="preserve"> domain1</w:t>
      </w:r>
      <w:r w:rsidR="008B0E45">
        <w:t>)</w:t>
      </w:r>
      <w:r w:rsidR="00873B07">
        <w:t xml:space="preserve">. </w:t>
      </w:r>
    </w:p>
    <w:p w14:paraId="2172741D" w14:textId="77777777" w:rsidR="00C63303" w:rsidRDefault="00C63303" w:rsidP="00C63303">
      <w:pPr>
        <w:pStyle w:val="Code"/>
      </w:pPr>
      <w:r>
        <w:t xml:space="preserve"># using PSU.GA result for creating parameter labeldom1 and x1 </w:t>
      </w:r>
    </w:p>
    <w:p w14:paraId="27B4BDDB" w14:textId="77777777" w:rsidR="00276B57" w:rsidRDefault="00276B57" w:rsidP="00276B57">
      <w:pPr>
        <w:pStyle w:val="Code"/>
      </w:pPr>
      <w:r>
        <w:t xml:space="preserve">S = </w:t>
      </w:r>
      <w:proofErr w:type="gramStart"/>
      <w:r>
        <w:t>matrix(</w:t>
      </w:r>
      <w:proofErr w:type="gramEnd"/>
      <w:r>
        <w:t xml:space="preserve">0,nrow=1, </w:t>
      </w:r>
      <w:proofErr w:type="spellStart"/>
      <w:r>
        <w:t>ncol</w:t>
      </w:r>
      <w:proofErr w:type="spellEnd"/>
      <w:r>
        <w:t>=5)</w:t>
      </w:r>
    </w:p>
    <w:p w14:paraId="5BE43E84" w14:textId="77777777" w:rsidR="00276B57" w:rsidRDefault="00276B57" w:rsidP="00276B57">
      <w:pPr>
        <w:pStyle w:val="Code"/>
      </w:pPr>
      <w:r>
        <w:t xml:space="preserve">SS = </w:t>
      </w:r>
      <w:proofErr w:type="gramStart"/>
      <w:r>
        <w:t>matrix(</w:t>
      </w:r>
      <w:proofErr w:type="gramEnd"/>
      <w:r>
        <w:t xml:space="preserve">0,nrow=1, </w:t>
      </w:r>
      <w:proofErr w:type="spellStart"/>
      <w:r>
        <w:t>ncol</w:t>
      </w:r>
      <w:proofErr w:type="spellEnd"/>
      <w:r>
        <w:t>=5)</w:t>
      </w:r>
    </w:p>
    <w:p w14:paraId="5E3F447D" w14:textId="77777777" w:rsidR="00276B57" w:rsidRDefault="00276B57" w:rsidP="00276B57">
      <w:pPr>
        <w:pStyle w:val="Code"/>
      </w:pPr>
      <w:r>
        <w:t>for (</w:t>
      </w:r>
      <w:proofErr w:type="spellStart"/>
      <w:r>
        <w:t>i</w:t>
      </w:r>
      <w:proofErr w:type="spellEnd"/>
      <w:r>
        <w:t xml:space="preserve"> in </w:t>
      </w:r>
      <w:proofErr w:type="gramStart"/>
      <w:r>
        <w:t>1:nrow</w:t>
      </w:r>
      <w:proofErr w:type="gramEnd"/>
      <w:r>
        <w:t>(PSU.GA)) {</w:t>
      </w:r>
    </w:p>
    <w:p w14:paraId="3C3356E3" w14:textId="77777777" w:rsidR="00276B57" w:rsidRDefault="00276B57" w:rsidP="00276B57">
      <w:pPr>
        <w:pStyle w:val="Code"/>
      </w:pPr>
      <w:r>
        <w:t xml:space="preserve">  if (PSU.GA[i,3] == 1) {</w:t>
      </w:r>
    </w:p>
    <w:p w14:paraId="18991663" w14:textId="77777777" w:rsidR="00276B57" w:rsidRDefault="00276B57" w:rsidP="00276B57">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43FC9839" w14:textId="77777777" w:rsidR="00276B57" w:rsidRDefault="00276B57" w:rsidP="00276B57">
      <w:pPr>
        <w:pStyle w:val="Code"/>
      </w:pPr>
      <w:r>
        <w:lastRenderedPageBreak/>
        <w:t xml:space="preserve">    SS = </w:t>
      </w:r>
      <w:proofErr w:type="spellStart"/>
      <w:proofErr w:type="gramStart"/>
      <w:r>
        <w:t>rbind</w:t>
      </w:r>
      <w:proofErr w:type="spellEnd"/>
      <w:r>
        <w:t>(</w:t>
      </w:r>
      <w:proofErr w:type="gramEnd"/>
      <w:r>
        <w:t>SS,S)</w:t>
      </w:r>
    </w:p>
    <w:p w14:paraId="4C68AEC1" w14:textId="77777777" w:rsidR="00276B57" w:rsidRDefault="00276B57" w:rsidP="00276B57">
      <w:pPr>
        <w:pStyle w:val="Code"/>
      </w:pPr>
      <w:r>
        <w:t xml:space="preserve">  }</w:t>
      </w:r>
    </w:p>
    <w:p w14:paraId="6704F91A" w14:textId="77777777" w:rsidR="00276B57" w:rsidRDefault="00276B57" w:rsidP="00276B57">
      <w:pPr>
        <w:pStyle w:val="Code"/>
      </w:pPr>
      <w:r>
        <w:t>}</w:t>
      </w:r>
    </w:p>
    <w:p w14:paraId="44D5563A" w14:textId="77777777" w:rsidR="00276B57" w:rsidRDefault="00276B57" w:rsidP="00276B57">
      <w:pPr>
        <w:pStyle w:val="Code"/>
      </w:pPr>
    </w:p>
    <w:p w14:paraId="179BA58E" w14:textId="50C3AEF4" w:rsidR="00276B57" w:rsidRDefault="00276B57" w:rsidP="00C63303">
      <w:pPr>
        <w:pStyle w:val="Code"/>
      </w:pPr>
      <w:proofErr w:type="gramStart"/>
      <w:r>
        <w:t>strata.domain</w:t>
      </w:r>
      <w:proofErr w:type="gramEnd"/>
      <w:r>
        <w:t>1 = SS[-1,]</w:t>
      </w:r>
    </w:p>
    <w:p w14:paraId="7E1B9EAE" w14:textId="7FE5909F" w:rsidR="00276B57" w:rsidRDefault="00276B57" w:rsidP="00C63303">
      <w:pPr>
        <w:pStyle w:val="Code"/>
      </w:pPr>
    </w:p>
    <w:p w14:paraId="1E5D5C8F" w14:textId="7C1B1A14" w:rsidR="00276B57" w:rsidRDefault="00276B57">
      <w:pPr>
        <w:pStyle w:val="Code"/>
      </w:pPr>
      <w:r>
        <w:t># Remove PSU with one sampl</w:t>
      </w:r>
      <w:r w:rsidR="007F2A16">
        <w:t>ing</w:t>
      </w:r>
      <w:r>
        <w:t xml:space="preserve"> unit</w:t>
      </w:r>
    </w:p>
    <w:p w14:paraId="7EB4A77F" w14:textId="77777777" w:rsidR="00276B57" w:rsidRDefault="00276B57" w:rsidP="00276B57">
      <w:pPr>
        <w:pStyle w:val="Code"/>
      </w:pPr>
      <w:r>
        <w:t>strata_dom1=</w:t>
      </w:r>
      <w:proofErr w:type="spellStart"/>
      <w:r>
        <w:t>data.frame</w:t>
      </w:r>
      <w:proofErr w:type="spellEnd"/>
      <w:r>
        <w:t>(</w:t>
      </w:r>
      <w:proofErr w:type="gramStart"/>
      <w:r>
        <w:t>strata.domain</w:t>
      </w:r>
      <w:proofErr w:type="gramEnd"/>
      <w:r>
        <w:t>1)</w:t>
      </w:r>
    </w:p>
    <w:p w14:paraId="738AB343" w14:textId="77777777" w:rsidR="00276B57" w:rsidRDefault="00276B57" w:rsidP="00276B57">
      <w:pPr>
        <w:pStyle w:val="Code"/>
      </w:pPr>
      <w:proofErr w:type="spellStart"/>
      <w:r>
        <w:t>colnames</w:t>
      </w:r>
      <w:proofErr w:type="spellEnd"/>
      <w:r>
        <w:t>(strata_dom</w:t>
      </w:r>
      <w:proofErr w:type="gramStart"/>
      <w:r>
        <w:t>1)=</w:t>
      </w:r>
      <w:proofErr w:type="gramEnd"/>
      <w:r>
        <w:t xml:space="preserve"> c("STRATO", "N", "DOM1", "</w:t>
      </w:r>
      <w:proofErr w:type="spellStart"/>
      <w:r>
        <w:t>LABEL","value</w:t>
      </w:r>
      <w:proofErr w:type="spellEnd"/>
      <w:r>
        <w:t>")</w:t>
      </w:r>
    </w:p>
    <w:p w14:paraId="2B0C028F" w14:textId="77777777" w:rsidR="00276B57" w:rsidRDefault="00276B57" w:rsidP="00276B57">
      <w:pPr>
        <w:pStyle w:val="Code"/>
      </w:pPr>
      <w:r>
        <w:t xml:space="preserve">strata_dom1$LABEL &lt;- </w:t>
      </w:r>
      <w:proofErr w:type="spellStart"/>
      <w:proofErr w:type="gramStart"/>
      <w:r>
        <w:t>as.numeric</w:t>
      </w:r>
      <w:proofErr w:type="spellEnd"/>
      <w:proofErr w:type="gramEnd"/>
      <w:r>
        <w:t>(</w:t>
      </w:r>
      <w:proofErr w:type="spellStart"/>
      <w:r>
        <w:t>as.character</w:t>
      </w:r>
      <w:proofErr w:type="spellEnd"/>
      <w:r>
        <w:t>(strata_dom1$LABEL))</w:t>
      </w:r>
    </w:p>
    <w:p w14:paraId="06CAED1D" w14:textId="77777777" w:rsidR="00276B57" w:rsidRDefault="00276B57" w:rsidP="00276B57">
      <w:pPr>
        <w:pStyle w:val="Code"/>
      </w:pPr>
      <w:r>
        <w:t xml:space="preserve">r= </w:t>
      </w:r>
      <w:proofErr w:type="spellStart"/>
      <w:r>
        <w:t>as.</w:t>
      </w:r>
      <w:proofErr w:type="gramStart"/>
      <w:r>
        <w:t>data.frame</w:t>
      </w:r>
      <w:proofErr w:type="spellEnd"/>
      <w:proofErr w:type="gramEnd"/>
      <w:r>
        <w:t xml:space="preserve">(which(table(strata_dom1$LABEL)== 1, </w:t>
      </w:r>
      <w:proofErr w:type="spellStart"/>
      <w:r>
        <w:t>arr.ind</w:t>
      </w:r>
      <w:proofErr w:type="spellEnd"/>
      <w:r>
        <w:t xml:space="preserve"> = TRUE))</w:t>
      </w:r>
    </w:p>
    <w:p w14:paraId="24EA1654" w14:textId="5FD7D68D" w:rsidR="00276B57" w:rsidRDefault="00276B57" w:rsidP="00276B57">
      <w:pPr>
        <w:pStyle w:val="Code"/>
      </w:pPr>
      <w:r>
        <w:t>strata_dom1&lt;- strata_dom1</w:t>
      </w:r>
      <w:proofErr w:type="gramStart"/>
      <w:r>
        <w:t>[!(</w:t>
      </w:r>
      <w:proofErr w:type="gramEnd"/>
      <w:r>
        <w:t>strata_dom1$LABEL %in% r$dim1),]</w:t>
      </w:r>
    </w:p>
    <w:p w14:paraId="764EBB88" w14:textId="77777777" w:rsidR="00276B57" w:rsidRDefault="00276B57" w:rsidP="00276B57">
      <w:pPr>
        <w:pStyle w:val="Code"/>
      </w:pPr>
    </w:p>
    <w:p w14:paraId="7E1F3651" w14:textId="1E98DDE5" w:rsidR="007F2A16" w:rsidRDefault="007F2A16">
      <w:pPr>
        <w:pStyle w:val="Code"/>
      </w:pPr>
      <w:r>
        <w:t>labeldom1=</w:t>
      </w:r>
      <w:proofErr w:type="spellStart"/>
      <w:r>
        <w:t>as.numeric</w:t>
      </w:r>
      <w:proofErr w:type="spellEnd"/>
      <w:r>
        <w:t xml:space="preserve">(strata_dom1[,4]) # Initial stratification to be used in </w:t>
      </w:r>
    </w:p>
    <w:p w14:paraId="76190696" w14:textId="77777777" w:rsidR="007F2A16" w:rsidRDefault="007F2A16" w:rsidP="007F2A16">
      <w:pPr>
        <w:pStyle w:val="Code"/>
      </w:pPr>
      <w:r>
        <w:t xml:space="preserve">x1 &lt;- </w:t>
      </w:r>
      <w:proofErr w:type="spellStart"/>
      <w:proofErr w:type="gramStart"/>
      <w:r>
        <w:t>as.matrix</w:t>
      </w:r>
      <w:proofErr w:type="spellEnd"/>
      <w:proofErr w:type="gramEnd"/>
      <w:r>
        <w:t>(</w:t>
      </w:r>
      <w:proofErr w:type="spellStart"/>
      <w:r>
        <w:t>as.double</w:t>
      </w:r>
      <w:proofErr w:type="spellEnd"/>
      <w:r>
        <w:t>(matrix(strata_dom1[,5]))) # Matrix xi</w:t>
      </w:r>
    </w:p>
    <w:p w14:paraId="27C859EF" w14:textId="627EEAEB" w:rsidR="00C63303" w:rsidRDefault="00C63303">
      <w:pPr>
        <w:pStyle w:val="Code"/>
      </w:pPr>
      <w:r>
        <w:t xml:space="preserve"># </w:t>
      </w:r>
      <w:r w:rsidR="007F2A16">
        <w:t xml:space="preserve">Using </w:t>
      </w:r>
      <w:proofErr w:type="spellStart"/>
      <w:r>
        <w:t>ga_solution$aggr_strata</w:t>
      </w:r>
      <w:proofErr w:type="spellEnd"/>
      <w:r>
        <w:t xml:space="preserve"> result for creating parameter samplesizeMultiDOM1</w:t>
      </w:r>
    </w:p>
    <w:p w14:paraId="3F866BC9" w14:textId="77777777" w:rsidR="00C63303" w:rsidRDefault="00C63303" w:rsidP="00C63303">
      <w:pPr>
        <w:pStyle w:val="Code"/>
      </w:pPr>
      <w:r>
        <w:t xml:space="preserve">R = </w:t>
      </w:r>
      <w:proofErr w:type="gramStart"/>
      <w:r>
        <w:t>matrix(</w:t>
      </w:r>
      <w:proofErr w:type="gramEnd"/>
      <w:r>
        <w:t xml:space="preserve">0,nrow=1, </w:t>
      </w:r>
      <w:proofErr w:type="spellStart"/>
      <w:r>
        <w:t>ncol</w:t>
      </w:r>
      <w:proofErr w:type="spellEnd"/>
      <w:r>
        <w:t>=8)</w:t>
      </w:r>
    </w:p>
    <w:p w14:paraId="22E1E62C" w14:textId="77777777" w:rsidR="00C63303" w:rsidRDefault="00C63303" w:rsidP="00C63303">
      <w:pPr>
        <w:pStyle w:val="Code"/>
      </w:pPr>
      <w:r>
        <w:t xml:space="preserve">RR = </w:t>
      </w:r>
      <w:proofErr w:type="gramStart"/>
      <w:r>
        <w:t>matrix(</w:t>
      </w:r>
      <w:proofErr w:type="gramEnd"/>
      <w:r>
        <w:t xml:space="preserve">0,nrow=1, </w:t>
      </w:r>
      <w:proofErr w:type="spellStart"/>
      <w:r>
        <w:t>ncol</w:t>
      </w:r>
      <w:proofErr w:type="spellEnd"/>
      <w:r>
        <w:t>=8)</w:t>
      </w:r>
    </w:p>
    <w:p w14:paraId="4F47EBE4" w14:textId="77777777" w:rsidR="00C63303" w:rsidRDefault="00C63303" w:rsidP="00C63303">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153175BA" w14:textId="77777777" w:rsidR="00C63303" w:rsidRDefault="00C63303" w:rsidP="00C63303">
      <w:pPr>
        <w:pStyle w:val="Code"/>
      </w:pPr>
      <w:r>
        <w:t xml:space="preserve">  if (</w:t>
      </w:r>
      <w:proofErr w:type="spellStart"/>
      <w:r>
        <w:t>ga_solution$aggr_strata</w:t>
      </w:r>
      <w:proofErr w:type="spellEnd"/>
      <w:r>
        <w:t>[i,5] == 1) {</w:t>
      </w:r>
    </w:p>
    <w:p w14:paraId="257E29A1" w14:textId="77777777" w:rsidR="00C63303" w:rsidRDefault="00C63303" w:rsidP="00C63303">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40FBCC8" w14:textId="77777777" w:rsidR="00C63303" w:rsidRDefault="00C63303" w:rsidP="00C63303">
      <w:pPr>
        <w:pStyle w:val="Code"/>
      </w:pPr>
      <w:r>
        <w:t xml:space="preserve">    RR = </w:t>
      </w:r>
      <w:proofErr w:type="spellStart"/>
      <w:proofErr w:type="gramStart"/>
      <w:r>
        <w:t>rbind</w:t>
      </w:r>
      <w:proofErr w:type="spellEnd"/>
      <w:r>
        <w:t>(</w:t>
      </w:r>
      <w:proofErr w:type="gramEnd"/>
      <w:r>
        <w:t>RR,R)</w:t>
      </w:r>
    </w:p>
    <w:p w14:paraId="1ACA46CF" w14:textId="77777777" w:rsidR="00C63303" w:rsidRDefault="00C63303" w:rsidP="00C63303">
      <w:pPr>
        <w:pStyle w:val="Code"/>
      </w:pPr>
      <w:r>
        <w:t xml:space="preserve">  }</w:t>
      </w:r>
    </w:p>
    <w:p w14:paraId="5D0B3A4E" w14:textId="77777777" w:rsidR="00C63303" w:rsidRDefault="00C63303" w:rsidP="00C63303">
      <w:pPr>
        <w:pStyle w:val="Code"/>
      </w:pPr>
      <w:r>
        <w:t>}</w:t>
      </w:r>
    </w:p>
    <w:p w14:paraId="12C8AAA4" w14:textId="77777777" w:rsidR="00C63303" w:rsidRDefault="00C63303" w:rsidP="00C63303">
      <w:pPr>
        <w:pStyle w:val="Code"/>
      </w:pPr>
      <w:proofErr w:type="gramStart"/>
      <w:r>
        <w:t>samplesize.domain</w:t>
      </w:r>
      <w:proofErr w:type="gramEnd"/>
      <w:r>
        <w:t>1 = RR[-1,]</w:t>
      </w:r>
    </w:p>
    <w:p w14:paraId="3747030F" w14:textId="77777777" w:rsidR="00C63303" w:rsidRDefault="00C63303" w:rsidP="00C63303">
      <w:pPr>
        <w:pStyle w:val="Code"/>
      </w:pPr>
      <w:r>
        <w:t>sampleSizeMultiDOM1=sum(ceiling(</w:t>
      </w:r>
      <w:proofErr w:type="gramStart"/>
      <w:r>
        <w:t>samplesize.domain</w:t>
      </w:r>
      <w:proofErr w:type="gramEnd"/>
      <w:r>
        <w:t>1[,8]))</w:t>
      </w:r>
    </w:p>
    <w:p w14:paraId="3A4D3A1B" w14:textId="55921160" w:rsidR="00C63303" w:rsidRDefault="00873B07" w:rsidP="008F1BDC">
      <w:r>
        <w:t>Finally,</w:t>
      </w:r>
      <w:r w:rsidR="00C63303">
        <w:t xml:space="preserve"> “</w:t>
      </w:r>
      <w:proofErr w:type="spellStart"/>
      <w:r w:rsidR="00C63303">
        <w:t>samincv</w:t>
      </w:r>
      <w:proofErr w:type="spellEnd"/>
      <w:r w:rsidR="00C63303">
        <w:t>” function</w:t>
      </w:r>
      <w:r>
        <w:t xml:space="preserve"> </w:t>
      </w:r>
      <w:r w:rsidR="00E7219B">
        <w:t>from the</w:t>
      </w:r>
      <w:r>
        <w:t xml:space="preserve"> ‘saAlloc’ R package</w:t>
      </w:r>
      <w:r w:rsidR="00E7219B">
        <w:t xml:space="preserve"> is called</w:t>
      </w:r>
      <w:r>
        <w:t>.</w:t>
      </w:r>
      <w:r w:rsidR="00C63303">
        <w:t xml:space="preserve"> </w:t>
      </w:r>
      <w:r>
        <w:t xml:space="preserve">This function </w:t>
      </w:r>
      <w:r w:rsidR="00C63303">
        <w:t xml:space="preserve">performs the </w:t>
      </w:r>
      <w:r>
        <w:t xml:space="preserve">joint </w:t>
      </w:r>
      <w:r w:rsidR="00C63303">
        <w:t xml:space="preserve">optimal stratification and allocation based on </w:t>
      </w:r>
      <w:r w:rsidR="00E7219B">
        <w:t>S</w:t>
      </w:r>
      <w:r w:rsidR="00C63303">
        <w:t xml:space="preserve">imulated </w:t>
      </w:r>
      <w:r w:rsidR="00E7219B">
        <w:t>A</w:t>
      </w:r>
      <w:r w:rsidR="00C63303">
        <w:t xml:space="preserve">nnealing. </w:t>
      </w:r>
      <w:r w:rsidR="00ED2641">
        <w:t xml:space="preserve">The optimal stratification and allocation is determined by </w:t>
      </w:r>
      <w:r w:rsidR="00E7219B">
        <w:t>exchang</w:t>
      </w:r>
      <w:r w:rsidR="00ED2641">
        <w:t>ing</w:t>
      </w:r>
      <w:r w:rsidR="00E7219B">
        <w:t xml:space="preserve"> the PSUs</w:t>
      </w:r>
      <w:r w:rsidRPr="003A7EDE">
        <w:t xml:space="preserve"> between </w:t>
      </w:r>
      <w:r w:rsidR="00D90A39">
        <w:t xml:space="preserve">selected </w:t>
      </w:r>
      <w:r w:rsidRPr="003A7EDE">
        <w:t>strata</w:t>
      </w:r>
      <w:r w:rsidR="00D90A39">
        <w:t xml:space="preserve"> iteratively</w:t>
      </w:r>
      <w:r w:rsidRPr="003A7EDE">
        <w:t xml:space="preserve"> to minimize the coefficient of variation (CV).</w:t>
      </w:r>
      <w:r>
        <w:t xml:space="preserve"> </w:t>
      </w:r>
      <w:r w:rsidR="00C63303">
        <w:t xml:space="preserve">In </w:t>
      </w:r>
      <w:r>
        <w:t>‘</w:t>
      </w:r>
      <w:proofErr w:type="spellStart"/>
      <w:r>
        <w:t>samincv</w:t>
      </w:r>
      <w:proofErr w:type="spellEnd"/>
      <w:r>
        <w:t>” function</w:t>
      </w:r>
      <w:r w:rsidR="00C63303">
        <w:t xml:space="preserve">, </w:t>
      </w:r>
      <w:r>
        <w:t xml:space="preserve">some </w:t>
      </w:r>
      <w:r w:rsidR="00C63303">
        <w:t>parameters such as</w:t>
      </w:r>
      <w:r w:rsidR="00412CC6">
        <w:t xml:space="preserve"> iteration</w:t>
      </w:r>
      <w:r w:rsidR="00C63303">
        <w:t xml:space="preserve"> </w:t>
      </w:r>
      <w:r w:rsidR="00412CC6">
        <w:t>(</w:t>
      </w:r>
      <w:r w:rsidR="00D90A39">
        <w:t xml:space="preserve">number of </w:t>
      </w:r>
      <w:r w:rsidR="00C63303">
        <w:t>iteration</w:t>
      </w:r>
      <w:r w:rsidR="00D90A39">
        <w:t>s</w:t>
      </w:r>
      <w:r w:rsidR="00412CC6">
        <w:t>)</w:t>
      </w:r>
      <w:r w:rsidR="009321FA">
        <w:t>, t</w:t>
      </w:r>
      <w:r w:rsidR="009321FA" w:rsidRPr="00C55B09">
        <w:t>argetCV</w:t>
      </w:r>
      <w:r w:rsidR="009321FA">
        <w:t xml:space="preserve"> </w:t>
      </w:r>
      <w:r w:rsidR="009321FA" w:rsidRPr="00C55B09">
        <w:t>(the value of target CV</w:t>
      </w:r>
      <w:r w:rsidR="009321FA">
        <w:t>),</w:t>
      </w:r>
      <w:r w:rsidR="00C63303">
        <w:t xml:space="preserve"> and penalty</w:t>
      </w:r>
      <w:r w:rsidR="00D90A39">
        <w:t xml:space="preserve"> </w:t>
      </w:r>
      <w:r w:rsidR="00C63303">
        <w:t>(</w:t>
      </w:r>
      <w:r w:rsidR="00D90A39">
        <w:t xml:space="preserve">of deviating from target </w:t>
      </w:r>
      <w:r w:rsidR="00C63303" w:rsidRPr="001A36E3">
        <w:t>CV</w:t>
      </w:r>
      <w:r w:rsidR="00D90A39">
        <w:t>s</w:t>
      </w:r>
      <w:r>
        <w:t xml:space="preserve">) </w:t>
      </w:r>
      <w:r w:rsidR="00C63303">
        <w:t>are specified along with the input matrices which are x</w:t>
      </w:r>
      <w:r>
        <w:t>i</w:t>
      </w:r>
      <w:r w:rsidR="008F1BDC">
        <w:t xml:space="preserve"> </w:t>
      </w:r>
      <w:r w:rsidR="00C63303">
        <w:t>(PSU</w:t>
      </w:r>
      <w:r w:rsidR="008F1BDC">
        <w:t>s</w:t>
      </w:r>
      <w:r w:rsidR="00C63303">
        <w:t xml:space="preserve"> </w:t>
      </w:r>
      <w:r w:rsidR="008F1BDC">
        <w:t>in</w:t>
      </w:r>
      <w:r>
        <w:t xml:space="preserve"> domain </w:t>
      </w:r>
      <w:proofErr w:type="spellStart"/>
      <w:r>
        <w:t>i</w:t>
      </w:r>
      <w:proofErr w:type="spellEnd"/>
      <w:r w:rsidR="00C63303">
        <w:t>), label (</w:t>
      </w:r>
      <w:r w:rsidR="00C63303" w:rsidRPr="00C55B09">
        <w:t xml:space="preserve">initial </w:t>
      </w:r>
      <w:r w:rsidR="006A1852">
        <w:t>stratification</w:t>
      </w:r>
      <w:r w:rsidR="00C63303" w:rsidRPr="00C55B09">
        <w:t xml:space="preserve">), </w:t>
      </w:r>
      <w:r w:rsidR="00C63303">
        <w:t>samplesize</w:t>
      </w:r>
      <w:r w:rsidR="006A1852">
        <w:t xml:space="preserve"> </w:t>
      </w:r>
      <w:r w:rsidR="00C63303">
        <w:t>(required sample size for each domain</w:t>
      </w:r>
      <w:r>
        <w:t>)</w:t>
      </w:r>
      <w:r w:rsidR="00C878B3">
        <w:t>.</w:t>
      </w:r>
      <w:r w:rsidR="00F25F79">
        <w:t xml:space="preserve"> We used the GA method output for</w:t>
      </w:r>
      <w:r w:rsidR="00C878B3">
        <w:t xml:space="preserve"> x</w:t>
      </w:r>
      <w:r w:rsidR="00F25F79">
        <w:t>1</w:t>
      </w:r>
      <w:r w:rsidR="00C878B3">
        <w:t xml:space="preserve">, labeldom1, </w:t>
      </w:r>
      <w:r w:rsidR="00F25F79">
        <w:t>and</w:t>
      </w:r>
      <w:r w:rsidR="00A83AE9">
        <w:t xml:space="preserve"> </w:t>
      </w:r>
      <w:r w:rsidR="00C878B3">
        <w:t>sampleSizeMultiDOM1 here. TargetCV, iteration</w:t>
      </w:r>
      <w:r w:rsidR="00177C97">
        <w:t>,</w:t>
      </w:r>
      <w:r w:rsidR="00C878B3">
        <w:t xml:space="preserve"> and penalty </w:t>
      </w:r>
      <w:r w:rsidR="00177C97">
        <w:t xml:space="preserve">parameters </w:t>
      </w:r>
      <w:r w:rsidR="00C878B3">
        <w:t xml:space="preserve">are set </w:t>
      </w:r>
      <w:r w:rsidR="00177C97">
        <w:t>to</w:t>
      </w:r>
      <w:r w:rsidR="00C878B3">
        <w:t xml:space="preserve"> 0.02, 100</w:t>
      </w:r>
      <w:r w:rsidR="0084251F">
        <w:t>0</w:t>
      </w:r>
      <w:r w:rsidR="00C878B3">
        <w:t xml:space="preserve">, </w:t>
      </w:r>
      <w:r w:rsidR="00F60725">
        <w:t xml:space="preserve">and </w:t>
      </w:r>
      <w:r w:rsidR="003F151A">
        <w:t xml:space="preserve">10 </w:t>
      </w:r>
      <w:r w:rsidR="00177C97">
        <w:t>respectively</w:t>
      </w:r>
      <w:r w:rsidR="003F151A">
        <w:t>.</w:t>
      </w:r>
      <w:r w:rsidR="00F60725">
        <w:t xml:space="preserve"> </w:t>
      </w:r>
    </w:p>
    <w:p w14:paraId="005448A8" w14:textId="77777777" w:rsidR="00C63303" w:rsidRDefault="00C63303" w:rsidP="00C63303">
      <w:pPr>
        <w:pStyle w:val="Code"/>
      </w:pPr>
      <w:r>
        <w:lastRenderedPageBreak/>
        <w:t>library(saAlloc)</w:t>
      </w:r>
    </w:p>
    <w:p w14:paraId="3C74079C" w14:textId="77777777" w:rsidR="00C63303" w:rsidRDefault="00C63303" w:rsidP="00C63303">
      <w:pPr>
        <w:pStyle w:val="Code"/>
      </w:pPr>
      <w:r>
        <w:t xml:space="preserve">sa_solution_acv_multi_1 &lt;- </w:t>
      </w:r>
      <w:proofErr w:type="spellStart"/>
      <w:proofErr w:type="gramStart"/>
      <w:r>
        <w:t>saMinCV</w:t>
      </w:r>
      <w:proofErr w:type="spellEnd"/>
      <w:r>
        <w:t>(</w:t>
      </w:r>
      <w:proofErr w:type="gramEnd"/>
    </w:p>
    <w:p w14:paraId="4A54B674" w14:textId="42947A2E" w:rsidR="00C63303" w:rsidRDefault="00664F4B" w:rsidP="00C63303">
      <w:pPr>
        <w:pStyle w:val="Code"/>
      </w:pPr>
      <w:r>
        <w:t xml:space="preserve"> </w:t>
      </w:r>
      <w:r w:rsidR="00C63303">
        <w:t>x=x1,</w:t>
      </w:r>
    </w:p>
    <w:p w14:paraId="2EE84CA5" w14:textId="552000E4" w:rsidR="00C63303" w:rsidRDefault="00664F4B" w:rsidP="00C63303">
      <w:pPr>
        <w:pStyle w:val="Code"/>
      </w:pPr>
      <w:r>
        <w:t xml:space="preserve"> </w:t>
      </w:r>
      <w:r w:rsidR="00C63303">
        <w:t xml:space="preserve">label= labeldom1, </w:t>
      </w:r>
    </w:p>
    <w:p w14:paraId="20D11AE1" w14:textId="47CEFDEC" w:rsidR="00C63303" w:rsidRDefault="00664F4B" w:rsidP="00C63303">
      <w:pPr>
        <w:pStyle w:val="Code"/>
      </w:pPr>
      <w:r>
        <w:t xml:space="preserve"> </w:t>
      </w:r>
      <w:r w:rsidR="00C63303">
        <w:t>targetCV</w:t>
      </w:r>
      <w:proofErr w:type="gramStart"/>
      <w:r w:rsidR="00C63303">
        <w:t>=(</w:t>
      </w:r>
      <w:proofErr w:type="gramEnd"/>
      <w:r w:rsidR="00C63303">
        <w:t>0.02),</w:t>
      </w:r>
    </w:p>
    <w:p w14:paraId="1100E16A" w14:textId="6AF0316E" w:rsidR="00C63303" w:rsidRDefault="00664F4B" w:rsidP="00C63303">
      <w:pPr>
        <w:pStyle w:val="Code"/>
      </w:pPr>
      <w:r>
        <w:t xml:space="preserve"> </w:t>
      </w:r>
      <w:proofErr w:type="spellStart"/>
      <w:r w:rsidR="00C63303">
        <w:t>sampleSize</w:t>
      </w:r>
      <w:proofErr w:type="spellEnd"/>
      <w:r w:rsidR="00C63303">
        <w:t>=sampleSizeMultiDOM1,</w:t>
      </w:r>
    </w:p>
    <w:p w14:paraId="69D45168" w14:textId="0A98FE0D" w:rsidR="00C63303" w:rsidRDefault="00C63303" w:rsidP="00C63303">
      <w:pPr>
        <w:pStyle w:val="Code"/>
      </w:pPr>
      <w:r>
        <w:t xml:space="preserve"> iterations=100</w:t>
      </w:r>
      <w:r w:rsidR="0084251F">
        <w:t>0</w:t>
      </w:r>
      <w:r>
        <w:t>,</w:t>
      </w:r>
    </w:p>
    <w:p w14:paraId="114401F0" w14:textId="1BA53BFA" w:rsidR="00C63303" w:rsidRDefault="00C63303" w:rsidP="00C63303">
      <w:pPr>
        <w:pStyle w:val="Code"/>
      </w:pPr>
      <w:r>
        <w:t xml:space="preserve"> penalty = 10,</w:t>
      </w:r>
    </w:p>
    <w:p w14:paraId="790B1107" w14:textId="2CFAB8C4" w:rsidR="00C63303" w:rsidRDefault="00C63303" w:rsidP="00C63303">
      <w:pPr>
        <w:pStyle w:val="Code"/>
      </w:pPr>
      <w:r>
        <w:t xml:space="preserve"> </w:t>
      </w:r>
      <w:proofErr w:type="spellStart"/>
      <w:r>
        <w:t>preserveSatisfied</w:t>
      </w:r>
      <w:proofErr w:type="spellEnd"/>
      <w:r>
        <w:t>=TRUE,</w:t>
      </w:r>
    </w:p>
    <w:p w14:paraId="665DC7C2" w14:textId="70FDBF9F" w:rsidR="00C63303" w:rsidRDefault="00C63303" w:rsidP="00664F4B">
      <w:pPr>
        <w:pStyle w:val="Code"/>
      </w:pPr>
      <w:r>
        <w:t xml:space="preserve"> </w:t>
      </w:r>
      <w:proofErr w:type="spellStart"/>
      <w:r>
        <w:t>fpc</w:t>
      </w:r>
      <w:proofErr w:type="spellEnd"/>
      <w:r>
        <w:t>=FALSE)</w:t>
      </w:r>
    </w:p>
    <w:p w14:paraId="36C53B23" w14:textId="46071F17" w:rsidR="00C63303" w:rsidRDefault="00C63303" w:rsidP="00F60725">
      <w:pPr>
        <w:pStyle w:val="Code"/>
      </w:pPr>
      <w:r>
        <w:t>summary(</w:t>
      </w:r>
      <w:r w:rsidR="00F60725">
        <w:t>sa_solution_acv_multi_1</w:t>
      </w:r>
      <w:r>
        <w:t>)</w:t>
      </w:r>
    </w:p>
    <w:p w14:paraId="4BC4B5BE" w14:textId="4B73E868" w:rsidR="00F60725" w:rsidRDefault="00BB7D22" w:rsidP="009B0A97">
      <w:pPr>
        <w:pStyle w:val="Code"/>
      </w:pPr>
      <w:r w:rsidRPr="00BB7D22">
        <w:t>sa_solution_acv_multi_1$label</w:t>
      </w:r>
    </w:p>
    <w:p w14:paraId="38E73AB4" w14:textId="28E923CD" w:rsidR="00081F0C" w:rsidRDefault="00C63303" w:rsidP="007954A0">
      <w:r>
        <w:t xml:space="preserve">Although </w:t>
      </w:r>
      <w:r w:rsidR="009B0A97">
        <w:t xml:space="preserve">the results for </w:t>
      </w:r>
      <w:r>
        <w:t xml:space="preserve">each domain are stored in </w:t>
      </w:r>
      <w:r w:rsidR="009B0A97">
        <w:t>‘</w:t>
      </w:r>
      <w:proofErr w:type="spellStart"/>
      <w:r>
        <w:t>sa_solution</w:t>
      </w:r>
      <w:proofErr w:type="spellEnd"/>
      <w:r w:rsidR="009B0A97">
        <w:t>’</w:t>
      </w:r>
      <w:r>
        <w:t xml:space="preserve">, selected elements can be stored in separate csv files for convenience and further analysis. </w:t>
      </w:r>
      <w:r w:rsidR="007954A0">
        <w:t xml:space="preserve">The </w:t>
      </w:r>
      <w:r w:rsidR="00664F4B">
        <w:t>elements</w:t>
      </w:r>
      <w:r w:rsidR="007954A0">
        <w:t xml:space="preserve"> in </w:t>
      </w:r>
      <w:r w:rsidR="00F60725">
        <w:t>‘</w:t>
      </w:r>
      <w:proofErr w:type="spellStart"/>
      <w:r w:rsidR="00F60725">
        <w:t>sa_solu</w:t>
      </w:r>
      <w:r w:rsidR="00BB7D22">
        <w:t>t</w:t>
      </w:r>
      <w:r w:rsidR="00F60725">
        <w:t>ion</w:t>
      </w:r>
      <w:proofErr w:type="spellEnd"/>
      <w:r w:rsidR="009B0A97">
        <w:t xml:space="preserve">’ </w:t>
      </w:r>
      <w:r w:rsidR="00BB7D22">
        <w:t xml:space="preserve">are </w:t>
      </w:r>
      <w:r w:rsidR="007954A0">
        <w:t xml:space="preserve">as </w:t>
      </w:r>
      <w:r w:rsidR="00BB7D22">
        <w:t>follows</w:t>
      </w:r>
      <w:r w:rsidR="007954A0">
        <w:t xml:space="preserve">: </w:t>
      </w:r>
      <w:r w:rsidR="00BB7D22">
        <w:t>“</w:t>
      </w:r>
      <w:r>
        <w:t>CVs</w:t>
      </w:r>
      <w:r w:rsidR="00BB7D22">
        <w:t>”</w:t>
      </w:r>
      <w:r>
        <w:t xml:space="preserve"> indicates the</w:t>
      </w:r>
      <w:r w:rsidR="00BB7D22">
        <w:t xml:space="preserve"> initial </w:t>
      </w:r>
      <w:r>
        <w:t xml:space="preserve">coefficient </w:t>
      </w:r>
      <w:r w:rsidR="007954A0">
        <w:t>of variation (prior to optimization)</w:t>
      </w:r>
      <w:r>
        <w:t xml:space="preserve"> and the final coefficient vari</w:t>
      </w:r>
      <w:r w:rsidR="007954A0">
        <w:t>ation (after optimization)</w:t>
      </w:r>
      <w:r w:rsidR="00BB7D22">
        <w:t>.</w:t>
      </w:r>
      <w:r>
        <w:t xml:space="preserve"> </w:t>
      </w:r>
      <w:r w:rsidR="00BB7D22">
        <w:t xml:space="preserve">Initial </w:t>
      </w:r>
      <w:r>
        <w:t>and final sample size</w:t>
      </w:r>
      <w:r w:rsidR="007954A0">
        <w:t>s</w:t>
      </w:r>
      <w:r>
        <w:t xml:space="preserve"> are </w:t>
      </w:r>
      <w:r w:rsidR="00BB7D22">
        <w:t>presented in “</w:t>
      </w:r>
      <w:proofErr w:type="spellStart"/>
      <w:r w:rsidR="00BB7D22">
        <w:t>Samplesize</w:t>
      </w:r>
      <w:proofErr w:type="spellEnd"/>
      <w:r w:rsidR="00BB7D22">
        <w:t xml:space="preserve">” </w:t>
      </w:r>
      <w:r>
        <w:t xml:space="preserve">while in </w:t>
      </w:r>
      <w:r w:rsidR="00BB7D22">
        <w:t>“</w:t>
      </w:r>
      <w:proofErr w:type="spellStart"/>
      <w:r>
        <w:t>StrataSize</w:t>
      </w:r>
      <w:proofErr w:type="spellEnd"/>
      <w:r w:rsidR="00BB7D22">
        <w:t>”</w:t>
      </w:r>
      <w:r>
        <w:t xml:space="preserve">, the number of </w:t>
      </w:r>
      <w:r w:rsidR="00BB7D22">
        <w:t xml:space="preserve">distinct </w:t>
      </w:r>
      <w:r w:rsidR="00664F4B">
        <w:t>strata</w:t>
      </w:r>
      <w:r w:rsidR="00BB7D22">
        <w:t xml:space="preserve"> in the sample is shown.</w:t>
      </w:r>
      <w:r>
        <w:t xml:space="preserve"> </w:t>
      </w:r>
      <w:r w:rsidR="00BB7D22">
        <w:t xml:space="preserve">To display the stratification </w:t>
      </w:r>
      <w:r w:rsidR="00664F4B">
        <w:t xml:space="preserve">labels </w:t>
      </w:r>
      <w:r w:rsidR="00BB7D22">
        <w:t>vector, “</w:t>
      </w:r>
      <w:r w:rsidR="00BB7D22" w:rsidRPr="00BB7D22">
        <w:t>sa_solution_acv_multi_1$label</w:t>
      </w:r>
      <w:r w:rsidR="00BB7D22">
        <w:t>” is called.</w:t>
      </w:r>
    </w:p>
    <w:p w14:paraId="0703D720" w14:textId="076F7D65" w:rsidR="00C63303" w:rsidRDefault="00664F4B">
      <w:r>
        <w:t>After running the SA based</w:t>
      </w:r>
      <w:r w:rsidR="00B808E7">
        <w:t xml:space="preserve"> method</w:t>
      </w:r>
      <w:r>
        <w:t xml:space="preserve"> using the</w:t>
      </w:r>
      <w:r w:rsidR="00B808E7">
        <w:t xml:space="preserve"> same sample size </w:t>
      </w:r>
      <w:r>
        <w:t xml:space="preserve">and initial stratification from the </w:t>
      </w:r>
      <w:r w:rsidR="00B808E7">
        <w:t xml:space="preserve">GA method, CV </w:t>
      </w:r>
      <w:r>
        <w:t xml:space="preserve">in the final sample </w:t>
      </w:r>
      <w:r w:rsidR="00B808E7">
        <w:t xml:space="preserve">is improved. The result of GA and SA method for joint stratification and allocation are displayed by running the following script. </w:t>
      </w:r>
    </w:p>
    <w:p w14:paraId="3960ADE2" w14:textId="77777777" w:rsidR="00C63303" w:rsidRDefault="00C63303" w:rsidP="00C63303">
      <w:pPr>
        <w:pStyle w:val="Code"/>
      </w:pPr>
      <w:r>
        <w:t># comparing result of GA and SA</w:t>
      </w:r>
    </w:p>
    <w:p w14:paraId="4CFB86FA" w14:textId="77777777" w:rsidR="00C63303" w:rsidRDefault="00C63303" w:rsidP="00C63303">
      <w:pPr>
        <w:pStyle w:val="Code"/>
      </w:pPr>
      <w:proofErr w:type="spellStart"/>
      <w:r>
        <w:t>SA_GA_compare_startification</w:t>
      </w:r>
      <w:proofErr w:type="spellEnd"/>
      <w:r>
        <w:t xml:space="preserve"> &lt;- cbind.</w:t>
      </w:r>
      <w:proofErr w:type="gramStart"/>
      <w:r>
        <w:t>data.frame</w:t>
      </w:r>
      <w:proofErr w:type="gramEnd"/>
      <w:r>
        <w:t>(SA_stratification=sa_solution_acv_multi_1$label,GA_stratification=c(labeldom1))</w:t>
      </w:r>
    </w:p>
    <w:p w14:paraId="6875F06C" w14:textId="77777777" w:rsidR="00C63303" w:rsidRDefault="00C63303" w:rsidP="00C63303">
      <w:pPr>
        <w:pStyle w:val="Code"/>
      </w:pPr>
      <w:proofErr w:type="spellStart"/>
      <w:r>
        <w:t>SA_GA_compare_allocation</w:t>
      </w:r>
      <w:proofErr w:type="spellEnd"/>
      <w:r>
        <w:t xml:space="preserve"> &lt;- cbind.</w:t>
      </w:r>
      <w:proofErr w:type="gramStart"/>
      <w:r>
        <w:t>data.frame</w:t>
      </w:r>
      <w:proofErr w:type="gramEnd"/>
      <w:r>
        <w:t>(SA_allocation=sa_solution_acv_multi_1$sampleSize,GA_allocation=ceiling(samplesize.domain1[,8])</w:t>
      </w:r>
    </w:p>
    <w:p w14:paraId="29FE9C24" w14:textId="77777777" w:rsidR="009900F9" w:rsidRDefault="009900F9">
      <w:pPr>
        <w:spacing w:before="0" w:line="240" w:lineRule="auto"/>
        <w:ind w:right="0"/>
        <w:rPr>
          <w:b/>
          <w:bCs/>
        </w:rPr>
      </w:pPr>
      <w:r>
        <w:br w:type="page"/>
      </w:r>
    </w:p>
    <w:p w14:paraId="2CDCA50C" w14:textId="70528D2B" w:rsidR="00C63303" w:rsidRPr="007E66E3" w:rsidRDefault="00D01F2E" w:rsidP="007E66E3">
      <w:pPr>
        <w:pStyle w:val="Heading2"/>
      </w:pPr>
      <w:bookmarkStart w:id="46" w:name="_Toc24491035"/>
      <w:commentRangeStart w:id="47"/>
      <w:r w:rsidRPr="007E66E3">
        <w:lastRenderedPageBreak/>
        <w:t xml:space="preserve">Method 2 </w:t>
      </w:r>
      <w:r w:rsidR="00182B90" w:rsidRPr="007E66E3">
        <w:t>r</w:t>
      </w:r>
      <w:r w:rsidRPr="007E66E3">
        <w:t>esults</w:t>
      </w:r>
      <w:bookmarkEnd w:id="46"/>
      <w:commentRangeEnd w:id="47"/>
      <w:r w:rsidR="00475DF2">
        <w:rPr>
          <w:rStyle w:val="CommentReference"/>
          <w:b w:val="0"/>
          <w:bCs w:val="0"/>
        </w:rPr>
        <w:commentReference w:id="47"/>
      </w:r>
    </w:p>
    <w:p w14:paraId="41109411" w14:textId="23364C4D" w:rsidR="00B808E7" w:rsidRDefault="00B808E7" w:rsidP="00D04A18">
      <w:r>
        <w:rPr>
          <w:rFonts w:asciiTheme="majorBidi" w:eastAsia="Times New Roman" w:hAnsiTheme="majorBidi" w:cstheme="majorBidi"/>
          <w:color w:val="000000"/>
          <w:sz w:val="20"/>
          <w:szCs w:val="20"/>
          <w:bdr w:val="none" w:sz="0" w:space="0" w:color="auto" w:frame="1"/>
          <w:lang w:bidi="ar-SA"/>
        </w:rPr>
        <w:t xml:space="preserve"> </w:t>
      </w:r>
      <w:r w:rsidR="00F51D1F">
        <w:t xml:space="preserve">Summary of the results </w:t>
      </w:r>
      <w:r>
        <w:t>for two domains</w:t>
      </w:r>
      <w:r w:rsidR="00ED7FE1">
        <w:t xml:space="preserve"> </w:t>
      </w:r>
      <w:r w:rsidR="008C77E9">
        <w:t xml:space="preserve">(i.e. </w:t>
      </w:r>
      <w:r w:rsidR="00ED7FE1">
        <w:t>domain</w:t>
      </w:r>
      <w:r w:rsidR="00C17F3F">
        <w:t>s</w:t>
      </w:r>
      <w:r>
        <w:t xml:space="preserve"> </w:t>
      </w:r>
      <w:r w:rsidR="00D5299D">
        <w:t>1</w:t>
      </w:r>
      <w:r>
        <w:t xml:space="preserve"> </w:t>
      </w:r>
      <w:r w:rsidR="00ED7FE1">
        <w:t xml:space="preserve">and </w:t>
      </w:r>
      <w:r w:rsidR="00D5299D">
        <w:t>2</w:t>
      </w:r>
      <w:r w:rsidR="008C77E9">
        <w:t>) are presented</w:t>
      </w:r>
      <w:r w:rsidR="00C17F3F">
        <w:t xml:space="preserve"> in this section</w:t>
      </w:r>
      <w:r>
        <w:t xml:space="preserve">. </w:t>
      </w:r>
      <w:r w:rsidR="008C77E9">
        <w:t>Number of i</w:t>
      </w:r>
      <w:r>
        <w:t>teration</w:t>
      </w:r>
      <w:r w:rsidR="008C77E9">
        <w:t>s</w:t>
      </w:r>
      <w:r>
        <w:t xml:space="preserve"> </w:t>
      </w:r>
      <w:r w:rsidR="008C77E9">
        <w:t>was</w:t>
      </w:r>
      <w:r>
        <w:t xml:space="preserve"> set </w:t>
      </w:r>
      <w:r w:rsidR="008C77E9">
        <w:t>to</w:t>
      </w:r>
      <w:r>
        <w:t xml:space="preserve"> 1</w:t>
      </w:r>
      <w:r w:rsidR="009900F9">
        <w:t>,</w:t>
      </w:r>
      <w:r>
        <w:t xml:space="preserve">000 and </w:t>
      </w:r>
      <w:r w:rsidR="008C77E9">
        <w:t>target CV</w:t>
      </w:r>
      <w:r>
        <w:t xml:space="preserve"> </w:t>
      </w:r>
      <w:r w:rsidR="008C77E9">
        <w:t>was</w:t>
      </w:r>
      <w:r>
        <w:t xml:space="preserve"> set </w:t>
      </w:r>
      <w:r w:rsidR="008C77E9">
        <w:t>to</w:t>
      </w:r>
      <w:r>
        <w:t xml:space="preserve"> 0.02. </w:t>
      </w:r>
      <w:r w:rsidRPr="001779D3">
        <w:t>$CVs indicates the Initial</w:t>
      </w:r>
      <w:r>
        <w:t xml:space="preserve"> </w:t>
      </w:r>
      <w:r w:rsidR="008C77E9">
        <w:t>CV</w:t>
      </w:r>
      <w:r>
        <w:t xml:space="preserve"> </w:t>
      </w:r>
      <w:r w:rsidR="008C77E9">
        <w:t xml:space="preserve">(i.e. prior to optimization using the SA based method) </w:t>
      </w:r>
      <w:r>
        <w:t>an</w:t>
      </w:r>
      <w:r w:rsidRPr="001779D3">
        <w:t>d the final</w:t>
      </w:r>
      <w:r>
        <w:t xml:space="preserve"> CV.</w:t>
      </w:r>
      <w:r w:rsidRPr="001779D3">
        <w:t xml:space="preserve"> </w:t>
      </w:r>
    </w:p>
    <w:p w14:paraId="53A54B10" w14:textId="3893E4F4" w:rsidR="0097269B" w:rsidRPr="00F24545" w:rsidRDefault="0097269B" w:rsidP="00F24545">
      <w:pPr>
        <w:pStyle w:val="Code"/>
        <w:rPr>
          <w:rStyle w:val="gnkrckgcgsb"/>
        </w:rPr>
      </w:pPr>
      <w:bookmarkStart w:id="48" w:name="_Hlk24481825"/>
      <w:r w:rsidRPr="00F24545">
        <w:rPr>
          <w:rStyle w:val="gnkrckgcgsb"/>
        </w:rPr>
        <w:t>sa_solution_acv_multi_dom1</w:t>
      </w:r>
    </w:p>
    <w:p w14:paraId="073D8DA4" w14:textId="77777777" w:rsidR="0097269B" w:rsidRPr="00F24545" w:rsidRDefault="0097269B" w:rsidP="00F24545">
      <w:pPr>
        <w:pStyle w:val="Code"/>
        <w:rPr>
          <w:rStyle w:val="gnkrckgcgsb"/>
        </w:rPr>
      </w:pPr>
      <w:r w:rsidRPr="00F24545">
        <w:rPr>
          <w:rStyle w:val="gnkrckgcgsb"/>
        </w:rPr>
        <w:t>$CVs</w:t>
      </w:r>
    </w:p>
    <w:p w14:paraId="5F6F8479" w14:textId="77777777" w:rsidR="0097269B" w:rsidRPr="00F24545" w:rsidRDefault="0097269B" w:rsidP="00F24545">
      <w:pPr>
        <w:pStyle w:val="Code"/>
        <w:rPr>
          <w:rStyle w:val="gnkrckgcgsb"/>
        </w:rPr>
      </w:pPr>
      <w:r w:rsidRPr="00F24545">
        <w:rPr>
          <w:rStyle w:val="gnkrckgcgsb"/>
        </w:rPr>
        <w:t xml:space="preserve">    Initial      Final Target</w:t>
      </w:r>
    </w:p>
    <w:p w14:paraId="543A0320" w14:textId="77777777" w:rsidR="0097269B" w:rsidRPr="00F24545" w:rsidRDefault="0097269B" w:rsidP="00F24545">
      <w:pPr>
        <w:pStyle w:val="Code"/>
      </w:pPr>
      <w:r w:rsidRPr="00F24545">
        <w:rPr>
          <w:rStyle w:val="gnkrckgcgsb"/>
        </w:rPr>
        <w:t>1 0.1500073 0.07733092   0.02</w:t>
      </w:r>
    </w:p>
    <w:p w14:paraId="3388FEAC" w14:textId="77777777" w:rsidR="0097269B" w:rsidRPr="00F24545" w:rsidRDefault="0097269B" w:rsidP="00F24545">
      <w:pPr>
        <w:pStyle w:val="Code"/>
        <w:rPr>
          <w:rStyle w:val="gnkrckgcgsb"/>
        </w:rPr>
      </w:pPr>
    </w:p>
    <w:p w14:paraId="458627D6" w14:textId="092F2118" w:rsidR="0097269B" w:rsidRPr="00F24545" w:rsidRDefault="0097269B" w:rsidP="00F24545">
      <w:pPr>
        <w:pStyle w:val="Code"/>
        <w:rPr>
          <w:rStyle w:val="gnkrckgcgsb"/>
        </w:rPr>
      </w:pPr>
      <w:r w:rsidRPr="00F24545">
        <w:rPr>
          <w:rStyle w:val="gnkrckgcgsb"/>
        </w:rPr>
        <w:t>sa_solution_acv_multi_dom2</w:t>
      </w:r>
    </w:p>
    <w:p w14:paraId="46B31EE6" w14:textId="77777777" w:rsidR="0097269B" w:rsidRPr="00F24545" w:rsidRDefault="0097269B" w:rsidP="00F24545">
      <w:pPr>
        <w:pStyle w:val="Code"/>
        <w:rPr>
          <w:rStyle w:val="gnkrckgcgsb"/>
        </w:rPr>
      </w:pPr>
      <w:r w:rsidRPr="00F24545">
        <w:rPr>
          <w:rStyle w:val="gnkrckgcgsb"/>
        </w:rPr>
        <w:t>$CVs</w:t>
      </w:r>
    </w:p>
    <w:p w14:paraId="60B53572" w14:textId="77777777" w:rsidR="0097269B" w:rsidRPr="00F24545" w:rsidRDefault="0097269B" w:rsidP="00F24545">
      <w:pPr>
        <w:pStyle w:val="Code"/>
        <w:rPr>
          <w:rStyle w:val="gnkrckgcgsb"/>
        </w:rPr>
      </w:pPr>
      <w:r w:rsidRPr="00F24545">
        <w:rPr>
          <w:rStyle w:val="gnkrckgcgsb"/>
        </w:rPr>
        <w:t xml:space="preserve">    Initial     Final Target</w:t>
      </w:r>
    </w:p>
    <w:p w14:paraId="22D032BA" w14:textId="77777777" w:rsidR="0097269B" w:rsidRPr="00F24545" w:rsidRDefault="0097269B" w:rsidP="00F24545">
      <w:pPr>
        <w:pStyle w:val="Code"/>
      </w:pPr>
      <w:r w:rsidRPr="00F24545">
        <w:rPr>
          <w:rStyle w:val="gnkrckgcgsb"/>
        </w:rPr>
        <w:t>1 0.6194158 0.1589023   0.02</w:t>
      </w:r>
      <w:bookmarkEnd w:id="48"/>
    </w:p>
    <w:p w14:paraId="1B0AE366" w14:textId="77777777" w:rsidR="007F2A16" w:rsidRDefault="007F2A16" w:rsidP="007F2A16">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4B77B120" w14:textId="0E684E2F" w:rsidR="00685394" w:rsidRPr="00CB5833" w:rsidRDefault="00685394" w:rsidP="00C17F3F">
      <w:pPr>
        <w:rPr>
          <w:rFonts w:ascii="Lucida Console" w:eastAsia="Times New Roman" w:hAnsi="Lucida Console" w:cs="Courier New"/>
          <w:color w:val="000000"/>
          <w:sz w:val="20"/>
          <w:szCs w:val="20"/>
          <w:bdr w:val="none" w:sz="0" w:space="0" w:color="auto" w:frame="1"/>
          <w:lang w:bidi="ar-SA"/>
        </w:rPr>
      </w:pPr>
      <w:r>
        <w:t xml:space="preserve">$samplesize table indicates the initial and final sample sizes for each stratum. </w:t>
      </w:r>
    </w:p>
    <w:p w14:paraId="7E3B6EF5" w14:textId="77777777" w:rsidR="00B808E7" w:rsidRPr="00CB5833"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lang w:bidi="ar-SA"/>
        </w:rPr>
      </w:pPr>
    </w:p>
    <w:p w14:paraId="2C0A1E6B" w14:textId="219CE668" w:rsidR="00B808E7" w:rsidRDefault="003828A8" w:rsidP="00DE782E">
      <w:pPr>
        <w:pStyle w:val="Code"/>
        <w:rPr>
          <w:rFonts w:eastAsia="Times New Roman"/>
          <w:bdr w:val="none" w:sz="0" w:space="0" w:color="auto" w:frame="1"/>
          <w:rtl/>
          <w:lang w:bidi="ar-SA"/>
        </w:rPr>
      </w:pPr>
      <w:r>
        <w:rPr>
          <w:rFonts w:eastAsia="Times New Roman"/>
          <w:bdr w:val="none" w:sz="0" w:space="0" w:color="auto" w:frame="1"/>
          <w:lang w:bidi="ar-SA"/>
        </w:rPr>
        <w:t xml:space="preserve">Total sample size_dom2= </w:t>
      </w:r>
      <w:r w:rsidR="00096A89">
        <w:rPr>
          <w:rFonts w:eastAsia="Times New Roman"/>
          <w:bdr w:val="none" w:sz="0" w:space="0" w:color="auto" w:frame="1"/>
          <w:lang w:bidi="ar-SA"/>
        </w:rPr>
        <w:t>350</w:t>
      </w:r>
    </w:p>
    <w:p w14:paraId="224043E4" w14:textId="77DD5758" w:rsidR="003828A8" w:rsidRDefault="003828A8" w:rsidP="00DE782E">
      <w:pPr>
        <w:pStyle w:val="Code"/>
        <w:rPr>
          <w:rFonts w:eastAsia="Times New Roman"/>
          <w:bdr w:val="none" w:sz="0" w:space="0" w:color="auto" w:frame="1"/>
          <w:lang w:bidi="ar-SA"/>
        </w:rPr>
      </w:pPr>
      <w:r>
        <w:rPr>
          <w:rFonts w:eastAsia="Times New Roman"/>
          <w:bdr w:val="none" w:sz="0" w:space="0" w:color="auto" w:frame="1"/>
          <w:lang w:bidi="ar-SA"/>
        </w:rPr>
        <w:t xml:space="preserve">Total sample size_dom5= </w:t>
      </w:r>
      <w:r w:rsidR="00096A89">
        <w:rPr>
          <w:rFonts w:eastAsia="Times New Roman"/>
          <w:bdr w:val="none" w:sz="0" w:space="0" w:color="auto" w:frame="1"/>
          <w:lang w:bidi="ar-SA"/>
        </w:rPr>
        <w:t>620</w:t>
      </w:r>
    </w:p>
    <w:p w14:paraId="6364B23D" w14:textId="77777777" w:rsidR="00685394" w:rsidRDefault="00685394"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25" w:lineRule="atLeast"/>
        <w:ind w:right="0"/>
        <w:rPr>
          <w:rFonts w:ascii="Lucida Console" w:eastAsia="Times New Roman" w:hAnsi="Lucida Console" w:cs="Courier New"/>
          <w:color w:val="000000"/>
          <w:sz w:val="20"/>
          <w:szCs w:val="20"/>
          <w:bdr w:val="none" w:sz="0" w:space="0" w:color="auto" w:frame="1"/>
          <w:rtl/>
          <w:lang w:bidi="ar-SA"/>
        </w:rPr>
      </w:pPr>
    </w:p>
    <w:p w14:paraId="7A1E9CA2" w14:textId="488C16E1" w:rsidR="00D5299D" w:rsidRDefault="00F24545" w:rsidP="00D5299D">
      <w:r>
        <w:t>“</w:t>
      </w:r>
      <w:r w:rsidR="003828A8">
        <w:t>$</w:t>
      </w:r>
      <w:proofErr w:type="spellStart"/>
      <w:r w:rsidR="003828A8">
        <w:t>stratasize</w:t>
      </w:r>
      <w:proofErr w:type="spellEnd"/>
      <w:r>
        <w:t>”</w:t>
      </w:r>
      <w:r w:rsidR="003828A8">
        <w:t xml:space="preserve"> compares the initial and final number of strata in the </w:t>
      </w:r>
      <w:r w:rsidR="00A66E58">
        <w:t xml:space="preserve">sample which is provided in section </w:t>
      </w:r>
      <w:r>
        <w:fldChar w:fldCharType="begin"/>
      </w:r>
      <w:r>
        <w:instrText xml:space="preserve"> REF _Ref24490625 \r \h </w:instrText>
      </w:r>
      <w:r>
        <w:fldChar w:fldCharType="separate"/>
      </w:r>
      <w:r w:rsidR="00B2236E">
        <w:rPr>
          <w:cs/>
        </w:rPr>
        <w:t>‎</w:t>
      </w:r>
      <w:r w:rsidR="00B2236E">
        <w:t>11.5</w:t>
      </w:r>
      <w:r>
        <w:fldChar w:fldCharType="end"/>
      </w:r>
      <w:r w:rsidR="00A66E58">
        <w:t>.</w:t>
      </w:r>
      <w:r w:rsidR="00D5299D">
        <w:t xml:space="preserve"> </w:t>
      </w:r>
    </w:p>
    <w:p w14:paraId="2B4EB4D3" w14:textId="3266DF0A" w:rsidR="00D5299D" w:rsidRDefault="00D5299D" w:rsidP="00D5299D">
      <w:proofErr w:type="gramStart"/>
      <w:r>
        <w:t>Similar to</w:t>
      </w:r>
      <w:proofErr w:type="gramEnd"/>
      <w:r>
        <w:t xml:space="preserve"> the method 1</w:t>
      </w:r>
      <w:r w:rsidR="00F51D1F">
        <w:t xml:space="preserve">, the GA method with K-means initial solution can be used to improve the final results. Following are the summary of the results </w:t>
      </w:r>
      <w:r>
        <w:t xml:space="preserve">for domains </w:t>
      </w:r>
      <w:r w:rsidR="00F51D1F">
        <w:t>1</w:t>
      </w:r>
      <w:r>
        <w:t xml:space="preserve"> and </w:t>
      </w:r>
      <w:r w:rsidR="00F51D1F">
        <w:t>2</w:t>
      </w:r>
      <w:r>
        <w:t xml:space="preserve"> </w:t>
      </w:r>
      <w:r w:rsidR="00F51D1F">
        <w:t>based on the</w:t>
      </w:r>
      <w:r>
        <w:t xml:space="preserve"> GA</w:t>
      </w:r>
      <w:r w:rsidR="00F51D1F">
        <w:t xml:space="preserve"> method with</w:t>
      </w:r>
      <w:r>
        <w:t xml:space="preserve"> K-means </w:t>
      </w:r>
      <w:r w:rsidR="00F51D1F">
        <w:t>initial solution</w:t>
      </w:r>
      <w:r>
        <w:t>.</w:t>
      </w:r>
    </w:p>
    <w:p w14:paraId="335AB115" w14:textId="5C2F9EE9"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dom1</w:t>
      </w:r>
    </w:p>
    <w:p w14:paraId="3948413B" w14:textId="77777777"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23FB3CAB" w14:textId="77777777"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7853237D" w14:textId="77777777" w:rsidR="00CF421E" w:rsidRDefault="00CF421E" w:rsidP="00CF421E">
      <w:pPr>
        <w:pStyle w:val="Code"/>
      </w:pPr>
      <w:r>
        <w:rPr>
          <w:rStyle w:val="gnkrckgcgsb"/>
          <w:rFonts w:ascii="Lucida Console" w:hAnsi="Lucida Console"/>
          <w:color w:val="000000"/>
          <w:bdr w:val="none" w:sz="0" w:space="0" w:color="auto" w:frame="1"/>
        </w:rPr>
        <w:t>1 0.5474734 0.08412992   0.02</w:t>
      </w:r>
    </w:p>
    <w:p w14:paraId="27441116" w14:textId="77777777" w:rsidR="00CF421E" w:rsidRDefault="00CF421E" w:rsidP="00CF421E">
      <w:pPr>
        <w:pStyle w:val="Code"/>
        <w:rPr>
          <w:rStyle w:val="gnkrckgcgsb"/>
          <w:rFonts w:ascii="Lucida Console" w:hAnsi="Lucida Console"/>
          <w:color w:val="000000"/>
          <w:bdr w:val="none" w:sz="0" w:space="0" w:color="auto" w:frame="1"/>
        </w:rPr>
      </w:pPr>
    </w:p>
    <w:p w14:paraId="031D6BE1" w14:textId="29F03919"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dom2</w:t>
      </w:r>
    </w:p>
    <w:p w14:paraId="1AC03C94" w14:textId="77777777"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5BE0C931" w14:textId="77777777" w:rsidR="00CF421E" w:rsidRDefault="00CF421E" w:rsidP="00CF421E">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59933BF5" w14:textId="77777777" w:rsidR="00CF421E" w:rsidRDefault="00CF421E" w:rsidP="00CF421E">
      <w:pPr>
        <w:pStyle w:val="Code"/>
      </w:pPr>
      <w:r>
        <w:rPr>
          <w:rStyle w:val="gnkrckgcgsb"/>
          <w:rFonts w:ascii="Lucida Console" w:hAnsi="Lucida Console"/>
          <w:color w:val="000000"/>
          <w:bdr w:val="none" w:sz="0" w:space="0" w:color="auto" w:frame="1"/>
        </w:rPr>
        <w:t>1 0.1050398 0.07348977   0.02</w:t>
      </w:r>
    </w:p>
    <w:p w14:paraId="2F87514F" w14:textId="3882EEE3" w:rsidR="00F51D1F" w:rsidRDefault="00F51D1F" w:rsidP="00D5299D"/>
    <w:p w14:paraId="0A064C7A" w14:textId="2D03AAAB" w:rsidR="00CF421E" w:rsidRDefault="00CF421E" w:rsidP="00CF421E">
      <w:r>
        <w:lastRenderedPageBreak/>
        <w:t xml:space="preserve">The initial and final sample sizes based on the GA with K-means initial solution are as follows. </w:t>
      </w:r>
    </w:p>
    <w:p w14:paraId="2EB0A596" w14:textId="487A63A6" w:rsidR="00CF421E" w:rsidRDefault="00CF421E" w:rsidP="00CF421E">
      <w:pPr>
        <w:pStyle w:val="Code"/>
        <w:rPr>
          <w:rFonts w:eastAsia="Times New Roman"/>
          <w:bdr w:val="none" w:sz="0" w:space="0" w:color="auto" w:frame="1"/>
          <w:rtl/>
          <w:lang w:bidi="ar-SA"/>
        </w:rPr>
      </w:pPr>
      <w:r>
        <w:rPr>
          <w:rFonts w:eastAsia="Times New Roman"/>
          <w:bdr w:val="none" w:sz="0" w:space="0" w:color="auto" w:frame="1"/>
          <w:lang w:bidi="ar-SA"/>
        </w:rPr>
        <w:t>Total sample size_dom1= 47</w:t>
      </w:r>
    </w:p>
    <w:p w14:paraId="49CD26FC" w14:textId="3288DEFE" w:rsidR="00CF421E" w:rsidRDefault="00CF421E" w:rsidP="00CF421E">
      <w:pPr>
        <w:pStyle w:val="Code"/>
        <w:rPr>
          <w:rFonts w:eastAsia="Times New Roman"/>
          <w:bdr w:val="none" w:sz="0" w:space="0" w:color="auto" w:frame="1"/>
          <w:lang w:bidi="ar-SA"/>
        </w:rPr>
      </w:pPr>
      <w:r>
        <w:rPr>
          <w:rFonts w:eastAsia="Times New Roman"/>
          <w:bdr w:val="none" w:sz="0" w:space="0" w:color="auto" w:frame="1"/>
          <w:lang w:bidi="ar-SA"/>
        </w:rPr>
        <w:t>Total sample size_dom2= 434</w:t>
      </w:r>
    </w:p>
    <w:p w14:paraId="62EF5030" w14:textId="77777777" w:rsidR="00B808E7" w:rsidRDefault="00B808E7" w:rsidP="00B808E7">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spacing w:before="0" w:line="240" w:lineRule="auto"/>
        <w:ind w:right="0"/>
        <w:rPr>
          <w:rFonts w:ascii="Lucida Console" w:eastAsia="Times New Roman" w:hAnsi="Lucida Console" w:cs="Courier New"/>
          <w:color w:val="000000"/>
          <w:sz w:val="20"/>
          <w:szCs w:val="20"/>
          <w:lang w:bidi="ar-SA"/>
        </w:rPr>
      </w:pPr>
    </w:p>
    <w:p w14:paraId="376C1B04" w14:textId="60B401B3" w:rsidR="00B808E7" w:rsidRPr="007E66E3" w:rsidRDefault="00B808E7" w:rsidP="007E66E3">
      <w:pPr>
        <w:pStyle w:val="Heading2"/>
      </w:pPr>
      <w:bookmarkStart w:id="49" w:name="_Ref24490188"/>
      <w:bookmarkStart w:id="50" w:name="_Toc24491036"/>
      <w:commentRangeStart w:id="51"/>
      <w:r w:rsidRPr="007E66E3">
        <w:t xml:space="preserve">Comparing </w:t>
      </w:r>
      <w:r w:rsidR="00F774B0">
        <w:t>the r</w:t>
      </w:r>
      <w:r w:rsidRPr="007E66E3">
        <w:t>esult of GA and SA</w:t>
      </w:r>
      <w:bookmarkEnd w:id="49"/>
      <w:bookmarkEnd w:id="50"/>
      <w:r w:rsidRPr="007E66E3">
        <w:t xml:space="preserve"> </w:t>
      </w:r>
      <w:commentRangeEnd w:id="51"/>
      <w:r w:rsidR="00475DF2">
        <w:rPr>
          <w:rStyle w:val="CommentReference"/>
          <w:b w:val="0"/>
          <w:bCs w:val="0"/>
        </w:rPr>
        <w:commentReference w:id="51"/>
      </w:r>
    </w:p>
    <w:p w14:paraId="62C3D81F" w14:textId="2BD2C83B" w:rsidR="00B808E7" w:rsidRDefault="00F44204" w:rsidP="00826557">
      <w:pPr>
        <w:rPr>
          <w:rFonts w:eastAsia="Times New Roman"/>
          <w:bdr w:val="none" w:sz="0" w:space="0" w:color="auto" w:frame="1"/>
          <w:lang w:bidi="ar-SA"/>
        </w:rPr>
      </w:pPr>
      <w:r>
        <w:rPr>
          <w:rFonts w:eastAsia="Times New Roman"/>
          <w:bdr w:val="none" w:sz="0" w:space="0" w:color="auto" w:frame="1"/>
          <w:lang w:bidi="ar-SA"/>
        </w:rPr>
        <w:t>The comparison</w:t>
      </w:r>
      <w:r w:rsidR="00826557" w:rsidRPr="00C53152">
        <w:rPr>
          <w:rFonts w:eastAsia="Times New Roman"/>
          <w:bdr w:val="none" w:sz="0" w:space="0" w:color="auto" w:frame="1"/>
          <w:lang w:bidi="ar-SA"/>
        </w:rPr>
        <w:t xml:space="preserve"> of </w:t>
      </w:r>
      <w:r>
        <w:rPr>
          <w:rFonts w:eastAsia="Times New Roman"/>
          <w:bdr w:val="none" w:sz="0" w:space="0" w:color="auto" w:frame="1"/>
          <w:lang w:bidi="ar-SA"/>
        </w:rPr>
        <w:t xml:space="preserve">the </w:t>
      </w:r>
      <w:r w:rsidR="00826557" w:rsidRPr="00C53152">
        <w:rPr>
          <w:rFonts w:eastAsia="Times New Roman"/>
          <w:bdr w:val="none" w:sz="0" w:space="0" w:color="auto" w:frame="1"/>
          <w:lang w:bidi="ar-SA"/>
        </w:rPr>
        <w:t xml:space="preserve">stratification based on GA and SA </w:t>
      </w:r>
      <w:r>
        <w:rPr>
          <w:rFonts w:eastAsia="Times New Roman"/>
          <w:bdr w:val="none" w:sz="0" w:space="0" w:color="auto" w:frame="1"/>
          <w:lang w:bidi="ar-SA"/>
        </w:rPr>
        <w:t>methods on</w:t>
      </w:r>
      <w:r w:rsidR="00826557">
        <w:rPr>
          <w:rFonts w:eastAsia="Times New Roman"/>
          <w:bdr w:val="none" w:sz="0" w:space="0" w:color="auto" w:frame="1"/>
          <w:lang w:bidi="ar-SA"/>
        </w:rPr>
        <w:t xml:space="preserve"> domain 2 is</w:t>
      </w:r>
      <w:r w:rsidR="00826557" w:rsidRPr="00C53152">
        <w:rPr>
          <w:rFonts w:eastAsia="Times New Roman"/>
          <w:bdr w:val="none" w:sz="0" w:space="0" w:color="auto" w:frame="1"/>
          <w:lang w:bidi="ar-SA"/>
        </w:rPr>
        <w:t xml:space="preserve"> presented</w:t>
      </w:r>
      <w:r w:rsidR="00826557">
        <w:rPr>
          <w:rFonts w:eastAsia="Times New Roman"/>
          <w:bdr w:val="none" w:sz="0" w:space="0" w:color="auto" w:frame="1"/>
          <w:lang w:bidi="ar-SA"/>
        </w:rPr>
        <w:t xml:space="preserve"> i</w:t>
      </w:r>
      <w:r w:rsidR="00675300">
        <w:rPr>
          <w:rFonts w:eastAsia="Times New Roman"/>
          <w:bdr w:val="none" w:sz="0" w:space="0" w:color="auto" w:frame="1"/>
          <w:lang w:bidi="ar-SA"/>
        </w:rPr>
        <w:t xml:space="preserve">n </w:t>
      </w:r>
      <w:r w:rsidR="00675300">
        <w:rPr>
          <w:rFonts w:eastAsia="Times New Roman"/>
          <w:bdr w:val="none" w:sz="0" w:space="0" w:color="auto" w:frame="1"/>
          <w:lang w:bidi="ar-SA"/>
        </w:rPr>
        <w:fldChar w:fldCharType="begin"/>
      </w:r>
      <w:r w:rsidR="00675300">
        <w:rPr>
          <w:rFonts w:eastAsia="Times New Roman"/>
          <w:bdr w:val="none" w:sz="0" w:space="0" w:color="auto" w:frame="1"/>
          <w:lang w:bidi="ar-SA"/>
        </w:rPr>
        <w:instrText xml:space="preserve"> REF _Ref24490749 \h </w:instrText>
      </w:r>
      <w:r w:rsidR="00675300">
        <w:rPr>
          <w:rFonts w:eastAsia="Times New Roman"/>
          <w:bdr w:val="none" w:sz="0" w:space="0" w:color="auto" w:frame="1"/>
          <w:lang w:bidi="ar-SA"/>
        </w:rPr>
      </w:r>
      <w:r w:rsidR="00675300">
        <w:rPr>
          <w:rFonts w:eastAsia="Times New Roman"/>
          <w:bdr w:val="none" w:sz="0" w:space="0" w:color="auto" w:frame="1"/>
          <w:lang w:bidi="ar-SA"/>
        </w:rPr>
        <w:fldChar w:fldCharType="separate"/>
      </w:r>
      <w:r w:rsidR="00675300">
        <w:t xml:space="preserve">Table </w:t>
      </w:r>
      <w:r w:rsidR="00675300">
        <w:rPr>
          <w:noProof/>
        </w:rPr>
        <w:t>9</w:t>
      </w:r>
      <w:r w:rsidR="00675300">
        <w:rPr>
          <w:rFonts w:eastAsia="Times New Roman"/>
          <w:bdr w:val="none" w:sz="0" w:space="0" w:color="auto" w:frame="1"/>
          <w:lang w:bidi="ar-SA"/>
        </w:rPr>
        <w:fldChar w:fldCharType="end"/>
      </w:r>
      <w:r w:rsidR="00675300">
        <w:rPr>
          <w:rFonts w:eastAsia="Times New Roman"/>
          <w:bdr w:val="none" w:sz="0" w:space="0" w:color="auto" w:frame="1"/>
          <w:lang w:bidi="ar-SA"/>
        </w:rPr>
        <w:t xml:space="preserve"> </w:t>
      </w:r>
      <w:r w:rsidR="00826557">
        <w:rPr>
          <w:rFonts w:eastAsia="Times New Roman"/>
          <w:bdr w:val="none" w:sz="0" w:space="0" w:color="auto" w:frame="1"/>
          <w:lang w:bidi="ar-SA"/>
        </w:rPr>
        <w:t>(Only 13 rows are shown)</w:t>
      </w:r>
      <w:r w:rsidR="00826557" w:rsidRPr="00C53152">
        <w:rPr>
          <w:rFonts w:eastAsia="Times New Roman"/>
          <w:bdr w:val="none" w:sz="0" w:space="0" w:color="auto" w:frame="1"/>
          <w:lang w:bidi="ar-SA"/>
        </w:rPr>
        <w:t>.</w:t>
      </w:r>
      <w:r w:rsidR="00826557">
        <w:rPr>
          <w:rFonts w:eastAsia="Times New Roman"/>
          <w:bdr w:val="none" w:sz="0" w:space="0" w:color="auto" w:frame="1"/>
          <w:lang w:bidi="ar-SA"/>
        </w:rPr>
        <w:t xml:space="preserve"> </w:t>
      </w:r>
    </w:p>
    <w:p w14:paraId="20E64050" w14:textId="344695FF" w:rsidR="00F24545" w:rsidRPr="00826557" w:rsidRDefault="00F24545" w:rsidP="00F24545">
      <w:pPr>
        <w:pStyle w:val="Caption"/>
        <w:rPr>
          <w:rFonts w:eastAsia="Times New Roman"/>
          <w:bdr w:val="none" w:sz="0" w:space="0" w:color="auto" w:frame="1"/>
          <w:lang w:bidi="ar-SA"/>
        </w:rPr>
      </w:pPr>
      <w:bookmarkStart w:id="52" w:name="_Ref24490749"/>
      <w:r>
        <w:t xml:space="preserve">Table </w:t>
      </w:r>
      <w:r>
        <w:fldChar w:fldCharType="begin"/>
      </w:r>
      <w:r>
        <w:instrText xml:space="preserve"> SEQ Table \* ARABIC </w:instrText>
      </w:r>
      <w:r>
        <w:fldChar w:fldCharType="separate"/>
      </w:r>
      <w:r>
        <w:rPr>
          <w:noProof/>
        </w:rPr>
        <w:t>9</w:t>
      </w:r>
      <w:r>
        <w:fldChar w:fldCharType="end"/>
      </w:r>
      <w:bookmarkEnd w:id="52"/>
      <w:r>
        <w:t>. SA and GA stratifications</w:t>
      </w:r>
    </w:p>
    <w:tbl>
      <w:tblPr>
        <w:tblW w:w="47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firstRow="1" w:lastRow="0" w:firstColumn="1" w:lastColumn="0" w:noHBand="0" w:noVBand="1"/>
      </w:tblPr>
      <w:tblGrid>
        <w:gridCol w:w="960"/>
        <w:gridCol w:w="1856"/>
        <w:gridCol w:w="1896"/>
      </w:tblGrid>
      <w:tr w:rsidR="00324337" w:rsidRPr="0027784E" w14:paraId="1B9C559D" w14:textId="77777777" w:rsidTr="00324337">
        <w:trPr>
          <w:trHeight w:val="300"/>
          <w:jc w:val="center"/>
        </w:trPr>
        <w:tc>
          <w:tcPr>
            <w:tcW w:w="960" w:type="dxa"/>
            <w:shd w:val="clear" w:color="auto" w:fill="D9D9D9" w:themeFill="background1" w:themeFillShade="D9"/>
            <w:noWrap/>
            <w:vAlign w:val="bottom"/>
            <w:hideMark/>
          </w:tcPr>
          <w:p w14:paraId="0DCDB713" w14:textId="77777777" w:rsidR="00324337" w:rsidRPr="0027784E" w:rsidRDefault="00324337" w:rsidP="00F44204">
            <w:pPr>
              <w:widowControl/>
              <w:autoSpaceDE/>
              <w:autoSpaceDN/>
              <w:spacing w:before="0" w:line="240" w:lineRule="auto"/>
              <w:ind w:right="0"/>
              <w:jc w:val="center"/>
              <w:rPr>
                <w:rFonts w:eastAsia="Times New Roman"/>
                <w:lang w:bidi="ar-SA"/>
              </w:rPr>
            </w:pPr>
          </w:p>
        </w:tc>
        <w:tc>
          <w:tcPr>
            <w:tcW w:w="1856" w:type="dxa"/>
            <w:shd w:val="clear" w:color="auto" w:fill="D9D9D9" w:themeFill="background1" w:themeFillShade="D9"/>
            <w:noWrap/>
            <w:vAlign w:val="bottom"/>
            <w:hideMark/>
          </w:tcPr>
          <w:p w14:paraId="27F5085B"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proofErr w:type="spellStart"/>
            <w:r w:rsidRPr="0027784E">
              <w:rPr>
                <w:rFonts w:eastAsia="Times New Roman"/>
                <w:color w:val="000000"/>
                <w:lang w:bidi="ar-SA"/>
              </w:rPr>
              <w:t>SA_stratification</w:t>
            </w:r>
            <w:proofErr w:type="spellEnd"/>
          </w:p>
        </w:tc>
        <w:tc>
          <w:tcPr>
            <w:tcW w:w="1896" w:type="dxa"/>
            <w:shd w:val="clear" w:color="auto" w:fill="D9D9D9" w:themeFill="background1" w:themeFillShade="D9"/>
            <w:noWrap/>
            <w:vAlign w:val="bottom"/>
            <w:hideMark/>
          </w:tcPr>
          <w:p w14:paraId="7E4E443A"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proofErr w:type="spellStart"/>
            <w:r w:rsidRPr="0027784E">
              <w:rPr>
                <w:rFonts w:eastAsia="Times New Roman"/>
                <w:color w:val="000000"/>
                <w:lang w:bidi="ar-SA"/>
              </w:rPr>
              <w:t>GA_stratification</w:t>
            </w:r>
            <w:proofErr w:type="spellEnd"/>
          </w:p>
        </w:tc>
      </w:tr>
      <w:tr w:rsidR="00324337" w:rsidRPr="0027784E" w14:paraId="10CAF323" w14:textId="77777777" w:rsidTr="00324337">
        <w:trPr>
          <w:trHeight w:val="300"/>
          <w:jc w:val="center"/>
        </w:trPr>
        <w:tc>
          <w:tcPr>
            <w:tcW w:w="960" w:type="dxa"/>
            <w:shd w:val="clear" w:color="auto" w:fill="auto"/>
            <w:noWrap/>
            <w:vAlign w:val="bottom"/>
            <w:hideMark/>
          </w:tcPr>
          <w:p w14:paraId="578D3B48"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c>
          <w:tcPr>
            <w:tcW w:w="1856" w:type="dxa"/>
            <w:shd w:val="clear" w:color="auto" w:fill="auto"/>
            <w:noWrap/>
            <w:vAlign w:val="bottom"/>
            <w:hideMark/>
          </w:tcPr>
          <w:p w14:paraId="60280B6D"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c>
          <w:tcPr>
            <w:tcW w:w="1896" w:type="dxa"/>
            <w:shd w:val="clear" w:color="auto" w:fill="auto"/>
            <w:noWrap/>
            <w:vAlign w:val="bottom"/>
            <w:hideMark/>
          </w:tcPr>
          <w:p w14:paraId="7B4B3F5E"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2277438D" w14:textId="77777777" w:rsidTr="00324337">
        <w:trPr>
          <w:trHeight w:val="300"/>
          <w:jc w:val="center"/>
        </w:trPr>
        <w:tc>
          <w:tcPr>
            <w:tcW w:w="960" w:type="dxa"/>
            <w:shd w:val="clear" w:color="auto" w:fill="auto"/>
            <w:noWrap/>
            <w:vAlign w:val="bottom"/>
            <w:hideMark/>
          </w:tcPr>
          <w:p w14:paraId="54DE2E1A"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856" w:type="dxa"/>
            <w:shd w:val="clear" w:color="auto" w:fill="auto"/>
            <w:noWrap/>
            <w:vAlign w:val="bottom"/>
            <w:hideMark/>
          </w:tcPr>
          <w:p w14:paraId="6A9B719C"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9</w:t>
            </w:r>
          </w:p>
        </w:tc>
        <w:tc>
          <w:tcPr>
            <w:tcW w:w="1896" w:type="dxa"/>
            <w:shd w:val="clear" w:color="auto" w:fill="auto"/>
            <w:noWrap/>
            <w:vAlign w:val="bottom"/>
            <w:hideMark/>
          </w:tcPr>
          <w:p w14:paraId="68626987"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704104CE" w14:textId="77777777" w:rsidTr="00324337">
        <w:trPr>
          <w:trHeight w:val="300"/>
          <w:jc w:val="center"/>
        </w:trPr>
        <w:tc>
          <w:tcPr>
            <w:tcW w:w="960" w:type="dxa"/>
            <w:shd w:val="clear" w:color="auto" w:fill="auto"/>
            <w:noWrap/>
            <w:vAlign w:val="bottom"/>
            <w:hideMark/>
          </w:tcPr>
          <w:p w14:paraId="54673417"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c>
          <w:tcPr>
            <w:tcW w:w="1856" w:type="dxa"/>
            <w:shd w:val="clear" w:color="auto" w:fill="auto"/>
            <w:noWrap/>
            <w:vAlign w:val="bottom"/>
            <w:hideMark/>
          </w:tcPr>
          <w:p w14:paraId="16463538"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5</w:t>
            </w:r>
          </w:p>
        </w:tc>
        <w:tc>
          <w:tcPr>
            <w:tcW w:w="1896" w:type="dxa"/>
            <w:shd w:val="clear" w:color="auto" w:fill="auto"/>
            <w:noWrap/>
            <w:vAlign w:val="bottom"/>
            <w:hideMark/>
          </w:tcPr>
          <w:p w14:paraId="1E74572C"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6685115E" w14:textId="77777777" w:rsidTr="00324337">
        <w:trPr>
          <w:trHeight w:val="300"/>
          <w:jc w:val="center"/>
        </w:trPr>
        <w:tc>
          <w:tcPr>
            <w:tcW w:w="960" w:type="dxa"/>
            <w:shd w:val="clear" w:color="auto" w:fill="auto"/>
            <w:noWrap/>
            <w:vAlign w:val="bottom"/>
            <w:hideMark/>
          </w:tcPr>
          <w:p w14:paraId="09623A2A"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4</w:t>
            </w:r>
          </w:p>
        </w:tc>
        <w:tc>
          <w:tcPr>
            <w:tcW w:w="1856" w:type="dxa"/>
            <w:shd w:val="clear" w:color="auto" w:fill="auto"/>
            <w:noWrap/>
            <w:vAlign w:val="bottom"/>
            <w:hideMark/>
          </w:tcPr>
          <w:p w14:paraId="185E2352"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896" w:type="dxa"/>
            <w:shd w:val="clear" w:color="auto" w:fill="auto"/>
            <w:noWrap/>
            <w:vAlign w:val="bottom"/>
            <w:hideMark/>
          </w:tcPr>
          <w:p w14:paraId="6E7DADE5"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324337" w:rsidRPr="0027784E" w14:paraId="3BADE11D" w14:textId="77777777" w:rsidTr="00324337">
        <w:trPr>
          <w:trHeight w:val="300"/>
          <w:jc w:val="center"/>
        </w:trPr>
        <w:tc>
          <w:tcPr>
            <w:tcW w:w="960" w:type="dxa"/>
            <w:shd w:val="clear" w:color="auto" w:fill="auto"/>
            <w:noWrap/>
            <w:vAlign w:val="bottom"/>
            <w:hideMark/>
          </w:tcPr>
          <w:p w14:paraId="19F821A3"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5</w:t>
            </w:r>
          </w:p>
        </w:tc>
        <w:tc>
          <w:tcPr>
            <w:tcW w:w="1856" w:type="dxa"/>
            <w:shd w:val="clear" w:color="auto" w:fill="auto"/>
            <w:noWrap/>
            <w:vAlign w:val="bottom"/>
            <w:hideMark/>
          </w:tcPr>
          <w:p w14:paraId="5F2F1F90"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896" w:type="dxa"/>
            <w:shd w:val="clear" w:color="auto" w:fill="auto"/>
            <w:noWrap/>
            <w:vAlign w:val="bottom"/>
            <w:hideMark/>
          </w:tcPr>
          <w:p w14:paraId="2DDABDBE"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324337" w:rsidRPr="0027784E" w14:paraId="3D888265" w14:textId="77777777" w:rsidTr="00324337">
        <w:trPr>
          <w:trHeight w:val="300"/>
          <w:jc w:val="center"/>
        </w:trPr>
        <w:tc>
          <w:tcPr>
            <w:tcW w:w="960" w:type="dxa"/>
            <w:shd w:val="clear" w:color="auto" w:fill="auto"/>
            <w:noWrap/>
            <w:vAlign w:val="bottom"/>
            <w:hideMark/>
          </w:tcPr>
          <w:p w14:paraId="18A1ED21"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6</w:t>
            </w:r>
          </w:p>
        </w:tc>
        <w:tc>
          <w:tcPr>
            <w:tcW w:w="1856" w:type="dxa"/>
            <w:shd w:val="clear" w:color="auto" w:fill="auto"/>
            <w:noWrap/>
            <w:vAlign w:val="bottom"/>
            <w:hideMark/>
          </w:tcPr>
          <w:p w14:paraId="1712CB6E"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2</w:t>
            </w:r>
          </w:p>
        </w:tc>
        <w:tc>
          <w:tcPr>
            <w:tcW w:w="1896" w:type="dxa"/>
            <w:shd w:val="clear" w:color="auto" w:fill="auto"/>
            <w:noWrap/>
            <w:vAlign w:val="bottom"/>
            <w:hideMark/>
          </w:tcPr>
          <w:p w14:paraId="4712F687"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r>
      <w:tr w:rsidR="00324337" w:rsidRPr="0027784E" w14:paraId="1C412C97" w14:textId="77777777" w:rsidTr="00324337">
        <w:trPr>
          <w:trHeight w:val="300"/>
          <w:jc w:val="center"/>
        </w:trPr>
        <w:tc>
          <w:tcPr>
            <w:tcW w:w="960" w:type="dxa"/>
            <w:shd w:val="clear" w:color="auto" w:fill="auto"/>
            <w:noWrap/>
            <w:vAlign w:val="bottom"/>
            <w:hideMark/>
          </w:tcPr>
          <w:p w14:paraId="38FF1F01"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c>
          <w:tcPr>
            <w:tcW w:w="1856" w:type="dxa"/>
            <w:shd w:val="clear" w:color="auto" w:fill="auto"/>
            <w:noWrap/>
            <w:vAlign w:val="bottom"/>
            <w:hideMark/>
          </w:tcPr>
          <w:p w14:paraId="2E5539B0"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5</w:t>
            </w:r>
          </w:p>
        </w:tc>
        <w:tc>
          <w:tcPr>
            <w:tcW w:w="1896" w:type="dxa"/>
            <w:shd w:val="clear" w:color="auto" w:fill="auto"/>
            <w:noWrap/>
            <w:vAlign w:val="bottom"/>
            <w:hideMark/>
          </w:tcPr>
          <w:p w14:paraId="1692E3FD"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r>
      <w:tr w:rsidR="00324337" w:rsidRPr="0027784E" w14:paraId="437984B5" w14:textId="77777777" w:rsidTr="00324337">
        <w:trPr>
          <w:trHeight w:val="300"/>
          <w:jc w:val="center"/>
        </w:trPr>
        <w:tc>
          <w:tcPr>
            <w:tcW w:w="960" w:type="dxa"/>
            <w:shd w:val="clear" w:color="auto" w:fill="auto"/>
            <w:noWrap/>
            <w:vAlign w:val="bottom"/>
            <w:hideMark/>
          </w:tcPr>
          <w:p w14:paraId="0B5861DE"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8</w:t>
            </w:r>
          </w:p>
        </w:tc>
        <w:tc>
          <w:tcPr>
            <w:tcW w:w="1856" w:type="dxa"/>
            <w:shd w:val="clear" w:color="auto" w:fill="auto"/>
            <w:noWrap/>
            <w:vAlign w:val="bottom"/>
            <w:hideMark/>
          </w:tcPr>
          <w:p w14:paraId="58AF404A"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c>
          <w:tcPr>
            <w:tcW w:w="1896" w:type="dxa"/>
            <w:shd w:val="clear" w:color="auto" w:fill="auto"/>
            <w:noWrap/>
            <w:vAlign w:val="bottom"/>
            <w:hideMark/>
          </w:tcPr>
          <w:p w14:paraId="56422B07"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6CCD0F62" w14:textId="77777777" w:rsidTr="00324337">
        <w:trPr>
          <w:trHeight w:val="300"/>
          <w:jc w:val="center"/>
        </w:trPr>
        <w:tc>
          <w:tcPr>
            <w:tcW w:w="960" w:type="dxa"/>
            <w:shd w:val="clear" w:color="auto" w:fill="auto"/>
            <w:noWrap/>
            <w:vAlign w:val="bottom"/>
            <w:hideMark/>
          </w:tcPr>
          <w:p w14:paraId="27E4F370"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9</w:t>
            </w:r>
          </w:p>
        </w:tc>
        <w:tc>
          <w:tcPr>
            <w:tcW w:w="1856" w:type="dxa"/>
            <w:shd w:val="clear" w:color="auto" w:fill="auto"/>
            <w:noWrap/>
            <w:vAlign w:val="bottom"/>
            <w:hideMark/>
          </w:tcPr>
          <w:p w14:paraId="155BE7CE"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c>
          <w:tcPr>
            <w:tcW w:w="1896" w:type="dxa"/>
            <w:shd w:val="clear" w:color="auto" w:fill="auto"/>
            <w:noWrap/>
            <w:vAlign w:val="bottom"/>
            <w:hideMark/>
          </w:tcPr>
          <w:p w14:paraId="01D894B2"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06413F50" w14:textId="77777777" w:rsidTr="00324337">
        <w:trPr>
          <w:trHeight w:val="300"/>
          <w:jc w:val="center"/>
        </w:trPr>
        <w:tc>
          <w:tcPr>
            <w:tcW w:w="960" w:type="dxa"/>
            <w:shd w:val="clear" w:color="auto" w:fill="auto"/>
            <w:noWrap/>
            <w:vAlign w:val="bottom"/>
            <w:hideMark/>
          </w:tcPr>
          <w:p w14:paraId="11D40E94"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0</w:t>
            </w:r>
          </w:p>
        </w:tc>
        <w:tc>
          <w:tcPr>
            <w:tcW w:w="1856" w:type="dxa"/>
            <w:shd w:val="clear" w:color="auto" w:fill="auto"/>
            <w:noWrap/>
            <w:vAlign w:val="bottom"/>
            <w:hideMark/>
          </w:tcPr>
          <w:p w14:paraId="0F40046F"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5</w:t>
            </w:r>
          </w:p>
        </w:tc>
        <w:tc>
          <w:tcPr>
            <w:tcW w:w="1896" w:type="dxa"/>
            <w:shd w:val="clear" w:color="auto" w:fill="auto"/>
            <w:noWrap/>
            <w:vAlign w:val="bottom"/>
            <w:hideMark/>
          </w:tcPr>
          <w:p w14:paraId="25F6C070"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1B6EA87D" w14:textId="77777777" w:rsidTr="00324337">
        <w:trPr>
          <w:trHeight w:val="300"/>
          <w:jc w:val="center"/>
        </w:trPr>
        <w:tc>
          <w:tcPr>
            <w:tcW w:w="960" w:type="dxa"/>
            <w:shd w:val="clear" w:color="auto" w:fill="auto"/>
            <w:noWrap/>
            <w:vAlign w:val="bottom"/>
            <w:hideMark/>
          </w:tcPr>
          <w:p w14:paraId="1026A380"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1</w:t>
            </w:r>
          </w:p>
        </w:tc>
        <w:tc>
          <w:tcPr>
            <w:tcW w:w="1856" w:type="dxa"/>
            <w:shd w:val="clear" w:color="auto" w:fill="auto"/>
            <w:noWrap/>
            <w:vAlign w:val="bottom"/>
            <w:hideMark/>
          </w:tcPr>
          <w:p w14:paraId="355B2B42"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c>
          <w:tcPr>
            <w:tcW w:w="1896" w:type="dxa"/>
            <w:shd w:val="clear" w:color="auto" w:fill="auto"/>
            <w:noWrap/>
            <w:vAlign w:val="bottom"/>
            <w:hideMark/>
          </w:tcPr>
          <w:p w14:paraId="059760F1"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r w:rsidR="00324337" w:rsidRPr="0027784E" w14:paraId="67AF9E37" w14:textId="77777777" w:rsidTr="00324337">
        <w:trPr>
          <w:trHeight w:val="300"/>
          <w:jc w:val="center"/>
        </w:trPr>
        <w:tc>
          <w:tcPr>
            <w:tcW w:w="960" w:type="dxa"/>
            <w:shd w:val="clear" w:color="auto" w:fill="auto"/>
            <w:noWrap/>
            <w:vAlign w:val="bottom"/>
            <w:hideMark/>
          </w:tcPr>
          <w:p w14:paraId="7F4279F4"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2</w:t>
            </w:r>
          </w:p>
        </w:tc>
        <w:tc>
          <w:tcPr>
            <w:tcW w:w="1856" w:type="dxa"/>
            <w:shd w:val="clear" w:color="auto" w:fill="auto"/>
            <w:noWrap/>
            <w:vAlign w:val="bottom"/>
            <w:hideMark/>
          </w:tcPr>
          <w:p w14:paraId="344D8ED6"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c>
          <w:tcPr>
            <w:tcW w:w="1896" w:type="dxa"/>
            <w:shd w:val="clear" w:color="auto" w:fill="auto"/>
            <w:noWrap/>
            <w:vAlign w:val="bottom"/>
            <w:hideMark/>
          </w:tcPr>
          <w:p w14:paraId="1E6D71B3" w14:textId="77777777" w:rsidR="00324337" w:rsidRPr="0027784E" w:rsidRDefault="00324337"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w:t>
            </w:r>
          </w:p>
        </w:tc>
      </w:tr>
    </w:tbl>
    <w:p w14:paraId="5C827F4C" w14:textId="77777777" w:rsidR="00675300" w:rsidRDefault="00675300" w:rsidP="00675300">
      <w:pPr>
        <w:rPr>
          <w:rFonts w:eastAsia="Times New Roman"/>
          <w:bdr w:val="none" w:sz="0" w:space="0" w:color="auto" w:frame="1"/>
          <w:lang w:bidi="ar-SA"/>
        </w:rPr>
      </w:pPr>
    </w:p>
    <w:p w14:paraId="4B186093" w14:textId="77777777" w:rsidR="00675300" w:rsidRDefault="00675300">
      <w:pPr>
        <w:spacing w:before="0" w:line="240" w:lineRule="auto"/>
        <w:ind w:right="0"/>
        <w:rPr>
          <w:rFonts w:eastAsia="Times New Roman"/>
          <w:bdr w:val="none" w:sz="0" w:space="0" w:color="auto" w:frame="1"/>
          <w:lang w:bidi="ar-SA"/>
        </w:rPr>
      </w:pPr>
      <w:r>
        <w:rPr>
          <w:rFonts w:eastAsia="Times New Roman"/>
          <w:bdr w:val="none" w:sz="0" w:space="0" w:color="auto" w:frame="1"/>
          <w:lang w:bidi="ar-SA"/>
        </w:rPr>
        <w:br w:type="page"/>
      </w:r>
    </w:p>
    <w:p w14:paraId="580026BC" w14:textId="60BBDA72" w:rsidR="00F24545" w:rsidRDefault="00675300" w:rsidP="00675300">
      <w:r>
        <w:rPr>
          <w:rFonts w:eastAsia="Times New Roman"/>
          <w:bdr w:val="none" w:sz="0" w:space="0" w:color="auto" w:frame="1"/>
          <w:lang w:bidi="ar-SA"/>
        </w:rPr>
        <w:lastRenderedPageBreak/>
        <w:t>S</w:t>
      </w:r>
      <w:r>
        <w:rPr>
          <w:rFonts w:eastAsia="Times New Roman"/>
          <w:bdr w:val="none" w:sz="0" w:space="0" w:color="auto" w:frame="1"/>
          <w:lang w:bidi="ar-SA"/>
        </w:rPr>
        <w:t xml:space="preserve">ampling </w:t>
      </w:r>
      <w:r>
        <w:rPr>
          <w:rFonts w:eastAsia="Times New Roman"/>
          <w:bdr w:val="none" w:sz="0" w:space="0" w:color="auto" w:frame="1"/>
          <w:lang w:bidi="ar-SA"/>
        </w:rPr>
        <w:t>based on</w:t>
      </w:r>
      <w:r>
        <w:rPr>
          <w:rFonts w:eastAsia="Times New Roman"/>
          <w:bdr w:val="none" w:sz="0" w:space="0" w:color="auto" w:frame="1"/>
          <w:lang w:bidi="ar-SA"/>
        </w:rPr>
        <w:t xml:space="preserve"> SA and GA are </w:t>
      </w:r>
      <w:r>
        <w:rPr>
          <w:rFonts w:eastAsia="Times New Roman"/>
          <w:bdr w:val="none" w:sz="0" w:space="0" w:color="auto" w:frame="1"/>
          <w:lang w:bidi="ar-SA"/>
        </w:rPr>
        <w:t>compared</w:t>
      </w:r>
      <w:r>
        <w:rPr>
          <w:rFonts w:eastAsia="Times New Roman"/>
          <w:bdr w:val="none" w:sz="0" w:space="0" w:color="auto" w:frame="1"/>
          <w:lang w:bidi="ar-SA"/>
        </w:rPr>
        <w:t xml:space="preserve"> in</w:t>
      </w:r>
      <w:r>
        <w:rPr>
          <w:rFonts w:eastAsia="Times New Roman"/>
          <w:bdr w:val="none" w:sz="0" w:space="0" w:color="auto" w:frame="1"/>
          <w:lang w:bidi="ar-SA"/>
        </w:rPr>
        <w:t xml:space="preserve"> </w:t>
      </w:r>
      <w:r>
        <w:rPr>
          <w:rFonts w:eastAsia="Times New Roman"/>
          <w:bdr w:val="none" w:sz="0" w:space="0" w:color="auto" w:frame="1"/>
          <w:lang w:bidi="ar-SA"/>
        </w:rPr>
        <w:fldChar w:fldCharType="begin"/>
      </w:r>
      <w:r>
        <w:rPr>
          <w:rFonts w:eastAsia="Times New Roman"/>
          <w:bdr w:val="none" w:sz="0" w:space="0" w:color="auto" w:frame="1"/>
          <w:lang w:bidi="ar-SA"/>
        </w:rPr>
        <w:instrText xml:space="preserve"> REF _Ref24490795 \h </w:instrText>
      </w:r>
      <w:r>
        <w:rPr>
          <w:rFonts w:eastAsia="Times New Roman"/>
          <w:bdr w:val="none" w:sz="0" w:space="0" w:color="auto" w:frame="1"/>
          <w:lang w:bidi="ar-SA"/>
        </w:rPr>
      </w:r>
      <w:r>
        <w:rPr>
          <w:rFonts w:eastAsia="Times New Roman"/>
          <w:bdr w:val="none" w:sz="0" w:space="0" w:color="auto" w:frame="1"/>
          <w:lang w:bidi="ar-SA"/>
        </w:rPr>
        <w:fldChar w:fldCharType="separate"/>
      </w:r>
      <w:r>
        <w:t xml:space="preserve">Table </w:t>
      </w:r>
      <w:r>
        <w:rPr>
          <w:noProof/>
        </w:rPr>
        <w:t>10</w:t>
      </w:r>
      <w:r>
        <w:rPr>
          <w:rFonts w:eastAsia="Times New Roman"/>
          <w:bdr w:val="none" w:sz="0" w:space="0" w:color="auto" w:frame="1"/>
          <w:lang w:bidi="ar-SA"/>
        </w:rPr>
        <w:fldChar w:fldCharType="end"/>
      </w:r>
      <w:r>
        <w:rPr>
          <w:rFonts w:eastAsia="Times New Roman"/>
          <w:bdr w:val="none" w:sz="0" w:space="0" w:color="auto" w:frame="1"/>
          <w:lang w:bidi="ar-SA"/>
        </w:rPr>
        <w:t>.</w:t>
      </w:r>
    </w:p>
    <w:p w14:paraId="508A35A0" w14:textId="5AE6816D" w:rsidR="00B808E7" w:rsidRDefault="00F24545" w:rsidP="00F24545">
      <w:pPr>
        <w:pStyle w:val="Caption"/>
      </w:pPr>
      <w:bookmarkStart w:id="53" w:name="_Ref24490795"/>
      <w:r>
        <w:t xml:space="preserve">Table </w:t>
      </w:r>
      <w:r>
        <w:fldChar w:fldCharType="begin"/>
      </w:r>
      <w:r>
        <w:instrText xml:space="preserve"> SEQ Table \* ARABIC </w:instrText>
      </w:r>
      <w:r>
        <w:fldChar w:fldCharType="separate"/>
      </w:r>
      <w:r>
        <w:rPr>
          <w:noProof/>
        </w:rPr>
        <w:t>10</w:t>
      </w:r>
      <w:r>
        <w:fldChar w:fldCharType="end"/>
      </w:r>
      <w:bookmarkEnd w:id="53"/>
      <w:r>
        <w:t>.  SA and GA allocations</w:t>
      </w:r>
    </w:p>
    <w:tbl>
      <w:tblPr>
        <w:tblW w:w="37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D9D9D9" w:themeFill="background1" w:themeFillShade="D9"/>
        <w:tblLook w:val="04A0" w:firstRow="1" w:lastRow="0" w:firstColumn="1" w:lastColumn="0" w:noHBand="0" w:noVBand="1"/>
      </w:tblPr>
      <w:tblGrid>
        <w:gridCol w:w="960"/>
        <w:gridCol w:w="1590"/>
        <w:gridCol w:w="1629"/>
      </w:tblGrid>
      <w:tr w:rsidR="0080212F" w:rsidRPr="0027784E" w14:paraId="0AFAB4F3" w14:textId="77777777" w:rsidTr="00F44204">
        <w:trPr>
          <w:trHeight w:val="300"/>
          <w:jc w:val="center"/>
        </w:trPr>
        <w:tc>
          <w:tcPr>
            <w:tcW w:w="960" w:type="dxa"/>
            <w:shd w:val="clear" w:color="auto" w:fill="D9D9D9" w:themeFill="background1" w:themeFillShade="D9"/>
            <w:noWrap/>
            <w:vAlign w:val="bottom"/>
            <w:hideMark/>
          </w:tcPr>
          <w:p w14:paraId="665B74F1" w14:textId="77777777" w:rsidR="0080212F" w:rsidRPr="0027784E" w:rsidRDefault="0080212F" w:rsidP="00F44204">
            <w:pPr>
              <w:widowControl/>
              <w:autoSpaceDE/>
              <w:autoSpaceDN/>
              <w:spacing w:before="0" w:line="240" w:lineRule="auto"/>
              <w:ind w:right="0"/>
              <w:jc w:val="center"/>
              <w:rPr>
                <w:rFonts w:eastAsia="Times New Roman"/>
                <w:lang w:bidi="ar-SA"/>
              </w:rPr>
            </w:pPr>
          </w:p>
        </w:tc>
        <w:tc>
          <w:tcPr>
            <w:tcW w:w="1380" w:type="dxa"/>
            <w:shd w:val="clear" w:color="auto" w:fill="D9D9D9" w:themeFill="background1" w:themeFillShade="D9"/>
            <w:noWrap/>
            <w:vAlign w:val="bottom"/>
            <w:hideMark/>
          </w:tcPr>
          <w:p w14:paraId="5DA22E3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proofErr w:type="spellStart"/>
            <w:r w:rsidRPr="0027784E">
              <w:rPr>
                <w:rFonts w:eastAsia="Times New Roman"/>
                <w:color w:val="000000"/>
                <w:lang w:bidi="ar-SA"/>
              </w:rPr>
              <w:t>SA_allocation</w:t>
            </w:r>
            <w:proofErr w:type="spellEnd"/>
          </w:p>
        </w:tc>
        <w:tc>
          <w:tcPr>
            <w:tcW w:w="1420" w:type="dxa"/>
            <w:shd w:val="clear" w:color="auto" w:fill="D9D9D9" w:themeFill="background1" w:themeFillShade="D9"/>
            <w:noWrap/>
            <w:vAlign w:val="bottom"/>
            <w:hideMark/>
          </w:tcPr>
          <w:p w14:paraId="31D31C8A"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proofErr w:type="spellStart"/>
            <w:r w:rsidRPr="0027784E">
              <w:rPr>
                <w:rFonts w:eastAsia="Times New Roman"/>
                <w:color w:val="000000"/>
                <w:lang w:bidi="ar-SA"/>
              </w:rPr>
              <w:t>GA_allocation</w:t>
            </w:r>
            <w:proofErr w:type="spellEnd"/>
          </w:p>
        </w:tc>
      </w:tr>
      <w:tr w:rsidR="0080212F" w:rsidRPr="0027784E" w14:paraId="1F355BC8" w14:textId="77777777" w:rsidTr="0080212F">
        <w:trPr>
          <w:trHeight w:val="300"/>
          <w:jc w:val="center"/>
        </w:trPr>
        <w:tc>
          <w:tcPr>
            <w:tcW w:w="960" w:type="dxa"/>
            <w:shd w:val="clear" w:color="auto" w:fill="auto"/>
            <w:noWrap/>
            <w:vAlign w:val="bottom"/>
            <w:hideMark/>
          </w:tcPr>
          <w:p w14:paraId="4EFC877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w:t>
            </w:r>
          </w:p>
        </w:tc>
        <w:tc>
          <w:tcPr>
            <w:tcW w:w="1380" w:type="dxa"/>
            <w:shd w:val="clear" w:color="auto" w:fill="auto"/>
            <w:noWrap/>
            <w:vAlign w:val="bottom"/>
            <w:hideMark/>
          </w:tcPr>
          <w:p w14:paraId="48E510F5"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4</w:t>
            </w:r>
          </w:p>
        </w:tc>
        <w:tc>
          <w:tcPr>
            <w:tcW w:w="1420" w:type="dxa"/>
            <w:shd w:val="clear" w:color="auto" w:fill="auto"/>
            <w:noWrap/>
            <w:vAlign w:val="bottom"/>
            <w:hideMark/>
          </w:tcPr>
          <w:p w14:paraId="16C85A1A"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80212F" w:rsidRPr="0027784E" w14:paraId="52D8B765" w14:textId="77777777" w:rsidTr="0080212F">
        <w:trPr>
          <w:trHeight w:val="300"/>
          <w:jc w:val="center"/>
        </w:trPr>
        <w:tc>
          <w:tcPr>
            <w:tcW w:w="960" w:type="dxa"/>
            <w:shd w:val="clear" w:color="auto" w:fill="auto"/>
            <w:noWrap/>
            <w:vAlign w:val="bottom"/>
            <w:hideMark/>
          </w:tcPr>
          <w:p w14:paraId="5D0ED44E"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2</w:t>
            </w:r>
          </w:p>
        </w:tc>
        <w:tc>
          <w:tcPr>
            <w:tcW w:w="1380" w:type="dxa"/>
            <w:shd w:val="clear" w:color="auto" w:fill="auto"/>
            <w:noWrap/>
            <w:vAlign w:val="bottom"/>
            <w:hideMark/>
          </w:tcPr>
          <w:p w14:paraId="1CF3AD93"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0</w:t>
            </w:r>
          </w:p>
        </w:tc>
        <w:tc>
          <w:tcPr>
            <w:tcW w:w="1420" w:type="dxa"/>
            <w:shd w:val="clear" w:color="auto" w:fill="auto"/>
            <w:noWrap/>
            <w:vAlign w:val="bottom"/>
            <w:hideMark/>
          </w:tcPr>
          <w:p w14:paraId="4B568FD5"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r>
      <w:tr w:rsidR="0080212F" w:rsidRPr="0027784E" w14:paraId="0F77FB5C" w14:textId="77777777" w:rsidTr="0080212F">
        <w:trPr>
          <w:trHeight w:val="300"/>
          <w:jc w:val="center"/>
        </w:trPr>
        <w:tc>
          <w:tcPr>
            <w:tcW w:w="960" w:type="dxa"/>
            <w:shd w:val="clear" w:color="auto" w:fill="auto"/>
            <w:noWrap/>
            <w:vAlign w:val="bottom"/>
            <w:hideMark/>
          </w:tcPr>
          <w:p w14:paraId="5F006F70"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3</w:t>
            </w:r>
          </w:p>
        </w:tc>
        <w:tc>
          <w:tcPr>
            <w:tcW w:w="1380" w:type="dxa"/>
            <w:shd w:val="clear" w:color="auto" w:fill="auto"/>
            <w:noWrap/>
            <w:vAlign w:val="bottom"/>
            <w:hideMark/>
          </w:tcPr>
          <w:p w14:paraId="2EBFFC0C"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2</w:t>
            </w:r>
          </w:p>
        </w:tc>
        <w:tc>
          <w:tcPr>
            <w:tcW w:w="1420" w:type="dxa"/>
            <w:shd w:val="clear" w:color="auto" w:fill="auto"/>
            <w:noWrap/>
            <w:vAlign w:val="bottom"/>
            <w:hideMark/>
          </w:tcPr>
          <w:p w14:paraId="16352277"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5</w:t>
            </w:r>
          </w:p>
        </w:tc>
      </w:tr>
      <w:tr w:rsidR="0080212F" w:rsidRPr="0027784E" w14:paraId="2B3FFFDE" w14:textId="77777777" w:rsidTr="0080212F">
        <w:trPr>
          <w:trHeight w:val="300"/>
          <w:jc w:val="center"/>
        </w:trPr>
        <w:tc>
          <w:tcPr>
            <w:tcW w:w="960" w:type="dxa"/>
            <w:shd w:val="clear" w:color="auto" w:fill="auto"/>
            <w:noWrap/>
            <w:vAlign w:val="bottom"/>
            <w:hideMark/>
          </w:tcPr>
          <w:p w14:paraId="08F2C0E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4</w:t>
            </w:r>
          </w:p>
        </w:tc>
        <w:tc>
          <w:tcPr>
            <w:tcW w:w="1380" w:type="dxa"/>
            <w:shd w:val="clear" w:color="auto" w:fill="auto"/>
            <w:noWrap/>
            <w:vAlign w:val="bottom"/>
            <w:hideMark/>
          </w:tcPr>
          <w:p w14:paraId="63DE4403"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1</w:t>
            </w:r>
          </w:p>
        </w:tc>
        <w:tc>
          <w:tcPr>
            <w:tcW w:w="1420" w:type="dxa"/>
            <w:shd w:val="clear" w:color="auto" w:fill="auto"/>
            <w:noWrap/>
            <w:vAlign w:val="bottom"/>
            <w:hideMark/>
          </w:tcPr>
          <w:p w14:paraId="60E423D8"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4</w:t>
            </w:r>
          </w:p>
        </w:tc>
      </w:tr>
      <w:tr w:rsidR="0080212F" w:rsidRPr="0027784E" w14:paraId="5B0963BE" w14:textId="77777777" w:rsidTr="0080212F">
        <w:trPr>
          <w:trHeight w:val="300"/>
          <w:jc w:val="center"/>
        </w:trPr>
        <w:tc>
          <w:tcPr>
            <w:tcW w:w="960" w:type="dxa"/>
            <w:shd w:val="clear" w:color="auto" w:fill="auto"/>
            <w:noWrap/>
            <w:vAlign w:val="bottom"/>
            <w:hideMark/>
          </w:tcPr>
          <w:p w14:paraId="5147BECA"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5</w:t>
            </w:r>
          </w:p>
        </w:tc>
        <w:tc>
          <w:tcPr>
            <w:tcW w:w="1380" w:type="dxa"/>
            <w:shd w:val="clear" w:color="auto" w:fill="auto"/>
            <w:noWrap/>
            <w:vAlign w:val="bottom"/>
            <w:hideMark/>
          </w:tcPr>
          <w:p w14:paraId="486F2EBD"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8</w:t>
            </w:r>
          </w:p>
        </w:tc>
        <w:tc>
          <w:tcPr>
            <w:tcW w:w="1420" w:type="dxa"/>
            <w:shd w:val="clear" w:color="auto" w:fill="auto"/>
            <w:noWrap/>
            <w:vAlign w:val="bottom"/>
            <w:hideMark/>
          </w:tcPr>
          <w:p w14:paraId="6C60DCF4"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80212F" w:rsidRPr="0027784E" w14:paraId="5ED44E6D" w14:textId="77777777" w:rsidTr="0080212F">
        <w:trPr>
          <w:trHeight w:val="300"/>
          <w:jc w:val="center"/>
        </w:trPr>
        <w:tc>
          <w:tcPr>
            <w:tcW w:w="960" w:type="dxa"/>
            <w:shd w:val="clear" w:color="auto" w:fill="auto"/>
            <w:noWrap/>
            <w:vAlign w:val="bottom"/>
            <w:hideMark/>
          </w:tcPr>
          <w:p w14:paraId="12444778"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6</w:t>
            </w:r>
          </w:p>
        </w:tc>
        <w:tc>
          <w:tcPr>
            <w:tcW w:w="1380" w:type="dxa"/>
            <w:shd w:val="clear" w:color="auto" w:fill="auto"/>
            <w:noWrap/>
            <w:vAlign w:val="bottom"/>
            <w:hideMark/>
          </w:tcPr>
          <w:p w14:paraId="60767918"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c>
          <w:tcPr>
            <w:tcW w:w="1420" w:type="dxa"/>
            <w:shd w:val="clear" w:color="auto" w:fill="auto"/>
            <w:noWrap/>
            <w:vAlign w:val="bottom"/>
            <w:hideMark/>
          </w:tcPr>
          <w:p w14:paraId="3C1077E5"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80212F" w:rsidRPr="0027784E" w14:paraId="5DDFD1FE" w14:textId="77777777" w:rsidTr="0080212F">
        <w:trPr>
          <w:trHeight w:val="300"/>
          <w:jc w:val="center"/>
        </w:trPr>
        <w:tc>
          <w:tcPr>
            <w:tcW w:w="960" w:type="dxa"/>
            <w:shd w:val="clear" w:color="auto" w:fill="auto"/>
            <w:noWrap/>
            <w:vAlign w:val="bottom"/>
            <w:hideMark/>
          </w:tcPr>
          <w:p w14:paraId="11D19B5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7</w:t>
            </w:r>
          </w:p>
        </w:tc>
        <w:tc>
          <w:tcPr>
            <w:tcW w:w="1380" w:type="dxa"/>
            <w:shd w:val="clear" w:color="auto" w:fill="auto"/>
            <w:noWrap/>
            <w:vAlign w:val="bottom"/>
            <w:hideMark/>
          </w:tcPr>
          <w:p w14:paraId="31404599"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420" w:type="dxa"/>
            <w:shd w:val="clear" w:color="auto" w:fill="auto"/>
            <w:noWrap/>
            <w:vAlign w:val="bottom"/>
            <w:hideMark/>
          </w:tcPr>
          <w:p w14:paraId="09BAC9E3"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r>
      <w:tr w:rsidR="0080212F" w:rsidRPr="0027784E" w14:paraId="3E34ACF5" w14:textId="77777777" w:rsidTr="0080212F">
        <w:trPr>
          <w:trHeight w:val="300"/>
          <w:jc w:val="center"/>
        </w:trPr>
        <w:tc>
          <w:tcPr>
            <w:tcW w:w="960" w:type="dxa"/>
            <w:shd w:val="clear" w:color="auto" w:fill="auto"/>
            <w:noWrap/>
            <w:vAlign w:val="bottom"/>
            <w:hideMark/>
          </w:tcPr>
          <w:p w14:paraId="6E87F6E1"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8</w:t>
            </w:r>
          </w:p>
        </w:tc>
        <w:tc>
          <w:tcPr>
            <w:tcW w:w="1380" w:type="dxa"/>
            <w:shd w:val="clear" w:color="auto" w:fill="auto"/>
            <w:noWrap/>
            <w:vAlign w:val="bottom"/>
            <w:hideMark/>
          </w:tcPr>
          <w:p w14:paraId="71170E5F"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420" w:type="dxa"/>
            <w:shd w:val="clear" w:color="auto" w:fill="auto"/>
            <w:noWrap/>
            <w:vAlign w:val="bottom"/>
            <w:hideMark/>
          </w:tcPr>
          <w:p w14:paraId="1C8F3D70"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80212F" w:rsidRPr="0027784E" w14:paraId="735A8A5C" w14:textId="77777777" w:rsidTr="0080212F">
        <w:trPr>
          <w:trHeight w:val="300"/>
          <w:jc w:val="center"/>
        </w:trPr>
        <w:tc>
          <w:tcPr>
            <w:tcW w:w="960" w:type="dxa"/>
            <w:shd w:val="clear" w:color="auto" w:fill="auto"/>
            <w:noWrap/>
            <w:vAlign w:val="bottom"/>
            <w:hideMark/>
          </w:tcPr>
          <w:p w14:paraId="05DC007C"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9</w:t>
            </w:r>
          </w:p>
        </w:tc>
        <w:tc>
          <w:tcPr>
            <w:tcW w:w="1380" w:type="dxa"/>
            <w:shd w:val="clear" w:color="auto" w:fill="auto"/>
            <w:noWrap/>
            <w:vAlign w:val="bottom"/>
            <w:hideMark/>
          </w:tcPr>
          <w:p w14:paraId="640B417A"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7</w:t>
            </w:r>
          </w:p>
        </w:tc>
        <w:tc>
          <w:tcPr>
            <w:tcW w:w="1420" w:type="dxa"/>
            <w:shd w:val="clear" w:color="auto" w:fill="auto"/>
            <w:noWrap/>
            <w:vAlign w:val="bottom"/>
            <w:hideMark/>
          </w:tcPr>
          <w:p w14:paraId="1EDBDA83"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4</w:t>
            </w:r>
          </w:p>
        </w:tc>
      </w:tr>
      <w:tr w:rsidR="0080212F" w:rsidRPr="0027784E" w14:paraId="3C692277" w14:textId="77777777" w:rsidTr="0080212F">
        <w:trPr>
          <w:trHeight w:val="300"/>
          <w:jc w:val="center"/>
        </w:trPr>
        <w:tc>
          <w:tcPr>
            <w:tcW w:w="960" w:type="dxa"/>
            <w:shd w:val="clear" w:color="auto" w:fill="auto"/>
            <w:noWrap/>
            <w:vAlign w:val="bottom"/>
            <w:hideMark/>
          </w:tcPr>
          <w:p w14:paraId="737AE328"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0</w:t>
            </w:r>
          </w:p>
        </w:tc>
        <w:tc>
          <w:tcPr>
            <w:tcW w:w="1380" w:type="dxa"/>
            <w:shd w:val="clear" w:color="auto" w:fill="auto"/>
            <w:noWrap/>
            <w:vAlign w:val="bottom"/>
            <w:hideMark/>
          </w:tcPr>
          <w:p w14:paraId="4C69598F"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c>
          <w:tcPr>
            <w:tcW w:w="1420" w:type="dxa"/>
            <w:shd w:val="clear" w:color="auto" w:fill="auto"/>
            <w:noWrap/>
            <w:vAlign w:val="bottom"/>
            <w:hideMark/>
          </w:tcPr>
          <w:p w14:paraId="009DAFAD"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17</w:t>
            </w:r>
          </w:p>
        </w:tc>
      </w:tr>
      <w:tr w:rsidR="0080212F" w:rsidRPr="0027784E" w14:paraId="367599B5" w14:textId="77777777" w:rsidTr="0080212F">
        <w:trPr>
          <w:trHeight w:val="300"/>
          <w:jc w:val="center"/>
        </w:trPr>
        <w:tc>
          <w:tcPr>
            <w:tcW w:w="960" w:type="dxa"/>
            <w:shd w:val="clear" w:color="auto" w:fill="auto"/>
            <w:noWrap/>
            <w:vAlign w:val="bottom"/>
            <w:hideMark/>
          </w:tcPr>
          <w:p w14:paraId="285C05ED"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1</w:t>
            </w:r>
          </w:p>
        </w:tc>
        <w:tc>
          <w:tcPr>
            <w:tcW w:w="1380" w:type="dxa"/>
            <w:shd w:val="clear" w:color="auto" w:fill="auto"/>
            <w:noWrap/>
            <w:vAlign w:val="bottom"/>
            <w:hideMark/>
          </w:tcPr>
          <w:p w14:paraId="6D5C1A1B"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9</w:t>
            </w:r>
          </w:p>
        </w:tc>
        <w:tc>
          <w:tcPr>
            <w:tcW w:w="1420" w:type="dxa"/>
            <w:shd w:val="clear" w:color="auto" w:fill="auto"/>
            <w:noWrap/>
            <w:vAlign w:val="bottom"/>
            <w:hideMark/>
          </w:tcPr>
          <w:p w14:paraId="016262D1"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4</w:t>
            </w:r>
          </w:p>
        </w:tc>
      </w:tr>
      <w:tr w:rsidR="0080212F" w:rsidRPr="0027784E" w14:paraId="22333C05" w14:textId="77777777" w:rsidTr="0080212F">
        <w:trPr>
          <w:trHeight w:val="300"/>
          <w:jc w:val="center"/>
        </w:trPr>
        <w:tc>
          <w:tcPr>
            <w:tcW w:w="960" w:type="dxa"/>
            <w:shd w:val="clear" w:color="auto" w:fill="auto"/>
            <w:noWrap/>
            <w:vAlign w:val="bottom"/>
            <w:hideMark/>
          </w:tcPr>
          <w:p w14:paraId="58968DEB"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2</w:t>
            </w:r>
          </w:p>
        </w:tc>
        <w:tc>
          <w:tcPr>
            <w:tcW w:w="1380" w:type="dxa"/>
            <w:shd w:val="clear" w:color="auto" w:fill="auto"/>
            <w:noWrap/>
            <w:vAlign w:val="bottom"/>
            <w:hideMark/>
          </w:tcPr>
          <w:p w14:paraId="22CF5B85"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c>
          <w:tcPr>
            <w:tcW w:w="1420" w:type="dxa"/>
            <w:shd w:val="clear" w:color="auto" w:fill="auto"/>
            <w:noWrap/>
            <w:vAlign w:val="bottom"/>
            <w:hideMark/>
          </w:tcPr>
          <w:p w14:paraId="07F6CD6B"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3</w:t>
            </w:r>
          </w:p>
        </w:tc>
      </w:tr>
      <w:tr w:rsidR="0080212F" w:rsidRPr="0027784E" w14:paraId="24248B33" w14:textId="77777777" w:rsidTr="0080212F">
        <w:trPr>
          <w:trHeight w:val="300"/>
          <w:jc w:val="center"/>
        </w:trPr>
        <w:tc>
          <w:tcPr>
            <w:tcW w:w="960" w:type="dxa"/>
            <w:shd w:val="clear" w:color="auto" w:fill="auto"/>
            <w:noWrap/>
            <w:vAlign w:val="bottom"/>
            <w:hideMark/>
          </w:tcPr>
          <w:p w14:paraId="22923D7F"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3</w:t>
            </w:r>
          </w:p>
        </w:tc>
        <w:tc>
          <w:tcPr>
            <w:tcW w:w="1380" w:type="dxa"/>
            <w:shd w:val="clear" w:color="auto" w:fill="auto"/>
            <w:noWrap/>
            <w:vAlign w:val="bottom"/>
            <w:hideMark/>
          </w:tcPr>
          <w:p w14:paraId="5F4DF505"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420" w:type="dxa"/>
            <w:shd w:val="clear" w:color="auto" w:fill="auto"/>
            <w:noWrap/>
            <w:vAlign w:val="bottom"/>
            <w:hideMark/>
          </w:tcPr>
          <w:p w14:paraId="4CBDB06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r>
      <w:tr w:rsidR="0080212F" w:rsidRPr="0027784E" w14:paraId="707F4D67" w14:textId="77777777" w:rsidTr="0080212F">
        <w:trPr>
          <w:trHeight w:val="300"/>
          <w:jc w:val="center"/>
        </w:trPr>
        <w:tc>
          <w:tcPr>
            <w:tcW w:w="960" w:type="dxa"/>
            <w:shd w:val="clear" w:color="auto" w:fill="auto"/>
            <w:noWrap/>
            <w:vAlign w:val="bottom"/>
            <w:hideMark/>
          </w:tcPr>
          <w:p w14:paraId="28FCF713"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4</w:t>
            </w:r>
          </w:p>
        </w:tc>
        <w:tc>
          <w:tcPr>
            <w:tcW w:w="1380" w:type="dxa"/>
            <w:shd w:val="clear" w:color="auto" w:fill="auto"/>
            <w:noWrap/>
            <w:vAlign w:val="bottom"/>
            <w:hideMark/>
          </w:tcPr>
          <w:p w14:paraId="0B9F5BB0"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2</w:t>
            </w:r>
          </w:p>
        </w:tc>
        <w:tc>
          <w:tcPr>
            <w:tcW w:w="1420" w:type="dxa"/>
            <w:shd w:val="clear" w:color="auto" w:fill="auto"/>
            <w:noWrap/>
            <w:vAlign w:val="bottom"/>
            <w:hideMark/>
          </w:tcPr>
          <w:p w14:paraId="7B8D22DC"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8</w:t>
            </w:r>
          </w:p>
        </w:tc>
      </w:tr>
      <w:tr w:rsidR="0080212F" w:rsidRPr="0027784E" w14:paraId="5302A49E" w14:textId="77777777" w:rsidTr="0080212F">
        <w:trPr>
          <w:trHeight w:val="300"/>
          <w:jc w:val="center"/>
        </w:trPr>
        <w:tc>
          <w:tcPr>
            <w:tcW w:w="960" w:type="dxa"/>
            <w:shd w:val="clear" w:color="auto" w:fill="auto"/>
            <w:noWrap/>
            <w:vAlign w:val="bottom"/>
            <w:hideMark/>
          </w:tcPr>
          <w:p w14:paraId="5EC94F71"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n_15</w:t>
            </w:r>
          </w:p>
        </w:tc>
        <w:tc>
          <w:tcPr>
            <w:tcW w:w="1380" w:type="dxa"/>
            <w:shd w:val="clear" w:color="auto" w:fill="auto"/>
            <w:noWrap/>
            <w:vAlign w:val="bottom"/>
            <w:hideMark/>
          </w:tcPr>
          <w:p w14:paraId="6BF998F6"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4</w:t>
            </w:r>
          </w:p>
        </w:tc>
        <w:tc>
          <w:tcPr>
            <w:tcW w:w="1420" w:type="dxa"/>
            <w:shd w:val="clear" w:color="auto" w:fill="auto"/>
            <w:noWrap/>
            <w:vAlign w:val="bottom"/>
            <w:hideMark/>
          </w:tcPr>
          <w:p w14:paraId="616DF952" w14:textId="77777777" w:rsidR="0080212F" w:rsidRPr="0027784E" w:rsidRDefault="0080212F" w:rsidP="00F44204">
            <w:pPr>
              <w:widowControl/>
              <w:autoSpaceDE/>
              <w:autoSpaceDN/>
              <w:spacing w:before="0" w:line="240" w:lineRule="auto"/>
              <w:ind w:right="0"/>
              <w:jc w:val="center"/>
              <w:rPr>
                <w:rFonts w:eastAsia="Times New Roman"/>
                <w:color w:val="000000"/>
                <w:lang w:bidi="ar-SA"/>
              </w:rPr>
            </w:pPr>
            <w:r w:rsidRPr="0027784E">
              <w:rPr>
                <w:rFonts w:eastAsia="Times New Roman"/>
                <w:color w:val="000000"/>
                <w:lang w:bidi="ar-SA"/>
              </w:rPr>
              <w:t>7</w:t>
            </w:r>
          </w:p>
        </w:tc>
      </w:tr>
    </w:tbl>
    <w:p w14:paraId="027367EA" w14:textId="634CC8EE" w:rsidR="000364FE" w:rsidRDefault="000364FE" w:rsidP="00D04A18">
      <w:pPr>
        <w:jc w:val="center"/>
      </w:pPr>
    </w:p>
    <w:p w14:paraId="79156547" w14:textId="77777777" w:rsidR="00344516" w:rsidRDefault="00344516">
      <w:pPr>
        <w:spacing w:before="0" w:line="240" w:lineRule="auto"/>
        <w:ind w:right="0"/>
      </w:pPr>
      <w:r>
        <w:br w:type="page"/>
      </w:r>
    </w:p>
    <w:p w14:paraId="6391F1DC" w14:textId="41152B96" w:rsidR="00344516" w:rsidRDefault="0043680D" w:rsidP="00F774B0">
      <w:pPr>
        <w:pStyle w:val="Heading1"/>
      </w:pPr>
      <w:bookmarkStart w:id="54" w:name="_Toc24491037"/>
      <w:commentRangeStart w:id="55"/>
      <w:r>
        <w:lastRenderedPageBreak/>
        <w:t xml:space="preserve">Method3: </w:t>
      </w:r>
      <w:r w:rsidR="00344516" w:rsidRPr="00344516">
        <w:t>Generalized Lavallee-</w:t>
      </w:r>
      <w:proofErr w:type="spellStart"/>
      <w:r w:rsidR="00344516" w:rsidRPr="00344516">
        <w:t>Hidiroglou</w:t>
      </w:r>
      <w:proofErr w:type="spellEnd"/>
      <w:r w:rsidR="00344516" w:rsidRPr="00344516">
        <w:t xml:space="preserve"> Method </w:t>
      </w:r>
      <w:r w:rsidR="007F0655">
        <w:t>for</w:t>
      </w:r>
      <w:r w:rsidR="00344516" w:rsidRPr="00344516">
        <w:t xml:space="preserve"> Strata Construction</w:t>
      </w:r>
      <w:bookmarkEnd w:id="54"/>
      <w:commentRangeEnd w:id="55"/>
      <w:r w:rsidR="00475DF2">
        <w:rPr>
          <w:rStyle w:val="CommentReference"/>
          <w:b w:val="0"/>
          <w:bCs w:val="0"/>
        </w:rPr>
        <w:commentReference w:id="55"/>
      </w:r>
    </w:p>
    <w:p w14:paraId="3C896EC3" w14:textId="2826C3DA" w:rsidR="00A41D5A" w:rsidRDefault="002F0224" w:rsidP="00983542">
      <w:r>
        <w:t xml:space="preserve">This method is developed to simulate the currant CFS sampling approach to provide a basis for comparison of the results. </w:t>
      </w:r>
      <w:r w:rsidR="001323D7">
        <w:t>In the current</w:t>
      </w:r>
      <w:r w:rsidR="000520E1">
        <w:t xml:space="preserve"> CFS </w:t>
      </w:r>
      <w:r w:rsidR="001323D7">
        <w:t>sample design</w:t>
      </w:r>
      <w:r w:rsidR="000520E1">
        <w:t xml:space="preserve">, </w:t>
      </w:r>
      <w:r w:rsidR="001323D7">
        <w:t>t</w:t>
      </w:r>
      <w:r w:rsidR="00A92827">
        <w:t xml:space="preserve">he auxiliary variables </w:t>
      </w:r>
      <w:r w:rsidR="00612D6A">
        <w:t xml:space="preserve">(i.e. variables used for stratification) </w:t>
      </w:r>
      <w:r w:rsidR="00A92827">
        <w:t>are CFS area and industries strata (NAICS) while t</w:t>
      </w:r>
      <w:r w:rsidR="002740A3">
        <w:t xml:space="preserve">he target variable is the MOS </w:t>
      </w:r>
      <w:r w:rsidR="00A92827">
        <w:t>which is</w:t>
      </w:r>
      <w:r w:rsidR="002740A3">
        <w:t xml:space="preserve"> used as the pr</w:t>
      </w:r>
      <w:r w:rsidR="00A92827">
        <w:t xml:space="preserve">oxy for </w:t>
      </w:r>
      <w:r w:rsidR="002740A3">
        <w:t xml:space="preserve">annual total value of shipment. </w:t>
      </w:r>
      <w:r w:rsidR="002740A3" w:rsidRPr="00344516">
        <w:t>Lavallee-</w:t>
      </w:r>
      <w:proofErr w:type="spellStart"/>
      <w:r w:rsidR="002740A3" w:rsidRPr="00344516">
        <w:t>Hidiroglou</w:t>
      </w:r>
      <w:proofErr w:type="spellEnd"/>
      <w:r w:rsidR="002740A3">
        <w:t xml:space="preserve"> </w:t>
      </w:r>
      <w:r w:rsidR="00612D6A">
        <w:t xml:space="preserve">(LH) </w:t>
      </w:r>
      <w:r w:rsidR="002740A3">
        <w:t xml:space="preserve">algorithm is used </w:t>
      </w:r>
      <w:r w:rsidR="00612D6A">
        <w:t>to determine the optimal stratum boundaries</w:t>
      </w:r>
      <w:r w:rsidR="0098131B">
        <w:t xml:space="preserve"> that minimize the variance of the </w:t>
      </w:r>
      <w:r w:rsidR="00983542">
        <w:t xml:space="preserve">mean estimate </w:t>
      </w:r>
      <w:r w:rsidR="00612D6A">
        <w:t>for a given total number of strata</w:t>
      </w:r>
      <w:r w:rsidR="0098131B">
        <w:t>.</w:t>
      </w:r>
      <w:r w:rsidR="004A4BE6">
        <w:t xml:space="preserve"> </w:t>
      </w:r>
      <w:proofErr w:type="spellStart"/>
      <w:r w:rsidR="002740A3">
        <w:t>N</w:t>
      </w:r>
      <w:r w:rsidR="005517D6">
        <w:t>e</w:t>
      </w:r>
      <w:r w:rsidR="002740A3">
        <w:t>yman</w:t>
      </w:r>
      <w:proofErr w:type="spellEnd"/>
      <w:r w:rsidR="002740A3">
        <w:t xml:space="preserve"> allocation </w:t>
      </w:r>
      <w:r w:rsidR="005517D6">
        <w:t>was used to determine the sample size for each stratum</w:t>
      </w:r>
      <w:r w:rsidR="00A92827">
        <w:t>.</w:t>
      </w:r>
    </w:p>
    <w:p w14:paraId="15BA32A1" w14:textId="5E59709C" w:rsidR="000520E1" w:rsidRDefault="00A92827" w:rsidP="004F7204">
      <w:r>
        <w:t xml:space="preserve"> </w:t>
      </w:r>
      <w:r w:rsidR="005517D6">
        <w:t xml:space="preserve">In this study, </w:t>
      </w:r>
      <w:r w:rsidR="005963FA">
        <w:t xml:space="preserve">“Stratification” package is applied to simulate the currant CFS sampling approach to provide a basis for comparison of the results. </w:t>
      </w:r>
      <w:r w:rsidR="005517D6">
        <w:t>This</w:t>
      </w:r>
      <w:r w:rsidR="009755E1">
        <w:t xml:space="preserve"> package uses generalized </w:t>
      </w:r>
      <w:r w:rsidR="009755E1" w:rsidRPr="00344516">
        <w:t>Lavallee-</w:t>
      </w:r>
      <w:proofErr w:type="spellStart"/>
      <w:r w:rsidR="009755E1" w:rsidRPr="00344516">
        <w:t>Hidiroglou</w:t>
      </w:r>
      <w:proofErr w:type="spellEnd"/>
      <w:r w:rsidR="009755E1">
        <w:t xml:space="preserve"> (LH) </w:t>
      </w:r>
      <w:r w:rsidR="00A514FD">
        <w:t xml:space="preserve">algorithm </w:t>
      </w:r>
      <w:r w:rsidR="009755E1">
        <w:t xml:space="preserve">to construct </w:t>
      </w:r>
      <w:r w:rsidR="005963FA">
        <w:t xml:space="preserve">the strata, and it has the option to </w:t>
      </w:r>
      <w:r w:rsidR="00A514FD">
        <w:t>perform</w:t>
      </w:r>
      <w:r w:rsidR="005963FA">
        <w:t xml:space="preserve"> the allocation </w:t>
      </w:r>
      <w:r w:rsidR="00A514FD">
        <w:t>using</w:t>
      </w:r>
      <w:r w:rsidR="005963FA">
        <w:t xml:space="preserve"> N</w:t>
      </w:r>
      <w:r w:rsidR="002D30BB">
        <w:t>e</w:t>
      </w:r>
      <w:r w:rsidR="005963FA">
        <w:t>yman allocation.</w:t>
      </w:r>
    </w:p>
    <w:p w14:paraId="02FDAB98" w14:textId="68667560" w:rsidR="00933CAF" w:rsidRDefault="00933CAF" w:rsidP="00A514FD">
      <w:r>
        <w:t xml:space="preserve">“Stratification” package needs to be installed prior to running which requires R </w:t>
      </w:r>
      <w:r>
        <w:fldChar w:fldCharType="begin"/>
      </w:r>
      <w:r w:rsidR="00A514FD">
        <w:instrText xml:space="preserve"> ADDIN ZOTERO_ITEM CSL_CITATION {"citationID":"1tUWx8OS","properties":{"formattedCitation":"(The R Foundation, 2019)","plainCitation":"(The R Foundation, 2019)","noteIndex":0},"citationItems":[{"id":3052,"uris":["http://zotero.org/groups/2128091/items/PIBJLIQ5"],"uri":["http://zotero.org/groups/2128091/items/PIBJLIQ5"],"itemData":{"id":3052,"type":"webpage","title":"R: The R Project for Statistical Computing","URL":"https://www.r-project.org/","author":[{"literal":"The R Foundation"}],"issued":{"date-parts":[["2019"]]},"accessed":{"date-parts":[["2019",4,23]]}}}],"schema":"https://github.com/citation-style-language/schema/raw/master/csl-citation.json"} </w:instrText>
      </w:r>
      <w:r>
        <w:fldChar w:fldCharType="separate"/>
      </w:r>
      <w:r w:rsidRPr="0084416E">
        <w:t>(The R Foundation, 2019)</w:t>
      </w:r>
      <w:r>
        <w:fldChar w:fldCharType="end"/>
      </w:r>
      <w:r>
        <w:t xml:space="preserve"> version 2.15 or newer. The package can be installed by clicking on “Install Packages” from “Tools” menu in R Studio </w:t>
      </w:r>
      <w:r>
        <w:fldChar w:fldCharType="begin"/>
      </w:r>
      <w:r w:rsidR="00A514FD">
        <w:instrText xml:space="preserve"> ADDIN ZOTERO_ITEM CSL_CITATION {"citationID":"YY1m4xgr","properties":{"formattedCitation":"(R Consortium, 2014)","plainCitation":"(R Consortium, 2014)","noteIndex":0},"citationItems":[{"id":3051,"uris":["http://zotero.org/groups/2128091/items/W63KDCNZ"],"uri":["http://zotero.org/groups/2128091/items/W63KDCNZ"],"itemData":{"id":3051,"type":"webpage","title":"RStudio","container-title":"RStudio","abstract":"Open source and enterprise-ready professional software for data science.","URL":"https://www.rstudio.com/","language":"en-US","author":[{"literal":"R Consortium"}],"issued":{"date-parts":[["2014",3,27]]},"accessed":{"date-parts":[["2019",4,23]]}}}],"schema":"https://github.com/citation-style-language/schema/raw/master/csl-citation.json"} </w:instrText>
      </w:r>
      <w:r>
        <w:fldChar w:fldCharType="separate"/>
      </w:r>
      <w:r w:rsidRPr="00962B80">
        <w:t>(R Consortium, 2014)</w:t>
      </w:r>
      <w:r>
        <w:fldChar w:fldCharType="end"/>
      </w:r>
      <w:r>
        <w:t xml:space="preserve"> and </w:t>
      </w:r>
      <w:r w:rsidR="00A41D5A">
        <w:t xml:space="preserve">typing </w:t>
      </w:r>
      <w:r>
        <w:t xml:space="preserve">“SamplingStrata” in the search box. “Repository (CRAN)” needs to be chosen as source. The source code, documentation, and samples are available on the package’s GitHub repository </w:t>
      </w:r>
      <w:r w:rsidR="00A514FD">
        <w:fldChar w:fldCharType="begin"/>
      </w:r>
      <w:r w:rsidR="00A514FD">
        <w:instrText xml:space="preserve"> ADDIN ZOTERO_ITEM CSL_CITATION {"citationID":"QiaOmu3b","properties":{"formattedCitation":"(Rivest, 2014/2017)","plainCitation":"(Rivest, 2014/2017)","noteIndex":0},"citationItems":[{"id":3693,"uris":["http://zotero.org/groups/2128091/items/SCYDYBHA"],"uri":["http://zotero.org/groups/2128091/items/SCYDYBHA"],"itemData":{"id":3693,"type":"book","title":"cran/stratification","publisher":"cran","genre":"R","source":"GitHub","abstract":":exclamation: This is a read-only mirror of the CRAN R package repository.  stratification — Univariate Stratification of Survey Populations","URL":"https://github.com/cran/stratification","note":"original-date: 2014-03-13T06:32:42Z","author":[{"family":"Rivest","given":"Louis-Paul"}],"issued":{"date-parts":[["2017",3,11]]},"accessed":{"date-parts":[["2019",10,15]]}}}],"schema":"https://github.com/citation-style-language/schema/raw/master/csl-citation.json"} </w:instrText>
      </w:r>
      <w:r w:rsidR="00A514FD">
        <w:fldChar w:fldCharType="separate"/>
      </w:r>
      <w:r w:rsidR="00A514FD" w:rsidRPr="00A514FD">
        <w:t>(Rivest, 2014/2017)</w:t>
      </w:r>
      <w:r w:rsidR="00A514FD">
        <w:fldChar w:fldCharType="end"/>
      </w:r>
      <w:r w:rsidR="00A514FD">
        <w:t>.</w:t>
      </w:r>
      <w:r>
        <w:t xml:space="preserve"> </w:t>
      </w:r>
    </w:p>
    <w:p w14:paraId="6BE07708" w14:textId="08AF0517" w:rsidR="00E7200E" w:rsidRDefault="00300CB9" w:rsidP="00726F77">
      <w:r>
        <w:t xml:space="preserve">In this section, the optimal strata boundaries and the optimal sample size are determined in one step using generalized </w:t>
      </w:r>
      <w:r w:rsidRPr="00344516">
        <w:t>Lavallee-</w:t>
      </w:r>
      <w:proofErr w:type="spellStart"/>
      <w:r w:rsidRPr="00344516">
        <w:t>Hidiroglou</w:t>
      </w:r>
      <w:proofErr w:type="spellEnd"/>
      <w:r>
        <w:t xml:space="preserve"> (LH) method (similar to the CFS sample design) with </w:t>
      </w:r>
      <w:r w:rsidR="00344516">
        <w:t>K</w:t>
      </w:r>
      <w:r w:rsidR="00933CAF">
        <w:t>o</w:t>
      </w:r>
      <w:r w:rsidR="00344516">
        <w:t xml:space="preserve">zak’s </w:t>
      </w:r>
      <w:r w:rsidR="00CB3B17">
        <w:t>algorit</w:t>
      </w:r>
      <w:r w:rsidR="006B301A">
        <w:t>hm</w:t>
      </w:r>
      <w:r>
        <w:t>. T</w:t>
      </w:r>
      <w:r w:rsidR="00933CAF">
        <w:t xml:space="preserve">he allocation is </w:t>
      </w:r>
      <w:r w:rsidR="008D3284">
        <w:t>performed using</w:t>
      </w:r>
      <w:r w:rsidR="00933CAF">
        <w:t xml:space="preserve"> Neyman allocation </w:t>
      </w:r>
      <w:r w:rsidR="008D3284">
        <w:t>similar to the current</w:t>
      </w:r>
      <w:r w:rsidR="00933CAF">
        <w:t xml:space="preserve"> </w:t>
      </w:r>
      <w:r w:rsidR="00933CAF">
        <w:lastRenderedPageBreak/>
        <w:t xml:space="preserve">CFS </w:t>
      </w:r>
      <w:r w:rsidR="008D3284">
        <w:t xml:space="preserve">sampling </w:t>
      </w:r>
      <w:r w:rsidR="00933CAF">
        <w:t xml:space="preserve">method. </w:t>
      </w:r>
      <w:r w:rsidR="001E6977">
        <w:t xml:space="preserve">The same </w:t>
      </w:r>
      <w:r w:rsidR="00AF056B">
        <w:t xml:space="preserve">frame </w:t>
      </w:r>
      <w:r w:rsidR="008D3284">
        <w:t xml:space="preserve">from the previously discussed methods </w:t>
      </w:r>
      <w:r w:rsidR="0043680D">
        <w:t>is used</w:t>
      </w:r>
      <w:r w:rsidR="00AF056B">
        <w:t xml:space="preserve"> here</w:t>
      </w:r>
      <w:r w:rsidR="008D3284">
        <w:t xml:space="preserve"> too</w:t>
      </w:r>
      <w:r w:rsidR="001E6977">
        <w:t>.</w:t>
      </w:r>
    </w:p>
    <w:p w14:paraId="118A1C07" w14:textId="1AAC9A40" w:rsidR="00933CAF" w:rsidRDefault="00E7200E" w:rsidP="00A741D5">
      <w:r>
        <w:t xml:space="preserve">The main function </w:t>
      </w:r>
      <w:r w:rsidR="006B20F2">
        <w:t>of the package</w:t>
      </w:r>
      <w:r>
        <w:t xml:space="preserve"> is ‘strata.LH” function</w:t>
      </w:r>
      <w:r w:rsidR="008A1D42">
        <w:t xml:space="preserve"> which is </w:t>
      </w:r>
      <w:r w:rsidR="00891275">
        <w:t>executed</w:t>
      </w:r>
      <w:r w:rsidR="008A1D42">
        <w:t xml:space="preserve"> for </w:t>
      </w:r>
      <w:r w:rsidR="006B20F2">
        <w:t>each domain separately.</w:t>
      </w:r>
      <w:r w:rsidR="001E6977">
        <w:t xml:space="preserve"> In ‘strat</w:t>
      </w:r>
      <w:r w:rsidR="0043680D">
        <w:t>a</w:t>
      </w:r>
      <w:r w:rsidR="001E6977">
        <w:t xml:space="preserve">.LH” function, </w:t>
      </w:r>
      <w:r w:rsidR="004F7204">
        <w:t xml:space="preserve">the input vector x </w:t>
      </w:r>
      <w:r w:rsidR="00891275">
        <w:t>contains</w:t>
      </w:r>
      <w:r w:rsidR="004F7204">
        <w:t xml:space="preserve"> the values of </w:t>
      </w:r>
      <w:r w:rsidR="00891275">
        <w:t xml:space="preserve">the </w:t>
      </w:r>
      <w:r w:rsidR="004F7204">
        <w:t>target variable for each unit in the domain.</w:t>
      </w:r>
      <w:r w:rsidR="00200CA9">
        <w:t xml:space="preserve"> </w:t>
      </w:r>
      <w:r w:rsidR="004F7204">
        <w:t xml:space="preserve">Also, </w:t>
      </w:r>
      <w:r w:rsidR="000F3705">
        <w:t>only one of the</w:t>
      </w:r>
      <w:r w:rsidR="00647C08">
        <w:t xml:space="preserve"> two</w:t>
      </w:r>
      <w:r w:rsidR="000F3705">
        <w:t xml:space="preserve"> </w:t>
      </w:r>
      <w:r w:rsidR="00CB3B17">
        <w:t>parameter</w:t>
      </w:r>
      <w:r w:rsidR="0043680D">
        <w:t>s</w:t>
      </w:r>
      <w:r w:rsidR="00CB3B17">
        <w:t xml:space="preserve"> </w:t>
      </w:r>
      <w:r w:rsidR="00895155">
        <w:t>of CV</w:t>
      </w:r>
      <w:r w:rsidR="001E6977">
        <w:t xml:space="preserve"> </w:t>
      </w:r>
      <w:r w:rsidR="001E6977" w:rsidRPr="00C55B09">
        <w:t xml:space="preserve">(target </w:t>
      </w:r>
      <w:r w:rsidR="00617BC7">
        <w:t xml:space="preserve">coefficient of </w:t>
      </w:r>
      <w:r w:rsidR="00647C08">
        <w:t>variation</w:t>
      </w:r>
      <w:r w:rsidR="0043680D">
        <w:t>)</w:t>
      </w:r>
      <w:r w:rsidR="000F3705">
        <w:t xml:space="preserve"> or target sample size (n) </w:t>
      </w:r>
      <w:r w:rsidR="00891275">
        <w:t>need</w:t>
      </w:r>
      <w:r w:rsidR="000F3705">
        <w:t xml:space="preserve"> to be </w:t>
      </w:r>
      <w:r w:rsidR="00891275">
        <w:t>provided as input</w:t>
      </w:r>
      <w:r w:rsidR="000F3705">
        <w:t xml:space="preserve">. </w:t>
      </w:r>
      <w:r w:rsidR="00841E08">
        <w:t xml:space="preserve">The model parameter was set </w:t>
      </w:r>
      <w:r w:rsidR="002C30A4">
        <w:t>to</w:t>
      </w:r>
      <w:r w:rsidR="00841E08">
        <w:t xml:space="preserve"> </w:t>
      </w:r>
      <w:r w:rsidR="00841E08" w:rsidRPr="002C30A4">
        <w:t>"none", so the original Lavallee-Hidiroglou method is used.</w:t>
      </w:r>
      <w:r w:rsidR="00841E08">
        <w:t xml:space="preserve"> The </w:t>
      </w:r>
      <w:proofErr w:type="spellStart"/>
      <w:r w:rsidR="00841E08">
        <w:t>alloc</w:t>
      </w:r>
      <w:proofErr w:type="spellEnd"/>
      <w:r w:rsidR="00841E08">
        <w:t xml:space="preserve"> parameter </w:t>
      </w:r>
      <w:r w:rsidR="000E7027">
        <w:t xml:space="preserve">contains numeric objects q1, q2, q3 </w:t>
      </w:r>
      <w:r w:rsidR="0080145D">
        <w:t>to</w:t>
      </w:r>
      <w:r w:rsidR="000E7027">
        <w:t xml:space="preserve"> specify the allocation schema including </w:t>
      </w:r>
      <w:r w:rsidR="000E7027" w:rsidRPr="000E7027">
        <w:t xml:space="preserve">proportional </w:t>
      </w:r>
      <w:r w:rsidR="00F459CE" w:rsidRPr="000E7027">
        <w:t>allocation,</w:t>
      </w:r>
      <w:r w:rsidR="000E7027">
        <w:t xml:space="preserve"> power allocation, Nayman allocation. To use </w:t>
      </w:r>
      <w:proofErr w:type="spellStart"/>
      <w:r w:rsidR="00841E08">
        <w:t>N</w:t>
      </w:r>
      <w:r w:rsidR="002C30A4">
        <w:t>e</w:t>
      </w:r>
      <w:r w:rsidR="00841E08">
        <w:t>yman</w:t>
      </w:r>
      <w:proofErr w:type="spellEnd"/>
      <w:r w:rsidR="00841E08">
        <w:t xml:space="preserve"> allocation</w:t>
      </w:r>
      <w:r w:rsidR="000E7027">
        <w:t xml:space="preserve">, the </w:t>
      </w:r>
      <w:proofErr w:type="spellStart"/>
      <w:r w:rsidR="000E7027">
        <w:t>alloc</w:t>
      </w:r>
      <w:proofErr w:type="spellEnd"/>
      <w:r w:rsidR="000E7027">
        <w:t xml:space="preserve"> parameter </w:t>
      </w:r>
      <w:r w:rsidR="00841E08">
        <w:t xml:space="preserve">was set to </w:t>
      </w:r>
      <w:r w:rsidR="00841E08" w:rsidRPr="00895155">
        <w:t>(q1=q3=0.5 and q2=0)</w:t>
      </w:r>
      <w:r w:rsidR="00841E08">
        <w:t>.</w:t>
      </w:r>
      <w:r w:rsidR="00841E08">
        <w:rPr>
          <w:rStyle w:val="apple-converted-space"/>
          <w:rFonts w:ascii="Arial" w:hAnsi="Arial" w:cs="Arial"/>
          <w:color w:val="000000"/>
          <w:sz w:val="20"/>
          <w:szCs w:val="20"/>
          <w:shd w:val="clear" w:color="auto" w:fill="FFFFFF"/>
        </w:rPr>
        <w:t> </w:t>
      </w:r>
      <w:r w:rsidR="0080145D" w:rsidRPr="0080145D">
        <w:t xml:space="preserve">In this method, the number </w:t>
      </w:r>
      <w:r w:rsidR="00A741D5" w:rsidRPr="0080145D">
        <w:t xml:space="preserve">of </w:t>
      </w:r>
      <w:r w:rsidR="00A741D5">
        <w:t>desired</w:t>
      </w:r>
      <w:r w:rsidR="0080145D">
        <w:t xml:space="preserve"> sampled</w:t>
      </w:r>
      <w:r w:rsidR="0080145D" w:rsidRPr="0080145D">
        <w:t xml:space="preserve"> strata are required to be identified from the beginning.</w:t>
      </w:r>
      <w:r w:rsidR="00136C4F">
        <w:t xml:space="preserve"> </w:t>
      </w:r>
      <w:r w:rsidR="0080145D">
        <w:t xml:space="preserve"> For this purpose, p</w:t>
      </w:r>
      <w:r w:rsidR="00841E08">
        <w:t xml:space="preserve">arameter Ls </w:t>
      </w:r>
      <w:r w:rsidR="006B20F2">
        <w:t>is</w:t>
      </w:r>
      <w:r w:rsidR="00FC14CB">
        <w:t xml:space="preserve"> </w:t>
      </w:r>
      <w:r w:rsidR="00A741D5">
        <w:t xml:space="preserve">defined as </w:t>
      </w:r>
      <w:r w:rsidR="00FC14CB">
        <w:t xml:space="preserve">the desired </w:t>
      </w:r>
      <w:r w:rsidR="00FB4F79">
        <w:t>number of sampled strata</w:t>
      </w:r>
      <w:r w:rsidR="0043680D">
        <w:t xml:space="preserve"> </w:t>
      </w:r>
      <w:r w:rsidR="00AF056B">
        <w:t>(Ls)</w:t>
      </w:r>
      <w:r w:rsidR="004F7204">
        <w:t xml:space="preserve"> </w:t>
      </w:r>
      <w:r w:rsidR="00136C4F">
        <w:t>.</w:t>
      </w:r>
      <w:r w:rsidR="0080145D">
        <w:t>We used Ls equal to 3.</w:t>
      </w:r>
      <w:r w:rsidR="00136C4F">
        <w:t xml:space="preserve"> The method </w:t>
      </w:r>
      <w:r w:rsidR="000853DD">
        <w:t>fail to reach the minimum sample size</w:t>
      </w:r>
      <w:r w:rsidR="00136C4F">
        <w:t xml:space="preserve"> </w:t>
      </w:r>
      <w:r w:rsidR="000853DD">
        <w:t>when using large number of sample size</w:t>
      </w:r>
      <w:r w:rsidR="00136C4F">
        <w:t xml:space="preserve"> (</w:t>
      </w:r>
      <w:r w:rsidR="00A741D5">
        <w:t xml:space="preserve">Ls </w:t>
      </w:r>
      <w:r w:rsidR="00136C4F">
        <w:t>greater than 20) .</w:t>
      </w:r>
      <w:r w:rsidR="0043680D">
        <w:t xml:space="preserve">The following script is for </w:t>
      </w:r>
      <w:r w:rsidR="00E92DB1">
        <w:t xml:space="preserve">domain </w:t>
      </w:r>
      <w:r w:rsidR="00200CA9">
        <w:t xml:space="preserve">1 </w:t>
      </w:r>
      <w:r w:rsidR="0043680D">
        <w:t>and domain</w:t>
      </w:r>
      <w:r w:rsidR="00E92DB1">
        <w:t xml:space="preserve"> </w:t>
      </w:r>
      <w:r w:rsidR="00200CA9">
        <w:t>2</w:t>
      </w:r>
      <w:r w:rsidR="0043680D">
        <w:t>.</w:t>
      </w:r>
    </w:p>
    <w:p w14:paraId="6B21FFCF" w14:textId="77777777" w:rsidR="00160FF0" w:rsidRDefault="00160FF0" w:rsidP="00160FF0">
      <w:pPr>
        <w:pStyle w:val="Code"/>
      </w:pPr>
      <w:r>
        <w:t>source("C:/Users/sa129715/Documents/R/function3/selectDomain.R")</w:t>
      </w:r>
    </w:p>
    <w:p w14:paraId="125FA4A9" w14:textId="77777777" w:rsidR="00160FF0" w:rsidRDefault="00160FF0" w:rsidP="00160FF0">
      <w:pPr>
        <w:pStyle w:val="Code"/>
      </w:pPr>
      <w:r>
        <w:t xml:space="preserve">domain1&lt;- </w:t>
      </w:r>
      <w:proofErr w:type="spellStart"/>
      <w:proofErr w:type="gramStart"/>
      <w:r>
        <w:t>selectDomain</w:t>
      </w:r>
      <w:proofErr w:type="spellEnd"/>
      <w:r>
        <w:t>(</w:t>
      </w:r>
      <w:proofErr w:type="gramEnd"/>
      <w:r>
        <w:t>CFSFrameData,1)</w:t>
      </w:r>
    </w:p>
    <w:p w14:paraId="7A3C8FA1" w14:textId="77777777" w:rsidR="00160FF0" w:rsidRDefault="00160FF0" w:rsidP="00160FF0">
      <w:pPr>
        <w:pStyle w:val="Code"/>
      </w:pPr>
      <w:r>
        <w:t xml:space="preserve">domain2&lt;- </w:t>
      </w:r>
      <w:proofErr w:type="spellStart"/>
      <w:proofErr w:type="gramStart"/>
      <w:r>
        <w:t>selectDomain</w:t>
      </w:r>
      <w:proofErr w:type="spellEnd"/>
      <w:r>
        <w:t>(</w:t>
      </w:r>
      <w:proofErr w:type="gramEnd"/>
      <w:r>
        <w:t>CFSFrameData,2)</w:t>
      </w:r>
    </w:p>
    <w:p w14:paraId="005F0216" w14:textId="77777777" w:rsidR="00160FF0" w:rsidRDefault="00160FF0" w:rsidP="00160FF0">
      <w:pPr>
        <w:pStyle w:val="Code"/>
      </w:pPr>
      <w:r>
        <w:t>library(stratification)</w:t>
      </w:r>
    </w:p>
    <w:p w14:paraId="57DFBD5D" w14:textId="77777777" w:rsidR="00160FF0" w:rsidRDefault="00160FF0" w:rsidP="00160FF0">
      <w:pPr>
        <w:pStyle w:val="Code"/>
      </w:pPr>
      <w:r>
        <w:t>#-----domain1---------------</w:t>
      </w:r>
    </w:p>
    <w:p w14:paraId="3D707B8B" w14:textId="77777777" w:rsidR="00160FF0" w:rsidRDefault="00160FF0" w:rsidP="00160FF0">
      <w:pPr>
        <w:pStyle w:val="Code"/>
      </w:pPr>
      <w:r>
        <w:t xml:space="preserve">X1= </w:t>
      </w:r>
      <w:proofErr w:type="spellStart"/>
      <w:proofErr w:type="gramStart"/>
      <w:r>
        <w:t>as.vector</w:t>
      </w:r>
      <w:proofErr w:type="spellEnd"/>
      <w:proofErr w:type="gramEnd"/>
      <w:r>
        <w:t>(domain1[,5])</w:t>
      </w:r>
    </w:p>
    <w:p w14:paraId="1F4054CC" w14:textId="77777777" w:rsidR="00160FF0" w:rsidRDefault="00160FF0" w:rsidP="00160FF0">
      <w:pPr>
        <w:pStyle w:val="Code"/>
      </w:pPr>
    </w:p>
    <w:p w14:paraId="0201CCA9" w14:textId="77777777" w:rsidR="00160FF0" w:rsidRDefault="00160FF0" w:rsidP="00160FF0">
      <w:pPr>
        <w:pStyle w:val="Code"/>
      </w:pPr>
      <w:r>
        <w:t>LH1 &lt;-</w:t>
      </w:r>
      <w:proofErr w:type="spellStart"/>
      <w:proofErr w:type="gramStart"/>
      <w:r>
        <w:t>strata.LH</w:t>
      </w:r>
      <w:proofErr w:type="spellEnd"/>
      <w:proofErr w:type="gramEnd"/>
      <w:r>
        <w:t>(X1,</w:t>
      </w:r>
    </w:p>
    <w:p w14:paraId="1A152BDD" w14:textId="77777777" w:rsidR="00160FF0" w:rsidRDefault="00160FF0" w:rsidP="00160FF0">
      <w:pPr>
        <w:pStyle w:val="Code"/>
      </w:pPr>
      <w:r>
        <w:t xml:space="preserve">               CV= 0.05,</w:t>
      </w:r>
    </w:p>
    <w:p w14:paraId="3940872B" w14:textId="77777777" w:rsidR="00160FF0" w:rsidRDefault="00160FF0" w:rsidP="00160FF0">
      <w:pPr>
        <w:pStyle w:val="Code"/>
      </w:pPr>
      <w:r>
        <w:t xml:space="preserve">               </w:t>
      </w:r>
      <w:proofErr w:type="spellStart"/>
      <w:r>
        <w:t>alloc</w:t>
      </w:r>
      <w:proofErr w:type="spellEnd"/>
      <w:r>
        <w:t xml:space="preserve"> = </w:t>
      </w:r>
      <w:proofErr w:type="gramStart"/>
      <w:r>
        <w:t>list(</w:t>
      </w:r>
      <w:proofErr w:type="gramEnd"/>
      <w:r>
        <w:t>q1 = 0.5, q2 =0, q3 = 0.5),</w:t>
      </w:r>
    </w:p>
    <w:p w14:paraId="7B8E4AD8" w14:textId="77777777" w:rsidR="00160FF0" w:rsidRDefault="00160FF0" w:rsidP="00160FF0">
      <w:pPr>
        <w:pStyle w:val="Code"/>
      </w:pPr>
      <w:r>
        <w:t xml:space="preserve">               model='none',</w:t>
      </w:r>
    </w:p>
    <w:p w14:paraId="1CDA3296" w14:textId="77777777" w:rsidR="00160FF0" w:rsidRDefault="00160FF0" w:rsidP="00160FF0">
      <w:pPr>
        <w:pStyle w:val="Code"/>
      </w:pPr>
      <w:r>
        <w:t xml:space="preserve">               </w:t>
      </w:r>
      <w:proofErr w:type="spellStart"/>
      <w:r>
        <w:t>takenone</w:t>
      </w:r>
      <w:proofErr w:type="spellEnd"/>
      <w:r>
        <w:t xml:space="preserve"> = 0,</w:t>
      </w:r>
    </w:p>
    <w:p w14:paraId="79D3708B" w14:textId="77777777" w:rsidR="00160FF0" w:rsidRDefault="00160FF0" w:rsidP="00160FF0">
      <w:pPr>
        <w:pStyle w:val="Code"/>
      </w:pPr>
      <w:r>
        <w:t xml:space="preserve">               Ls=3</w:t>
      </w:r>
    </w:p>
    <w:p w14:paraId="3F916C59" w14:textId="77777777" w:rsidR="00160FF0" w:rsidRDefault="00160FF0" w:rsidP="00160FF0">
      <w:pPr>
        <w:pStyle w:val="Code"/>
      </w:pPr>
      <w:r>
        <w:t>)</w:t>
      </w:r>
    </w:p>
    <w:p w14:paraId="48F662E1" w14:textId="77777777" w:rsidR="00160FF0" w:rsidRDefault="00160FF0" w:rsidP="00160FF0">
      <w:pPr>
        <w:pStyle w:val="Code"/>
      </w:pPr>
      <w:proofErr w:type="gramStart"/>
      <w:r>
        <w:t>print(</w:t>
      </w:r>
      <w:proofErr w:type="gramEnd"/>
      <w:r>
        <w:t>LH1)</w:t>
      </w:r>
    </w:p>
    <w:p w14:paraId="2F3C35B2" w14:textId="77777777" w:rsidR="00160FF0" w:rsidRDefault="00160FF0" w:rsidP="00160FF0">
      <w:pPr>
        <w:pStyle w:val="Code"/>
      </w:pPr>
    </w:p>
    <w:p w14:paraId="33E4ACFB" w14:textId="77777777" w:rsidR="00160FF0" w:rsidRDefault="00160FF0" w:rsidP="00160FF0">
      <w:pPr>
        <w:pStyle w:val="Code"/>
      </w:pPr>
      <w:r>
        <w:t>X12=</w:t>
      </w:r>
      <w:proofErr w:type="spellStart"/>
      <w:r>
        <w:t>as.vector</w:t>
      </w:r>
      <w:proofErr w:type="spellEnd"/>
      <w:r>
        <w:t>(domain2[,5])</w:t>
      </w:r>
    </w:p>
    <w:p w14:paraId="66CCDF50" w14:textId="77777777" w:rsidR="00160FF0" w:rsidRDefault="00160FF0" w:rsidP="00160FF0">
      <w:pPr>
        <w:pStyle w:val="Code"/>
      </w:pPr>
      <w:r>
        <w:t>LH2 &lt;-</w:t>
      </w:r>
      <w:proofErr w:type="spellStart"/>
      <w:proofErr w:type="gramStart"/>
      <w:r>
        <w:t>strata.LH</w:t>
      </w:r>
      <w:proofErr w:type="spellEnd"/>
      <w:proofErr w:type="gramEnd"/>
      <w:r>
        <w:t>(X12,</w:t>
      </w:r>
    </w:p>
    <w:p w14:paraId="5CA000DD" w14:textId="77777777" w:rsidR="00160FF0" w:rsidRDefault="00160FF0" w:rsidP="00160FF0">
      <w:pPr>
        <w:pStyle w:val="Code"/>
      </w:pPr>
      <w:r>
        <w:lastRenderedPageBreak/>
        <w:t xml:space="preserve">               CV= 0.05,</w:t>
      </w:r>
    </w:p>
    <w:p w14:paraId="014E0158" w14:textId="77777777" w:rsidR="00160FF0" w:rsidRDefault="00160FF0" w:rsidP="00160FF0">
      <w:pPr>
        <w:pStyle w:val="Code"/>
      </w:pPr>
      <w:r>
        <w:t xml:space="preserve">               </w:t>
      </w:r>
      <w:proofErr w:type="spellStart"/>
      <w:r>
        <w:t>alloc</w:t>
      </w:r>
      <w:proofErr w:type="spellEnd"/>
      <w:r>
        <w:t xml:space="preserve"> = </w:t>
      </w:r>
      <w:proofErr w:type="gramStart"/>
      <w:r>
        <w:t>list(</w:t>
      </w:r>
      <w:proofErr w:type="gramEnd"/>
      <w:r>
        <w:t>q1 = 0.5, q2 =0, q3 = 0.5),</w:t>
      </w:r>
    </w:p>
    <w:p w14:paraId="28964564" w14:textId="77777777" w:rsidR="00160FF0" w:rsidRDefault="00160FF0" w:rsidP="00160FF0">
      <w:pPr>
        <w:pStyle w:val="Code"/>
      </w:pPr>
      <w:r>
        <w:t xml:space="preserve">               model='none',</w:t>
      </w:r>
    </w:p>
    <w:p w14:paraId="27F0DE8E" w14:textId="77777777" w:rsidR="00160FF0" w:rsidRDefault="00160FF0" w:rsidP="00160FF0">
      <w:pPr>
        <w:pStyle w:val="Code"/>
      </w:pPr>
      <w:r>
        <w:t xml:space="preserve">               </w:t>
      </w:r>
      <w:proofErr w:type="spellStart"/>
      <w:r>
        <w:t>takenone</w:t>
      </w:r>
      <w:proofErr w:type="spellEnd"/>
      <w:r>
        <w:t xml:space="preserve"> = 0,</w:t>
      </w:r>
    </w:p>
    <w:p w14:paraId="5E96A8AA" w14:textId="77777777" w:rsidR="00160FF0" w:rsidRDefault="00160FF0" w:rsidP="00160FF0">
      <w:pPr>
        <w:pStyle w:val="Code"/>
      </w:pPr>
      <w:r>
        <w:t xml:space="preserve">               Ls=3</w:t>
      </w:r>
    </w:p>
    <w:p w14:paraId="54D1775B" w14:textId="77777777" w:rsidR="00160FF0" w:rsidRDefault="00160FF0" w:rsidP="00160FF0">
      <w:pPr>
        <w:pStyle w:val="Code"/>
      </w:pPr>
      <w:r>
        <w:t>)</w:t>
      </w:r>
    </w:p>
    <w:p w14:paraId="520A8F15" w14:textId="0594DEF9" w:rsidR="005A50AF" w:rsidRDefault="00160FF0" w:rsidP="00160FF0">
      <w:pPr>
        <w:pStyle w:val="Code"/>
      </w:pPr>
      <w:proofErr w:type="gramStart"/>
      <w:r>
        <w:t>print(</w:t>
      </w:r>
      <w:proofErr w:type="gramEnd"/>
      <w:r>
        <w:t>LH2)</w:t>
      </w:r>
    </w:p>
    <w:p w14:paraId="2005548C" w14:textId="7390E5E7" w:rsidR="007938EA" w:rsidRPr="00F774B0" w:rsidRDefault="007938EA" w:rsidP="00F774B0">
      <w:pPr>
        <w:pStyle w:val="Heading2"/>
      </w:pPr>
      <w:bookmarkStart w:id="56" w:name="_Toc24491038"/>
      <w:commentRangeStart w:id="57"/>
      <w:r w:rsidRPr="00F774B0">
        <w:t>Method 3 result</w:t>
      </w:r>
      <w:r w:rsidR="00A83AE9" w:rsidRPr="00F774B0">
        <w:t>s</w:t>
      </w:r>
      <w:bookmarkEnd w:id="56"/>
      <w:commentRangeEnd w:id="57"/>
      <w:r w:rsidR="00475DF2">
        <w:rPr>
          <w:rStyle w:val="CommentReference"/>
          <w:b w:val="0"/>
          <w:bCs w:val="0"/>
        </w:rPr>
        <w:commentReference w:id="57"/>
      </w:r>
    </w:p>
    <w:p w14:paraId="6DBF87AC" w14:textId="07D6B59B" w:rsidR="00CD27B6" w:rsidRPr="00CD27B6" w:rsidRDefault="00CD27B6" w:rsidP="003754D8">
      <w:r>
        <w:t xml:space="preserve">In this </w:t>
      </w:r>
      <w:r w:rsidR="00875ED8">
        <w:t>method,</w:t>
      </w:r>
      <w:r>
        <w:t xml:space="preserve"> </w:t>
      </w:r>
      <w:r w:rsidRPr="00875ED8">
        <w:t xml:space="preserve">the number of sampled strata </w:t>
      </w:r>
      <w:r w:rsidR="00594657">
        <w:t xml:space="preserve">(Ls) </w:t>
      </w:r>
      <w:r w:rsidR="00DC4C61">
        <w:t xml:space="preserve">was </w:t>
      </w:r>
      <w:r w:rsidRPr="00875ED8">
        <w:t xml:space="preserve">set </w:t>
      </w:r>
      <w:r w:rsidR="00BD3118">
        <w:t xml:space="preserve">to the default </w:t>
      </w:r>
      <w:r w:rsidR="00594657">
        <w:t xml:space="preserve">value </w:t>
      </w:r>
      <w:r w:rsidR="00BD3118">
        <w:t>whi</w:t>
      </w:r>
      <w:r w:rsidR="00875ED8">
        <w:t>ch is 3</w:t>
      </w:r>
      <w:r w:rsidRPr="00875ED8">
        <w:t xml:space="preserve">. </w:t>
      </w:r>
      <w:r>
        <w:t>Type column indicates the type of stratification which is take</w:t>
      </w:r>
      <w:r w:rsidR="00FB4F79">
        <w:t>-</w:t>
      </w:r>
      <w:r>
        <w:t>some or take</w:t>
      </w:r>
      <w:r w:rsidR="00D12407">
        <w:t>-</w:t>
      </w:r>
      <w:r>
        <w:t>all</w:t>
      </w:r>
      <w:r w:rsidR="00594657">
        <w:t xml:space="preserve"> (certainty)</w:t>
      </w:r>
      <w:r>
        <w:t xml:space="preserve"> stratum</w:t>
      </w:r>
      <w:r w:rsidR="00DC4C61">
        <w:t>,</w:t>
      </w:r>
      <w:r>
        <w:t xml:space="preserve"> </w:t>
      </w:r>
      <w:proofErr w:type="spellStart"/>
      <w:r w:rsidR="00875ED8">
        <w:t>bh</w:t>
      </w:r>
      <w:proofErr w:type="spellEnd"/>
      <w:r w:rsidR="00875ED8">
        <w:t xml:space="preserve"> indicates </w:t>
      </w:r>
      <w:r w:rsidR="00875ED8" w:rsidRPr="00875ED8">
        <w:t xml:space="preserve">optimal stratum boundaries, Nh </w:t>
      </w:r>
      <w:r w:rsidR="00267B25">
        <w:t>presents</w:t>
      </w:r>
      <w:r w:rsidR="00875ED8" w:rsidRPr="00875ED8">
        <w:t xml:space="preserve"> the number of units in each stratum,</w:t>
      </w:r>
      <w:r w:rsidR="00267B25">
        <w:t xml:space="preserve"> and</w:t>
      </w:r>
      <w:r w:rsidR="00875ED8" w:rsidRPr="00875ED8">
        <w:t xml:space="preserve"> </w:t>
      </w:r>
      <w:proofErr w:type="spellStart"/>
      <w:r w:rsidR="00875ED8" w:rsidRPr="00875ED8">
        <w:t>nh</w:t>
      </w:r>
      <w:proofErr w:type="spellEnd"/>
      <w:r w:rsidR="00875ED8" w:rsidRPr="00875ED8">
        <w:t xml:space="preserve"> is the number of units to sample </w:t>
      </w:r>
      <w:r w:rsidR="00594657">
        <w:t xml:space="preserve">(i.e. sample size) </w:t>
      </w:r>
      <w:r w:rsidR="00875ED8" w:rsidRPr="00875ED8">
        <w:t xml:space="preserve">in each stratum. Total sample size </w:t>
      </w:r>
      <w:r w:rsidR="00DC4C61">
        <w:t xml:space="preserve">indicates </w:t>
      </w:r>
      <w:r w:rsidR="00875ED8">
        <w:t xml:space="preserve">the final sampled </w:t>
      </w:r>
      <w:r w:rsidR="00070B46">
        <w:t>number (</w:t>
      </w:r>
      <w:r w:rsidR="00875ED8" w:rsidRPr="00875ED8">
        <w:t>sum(</w:t>
      </w:r>
      <w:proofErr w:type="spellStart"/>
      <w:r w:rsidR="00875ED8" w:rsidRPr="00875ED8">
        <w:t>nh</w:t>
      </w:r>
      <w:proofErr w:type="spellEnd"/>
      <w:r w:rsidR="00875ED8" w:rsidRPr="00875ED8">
        <w:t>)</w:t>
      </w:r>
      <w:r w:rsidR="00594657">
        <w:t xml:space="preserve"> over all strata</w:t>
      </w:r>
      <w:r w:rsidR="00875ED8">
        <w:t xml:space="preserve">), </w:t>
      </w:r>
      <w:r w:rsidR="00D12407">
        <w:t>a</w:t>
      </w:r>
      <w:r w:rsidR="00875ED8">
        <w:t>nticipated C</w:t>
      </w:r>
      <w:r w:rsidR="0068368E">
        <w:t>V</w:t>
      </w:r>
      <w:r w:rsidR="00875ED8">
        <w:t xml:space="preserve"> indicates the</w:t>
      </w:r>
      <w:r w:rsidR="00875ED8" w:rsidRPr="00267B25">
        <w:t xml:space="preserve"> root mean squared error (</w:t>
      </w:r>
      <w:r w:rsidR="00875ED8">
        <w:t xml:space="preserve">RMSE) of the mean of </w:t>
      </w:r>
      <w:r w:rsidR="00D12407">
        <w:t xml:space="preserve">the </w:t>
      </w:r>
      <w:r w:rsidR="00875ED8">
        <w:t>target variable</w:t>
      </w:r>
      <w:r w:rsidR="00267B25">
        <w:t>.</w:t>
      </w:r>
    </w:p>
    <w:p w14:paraId="1A773E1B" w14:textId="77777777" w:rsidR="007938EA" w:rsidRPr="0016390E" w:rsidRDefault="007938EA" w:rsidP="007938EA">
      <w:pPr>
        <w:pStyle w:val="HTMLPreformatted"/>
        <w:shd w:val="clear" w:color="auto" w:fill="FFFFFF"/>
        <w:wordWrap w:val="0"/>
        <w:spacing w:line="225" w:lineRule="atLeast"/>
        <w:rPr>
          <w:rStyle w:val="gnkrckgcgsb"/>
          <w:rFonts w:ascii="Lucida Console" w:hAnsi="Lucida Console"/>
          <w:color w:val="000000"/>
          <w:bdr w:val="none" w:sz="0" w:space="0" w:color="auto" w:frame="1"/>
        </w:rPr>
      </w:pPr>
    </w:p>
    <w:p w14:paraId="31B5DFBB" w14:textId="77777777" w:rsidR="00100CE7" w:rsidRPr="005A50AF" w:rsidRDefault="00100CE7" w:rsidP="00100CE7">
      <w:pPr>
        <w:pStyle w:val="Code"/>
        <w:rPr>
          <w:rFonts w:eastAsia="Times New Roman"/>
          <w:lang w:bidi="ar-SA"/>
        </w:rPr>
      </w:pPr>
      <w:r w:rsidRPr="005A50AF">
        <w:rPr>
          <w:rFonts w:eastAsia="Times New Roman"/>
          <w:lang w:bidi="ar-SA"/>
        </w:rPr>
        <w:t>Given arguments:</w:t>
      </w:r>
    </w:p>
    <w:p w14:paraId="2954D822" w14:textId="77777777" w:rsidR="00100CE7" w:rsidRPr="005A50AF" w:rsidRDefault="00100CE7" w:rsidP="00100CE7">
      <w:pPr>
        <w:pStyle w:val="Code"/>
        <w:rPr>
          <w:rFonts w:eastAsia="Times New Roman"/>
          <w:lang w:bidi="ar-SA"/>
        </w:rPr>
      </w:pPr>
      <w:r w:rsidRPr="005A50AF">
        <w:rPr>
          <w:rFonts w:eastAsia="Times New Roman"/>
          <w:lang w:bidi="ar-SA"/>
        </w:rPr>
        <w:t>x = x11</w:t>
      </w:r>
    </w:p>
    <w:p w14:paraId="36F469F7" w14:textId="77777777" w:rsidR="00100CE7" w:rsidRPr="005A50AF" w:rsidRDefault="00100CE7" w:rsidP="00100CE7">
      <w:pPr>
        <w:pStyle w:val="Code"/>
        <w:rPr>
          <w:rFonts w:eastAsia="Times New Roman"/>
          <w:lang w:bidi="ar-SA"/>
        </w:rPr>
      </w:pPr>
      <w:r w:rsidRPr="005A50AF">
        <w:rPr>
          <w:rFonts w:eastAsia="Times New Roman"/>
          <w:lang w:bidi="ar-SA"/>
        </w:rPr>
        <w:t xml:space="preserve">CV = 0.05, Ls = 3, </w:t>
      </w:r>
      <w:proofErr w:type="spellStart"/>
      <w:r w:rsidRPr="005A50AF">
        <w:rPr>
          <w:rFonts w:eastAsia="Times New Roman"/>
          <w:lang w:bidi="ar-SA"/>
        </w:rPr>
        <w:t>takenone</w:t>
      </w:r>
      <w:proofErr w:type="spellEnd"/>
      <w:r w:rsidRPr="005A50AF">
        <w:rPr>
          <w:rFonts w:eastAsia="Times New Roman"/>
          <w:lang w:bidi="ar-SA"/>
        </w:rPr>
        <w:t xml:space="preserve"> = 0, </w:t>
      </w:r>
      <w:proofErr w:type="spellStart"/>
      <w:r w:rsidRPr="005A50AF">
        <w:rPr>
          <w:rFonts w:eastAsia="Times New Roman"/>
          <w:lang w:bidi="ar-SA"/>
        </w:rPr>
        <w:t>takeall</w:t>
      </w:r>
      <w:proofErr w:type="spellEnd"/>
      <w:r w:rsidRPr="005A50AF">
        <w:rPr>
          <w:rFonts w:eastAsia="Times New Roman"/>
          <w:lang w:bidi="ar-SA"/>
        </w:rPr>
        <w:t xml:space="preserve"> = 0</w:t>
      </w:r>
    </w:p>
    <w:p w14:paraId="59920BDC" w14:textId="77777777" w:rsidR="00100CE7" w:rsidRPr="005A50AF" w:rsidRDefault="00100CE7" w:rsidP="00100CE7">
      <w:pPr>
        <w:pStyle w:val="Code"/>
        <w:rPr>
          <w:rFonts w:eastAsia="Times New Roman"/>
          <w:lang w:bidi="ar-SA"/>
        </w:rPr>
      </w:pPr>
      <w:r w:rsidRPr="005A50AF">
        <w:rPr>
          <w:rFonts w:eastAsia="Times New Roman"/>
          <w:lang w:bidi="ar-SA"/>
        </w:rPr>
        <w:t>allocation: q1 = 0.5, q2 = 0, q3 = 0.5</w:t>
      </w:r>
    </w:p>
    <w:p w14:paraId="52DDDCAC" w14:textId="77777777" w:rsidR="00100CE7" w:rsidRPr="005A50AF" w:rsidRDefault="00100CE7" w:rsidP="00100CE7">
      <w:pPr>
        <w:pStyle w:val="Code"/>
        <w:rPr>
          <w:rFonts w:eastAsia="Times New Roman"/>
          <w:lang w:bidi="ar-SA"/>
        </w:rPr>
      </w:pPr>
      <w:r w:rsidRPr="005A50AF">
        <w:rPr>
          <w:rFonts w:eastAsia="Times New Roman"/>
          <w:lang w:bidi="ar-SA"/>
        </w:rPr>
        <w:t>model = none</w:t>
      </w:r>
    </w:p>
    <w:p w14:paraId="2467A5F3" w14:textId="77777777" w:rsidR="00100CE7" w:rsidRPr="005A50AF" w:rsidRDefault="00100CE7" w:rsidP="00100CE7">
      <w:pPr>
        <w:pStyle w:val="Code"/>
        <w:rPr>
          <w:rFonts w:eastAsia="Times New Roman"/>
          <w:lang w:bidi="ar-SA"/>
        </w:rPr>
      </w:pPr>
      <w:proofErr w:type="spellStart"/>
      <w:r w:rsidRPr="005A50AF">
        <w:rPr>
          <w:rFonts w:eastAsia="Times New Roman"/>
          <w:lang w:bidi="ar-SA"/>
        </w:rPr>
        <w:t>algo</w:t>
      </w:r>
      <w:proofErr w:type="spellEnd"/>
      <w:r w:rsidRPr="005A50AF">
        <w:rPr>
          <w:rFonts w:eastAsia="Times New Roman"/>
          <w:lang w:bidi="ar-SA"/>
        </w:rPr>
        <w:t xml:space="preserve"> = Kozak: </w:t>
      </w:r>
      <w:proofErr w:type="spellStart"/>
      <w:r w:rsidRPr="005A50AF">
        <w:rPr>
          <w:rFonts w:eastAsia="Times New Roman"/>
          <w:lang w:bidi="ar-SA"/>
        </w:rPr>
        <w:t>minsol</w:t>
      </w:r>
      <w:proofErr w:type="spellEnd"/>
      <w:r w:rsidRPr="005A50AF">
        <w:rPr>
          <w:rFonts w:eastAsia="Times New Roman"/>
          <w:lang w:bidi="ar-SA"/>
        </w:rPr>
        <w:t xml:space="preserve"> = 1000, </w:t>
      </w:r>
      <w:proofErr w:type="spellStart"/>
      <w:r w:rsidRPr="005A50AF">
        <w:rPr>
          <w:rFonts w:eastAsia="Times New Roman"/>
          <w:lang w:bidi="ar-SA"/>
        </w:rPr>
        <w:t>idopti</w:t>
      </w:r>
      <w:proofErr w:type="spellEnd"/>
      <w:r w:rsidRPr="005A50AF">
        <w:rPr>
          <w:rFonts w:eastAsia="Times New Roman"/>
          <w:lang w:bidi="ar-SA"/>
        </w:rPr>
        <w:t xml:space="preserve"> = </w:t>
      </w:r>
      <w:proofErr w:type="spellStart"/>
      <w:r w:rsidRPr="005A50AF">
        <w:rPr>
          <w:rFonts w:eastAsia="Times New Roman"/>
          <w:lang w:bidi="ar-SA"/>
        </w:rPr>
        <w:t>nh</w:t>
      </w:r>
      <w:proofErr w:type="spellEnd"/>
      <w:r w:rsidRPr="005A50AF">
        <w:rPr>
          <w:rFonts w:eastAsia="Times New Roman"/>
          <w:lang w:bidi="ar-SA"/>
        </w:rPr>
        <w:t xml:space="preserve">, </w:t>
      </w:r>
      <w:proofErr w:type="spellStart"/>
      <w:r w:rsidRPr="005A50AF">
        <w:rPr>
          <w:rFonts w:eastAsia="Times New Roman"/>
          <w:lang w:bidi="ar-SA"/>
        </w:rPr>
        <w:t>minNh</w:t>
      </w:r>
      <w:proofErr w:type="spellEnd"/>
      <w:r w:rsidRPr="005A50AF">
        <w:rPr>
          <w:rFonts w:eastAsia="Times New Roman"/>
          <w:lang w:bidi="ar-SA"/>
        </w:rPr>
        <w:t xml:space="preserve"> = 2, </w:t>
      </w:r>
      <w:proofErr w:type="spellStart"/>
      <w:r w:rsidRPr="005A50AF">
        <w:rPr>
          <w:rFonts w:eastAsia="Times New Roman"/>
          <w:lang w:bidi="ar-SA"/>
        </w:rPr>
        <w:t>maxiter</w:t>
      </w:r>
      <w:proofErr w:type="spellEnd"/>
      <w:r w:rsidRPr="005A50AF">
        <w:rPr>
          <w:rFonts w:eastAsia="Times New Roman"/>
          <w:lang w:bidi="ar-SA"/>
        </w:rPr>
        <w:t xml:space="preserve"> = 10000, </w:t>
      </w:r>
    </w:p>
    <w:p w14:paraId="37563198" w14:textId="77777777" w:rsidR="00100CE7" w:rsidRPr="005A50AF" w:rsidRDefault="00100CE7" w:rsidP="00100CE7">
      <w:pPr>
        <w:pStyle w:val="Code"/>
        <w:rPr>
          <w:rFonts w:eastAsia="Times New Roman"/>
          <w:lang w:bidi="ar-SA"/>
        </w:rPr>
      </w:pPr>
      <w:r w:rsidRPr="005A50AF">
        <w:rPr>
          <w:rFonts w:eastAsia="Times New Roman"/>
          <w:lang w:bidi="ar-SA"/>
        </w:rPr>
        <w:t xml:space="preserve">              </w:t>
      </w:r>
      <w:proofErr w:type="spellStart"/>
      <w:r w:rsidRPr="005A50AF">
        <w:rPr>
          <w:rFonts w:eastAsia="Times New Roman"/>
          <w:lang w:bidi="ar-SA"/>
        </w:rPr>
        <w:t>maxstep</w:t>
      </w:r>
      <w:proofErr w:type="spellEnd"/>
      <w:r w:rsidRPr="005A50AF">
        <w:rPr>
          <w:rFonts w:eastAsia="Times New Roman"/>
          <w:lang w:bidi="ar-SA"/>
        </w:rPr>
        <w:t xml:space="preserve"> = 100, </w:t>
      </w:r>
      <w:proofErr w:type="spellStart"/>
      <w:r w:rsidRPr="005A50AF">
        <w:rPr>
          <w:rFonts w:eastAsia="Times New Roman"/>
          <w:lang w:bidi="ar-SA"/>
        </w:rPr>
        <w:t>maxstill</w:t>
      </w:r>
      <w:proofErr w:type="spellEnd"/>
      <w:r w:rsidRPr="005A50AF">
        <w:rPr>
          <w:rFonts w:eastAsia="Times New Roman"/>
          <w:lang w:bidi="ar-SA"/>
        </w:rPr>
        <w:t xml:space="preserve"> = 500, rep = 5, </w:t>
      </w:r>
      <w:proofErr w:type="spellStart"/>
      <w:r w:rsidRPr="005A50AF">
        <w:rPr>
          <w:rFonts w:eastAsia="Times New Roman"/>
          <w:lang w:bidi="ar-SA"/>
        </w:rPr>
        <w:t>trymany</w:t>
      </w:r>
      <w:proofErr w:type="spellEnd"/>
      <w:r w:rsidRPr="005A50AF">
        <w:rPr>
          <w:rFonts w:eastAsia="Times New Roman"/>
          <w:lang w:bidi="ar-SA"/>
        </w:rPr>
        <w:t xml:space="preserve"> = TRUE</w:t>
      </w:r>
    </w:p>
    <w:p w14:paraId="00B977A7" w14:textId="77777777" w:rsidR="00100CE7" w:rsidRPr="005A50AF" w:rsidRDefault="00100CE7" w:rsidP="00100CE7">
      <w:pPr>
        <w:pStyle w:val="Code"/>
        <w:rPr>
          <w:rFonts w:eastAsia="Times New Roman"/>
          <w:lang w:bidi="ar-SA"/>
        </w:rPr>
      </w:pPr>
    </w:p>
    <w:p w14:paraId="662FF691" w14:textId="77777777" w:rsidR="00100CE7" w:rsidRPr="005A50AF" w:rsidRDefault="00100CE7" w:rsidP="00100CE7">
      <w:pPr>
        <w:pStyle w:val="Code"/>
        <w:rPr>
          <w:rFonts w:eastAsia="Times New Roman"/>
          <w:lang w:bidi="ar-SA"/>
        </w:rPr>
      </w:pPr>
      <w:r w:rsidRPr="005A50AF">
        <w:rPr>
          <w:rFonts w:eastAsia="Times New Roman"/>
          <w:lang w:bidi="ar-SA"/>
        </w:rPr>
        <w:t>Strata information:</w:t>
      </w:r>
    </w:p>
    <w:p w14:paraId="5912FBA8" w14:textId="77777777" w:rsidR="00100CE7" w:rsidRPr="005A50AF" w:rsidRDefault="00100CE7" w:rsidP="00100CE7">
      <w:pPr>
        <w:pStyle w:val="Code"/>
        <w:rPr>
          <w:rFonts w:eastAsia="Times New Roman"/>
          <w:lang w:bidi="ar-SA"/>
        </w:rPr>
      </w:pPr>
      <w:r w:rsidRPr="005A50AF">
        <w:rPr>
          <w:rFonts w:eastAsia="Times New Roman"/>
          <w:lang w:bidi="ar-SA"/>
        </w:rPr>
        <w:t xml:space="preserve">          |      type rh |       </w:t>
      </w:r>
      <w:proofErr w:type="spellStart"/>
      <w:r w:rsidRPr="005A50AF">
        <w:rPr>
          <w:rFonts w:eastAsia="Times New Roman"/>
          <w:lang w:bidi="ar-SA"/>
        </w:rPr>
        <w:t>bh</w:t>
      </w:r>
      <w:proofErr w:type="spellEnd"/>
      <w:r w:rsidRPr="005A50AF">
        <w:rPr>
          <w:rFonts w:eastAsia="Times New Roman"/>
          <w:lang w:bidi="ar-SA"/>
        </w:rPr>
        <w:t xml:space="preserve">    E(</w:t>
      </w:r>
      <w:proofErr w:type="gramStart"/>
      <w:r w:rsidRPr="005A50AF">
        <w:rPr>
          <w:rFonts w:eastAsia="Times New Roman"/>
          <w:lang w:bidi="ar-SA"/>
        </w:rPr>
        <w:t xml:space="preserve">Y)   </w:t>
      </w:r>
      <w:proofErr w:type="gramEnd"/>
      <w:r w:rsidRPr="005A50AF">
        <w:rPr>
          <w:rFonts w:eastAsia="Times New Roman"/>
          <w:lang w:bidi="ar-SA"/>
        </w:rPr>
        <w:t xml:space="preserve">   Var(Y)   Nh </w:t>
      </w:r>
      <w:proofErr w:type="spellStart"/>
      <w:r w:rsidRPr="005A50AF">
        <w:rPr>
          <w:rFonts w:eastAsia="Times New Roman"/>
          <w:lang w:bidi="ar-SA"/>
        </w:rPr>
        <w:t>nh</w:t>
      </w:r>
      <w:proofErr w:type="spellEnd"/>
      <w:r w:rsidRPr="005A50AF">
        <w:rPr>
          <w:rFonts w:eastAsia="Times New Roman"/>
          <w:lang w:bidi="ar-SA"/>
        </w:rPr>
        <w:t xml:space="preserve">   </w:t>
      </w:r>
      <w:proofErr w:type="spellStart"/>
      <w:r w:rsidRPr="005A50AF">
        <w:rPr>
          <w:rFonts w:eastAsia="Times New Roman"/>
          <w:lang w:bidi="ar-SA"/>
        </w:rPr>
        <w:t>fh</w:t>
      </w:r>
      <w:proofErr w:type="spellEnd"/>
    </w:p>
    <w:p w14:paraId="484D3F50" w14:textId="77777777" w:rsidR="00100CE7" w:rsidRPr="005A50AF" w:rsidRDefault="00100CE7" w:rsidP="00100CE7">
      <w:pPr>
        <w:pStyle w:val="Code"/>
        <w:rPr>
          <w:rFonts w:eastAsia="Times New Roman"/>
          <w:lang w:bidi="ar-SA"/>
        </w:rPr>
      </w:pPr>
      <w:r w:rsidRPr="005A50AF">
        <w:rPr>
          <w:rFonts w:eastAsia="Times New Roman"/>
          <w:lang w:bidi="ar-SA"/>
        </w:rPr>
        <w:t>stratum 1 | take-</w:t>
      </w:r>
      <w:proofErr w:type="gramStart"/>
      <w:r w:rsidRPr="005A50AF">
        <w:rPr>
          <w:rFonts w:eastAsia="Times New Roman"/>
          <w:lang w:bidi="ar-SA"/>
        </w:rPr>
        <w:t>some  1</w:t>
      </w:r>
      <w:proofErr w:type="gramEnd"/>
      <w:r w:rsidRPr="005A50AF">
        <w:rPr>
          <w:rFonts w:eastAsia="Times New Roman"/>
          <w:lang w:bidi="ar-SA"/>
        </w:rPr>
        <w:t xml:space="preserve"> |   524.85  141.34    15539.39  835 23 0.03</w:t>
      </w:r>
    </w:p>
    <w:p w14:paraId="5682AD63" w14:textId="77777777" w:rsidR="00100CE7" w:rsidRPr="005A50AF" w:rsidRDefault="00100CE7" w:rsidP="00100CE7">
      <w:pPr>
        <w:pStyle w:val="Code"/>
        <w:rPr>
          <w:rFonts w:eastAsia="Times New Roman"/>
          <w:lang w:bidi="ar-SA"/>
        </w:rPr>
      </w:pPr>
      <w:r w:rsidRPr="005A50AF">
        <w:rPr>
          <w:rFonts w:eastAsia="Times New Roman"/>
          <w:lang w:bidi="ar-SA"/>
        </w:rPr>
        <w:t>stratum 2 | take-</w:t>
      </w:r>
      <w:proofErr w:type="gramStart"/>
      <w:r w:rsidRPr="005A50AF">
        <w:rPr>
          <w:rFonts w:eastAsia="Times New Roman"/>
          <w:lang w:bidi="ar-SA"/>
        </w:rPr>
        <w:t>some  1</w:t>
      </w:r>
      <w:proofErr w:type="gramEnd"/>
      <w:r w:rsidRPr="005A50AF">
        <w:rPr>
          <w:rFonts w:eastAsia="Times New Roman"/>
          <w:lang w:bidi="ar-SA"/>
        </w:rPr>
        <w:t xml:space="preserve"> |  2936.21 1213.09   370918.62  245 33 0.13</w:t>
      </w:r>
    </w:p>
    <w:p w14:paraId="6E429A2F" w14:textId="77777777" w:rsidR="00100CE7" w:rsidRPr="005A50AF" w:rsidRDefault="00100CE7" w:rsidP="00100CE7">
      <w:pPr>
        <w:pStyle w:val="Code"/>
        <w:rPr>
          <w:rFonts w:eastAsia="Times New Roman"/>
          <w:lang w:bidi="ar-SA"/>
        </w:rPr>
      </w:pPr>
      <w:r w:rsidRPr="005A50AF">
        <w:rPr>
          <w:rFonts w:eastAsia="Times New Roman"/>
          <w:lang w:bidi="ar-SA"/>
        </w:rPr>
        <w:t>stratum 3 | take-</w:t>
      </w:r>
      <w:proofErr w:type="gramStart"/>
      <w:r w:rsidRPr="005A50AF">
        <w:rPr>
          <w:rFonts w:eastAsia="Times New Roman"/>
          <w:lang w:bidi="ar-SA"/>
        </w:rPr>
        <w:t>some  1</w:t>
      </w:r>
      <w:proofErr w:type="gramEnd"/>
      <w:r w:rsidRPr="005A50AF">
        <w:rPr>
          <w:rFonts w:eastAsia="Times New Roman"/>
          <w:lang w:bidi="ar-SA"/>
        </w:rPr>
        <w:t xml:space="preserve"> | 12838.80 6746.93 11939803.35   42 32 0.76</w:t>
      </w:r>
    </w:p>
    <w:p w14:paraId="0C21FA82" w14:textId="77777777" w:rsidR="00100CE7" w:rsidRPr="005A50AF" w:rsidRDefault="00100CE7" w:rsidP="00100CE7">
      <w:pPr>
        <w:pStyle w:val="Code"/>
        <w:rPr>
          <w:rFonts w:eastAsia="Times New Roman"/>
          <w:lang w:bidi="ar-SA"/>
        </w:rPr>
      </w:pPr>
      <w:r w:rsidRPr="005A50AF">
        <w:rPr>
          <w:rFonts w:eastAsia="Times New Roman"/>
          <w:lang w:bidi="ar-SA"/>
        </w:rPr>
        <w:t>Total                                                   1122 88 0.08</w:t>
      </w:r>
    </w:p>
    <w:p w14:paraId="0E940367" w14:textId="77777777" w:rsidR="00100CE7" w:rsidRPr="005A50AF" w:rsidRDefault="00100CE7" w:rsidP="00100CE7">
      <w:pPr>
        <w:pStyle w:val="Code"/>
        <w:rPr>
          <w:rFonts w:eastAsia="Times New Roman"/>
          <w:lang w:bidi="ar-SA"/>
        </w:rPr>
      </w:pPr>
    </w:p>
    <w:p w14:paraId="5F534668" w14:textId="77777777" w:rsidR="00100CE7" w:rsidRPr="005A50AF" w:rsidRDefault="00100CE7" w:rsidP="00100CE7">
      <w:pPr>
        <w:pStyle w:val="Code"/>
        <w:rPr>
          <w:rFonts w:eastAsia="Times New Roman"/>
          <w:lang w:bidi="ar-SA"/>
        </w:rPr>
      </w:pPr>
      <w:r w:rsidRPr="005A50AF">
        <w:rPr>
          <w:rFonts w:eastAsia="Times New Roman"/>
          <w:lang w:bidi="ar-SA"/>
        </w:rPr>
        <w:t xml:space="preserve">Total sample size: 88 </w:t>
      </w:r>
    </w:p>
    <w:p w14:paraId="18C0E245" w14:textId="77777777" w:rsidR="00100CE7" w:rsidRPr="005A50AF" w:rsidRDefault="00100CE7" w:rsidP="00100CE7">
      <w:pPr>
        <w:pStyle w:val="Code"/>
        <w:rPr>
          <w:rFonts w:eastAsia="Times New Roman"/>
          <w:lang w:bidi="ar-SA"/>
        </w:rPr>
      </w:pPr>
      <w:r w:rsidRPr="005A50AF">
        <w:rPr>
          <w:rFonts w:eastAsia="Times New Roman"/>
          <w:lang w:bidi="ar-SA"/>
        </w:rPr>
        <w:t xml:space="preserve">Anticipated population mean: 622.6382 </w:t>
      </w:r>
    </w:p>
    <w:p w14:paraId="3AB5266A" w14:textId="77777777" w:rsidR="00100CE7" w:rsidRPr="005A50AF" w:rsidRDefault="00100CE7" w:rsidP="00100CE7">
      <w:pPr>
        <w:pStyle w:val="Code"/>
        <w:rPr>
          <w:rFonts w:eastAsia="Times New Roman"/>
          <w:lang w:bidi="ar-SA"/>
        </w:rPr>
      </w:pPr>
      <w:r w:rsidRPr="005A50AF">
        <w:rPr>
          <w:rFonts w:eastAsia="Times New Roman"/>
          <w:lang w:bidi="ar-SA"/>
        </w:rPr>
        <w:t xml:space="preserve">Anticipated CV: 0.04955742 </w:t>
      </w:r>
    </w:p>
    <w:p w14:paraId="528F96EF" w14:textId="77777777" w:rsidR="00100CE7" w:rsidRPr="005A50AF" w:rsidRDefault="00100CE7" w:rsidP="00100CE7">
      <w:pPr>
        <w:pStyle w:val="Code"/>
        <w:rPr>
          <w:rFonts w:eastAsia="Times New Roman"/>
          <w:lang w:bidi="ar-SA"/>
        </w:rPr>
      </w:pPr>
      <w:r w:rsidRPr="005A50AF">
        <w:rPr>
          <w:rFonts w:eastAsia="Times New Roman"/>
          <w:lang w:bidi="ar-SA"/>
        </w:rPr>
        <w:t xml:space="preserve">Note: CV=RRMSE (Relative Root Mean Squared Error) because </w:t>
      </w:r>
      <w:proofErr w:type="spellStart"/>
      <w:r w:rsidRPr="005A50AF">
        <w:rPr>
          <w:rFonts w:eastAsia="Times New Roman"/>
          <w:lang w:bidi="ar-SA"/>
        </w:rPr>
        <w:t>takenone</w:t>
      </w:r>
      <w:proofErr w:type="spellEnd"/>
      <w:r w:rsidRPr="005A50AF">
        <w:rPr>
          <w:rFonts w:eastAsia="Times New Roman"/>
          <w:lang w:bidi="ar-SA"/>
        </w:rPr>
        <w:t>=0.</w:t>
      </w:r>
    </w:p>
    <w:p w14:paraId="699E3446" w14:textId="77777777" w:rsidR="00100CE7" w:rsidRPr="005A50AF" w:rsidRDefault="00100CE7" w:rsidP="00100CE7">
      <w:pPr>
        <w:pStyle w:val="Code"/>
        <w:rPr>
          <w:rFonts w:eastAsia="Times New Roman"/>
          <w:lang w:bidi="ar-SA"/>
        </w:rPr>
      </w:pPr>
      <w:r w:rsidRPr="005A50AF">
        <w:rPr>
          <w:rFonts w:eastAsia="Times New Roman"/>
          <w:lang w:bidi="ar-SA"/>
        </w:rPr>
        <w:t>Given arguments:</w:t>
      </w:r>
    </w:p>
    <w:p w14:paraId="75485F62" w14:textId="77777777" w:rsidR="00100CE7" w:rsidRPr="005A50AF" w:rsidRDefault="00100CE7" w:rsidP="00100CE7">
      <w:pPr>
        <w:pStyle w:val="Code"/>
        <w:rPr>
          <w:rFonts w:eastAsia="Times New Roman"/>
          <w:lang w:bidi="ar-SA"/>
        </w:rPr>
      </w:pPr>
      <w:r w:rsidRPr="005A50AF">
        <w:rPr>
          <w:rFonts w:eastAsia="Times New Roman"/>
          <w:lang w:bidi="ar-SA"/>
        </w:rPr>
        <w:t>x = X2</w:t>
      </w:r>
    </w:p>
    <w:p w14:paraId="74801966" w14:textId="77777777" w:rsidR="00100CE7" w:rsidRPr="005A50AF" w:rsidRDefault="00100CE7" w:rsidP="00100CE7">
      <w:pPr>
        <w:pStyle w:val="Code"/>
        <w:rPr>
          <w:rFonts w:eastAsia="Times New Roman"/>
          <w:lang w:bidi="ar-SA"/>
        </w:rPr>
      </w:pPr>
      <w:r w:rsidRPr="005A50AF">
        <w:rPr>
          <w:rFonts w:eastAsia="Times New Roman"/>
          <w:lang w:bidi="ar-SA"/>
        </w:rPr>
        <w:lastRenderedPageBreak/>
        <w:t xml:space="preserve">CV = 0.05, Ls = 3, </w:t>
      </w:r>
      <w:proofErr w:type="spellStart"/>
      <w:r w:rsidRPr="005A50AF">
        <w:rPr>
          <w:rFonts w:eastAsia="Times New Roman"/>
          <w:lang w:bidi="ar-SA"/>
        </w:rPr>
        <w:t>takenone</w:t>
      </w:r>
      <w:proofErr w:type="spellEnd"/>
      <w:r w:rsidRPr="005A50AF">
        <w:rPr>
          <w:rFonts w:eastAsia="Times New Roman"/>
          <w:lang w:bidi="ar-SA"/>
        </w:rPr>
        <w:t xml:space="preserve"> = 0, </w:t>
      </w:r>
      <w:proofErr w:type="spellStart"/>
      <w:r w:rsidRPr="005A50AF">
        <w:rPr>
          <w:rFonts w:eastAsia="Times New Roman"/>
          <w:lang w:bidi="ar-SA"/>
        </w:rPr>
        <w:t>takeall</w:t>
      </w:r>
      <w:proofErr w:type="spellEnd"/>
      <w:r w:rsidRPr="005A50AF">
        <w:rPr>
          <w:rFonts w:eastAsia="Times New Roman"/>
          <w:lang w:bidi="ar-SA"/>
        </w:rPr>
        <w:t xml:space="preserve"> = 0</w:t>
      </w:r>
    </w:p>
    <w:p w14:paraId="715B6659" w14:textId="77777777" w:rsidR="00100CE7" w:rsidRPr="005A50AF" w:rsidRDefault="00100CE7" w:rsidP="00100CE7">
      <w:pPr>
        <w:pStyle w:val="Code"/>
        <w:rPr>
          <w:rFonts w:eastAsia="Times New Roman"/>
          <w:lang w:bidi="ar-SA"/>
        </w:rPr>
      </w:pPr>
      <w:r w:rsidRPr="005A50AF">
        <w:rPr>
          <w:rFonts w:eastAsia="Times New Roman"/>
          <w:lang w:bidi="ar-SA"/>
        </w:rPr>
        <w:t>allocation: q1 = 0.5, q2 = 0, q3 = 0.5</w:t>
      </w:r>
    </w:p>
    <w:p w14:paraId="5A724DC1" w14:textId="77777777" w:rsidR="00100CE7" w:rsidRPr="005A50AF" w:rsidRDefault="00100CE7" w:rsidP="00100CE7">
      <w:pPr>
        <w:pStyle w:val="Code"/>
        <w:rPr>
          <w:rFonts w:eastAsia="Times New Roman"/>
          <w:lang w:bidi="ar-SA"/>
        </w:rPr>
      </w:pPr>
      <w:r w:rsidRPr="005A50AF">
        <w:rPr>
          <w:rFonts w:eastAsia="Times New Roman"/>
          <w:lang w:bidi="ar-SA"/>
        </w:rPr>
        <w:t>model = none</w:t>
      </w:r>
    </w:p>
    <w:p w14:paraId="6E1DD4D4" w14:textId="77777777" w:rsidR="00100CE7" w:rsidRPr="005A50AF" w:rsidRDefault="00100CE7" w:rsidP="00100CE7">
      <w:pPr>
        <w:pStyle w:val="Code"/>
        <w:rPr>
          <w:rFonts w:eastAsia="Times New Roman"/>
          <w:lang w:bidi="ar-SA"/>
        </w:rPr>
      </w:pPr>
      <w:proofErr w:type="spellStart"/>
      <w:r w:rsidRPr="005A50AF">
        <w:rPr>
          <w:rFonts w:eastAsia="Times New Roman"/>
          <w:lang w:bidi="ar-SA"/>
        </w:rPr>
        <w:t>algo</w:t>
      </w:r>
      <w:proofErr w:type="spellEnd"/>
      <w:r w:rsidRPr="005A50AF">
        <w:rPr>
          <w:rFonts w:eastAsia="Times New Roman"/>
          <w:lang w:bidi="ar-SA"/>
        </w:rPr>
        <w:t xml:space="preserve"> = Kozak: </w:t>
      </w:r>
      <w:proofErr w:type="spellStart"/>
      <w:r w:rsidRPr="005A50AF">
        <w:rPr>
          <w:rFonts w:eastAsia="Times New Roman"/>
          <w:lang w:bidi="ar-SA"/>
        </w:rPr>
        <w:t>minsol</w:t>
      </w:r>
      <w:proofErr w:type="spellEnd"/>
      <w:r w:rsidRPr="005A50AF">
        <w:rPr>
          <w:rFonts w:eastAsia="Times New Roman"/>
          <w:lang w:bidi="ar-SA"/>
        </w:rPr>
        <w:t xml:space="preserve"> = 1000, </w:t>
      </w:r>
      <w:proofErr w:type="spellStart"/>
      <w:r w:rsidRPr="005A50AF">
        <w:rPr>
          <w:rFonts w:eastAsia="Times New Roman"/>
          <w:lang w:bidi="ar-SA"/>
        </w:rPr>
        <w:t>idopti</w:t>
      </w:r>
      <w:proofErr w:type="spellEnd"/>
      <w:r w:rsidRPr="005A50AF">
        <w:rPr>
          <w:rFonts w:eastAsia="Times New Roman"/>
          <w:lang w:bidi="ar-SA"/>
        </w:rPr>
        <w:t xml:space="preserve"> = </w:t>
      </w:r>
      <w:proofErr w:type="spellStart"/>
      <w:r w:rsidRPr="005A50AF">
        <w:rPr>
          <w:rFonts w:eastAsia="Times New Roman"/>
          <w:lang w:bidi="ar-SA"/>
        </w:rPr>
        <w:t>nh</w:t>
      </w:r>
      <w:proofErr w:type="spellEnd"/>
      <w:r w:rsidRPr="005A50AF">
        <w:rPr>
          <w:rFonts w:eastAsia="Times New Roman"/>
          <w:lang w:bidi="ar-SA"/>
        </w:rPr>
        <w:t xml:space="preserve">, </w:t>
      </w:r>
      <w:proofErr w:type="spellStart"/>
      <w:r w:rsidRPr="005A50AF">
        <w:rPr>
          <w:rFonts w:eastAsia="Times New Roman"/>
          <w:lang w:bidi="ar-SA"/>
        </w:rPr>
        <w:t>minNh</w:t>
      </w:r>
      <w:proofErr w:type="spellEnd"/>
      <w:r w:rsidRPr="005A50AF">
        <w:rPr>
          <w:rFonts w:eastAsia="Times New Roman"/>
          <w:lang w:bidi="ar-SA"/>
        </w:rPr>
        <w:t xml:space="preserve"> = 2, </w:t>
      </w:r>
      <w:proofErr w:type="spellStart"/>
      <w:r w:rsidRPr="005A50AF">
        <w:rPr>
          <w:rFonts w:eastAsia="Times New Roman"/>
          <w:lang w:bidi="ar-SA"/>
        </w:rPr>
        <w:t>maxiter</w:t>
      </w:r>
      <w:proofErr w:type="spellEnd"/>
      <w:r w:rsidRPr="005A50AF">
        <w:rPr>
          <w:rFonts w:eastAsia="Times New Roman"/>
          <w:lang w:bidi="ar-SA"/>
        </w:rPr>
        <w:t xml:space="preserve"> = 10000, </w:t>
      </w:r>
    </w:p>
    <w:p w14:paraId="097AC28E" w14:textId="77777777" w:rsidR="00100CE7" w:rsidRPr="005A50AF" w:rsidRDefault="00100CE7" w:rsidP="00100CE7">
      <w:pPr>
        <w:pStyle w:val="Code"/>
        <w:rPr>
          <w:rFonts w:eastAsia="Times New Roman"/>
          <w:lang w:bidi="ar-SA"/>
        </w:rPr>
      </w:pPr>
      <w:r w:rsidRPr="005A50AF">
        <w:rPr>
          <w:rFonts w:eastAsia="Times New Roman"/>
          <w:lang w:bidi="ar-SA"/>
        </w:rPr>
        <w:t xml:space="preserve">              </w:t>
      </w:r>
      <w:proofErr w:type="spellStart"/>
      <w:r w:rsidRPr="005A50AF">
        <w:rPr>
          <w:rFonts w:eastAsia="Times New Roman"/>
          <w:lang w:bidi="ar-SA"/>
        </w:rPr>
        <w:t>maxstep</w:t>
      </w:r>
      <w:proofErr w:type="spellEnd"/>
      <w:r w:rsidRPr="005A50AF">
        <w:rPr>
          <w:rFonts w:eastAsia="Times New Roman"/>
          <w:lang w:bidi="ar-SA"/>
        </w:rPr>
        <w:t xml:space="preserve"> = 20, </w:t>
      </w:r>
      <w:proofErr w:type="spellStart"/>
      <w:r w:rsidRPr="005A50AF">
        <w:rPr>
          <w:rFonts w:eastAsia="Times New Roman"/>
          <w:lang w:bidi="ar-SA"/>
        </w:rPr>
        <w:t>maxstill</w:t>
      </w:r>
      <w:proofErr w:type="spellEnd"/>
      <w:r w:rsidRPr="005A50AF">
        <w:rPr>
          <w:rFonts w:eastAsia="Times New Roman"/>
          <w:lang w:bidi="ar-SA"/>
        </w:rPr>
        <w:t xml:space="preserve"> = 200, rep = 5, </w:t>
      </w:r>
      <w:proofErr w:type="spellStart"/>
      <w:r w:rsidRPr="005A50AF">
        <w:rPr>
          <w:rFonts w:eastAsia="Times New Roman"/>
          <w:lang w:bidi="ar-SA"/>
        </w:rPr>
        <w:t>trymany</w:t>
      </w:r>
      <w:proofErr w:type="spellEnd"/>
      <w:r w:rsidRPr="005A50AF">
        <w:rPr>
          <w:rFonts w:eastAsia="Times New Roman"/>
          <w:lang w:bidi="ar-SA"/>
        </w:rPr>
        <w:t xml:space="preserve"> = TRUE</w:t>
      </w:r>
    </w:p>
    <w:p w14:paraId="458666AD" w14:textId="77777777" w:rsidR="00100CE7" w:rsidRPr="005A50AF" w:rsidRDefault="00100CE7" w:rsidP="00100CE7">
      <w:pPr>
        <w:pStyle w:val="Code"/>
        <w:rPr>
          <w:rFonts w:eastAsia="Times New Roman"/>
          <w:lang w:bidi="ar-SA"/>
        </w:rPr>
      </w:pPr>
    </w:p>
    <w:p w14:paraId="501DD150" w14:textId="77777777" w:rsidR="00100CE7" w:rsidRPr="005A50AF" w:rsidRDefault="00100CE7" w:rsidP="00100CE7">
      <w:pPr>
        <w:pStyle w:val="Code"/>
        <w:rPr>
          <w:rFonts w:eastAsia="Times New Roman"/>
          <w:lang w:bidi="ar-SA"/>
        </w:rPr>
      </w:pPr>
      <w:r w:rsidRPr="005A50AF">
        <w:rPr>
          <w:rFonts w:eastAsia="Times New Roman"/>
          <w:lang w:bidi="ar-SA"/>
        </w:rPr>
        <w:t>Strata information:</w:t>
      </w:r>
    </w:p>
    <w:p w14:paraId="22F3DB6E" w14:textId="77777777" w:rsidR="00100CE7" w:rsidRPr="005A50AF" w:rsidRDefault="00100CE7" w:rsidP="00100CE7">
      <w:pPr>
        <w:pStyle w:val="Code"/>
        <w:rPr>
          <w:rFonts w:eastAsia="Times New Roman"/>
          <w:lang w:bidi="ar-SA"/>
        </w:rPr>
      </w:pPr>
      <w:r w:rsidRPr="005A50AF">
        <w:rPr>
          <w:rFonts w:eastAsia="Times New Roman"/>
          <w:lang w:bidi="ar-SA"/>
        </w:rPr>
        <w:t xml:space="preserve">          |      type rh |       </w:t>
      </w:r>
      <w:proofErr w:type="spellStart"/>
      <w:r w:rsidRPr="005A50AF">
        <w:rPr>
          <w:rFonts w:eastAsia="Times New Roman"/>
          <w:lang w:bidi="ar-SA"/>
        </w:rPr>
        <w:t>bh</w:t>
      </w:r>
      <w:proofErr w:type="spellEnd"/>
      <w:r w:rsidRPr="005A50AF">
        <w:rPr>
          <w:rFonts w:eastAsia="Times New Roman"/>
          <w:lang w:bidi="ar-SA"/>
        </w:rPr>
        <w:t xml:space="preserve">    E(</w:t>
      </w:r>
      <w:proofErr w:type="gramStart"/>
      <w:r w:rsidRPr="005A50AF">
        <w:rPr>
          <w:rFonts w:eastAsia="Times New Roman"/>
          <w:lang w:bidi="ar-SA"/>
        </w:rPr>
        <w:t xml:space="preserve">Y)   </w:t>
      </w:r>
      <w:proofErr w:type="gramEnd"/>
      <w:r w:rsidRPr="005A50AF">
        <w:rPr>
          <w:rFonts w:eastAsia="Times New Roman"/>
          <w:lang w:bidi="ar-SA"/>
        </w:rPr>
        <w:t xml:space="preserve">   Var(Y)  Nh </w:t>
      </w:r>
      <w:proofErr w:type="spellStart"/>
      <w:r w:rsidRPr="005A50AF">
        <w:rPr>
          <w:rFonts w:eastAsia="Times New Roman"/>
          <w:lang w:bidi="ar-SA"/>
        </w:rPr>
        <w:t>nh</w:t>
      </w:r>
      <w:proofErr w:type="spellEnd"/>
      <w:r w:rsidRPr="005A50AF">
        <w:rPr>
          <w:rFonts w:eastAsia="Times New Roman"/>
          <w:lang w:bidi="ar-SA"/>
        </w:rPr>
        <w:t xml:space="preserve">   </w:t>
      </w:r>
      <w:proofErr w:type="spellStart"/>
      <w:r w:rsidRPr="005A50AF">
        <w:rPr>
          <w:rFonts w:eastAsia="Times New Roman"/>
          <w:lang w:bidi="ar-SA"/>
        </w:rPr>
        <w:t>fh</w:t>
      </w:r>
      <w:proofErr w:type="spellEnd"/>
    </w:p>
    <w:p w14:paraId="0035DDFC" w14:textId="77777777" w:rsidR="00100CE7" w:rsidRPr="005A50AF" w:rsidRDefault="00100CE7" w:rsidP="00100CE7">
      <w:pPr>
        <w:pStyle w:val="Code"/>
        <w:rPr>
          <w:rFonts w:eastAsia="Times New Roman"/>
          <w:lang w:bidi="ar-SA"/>
        </w:rPr>
      </w:pPr>
      <w:r w:rsidRPr="005A50AF">
        <w:rPr>
          <w:rFonts w:eastAsia="Times New Roman"/>
          <w:lang w:bidi="ar-SA"/>
        </w:rPr>
        <w:t>stratum 1 | take-</w:t>
      </w:r>
      <w:proofErr w:type="gramStart"/>
      <w:r w:rsidRPr="005A50AF">
        <w:rPr>
          <w:rFonts w:eastAsia="Times New Roman"/>
          <w:lang w:bidi="ar-SA"/>
        </w:rPr>
        <w:t>some  1</w:t>
      </w:r>
      <w:proofErr w:type="gramEnd"/>
      <w:r w:rsidRPr="005A50AF">
        <w:rPr>
          <w:rFonts w:eastAsia="Times New Roman"/>
          <w:lang w:bidi="ar-SA"/>
        </w:rPr>
        <w:t xml:space="preserve"> |   201.88   42.22     1839.73 120  3 0.02</w:t>
      </w:r>
    </w:p>
    <w:p w14:paraId="2D91C9EA" w14:textId="77777777" w:rsidR="00100CE7" w:rsidRPr="005A50AF" w:rsidRDefault="00100CE7" w:rsidP="00100CE7">
      <w:pPr>
        <w:pStyle w:val="Code"/>
        <w:rPr>
          <w:rFonts w:eastAsia="Times New Roman"/>
          <w:lang w:bidi="ar-SA"/>
        </w:rPr>
      </w:pPr>
      <w:r w:rsidRPr="005A50AF">
        <w:rPr>
          <w:rFonts w:eastAsia="Times New Roman"/>
          <w:lang w:bidi="ar-SA"/>
        </w:rPr>
        <w:t>stratum 2 | take-</w:t>
      </w:r>
      <w:proofErr w:type="gramStart"/>
      <w:r w:rsidRPr="005A50AF">
        <w:rPr>
          <w:rFonts w:eastAsia="Times New Roman"/>
          <w:lang w:bidi="ar-SA"/>
        </w:rPr>
        <w:t>some  1</w:t>
      </w:r>
      <w:proofErr w:type="gramEnd"/>
      <w:r w:rsidRPr="005A50AF">
        <w:rPr>
          <w:rFonts w:eastAsia="Times New Roman"/>
          <w:lang w:bidi="ar-SA"/>
        </w:rPr>
        <w:t xml:space="preserve"> |  1174.99  517.19    55034.86  62  9 0.15</w:t>
      </w:r>
    </w:p>
    <w:p w14:paraId="4CFBE6C8" w14:textId="77777777" w:rsidR="00100CE7" w:rsidRPr="005A50AF" w:rsidRDefault="00100CE7" w:rsidP="00100CE7">
      <w:pPr>
        <w:pStyle w:val="Code"/>
        <w:rPr>
          <w:rFonts w:eastAsia="Times New Roman"/>
          <w:lang w:bidi="ar-SA"/>
        </w:rPr>
      </w:pPr>
      <w:r w:rsidRPr="005A50AF">
        <w:rPr>
          <w:rFonts w:eastAsia="Times New Roman"/>
          <w:lang w:bidi="ar-SA"/>
        </w:rPr>
        <w:t xml:space="preserve">stratum 3 </w:t>
      </w:r>
      <w:proofErr w:type="gramStart"/>
      <w:r w:rsidRPr="005A50AF">
        <w:rPr>
          <w:rFonts w:eastAsia="Times New Roman"/>
          <w:lang w:bidi="ar-SA"/>
        </w:rPr>
        <w:t>|  take</w:t>
      </w:r>
      <w:proofErr w:type="gramEnd"/>
      <w:r w:rsidRPr="005A50AF">
        <w:rPr>
          <w:rFonts w:eastAsia="Times New Roman"/>
          <w:lang w:bidi="ar-SA"/>
        </w:rPr>
        <w:t>-all  1 | 12168.70 4454.02 14241912.57  17 17 1.00</w:t>
      </w:r>
    </w:p>
    <w:p w14:paraId="76D16789" w14:textId="77777777" w:rsidR="00100CE7" w:rsidRPr="005A50AF" w:rsidRDefault="00100CE7" w:rsidP="00100CE7">
      <w:pPr>
        <w:pStyle w:val="Code"/>
        <w:rPr>
          <w:rFonts w:eastAsia="Times New Roman"/>
          <w:lang w:bidi="ar-SA"/>
        </w:rPr>
      </w:pPr>
      <w:r w:rsidRPr="005A50AF">
        <w:rPr>
          <w:rFonts w:eastAsia="Times New Roman"/>
          <w:lang w:bidi="ar-SA"/>
        </w:rPr>
        <w:t>Total                                                   199 29 0.15</w:t>
      </w:r>
    </w:p>
    <w:p w14:paraId="5A7DEDA7" w14:textId="77777777" w:rsidR="00100CE7" w:rsidRPr="005A50AF" w:rsidRDefault="00100CE7" w:rsidP="00100CE7">
      <w:pPr>
        <w:pStyle w:val="Code"/>
        <w:rPr>
          <w:rFonts w:eastAsia="Times New Roman"/>
          <w:lang w:bidi="ar-SA"/>
        </w:rPr>
      </w:pPr>
    </w:p>
    <w:p w14:paraId="2C12F550" w14:textId="77777777" w:rsidR="00100CE7" w:rsidRPr="005A50AF" w:rsidRDefault="00100CE7" w:rsidP="00100CE7">
      <w:pPr>
        <w:pStyle w:val="Code"/>
        <w:rPr>
          <w:rFonts w:eastAsia="Times New Roman"/>
          <w:lang w:bidi="ar-SA"/>
        </w:rPr>
      </w:pPr>
      <w:r w:rsidRPr="005A50AF">
        <w:rPr>
          <w:rFonts w:eastAsia="Times New Roman"/>
          <w:lang w:bidi="ar-SA"/>
        </w:rPr>
        <w:t xml:space="preserve">Total sample size: 29 </w:t>
      </w:r>
    </w:p>
    <w:p w14:paraId="6E59C923" w14:textId="77777777" w:rsidR="00100CE7" w:rsidRPr="005A50AF" w:rsidRDefault="00100CE7" w:rsidP="00100CE7">
      <w:pPr>
        <w:pStyle w:val="Code"/>
        <w:rPr>
          <w:rFonts w:eastAsia="Times New Roman"/>
          <w:lang w:bidi="ar-SA"/>
        </w:rPr>
      </w:pPr>
      <w:r w:rsidRPr="005A50AF">
        <w:rPr>
          <w:rFonts w:eastAsia="Times New Roman"/>
          <w:lang w:bidi="ar-SA"/>
        </w:rPr>
        <w:t xml:space="preserve">Anticipated population mean: 567.0858 </w:t>
      </w:r>
    </w:p>
    <w:p w14:paraId="05864412" w14:textId="77777777" w:rsidR="00100CE7" w:rsidRPr="005A50AF" w:rsidRDefault="00100CE7" w:rsidP="00100CE7">
      <w:pPr>
        <w:pStyle w:val="Code"/>
        <w:rPr>
          <w:rFonts w:eastAsia="Times New Roman"/>
          <w:lang w:bidi="ar-SA"/>
        </w:rPr>
      </w:pPr>
      <w:r w:rsidRPr="005A50AF">
        <w:rPr>
          <w:rFonts w:eastAsia="Times New Roman"/>
          <w:lang w:bidi="ar-SA"/>
        </w:rPr>
        <w:t xml:space="preserve">Anticipated CV: 0.04747531 </w:t>
      </w:r>
    </w:p>
    <w:p w14:paraId="6AA7A5BF" w14:textId="070BC74E" w:rsidR="005A50AF" w:rsidRPr="00DC4C61" w:rsidRDefault="00100CE7" w:rsidP="00100CE7">
      <w:pPr>
        <w:pStyle w:val="Code"/>
        <w:rPr>
          <w:rFonts w:eastAsia="Times New Roman"/>
          <w:lang w:bidi="ar-SA"/>
        </w:rPr>
      </w:pPr>
      <w:r w:rsidRPr="005A50AF">
        <w:rPr>
          <w:rFonts w:eastAsia="Times New Roman"/>
          <w:lang w:bidi="ar-SA"/>
        </w:rPr>
        <w:t xml:space="preserve">Note: CV=RRMSE (Relative Root Mean Squared Error) because </w:t>
      </w:r>
      <w:proofErr w:type="spellStart"/>
      <w:r w:rsidRPr="005A50AF">
        <w:rPr>
          <w:rFonts w:eastAsia="Times New Roman"/>
          <w:lang w:bidi="ar-SA"/>
        </w:rPr>
        <w:t>takenone</w:t>
      </w:r>
      <w:proofErr w:type="spellEnd"/>
      <w:r w:rsidRPr="005A50AF">
        <w:rPr>
          <w:rFonts w:eastAsia="Times New Roman"/>
          <w:lang w:bidi="ar-SA"/>
        </w:rPr>
        <w:t>=0.</w:t>
      </w:r>
    </w:p>
    <w:p w14:paraId="54C64E3B" w14:textId="77777777" w:rsidR="00697032" w:rsidRDefault="00697032">
      <w:pPr>
        <w:spacing w:before="0" w:line="240" w:lineRule="auto"/>
        <w:ind w:right="0"/>
        <w:rPr>
          <w:b/>
          <w:bCs/>
        </w:rPr>
      </w:pPr>
      <w:r>
        <w:br w:type="page"/>
      </w:r>
    </w:p>
    <w:p w14:paraId="67C01696" w14:textId="0E685D0C" w:rsidR="00C61F79" w:rsidRDefault="00C61F79" w:rsidP="007E66E3">
      <w:pPr>
        <w:pStyle w:val="Heading1"/>
      </w:pPr>
      <w:bookmarkStart w:id="58" w:name="_Toc24491039"/>
      <w:commentRangeStart w:id="59"/>
      <w:r>
        <w:lastRenderedPageBreak/>
        <w:t>Appendix</w:t>
      </w:r>
      <w:bookmarkEnd w:id="58"/>
      <w:commentRangeEnd w:id="59"/>
      <w:r w:rsidR="00475DF2">
        <w:rPr>
          <w:rStyle w:val="CommentReference"/>
          <w:b w:val="0"/>
          <w:bCs w:val="0"/>
        </w:rPr>
        <w:commentReference w:id="59"/>
      </w:r>
    </w:p>
    <w:p w14:paraId="4F2F5E05" w14:textId="00AE142B" w:rsidR="00C61F79" w:rsidRDefault="00C308CA" w:rsidP="00C308CA">
      <w:r>
        <w:t xml:space="preserve">The complete R script for </w:t>
      </w:r>
      <w:r w:rsidR="00B413D1">
        <w:t>each of the methods are</w:t>
      </w:r>
      <w:r>
        <w:t xml:space="preserve"> presented </w:t>
      </w:r>
      <w:r w:rsidR="00B413D1">
        <w:t>in this section</w:t>
      </w:r>
      <w:r>
        <w:t xml:space="preserve">. The latest code is also available in </w:t>
      </w:r>
      <w:r w:rsidRPr="00464704">
        <w:t>“</w:t>
      </w:r>
      <w:proofErr w:type="spellStart"/>
      <w:r>
        <w:t>R_Scripts</w:t>
      </w:r>
      <w:proofErr w:type="spellEnd"/>
      <w:r w:rsidRPr="00464704">
        <w:t xml:space="preserve">” folder on the GitHub repository </w:t>
      </w:r>
      <w:r w:rsidRPr="00464704">
        <w:fldChar w:fldCharType="begin"/>
      </w:r>
      <w:r w:rsidR="00243D2A">
        <w:instrText xml:space="preserve"> ADDIN ZOTERO_ITEM CSL_CITATION {"citationID":"ZjhDFy7o","properties":{"formattedCitation":"(Ghanbartehrani, 2019)","plainCitation":"(Ghanbartehrani, 2019)","noteIndex":0},"citationItems":[{"id":3054,"uris":["http://zotero.org/groups/2128091/items/3NZFUUIV"],"uri":["http://zotero.org/groups/2128091/items/3NZFUUIV"],"itemData":{"id":3054,"type":"webpage","title":"saeedt/CFS_Sampling","container-title":"GitHub","abstract":"Data and scripts for CFS sample design. Contribute to saeedt/CFS_Sampling development by creating an account on GitHub.","URL":"https://github.com/saeedt/CFS_Sampling","language":"en","author":[{"family":"Ghanbartehrani","given":"Saeed"}],"issued":{"date-parts":[["2019",4,10]]},"accessed":{"date-parts":[["2019",4,23]]}}}],"schema":"https://github.com/citation-style-language/schema/raw/master/csl-citation.json"} </w:instrText>
      </w:r>
      <w:r w:rsidRPr="00464704">
        <w:fldChar w:fldCharType="separate"/>
      </w:r>
      <w:r w:rsidRPr="00464704">
        <w:t>(Ghanbartehrani, 2019)</w:t>
      </w:r>
      <w:r w:rsidRPr="00464704">
        <w:fldChar w:fldCharType="end"/>
      </w:r>
      <w:r w:rsidRPr="00464704">
        <w:t>.</w:t>
      </w:r>
    </w:p>
    <w:p w14:paraId="34DC0986" w14:textId="3BD9298D" w:rsidR="00B413D1" w:rsidRDefault="00B413D1" w:rsidP="007E66E3">
      <w:pPr>
        <w:pStyle w:val="Heading2"/>
      </w:pPr>
      <w:bookmarkStart w:id="60" w:name="_Ref16422707"/>
      <w:bookmarkStart w:id="61" w:name="_Ref16422745"/>
      <w:bookmarkStart w:id="62" w:name="_Toc24491040"/>
      <w:r>
        <w:t>Method 1</w:t>
      </w:r>
      <w:r w:rsidR="00D01F2E">
        <w:t xml:space="preserve"> Scripts</w:t>
      </w:r>
      <w:bookmarkEnd w:id="60"/>
      <w:bookmarkEnd w:id="61"/>
      <w:bookmarkEnd w:id="62"/>
    </w:p>
    <w:p w14:paraId="6736C460" w14:textId="77777777" w:rsidR="00C308CA" w:rsidRDefault="00C308CA" w:rsidP="00C308CA">
      <w:pPr>
        <w:pStyle w:val="Code"/>
      </w:pPr>
      <w:proofErr w:type="gramStart"/>
      <w:r>
        <w:t>library(</w:t>
      </w:r>
      <w:proofErr w:type="gramEnd"/>
      <w:r>
        <w:t>SamplingStrata)</w:t>
      </w:r>
    </w:p>
    <w:p w14:paraId="3B18798E" w14:textId="77777777" w:rsidR="00C308CA" w:rsidRDefault="00C308CA" w:rsidP="00C308CA">
      <w:pPr>
        <w:pStyle w:val="Code"/>
      </w:pPr>
    </w:p>
    <w:p w14:paraId="34FC1EE5" w14:textId="77777777" w:rsidR="00C308CA" w:rsidRDefault="00C308CA" w:rsidP="00C308CA">
      <w:pPr>
        <w:pStyle w:val="Code"/>
      </w:pPr>
      <w:r>
        <w:t># Read the input frame data from 100K_Frame.csv file</w:t>
      </w:r>
    </w:p>
    <w:p w14:paraId="4739F6A8" w14:textId="77777777" w:rsidR="00C308CA" w:rsidRDefault="00C308CA" w:rsidP="00C308CA">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15B85F1B" w14:textId="77777777" w:rsidR="00C308CA" w:rsidRDefault="00C308CA" w:rsidP="00C308CA">
      <w:pPr>
        <w:pStyle w:val="Code"/>
      </w:pPr>
    </w:p>
    <w:p w14:paraId="5D253AA4" w14:textId="77777777" w:rsidR="00C308CA" w:rsidRDefault="00C308CA" w:rsidP="00C308CA">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78478961" w14:textId="77777777" w:rsidR="00C308CA" w:rsidRDefault="00C308CA" w:rsidP="00C308CA">
      <w:pPr>
        <w:pStyle w:val="Code"/>
      </w:pPr>
      <w:r>
        <w:t># as auxiliary variables and value as target variable</w:t>
      </w:r>
    </w:p>
    <w:p w14:paraId="6B6E4C57" w14:textId="77777777" w:rsidR="00C308CA" w:rsidRDefault="00C308CA" w:rsidP="00C308CA">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1739A6C" w14:textId="77777777" w:rsidR="00C308CA" w:rsidRDefault="00C308CA" w:rsidP="00C308CA">
      <w:pPr>
        <w:pStyle w:val="Code"/>
      </w:pPr>
      <w:r>
        <w:t xml:space="preserve">                         id = "</w:t>
      </w:r>
      <w:proofErr w:type="spellStart"/>
      <w:r>
        <w:t>estno</w:t>
      </w:r>
      <w:proofErr w:type="spellEnd"/>
      <w:r>
        <w:t>",</w:t>
      </w:r>
    </w:p>
    <w:p w14:paraId="4AF7DB9A" w14:textId="77777777" w:rsidR="00C308CA" w:rsidRDefault="00C308CA" w:rsidP="00C308CA">
      <w:pPr>
        <w:pStyle w:val="Code"/>
      </w:pPr>
      <w:r>
        <w:t xml:space="preserve">                         X = c("state","county","</w:t>
      </w:r>
      <w:proofErr w:type="spellStart"/>
      <w:r>
        <w:t>naics</w:t>
      </w:r>
      <w:proofErr w:type="spellEnd"/>
      <w:r>
        <w:t>"),</w:t>
      </w:r>
    </w:p>
    <w:p w14:paraId="21B08FE5" w14:textId="77777777" w:rsidR="00C308CA" w:rsidRDefault="00C308CA" w:rsidP="00C308CA">
      <w:pPr>
        <w:pStyle w:val="Code"/>
      </w:pPr>
      <w:r>
        <w:t xml:space="preserve">                         Y = c("value"),</w:t>
      </w:r>
    </w:p>
    <w:p w14:paraId="0D8D072E" w14:textId="77777777" w:rsidR="00C308CA" w:rsidRDefault="00C308CA" w:rsidP="00C308CA">
      <w:pPr>
        <w:pStyle w:val="Code"/>
      </w:pPr>
      <w:r>
        <w:t xml:space="preserve">                         </w:t>
      </w:r>
      <w:proofErr w:type="spellStart"/>
      <w:r>
        <w:t>domainvalue</w:t>
      </w:r>
      <w:proofErr w:type="spellEnd"/>
      <w:r>
        <w:t xml:space="preserve"> = "naics")</w:t>
      </w:r>
    </w:p>
    <w:p w14:paraId="76593205" w14:textId="77777777" w:rsidR="00C308CA" w:rsidRDefault="00C308CA" w:rsidP="00C308CA">
      <w:pPr>
        <w:pStyle w:val="Code"/>
      </w:pPr>
    </w:p>
    <w:p w14:paraId="56E0E080" w14:textId="77777777" w:rsidR="00C308CA" w:rsidRDefault="00C308CA" w:rsidP="00C308CA">
      <w:pPr>
        <w:pStyle w:val="Code"/>
      </w:pPr>
      <w:r>
        <w:t># Converting value to 15 categories and using it as the fourth auxiliary variable in the frame</w:t>
      </w:r>
    </w:p>
    <w:p w14:paraId="0C1183EB" w14:textId="77777777" w:rsidR="00C308CA" w:rsidRDefault="00C308CA" w:rsidP="00C308CA">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16FE73B0" w14:textId="77777777" w:rsidR="00C308CA" w:rsidRDefault="00C308CA" w:rsidP="00C308CA">
      <w:pPr>
        <w:pStyle w:val="Code"/>
      </w:pPr>
    </w:p>
    <w:p w14:paraId="3AA8EBF2" w14:textId="77777777" w:rsidR="00C308CA" w:rsidRDefault="00C308CA" w:rsidP="00C308CA">
      <w:pPr>
        <w:pStyle w:val="Code"/>
      </w:pPr>
      <w:r>
        <w:t xml:space="preserve"># Building the atomic </w:t>
      </w:r>
      <w:proofErr w:type="spellStart"/>
      <w:r>
        <w:t>strat</w:t>
      </w:r>
      <w:proofErr w:type="spellEnd"/>
      <w:r>
        <w:t xml:space="preserve"> based on the frame</w:t>
      </w:r>
    </w:p>
    <w:p w14:paraId="7D7087EA" w14:textId="77777777" w:rsidR="00C308CA" w:rsidRDefault="00C308CA" w:rsidP="00C308CA">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11B1684" w14:textId="77777777" w:rsidR="00C308CA" w:rsidRDefault="00C308CA" w:rsidP="00C308CA">
      <w:pPr>
        <w:pStyle w:val="Code"/>
      </w:pPr>
    </w:p>
    <w:p w14:paraId="673B9F31" w14:textId="77777777" w:rsidR="00C308CA" w:rsidRDefault="00C308CA" w:rsidP="00C308CA">
      <w:pPr>
        <w:pStyle w:val="Code"/>
      </w:pPr>
      <w:r>
        <w:t># Uncomment and run the following line to view the atomic strata</w:t>
      </w:r>
    </w:p>
    <w:p w14:paraId="75570173" w14:textId="77777777" w:rsidR="00C308CA" w:rsidRDefault="00C308CA" w:rsidP="00C308CA">
      <w:pPr>
        <w:pStyle w:val="Code"/>
      </w:pPr>
      <w:r>
        <w:t>#</w:t>
      </w:r>
      <w:proofErr w:type="gramStart"/>
      <w:r>
        <w:t>str(</w:t>
      </w:r>
      <w:proofErr w:type="spellStart"/>
      <w:proofErr w:type="gramEnd"/>
      <w:r>
        <w:t>AtomicStrata</w:t>
      </w:r>
      <w:proofErr w:type="spellEnd"/>
      <w:r>
        <w:t>)</w:t>
      </w:r>
    </w:p>
    <w:p w14:paraId="25DF9323" w14:textId="77777777" w:rsidR="00C308CA" w:rsidRDefault="00C308CA" w:rsidP="00C308CA">
      <w:pPr>
        <w:pStyle w:val="Code"/>
      </w:pPr>
    </w:p>
    <w:p w14:paraId="0D1C7105" w14:textId="77777777" w:rsidR="00C308CA" w:rsidRDefault="00C308CA" w:rsidP="00C308CA">
      <w:pPr>
        <w:pStyle w:val="Code"/>
      </w:pPr>
      <w:r>
        <w:t># Read the CV constraints from CV.csv file</w:t>
      </w:r>
    </w:p>
    <w:p w14:paraId="1728955A" w14:textId="77777777" w:rsidR="00C308CA" w:rsidRDefault="00C308CA" w:rsidP="00C308CA">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0AF64A95" w14:textId="77777777" w:rsidR="00C308CA" w:rsidRDefault="00C308CA" w:rsidP="00C308CA">
      <w:pPr>
        <w:pStyle w:val="Code"/>
      </w:pPr>
    </w:p>
    <w:p w14:paraId="2597E20A" w14:textId="77777777" w:rsidR="00C308CA" w:rsidRDefault="00C308CA" w:rsidP="00C308CA">
      <w:pPr>
        <w:pStyle w:val="Code"/>
      </w:pPr>
      <w:r>
        <w:t># Check the input data for errors</w:t>
      </w:r>
    </w:p>
    <w:p w14:paraId="4EC75E0B" w14:textId="77777777" w:rsidR="00C308CA" w:rsidRDefault="00C308CA" w:rsidP="00C308CA">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516F9F9E" w14:textId="77777777" w:rsidR="00C308CA" w:rsidRDefault="00C308CA" w:rsidP="00C308CA">
      <w:pPr>
        <w:pStyle w:val="Code"/>
      </w:pPr>
      <w:r>
        <w:t xml:space="preserve">           strata = </w:t>
      </w:r>
      <w:proofErr w:type="spellStart"/>
      <w:r>
        <w:t>AtomicStrata</w:t>
      </w:r>
      <w:proofErr w:type="spellEnd"/>
      <w:r>
        <w:t xml:space="preserve">,                               </w:t>
      </w:r>
    </w:p>
    <w:p w14:paraId="424B3F26" w14:textId="77777777" w:rsidR="00C308CA" w:rsidRDefault="00C308CA" w:rsidP="00C308CA">
      <w:pPr>
        <w:pStyle w:val="Code"/>
      </w:pPr>
      <w:r>
        <w:t xml:space="preserve">           </w:t>
      </w:r>
      <w:proofErr w:type="spellStart"/>
      <w:r>
        <w:t>sampframe</w:t>
      </w:r>
      <w:proofErr w:type="spellEnd"/>
      <w:r>
        <w:t xml:space="preserve"> = </w:t>
      </w:r>
      <w:proofErr w:type="spellStart"/>
      <w:r>
        <w:t>CFSFrame</w:t>
      </w:r>
      <w:proofErr w:type="spellEnd"/>
      <w:r>
        <w:t>)</w:t>
      </w:r>
    </w:p>
    <w:p w14:paraId="5BC26AF9" w14:textId="77777777" w:rsidR="00C308CA" w:rsidRDefault="00C308CA" w:rsidP="00C308CA">
      <w:pPr>
        <w:pStyle w:val="Code"/>
      </w:pPr>
    </w:p>
    <w:p w14:paraId="4C8EA7F3" w14:textId="77777777" w:rsidR="00C308CA" w:rsidRDefault="00C308CA" w:rsidP="00C308CA">
      <w:pPr>
        <w:pStyle w:val="Code"/>
      </w:pPr>
      <w:r>
        <w:t># Optimization of stratification</w:t>
      </w:r>
    </w:p>
    <w:p w14:paraId="17CDF8C9" w14:textId="77777777" w:rsidR="00C308CA" w:rsidRPr="00475DF2" w:rsidRDefault="00C308CA" w:rsidP="00475DF2">
      <w:pPr>
        <w:pStyle w:val="Code"/>
      </w:pPr>
      <w:r w:rsidRPr="00475DF2">
        <w:t xml:space="preserve">solution &lt;- </w:t>
      </w:r>
      <w:proofErr w:type="spellStart"/>
      <w:proofErr w:type="gramStart"/>
      <w:r w:rsidRPr="00475DF2">
        <w:t>optimizeStrata</w:t>
      </w:r>
      <w:proofErr w:type="spellEnd"/>
      <w:r w:rsidRPr="00475DF2">
        <w:t>(</w:t>
      </w:r>
      <w:proofErr w:type="gramEnd"/>
      <w:r w:rsidRPr="00475DF2">
        <w:t xml:space="preserve">errors = </w:t>
      </w:r>
      <w:proofErr w:type="spellStart"/>
      <w:r w:rsidRPr="00475DF2">
        <w:t>CVConst</w:t>
      </w:r>
      <w:proofErr w:type="spellEnd"/>
      <w:r w:rsidRPr="00475DF2">
        <w:t xml:space="preserve">, </w:t>
      </w:r>
    </w:p>
    <w:p w14:paraId="53CDF2E3" w14:textId="77777777" w:rsidR="00C308CA" w:rsidRDefault="00C308CA" w:rsidP="00C308CA">
      <w:pPr>
        <w:pStyle w:val="Code"/>
      </w:pPr>
      <w:r>
        <w:t xml:space="preserve">                           strata = </w:t>
      </w:r>
      <w:proofErr w:type="spellStart"/>
      <w:r>
        <w:t>AtomicStrata</w:t>
      </w:r>
      <w:proofErr w:type="spellEnd"/>
      <w:r>
        <w:t>,</w:t>
      </w:r>
    </w:p>
    <w:p w14:paraId="1EEBCD54" w14:textId="77777777" w:rsidR="00C308CA" w:rsidRDefault="00C308CA" w:rsidP="00C308CA">
      <w:pPr>
        <w:pStyle w:val="Code"/>
      </w:pPr>
      <w:r>
        <w:lastRenderedPageBreak/>
        <w:t xml:space="preserve">                           parallel = TRUE,</w:t>
      </w:r>
    </w:p>
    <w:p w14:paraId="5730C158" w14:textId="77777777" w:rsidR="00C308CA" w:rsidRDefault="00C308CA" w:rsidP="00C308CA">
      <w:pPr>
        <w:pStyle w:val="Code"/>
      </w:pPr>
      <w:r>
        <w:t xml:space="preserve">                           </w:t>
      </w:r>
      <w:proofErr w:type="spellStart"/>
      <w:r>
        <w:t>iter</w:t>
      </w:r>
      <w:proofErr w:type="spellEnd"/>
      <w:r>
        <w:t xml:space="preserve"> = 100,</w:t>
      </w:r>
    </w:p>
    <w:p w14:paraId="04761ECB" w14:textId="77777777" w:rsidR="00C308CA" w:rsidRDefault="00C308CA" w:rsidP="00C308CA">
      <w:pPr>
        <w:pStyle w:val="Code"/>
      </w:pPr>
      <w:r>
        <w:t xml:space="preserve">                           </w:t>
      </w:r>
      <w:proofErr w:type="spellStart"/>
      <w:r>
        <w:t>writeFiles</w:t>
      </w:r>
      <w:proofErr w:type="spellEnd"/>
      <w:r>
        <w:t xml:space="preserve"> = FALSE,</w:t>
      </w:r>
    </w:p>
    <w:p w14:paraId="428812B6" w14:textId="77777777" w:rsidR="00C308CA" w:rsidRDefault="00C308CA" w:rsidP="00C308CA">
      <w:pPr>
        <w:pStyle w:val="Code"/>
      </w:pPr>
      <w:r>
        <w:t xml:space="preserve">                           </w:t>
      </w:r>
      <w:proofErr w:type="spellStart"/>
      <w:r>
        <w:t>showPlot</w:t>
      </w:r>
      <w:proofErr w:type="spellEnd"/>
      <w:r>
        <w:t xml:space="preserve"> = FALSE)</w:t>
      </w:r>
    </w:p>
    <w:p w14:paraId="79429619" w14:textId="77777777" w:rsidR="00C308CA" w:rsidRDefault="00C308CA" w:rsidP="00C308CA">
      <w:pPr>
        <w:pStyle w:val="Code"/>
      </w:pPr>
    </w:p>
    <w:p w14:paraId="0A852FF3" w14:textId="77777777" w:rsidR="00C308CA" w:rsidRDefault="00C308CA" w:rsidP="00C308CA">
      <w:pPr>
        <w:pStyle w:val="Code"/>
      </w:pPr>
      <w:r>
        <w:t># Writing the stratification and allocation results to csv files</w:t>
      </w:r>
    </w:p>
    <w:p w14:paraId="328D424A" w14:textId="77777777" w:rsidR="00C308CA" w:rsidRDefault="00C308CA" w:rsidP="00C308CA">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7034CF85" w14:textId="77777777" w:rsidR="00C308CA" w:rsidRDefault="00C308CA" w:rsidP="00C308CA">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3E0DB246" w14:textId="30A2718A" w:rsidR="00F24C6F" w:rsidRDefault="00F24C6F" w:rsidP="00F24C6F">
      <w:pPr>
        <w:pStyle w:val="Heading2"/>
        <w:ind w:left="542"/>
      </w:pPr>
      <w:bookmarkStart w:id="63" w:name="_Ref23863394"/>
      <w:bookmarkStart w:id="64" w:name="_Toc24491041"/>
      <w:r>
        <w:t>Method 1 summary of the results with</w:t>
      </w:r>
      <w:bookmarkEnd w:id="63"/>
      <w:r>
        <w:t xml:space="preserve"> random initial solution (no K-means)</w:t>
      </w:r>
      <w:bookmarkEnd w:id="64"/>
    </w:p>
    <w:p w14:paraId="2E7D050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1   1</w:t>
      </w:r>
    </w:p>
    <w:p w14:paraId="0D363F4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426</w:t>
      </w:r>
    </w:p>
    <w:p w14:paraId="75262B9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462D41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6E6F2BA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9E99EF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528393A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1CC3B9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1</w:t>
      </w:r>
    </w:p>
    <w:p w14:paraId="1BAB2D3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426</w:t>
      </w:r>
    </w:p>
    <w:p w14:paraId="10F3015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5587E0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58BC12D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426</w:t>
      </w:r>
    </w:p>
    <w:p w14:paraId="422BD6D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26DDBEF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23F2C5F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33A096B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2C23D4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60B6788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5339DC4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6DC493D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296794B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350</w:t>
      </w:r>
    </w:p>
    <w:p w14:paraId="05C0F79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59</w:t>
      </w:r>
    </w:p>
    <w:p w14:paraId="56E71DC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2   2</w:t>
      </w:r>
    </w:p>
    <w:p w14:paraId="7B6EC89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0</w:t>
      </w:r>
    </w:p>
    <w:p w14:paraId="64122C8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2842678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168B240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72F2D76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693F15C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432B74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2</w:t>
      </w:r>
    </w:p>
    <w:p w14:paraId="18ADE5A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80</w:t>
      </w:r>
    </w:p>
    <w:p w14:paraId="6250F13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5643B7B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7EEC6376"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0</w:t>
      </w:r>
    </w:p>
    <w:p w14:paraId="4DB0A09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0C0DFBC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0F81C8B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00FE7EE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E5857D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5E2F863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Elitism rate in GA generation:  0.2</w:t>
      </w:r>
    </w:p>
    <w:p w14:paraId="603DA60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3816580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4C3B819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62</w:t>
      </w:r>
    </w:p>
    <w:p w14:paraId="21E8876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6</w:t>
      </w:r>
    </w:p>
    <w:p w14:paraId="709E6D2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3   3</w:t>
      </w:r>
    </w:p>
    <w:p w14:paraId="08CF48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181</w:t>
      </w:r>
    </w:p>
    <w:p w14:paraId="131CC80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5232FF4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0978F46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0440B0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4D68B51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44F7CBC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3</w:t>
      </w:r>
    </w:p>
    <w:p w14:paraId="7151A81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181</w:t>
      </w:r>
    </w:p>
    <w:p w14:paraId="64AB9FC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271C779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0A23E85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181</w:t>
      </w:r>
    </w:p>
    <w:p w14:paraId="1E9441D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38ADD95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00771C4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74854C99"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38D8843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65560AE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30EC10B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6B4AE29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32E2F8E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328</w:t>
      </w:r>
    </w:p>
    <w:p w14:paraId="48742F3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24</w:t>
      </w:r>
    </w:p>
    <w:p w14:paraId="2C43C3F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4   4</w:t>
      </w:r>
    </w:p>
    <w:p w14:paraId="3EC0DD8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97</w:t>
      </w:r>
    </w:p>
    <w:p w14:paraId="07FF49E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67C1FB4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17D2AC8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830FAE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5A1542A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7CAC0F3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4</w:t>
      </w:r>
    </w:p>
    <w:p w14:paraId="6FD06A1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297</w:t>
      </w:r>
    </w:p>
    <w:p w14:paraId="298244A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058F935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7014CCB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97</w:t>
      </w:r>
    </w:p>
    <w:p w14:paraId="68FF883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2E187A52"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7C19704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76F65C5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6441671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3C1DF14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63BEACB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24F442C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49B3319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174</w:t>
      </w:r>
    </w:p>
    <w:p w14:paraId="7A81A75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10</w:t>
      </w:r>
    </w:p>
    <w:p w14:paraId="5AFDDE1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w:t>
      </w:r>
      <w:proofErr w:type="gramStart"/>
      <w:r>
        <w:rPr>
          <w:rStyle w:val="gnkrckgcgsb"/>
          <w:rFonts w:ascii="Lucida Console" w:hAnsi="Lucida Console"/>
          <w:color w:val="000000"/>
          <w:bdr w:val="none" w:sz="0" w:space="0" w:color="auto" w:frame="1"/>
        </w:rPr>
        <w:t>Domain :</w:t>
      </w:r>
      <w:proofErr w:type="gramEnd"/>
      <w:r>
        <w:rPr>
          <w:rStyle w:val="gnkrckgcgsb"/>
          <w:rFonts w:ascii="Lucida Console" w:hAnsi="Lucida Console"/>
          <w:color w:val="000000"/>
          <w:bdr w:val="none" w:sz="0" w:space="0" w:color="auto" w:frame="1"/>
        </w:rPr>
        <w:t xml:space="preserve">  5   5</w:t>
      </w:r>
    </w:p>
    <w:p w14:paraId="583E13C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34</w:t>
      </w:r>
    </w:p>
    <w:p w14:paraId="6088FFE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02CDEF2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Optimal stratification with Genetic Algorithm</w:t>
      </w:r>
    </w:p>
    <w:p w14:paraId="315C616B"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w:t>
      </w:r>
    </w:p>
    <w:p w14:paraId="40120CD5"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Parameters ***</w:t>
      </w:r>
    </w:p>
    <w:p w14:paraId="0F831263"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
    <w:p w14:paraId="32650CA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omain:  5</w:t>
      </w:r>
    </w:p>
    <w:p w14:paraId="69A2137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aximum number of strata:  834</w:t>
      </w:r>
    </w:p>
    <w:p w14:paraId="09D2998D"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inimum number of units per stratum:  2</w:t>
      </w:r>
    </w:p>
    <w:p w14:paraId="6F59625A"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Take-all strata (TRUE/FALSE):  FALSE</w:t>
      </w:r>
    </w:p>
    <w:p w14:paraId="531F16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number of sampling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834</w:t>
      </w:r>
    </w:p>
    <w:p w14:paraId="6AAA282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target variables:  1</w:t>
      </w:r>
    </w:p>
    <w:p w14:paraId="1CD2703A"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domains:  1</w:t>
      </w:r>
    </w:p>
    <w:p w14:paraId="50282CAC"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umber of GA iterations:  500</w:t>
      </w:r>
    </w:p>
    <w:p w14:paraId="3046A6E4"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Dimension of GA population:  20</w:t>
      </w:r>
    </w:p>
    <w:p w14:paraId="217D3B97"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Mutation chance in GA generation:  NA</w:t>
      </w:r>
    </w:p>
    <w:p w14:paraId="5C63E3A0"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Elitism rate in GA generation:  0.2</w:t>
      </w:r>
    </w:p>
    <w:p w14:paraId="7F204DC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hance to add strata to maximum:  0</w:t>
      </w:r>
    </w:p>
    <w:p w14:paraId="1555F27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Allocation with real numbers instead of integers:  FALSE</w:t>
      </w:r>
    </w:p>
    <w:p w14:paraId="1D447BA8"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cost:  917</w:t>
      </w:r>
    </w:p>
    <w:p w14:paraId="67489221"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strata:  116</w:t>
      </w:r>
    </w:p>
    <w:p w14:paraId="661ADB5F"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Sample </w:t>
      </w:r>
      <w:proofErr w:type="gramStart"/>
      <w:r>
        <w:rPr>
          <w:rStyle w:val="gnkrckgcgsb"/>
          <w:rFonts w:ascii="Lucida Console" w:hAnsi="Lucida Console"/>
          <w:color w:val="000000"/>
          <w:bdr w:val="none" w:sz="0" w:space="0" w:color="auto" w:frame="1"/>
        </w:rPr>
        <w:t>size :</w:t>
      </w:r>
      <w:proofErr w:type="gramEnd"/>
      <w:r>
        <w:rPr>
          <w:rStyle w:val="gnkrckgcgsb"/>
          <w:rFonts w:ascii="Lucida Console" w:hAnsi="Lucida Console"/>
          <w:color w:val="000000"/>
          <w:bdr w:val="none" w:sz="0" w:space="0" w:color="auto" w:frame="1"/>
        </w:rPr>
        <w:t xml:space="preserve">  1831</w:t>
      </w:r>
    </w:p>
    <w:p w14:paraId="2F5EAE1E" w14:textId="77777777" w:rsidR="00F24C6F" w:rsidRDefault="00F24C6F" w:rsidP="00475DF2">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 Number of </w:t>
      </w:r>
      <w:proofErr w:type="gramStart"/>
      <w:r>
        <w:rPr>
          <w:rStyle w:val="gnkrckgcgsb"/>
          <w:rFonts w:ascii="Lucida Console" w:hAnsi="Lucida Console"/>
          <w:color w:val="000000"/>
          <w:bdr w:val="none" w:sz="0" w:space="0" w:color="auto" w:frame="1"/>
        </w:rPr>
        <w:t>strata :</w:t>
      </w:r>
      <w:proofErr w:type="gramEnd"/>
      <w:r>
        <w:rPr>
          <w:rStyle w:val="gnkrckgcgsb"/>
          <w:rFonts w:ascii="Lucida Console" w:hAnsi="Lucida Console"/>
          <w:color w:val="000000"/>
          <w:bdr w:val="none" w:sz="0" w:space="0" w:color="auto" w:frame="1"/>
        </w:rPr>
        <w:t xml:space="preserve">  215</w:t>
      </w:r>
    </w:p>
    <w:p w14:paraId="6D8C37BE" w14:textId="62EA8503" w:rsidR="00F24C6F" w:rsidRPr="00865949" w:rsidRDefault="00F24C6F" w:rsidP="00475DF2">
      <w:pPr>
        <w:pStyle w:val="Code"/>
      </w:pPr>
      <w:r>
        <w:rPr>
          <w:rStyle w:val="gnkrckgcgsb"/>
          <w:rFonts w:ascii="Lucida Console" w:hAnsi="Lucida Console"/>
          <w:color w:val="000000"/>
          <w:bdr w:val="none" w:sz="0" w:space="0" w:color="auto" w:frame="1"/>
        </w:rPr>
        <w:t>---------------------------</w:t>
      </w:r>
    </w:p>
    <w:p w14:paraId="37436E15" w14:textId="260DE9C3" w:rsidR="00F24C6F" w:rsidRDefault="00F24C6F" w:rsidP="00F24C6F">
      <w:pPr>
        <w:pStyle w:val="Heading2"/>
        <w:ind w:left="542"/>
      </w:pPr>
      <w:bookmarkStart w:id="65" w:name="_Ref23863323"/>
      <w:bookmarkStart w:id="66" w:name="_Toc24491042"/>
      <w:r>
        <w:t xml:space="preserve">Method 1 summary of the results with K-means </w:t>
      </w:r>
      <w:bookmarkEnd w:id="65"/>
      <w:r>
        <w:t>initial solution</w:t>
      </w:r>
      <w:bookmarkEnd w:id="66"/>
    </w:p>
    <w:p w14:paraId="30E2F16C" w14:textId="77777777" w:rsidR="00F24C6F" w:rsidRPr="00F24C6F" w:rsidRDefault="00F24C6F" w:rsidP="00F24C6F">
      <w:pPr>
        <w:pStyle w:val="Code"/>
      </w:pPr>
      <w:r w:rsidRPr="00F24C6F">
        <w:t xml:space="preserve">*** </w:t>
      </w:r>
      <w:proofErr w:type="gramStart"/>
      <w:r w:rsidRPr="00F24C6F">
        <w:t>Domain :</w:t>
      </w:r>
      <w:proofErr w:type="gramEnd"/>
      <w:r w:rsidRPr="00F24C6F">
        <w:t xml:space="preserve">  1   1</w:t>
      </w:r>
    </w:p>
    <w:p w14:paraId="0D549541"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426</w:t>
      </w:r>
    </w:p>
    <w:p w14:paraId="00EE8A00" w14:textId="77777777" w:rsidR="00F24C6F" w:rsidRPr="00F24C6F" w:rsidRDefault="00F24C6F" w:rsidP="00F24C6F">
      <w:pPr>
        <w:pStyle w:val="Code"/>
      </w:pPr>
      <w:r w:rsidRPr="00F24C6F">
        <w:t>---------------------------------------------</w:t>
      </w:r>
    </w:p>
    <w:p w14:paraId="5A30DBFE" w14:textId="77777777" w:rsidR="00F24C6F" w:rsidRPr="00F24C6F" w:rsidRDefault="00F24C6F" w:rsidP="00F24C6F">
      <w:pPr>
        <w:pStyle w:val="Code"/>
      </w:pPr>
      <w:r w:rsidRPr="00F24C6F">
        <w:t>Optimal stratification with Genetic Algorithm</w:t>
      </w:r>
    </w:p>
    <w:p w14:paraId="1F748FBF" w14:textId="77777777" w:rsidR="00F24C6F" w:rsidRPr="00F24C6F" w:rsidRDefault="00F24C6F" w:rsidP="00F24C6F">
      <w:pPr>
        <w:pStyle w:val="Code"/>
      </w:pPr>
      <w:r w:rsidRPr="00F24C6F">
        <w:t>---------------------------------------------</w:t>
      </w:r>
    </w:p>
    <w:p w14:paraId="55BB439D" w14:textId="77777777" w:rsidR="00F24C6F" w:rsidRPr="00F24C6F" w:rsidRDefault="00F24C6F" w:rsidP="00F24C6F">
      <w:pPr>
        <w:pStyle w:val="Code"/>
      </w:pPr>
      <w:r w:rsidRPr="00F24C6F">
        <w:t xml:space="preserve"> *** Parameters ***</w:t>
      </w:r>
    </w:p>
    <w:p w14:paraId="0C1DC4D7" w14:textId="77777777" w:rsidR="00F24C6F" w:rsidRPr="00F24C6F" w:rsidRDefault="00F24C6F" w:rsidP="00F24C6F">
      <w:pPr>
        <w:pStyle w:val="Code"/>
      </w:pPr>
      <w:r w:rsidRPr="00F24C6F">
        <w:t>---------------------------</w:t>
      </w:r>
    </w:p>
    <w:p w14:paraId="6D1527AC" w14:textId="77777777" w:rsidR="00F24C6F" w:rsidRPr="00F24C6F" w:rsidRDefault="00F24C6F" w:rsidP="00F24C6F">
      <w:pPr>
        <w:pStyle w:val="Code"/>
      </w:pPr>
      <w:r w:rsidRPr="00F24C6F">
        <w:t>Domain:  1</w:t>
      </w:r>
    </w:p>
    <w:p w14:paraId="5F9FDAD5" w14:textId="77777777" w:rsidR="00F24C6F" w:rsidRPr="00F24C6F" w:rsidRDefault="00F24C6F" w:rsidP="00F24C6F">
      <w:pPr>
        <w:pStyle w:val="Code"/>
      </w:pPr>
      <w:r w:rsidRPr="00F24C6F">
        <w:t>Maximum number of strata:  426</w:t>
      </w:r>
    </w:p>
    <w:p w14:paraId="129B0635" w14:textId="77777777" w:rsidR="00F24C6F" w:rsidRPr="00F24C6F" w:rsidRDefault="00F24C6F" w:rsidP="00F24C6F">
      <w:pPr>
        <w:pStyle w:val="Code"/>
      </w:pPr>
      <w:r w:rsidRPr="00F24C6F">
        <w:t>Minimum number of units per stratum:  2</w:t>
      </w:r>
    </w:p>
    <w:p w14:paraId="6049D726" w14:textId="77777777" w:rsidR="00F24C6F" w:rsidRPr="00F24C6F" w:rsidRDefault="00F24C6F" w:rsidP="00F24C6F">
      <w:pPr>
        <w:pStyle w:val="Code"/>
      </w:pPr>
      <w:r w:rsidRPr="00F24C6F">
        <w:t>Take-all strata (TRUE/FALSE):  FALSE</w:t>
      </w:r>
    </w:p>
    <w:p w14:paraId="0BCFB9FB"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426</w:t>
      </w:r>
    </w:p>
    <w:p w14:paraId="3B1E783F" w14:textId="77777777" w:rsidR="00F24C6F" w:rsidRPr="00F24C6F" w:rsidRDefault="00F24C6F" w:rsidP="00F24C6F">
      <w:pPr>
        <w:pStyle w:val="Code"/>
      </w:pPr>
      <w:r w:rsidRPr="00F24C6F">
        <w:t>Number of target variables:  1</w:t>
      </w:r>
    </w:p>
    <w:p w14:paraId="1AF7ED38" w14:textId="77777777" w:rsidR="00F24C6F" w:rsidRPr="00F24C6F" w:rsidRDefault="00F24C6F" w:rsidP="00F24C6F">
      <w:pPr>
        <w:pStyle w:val="Code"/>
      </w:pPr>
      <w:r w:rsidRPr="00F24C6F">
        <w:t>Number of domains:  1</w:t>
      </w:r>
    </w:p>
    <w:p w14:paraId="34543923" w14:textId="77777777" w:rsidR="00F24C6F" w:rsidRPr="00F24C6F" w:rsidRDefault="00F24C6F" w:rsidP="00F24C6F">
      <w:pPr>
        <w:pStyle w:val="Code"/>
      </w:pPr>
      <w:r w:rsidRPr="00F24C6F">
        <w:t>Number of GA iterations:  500</w:t>
      </w:r>
    </w:p>
    <w:p w14:paraId="1E20CB9C" w14:textId="77777777" w:rsidR="00F24C6F" w:rsidRPr="00F24C6F" w:rsidRDefault="00F24C6F" w:rsidP="00F24C6F">
      <w:pPr>
        <w:pStyle w:val="Code"/>
      </w:pPr>
      <w:r w:rsidRPr="00F24C6F">
        <w:t>Dimension of GA population:  20</w:t>
      </w:r>
    </w:p>
    <w:p w14:paraId="6B2FD59E" w14:textId="77777777" w:rsidR="00F24C6F" w:rsidRPr="00F24C6F" w:rsidRDefault="00F24C6F" w:rsidP="00F24C6F">
      <w:pPr>
        <w:pStyle w:val="Code"/>
      </w:pPr>
      <w:r w:rsidRPr="00F24C6F">
        <w:t>Mutation chance in GA generation:  NA</w:t>
      </w:r>
    </w:p>
    <w:p w14:paraId="25230636" w14:textId="77777777" w:rsidR="00F24C6F" w:rsidRPr="00F24C6F" w:rsidRDefault="00F24C6F" w:rsidP="00F24C6F">
      <w:pPr>
        <w:pStyle w:val="Code"/>
      </w:pPr>
      <w:r w:rsidRPr="00F24C6F">
        <w:t>Elitism rate in GA generation:  0.2</w:t>
      </w:r>
    </w:p>
    <w:p w14:paraId="4BB20A2D" w14:textId="77777777" w:rsidR="00F24C6F" w:rsidRPr="00F24C6F" w:rsidRDefault="00F24C6F" w:rsidP="00F24C6F">
      <w:pPr>
        <w:pStyle w:val="Code"/>
      </w:pPr>
      <w:r w:rsidRPr="00F24C6F">
        <w:t>Chance to add strata to maximum:  0</w:t>
      </w:r>
    </w:p>
    <w:p w14:paraId="083D41E8" w14:textId="77777777" w:rsidR="00F24C6F" w:rsidRPr="00F24C6F" w:rsidRDefault="00F24C6F" w:rsidP="00F24C6F">
      <w:pPr>
        <w:pStyle w:val="Code"/>
      </w:pPr>
      <w:r w:rsidRPr="00F24C6F">
        <w:t>Allocation with real numbers instead of integers:  FALSE</w:t>
      </w:r>
    </w:p>
    <w:p w14:paraId="311627CA" w14:textId="77777777" w:rsidR="00F24C6F" w:rsidRPr="00F24C6F" w:rsidRDefault="00F24C6F" w:rsidP="00F24C6F">
      <w:pPr>
        <w:pStyle w:val="Code"/>
      </w:pPr>
      <w:r w:rsidRPr="00F24C6F">
        <w:t xml:space="preserve">Suggestion:  2 2 8 5 2 2 6 11 6 4 8 5 10 11 13 13 6 5 5 8 8 9 6 9 4 8 8 11 13 11 2 5 12 11 9 6 4 5 5 9 9 2 6 4 6 11 11 4 11 11 5 12 5 5 4 2 8 5 5 4 2 11 8 9 3 11 13 7 5 6 2 6 8 4 2 11 13 11 2 5 5 11 5 8 8 9 4 3 2 8 11 4 9 5 3 11 8 8 6 4 8 4 8 5 11 11 4 5 5 </w:t>
      </w:r>
      <w:r w:rsidRPr="00F24C6F">
        <w:lastRenderedPageBreak/>
        <w:t>4 2 9 8 11 4 2 5 8 2 4 8 11 13 4 8 4 12 11 5 8 8 5 11 2 4 2 11 4 2 9 4 4 2 8 6 9 2 4 5 8 11 4 6 5 7 11 9 6 6 2 9 2 9 11 9 11 4 4 8 5 11 5 13 11 11 5 2 7 9 5 5 11 2 11 13 4 5 4 8 4 8 11 9 11 11 8 3 11 2 5 4 8 2 2 11 5 5 2 13 5 4 2 9 13 12 4 11 8 11 9 5 5 5 5 4 11 8 11 11 2 4 2 5 5 2 2 11 4 9 11 6 11 5 13 11 9 5 2 5 2 4 5 4 11 5 4 4 5 4 4 4 2 4 9 4 6 11 11 8 5 3 11 6 8 6 5 9 4 2 9 2 9 11 6 4 5 2 8 6 7 8 6 5 8 8 12 8 13 11 3 4 6 6 1 4 12 3 9 3 8 7 6 2 2 5 2 11 2 9 11 6 9 2 7 11 5 5 9 4 4 4 4 5 8 4 13 11 4 5 2 6 11 5 5 4 5 2 5 4 11 9 4 7 11 5 4 11 9 8 9 9 8 2 9 6 11 7 4 9 9 3 11 13 13 6 5 8 5 11 13 5 2 2 11 4 5 5 11 13 2 11 2 13 11 4 5 3 9 5 2 2 7 13 8 2 3 6 8 11 13 5 8 9 10 4 12 12 12 9 8 5 2 4 2 8 4</w:t>
      </w:r>
    </w:p>
    <w:p w14:paraId="3A01474D" w14:textId="77777777" w:rsidR="00F24C6F" w:rsidRPr="00F24C6F" w:rsidRDefault="00F24C6F" w:rsidP="00F24C6F">
      <w:pPr>
        <w:pStyle w:val="Code"/>
      </w:pPr>
      <w:r w:rsidRPr="00F24C6F">
        <w:t xml:space="preserve"> *** Sample cost:  122</w:t>
      </w:r>
    </w:p>
    <w:p w14:paraId="5E19236C" w14:textId="77777777" w:rsidR="00F24C6F" w:rsidRPr="00F24C6F" w:rsidRDefault="00F24C6F" w:rsidP="00F24C6F">
      <w:pPr>
        <w:pStyle w:val="Code"/>
      </w:pPr>
      <w:r w:rsidRPr="00F24C6F">
        <w:t xml:space="preserve"> *** Number of strata:  13</w:t>
      </w:r>
    </w:p>
    <w:p w14:paraId="0570C6E5"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2   2</w:t>
      </w:r>
    </w:p>
    <w:p w14:paraId="528AFECE"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80</w:t>
      </w:r>
    </w:p>
    <w:p w14:paraId="395E06D8" w14:textId="77777777" w:rsidR="00F24C6F" w:rsidRPr="00F24C6F" w:rsidRDefault="00F24C6F" w:rsidP="00F24C6F">
      <w:pPr>
        <w:pStyle w:val="Code"/>
      </w:pPr>
      <w:r w:rsidRPr="00F24C6F">
        <w:t>---------------------------------------------</w:t>
      </w:r>
    </w:p>
    <w:p w14:paraId="6739566C" w14:textId="77777777" w:rsidR="00F24C6F" w:rsidRPr="00F24C6F" w:rsidRDefault="00F24C6F" w:rsidP="00F24C6F">
      <w:pPr>
        <w:pStyle w:val="Code"/>
      </w:pPr>
      <w:r w:rsidRPr="00F24C6F">
        <w:t>Optimal stratification with Genetic Algorithm</w:t>
      </w:r>
    </w:p>
    <w:p w14:paraId="1DB551CA" w14:textId="77777777" w:rsidR="00F24C6F" w:rsidRPr="00F24C6F" w:rsidRDefault="00F24C6F" w:rsidP="00F24C6F">
      <w:pPr>
        <w:pStyle w:val="Code"/>
      </w:pPr>
      <w:r w:rsidRPr="00F24C6F">
        <w:t>---------------------------------------------</w:t>
      </w:r>
    </w:p>
    <w:p w14:paraId="500F8314" w14:textId="77777777" w:rsidR="00F24C6F" w:rsidRPr="00F24C6F" w:rsidRDefault="00F24C6F" w:rsidP="00F24C6F">
      <w:pPr>
        <w:pStyle w:val="Code"/>
      </w:pPr>
      <w:r w:rsidRPr="00F24C6F">
        <w:t xml:space="preserve"> *** Parameters ***</w:t>
      </w:r>
    </w:p>
    <w:p w14:paraId="7E248827" w14:textId="77777777" w:rsidR="00F24C6F" w:rsidRPr="00F24C6F" w:rsidRDefault="00F24C6F" w:rsidP="00F24C6F">
      <w:pPr>
        <w:pStyle w:val="Code"/>
      </w:pPr>
      <w:r w:rsidRPr="00F24C6F">
        <w:t>---------------------------</w:t>
      </w:r>
    </w:p>
    <w:p w14:paraId="5A8843F7" w14:textId="77777777" w:rsidR="00F24C6F" w:rsidRPr="00F24C6F" w:rsidRDefault="00F24C6F" w:rsidP="00F24C6F">
      <w:pPr>
        <w:pStyle w:val="Code"/>
      </w:pPr>
      <w:r w:rsidRPr="00F24C6F">
        <w:t>Domain:  2</w:t>
      </w:r>
    </w:p>
    <w:p w14:paraId="38A4480D" w14:textId="77777777" w:rsidR="00F24C6F" w:rsidRPr="00F24C6F" w:rsidRDefault="00F24C6F" w:rsidP="00F24C6F">
      <w:pPr>
        <w:pStyle w:val="Code"/>
      </w:pPr>
      <w:r w:rsidRPr="00F24C6F">
        <w:t>Maximum number of strata:  80</w:t>
      </w:r>
    </w:p>
    <w:p w14:paraId="116CF517" w14:textId="77777777" w:rsidR="00F24C6F" w:rsidRPr="00F24C6F" w:rsidRDefault="00F24C6F" w:rsidP="00F24C6F">
      <w:pPr>
        <w:pStyle w:val="Code"/>
      </w:pPr>
      <w:r w:rsidRPr="00F24C6F">
        <w:t>Minimum number of units per stratum:  2</w:t>
      </w:r>
    </w:p>
    <w:p w14:paraId="1C032915" w14:textId="77777777" w:rsidR="00F24C6F" w:rsidRPr="00F24C6F" w:rsidRDefault="00F24C6F" w:rsidP="00F24C6F">
      <w:pPr>
        <w:pStyle w:val="Code"/>
      </w:pPr>
      <w:r w:rsidRPr="00F24C6F">
        <w:t>Take-all strata (TRUE/FALSE):  FALSE</w:t>
      </w:r>
    </w:p>
    <w:p w14:paraId="404BC72C"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80</w:t>
      </w:r>
    </w:p>
    <w:p w14:paraId="3624B3D5" w14:textId="77777777" w:rsidR="00F24C6F" w:rsidRPr="00F24C6F" w:rsidRDefault="00F24C6F" w:rsidP="00F24C6F">
      <w:pPr>
        <w:pStyle w:val="Code"/>
      </w:pPr>
      <w:r w:rsidRPr="00F24C6F">
        <w:t>Number of target variables:  1</w:t>
      </w:r>
    </w:p>
    <w:p w14:paraId="3913CBD8" w14:textId="77777777" w:rsidR="00F24C6F" w:rsidRPr="00F24C6F" w:rsidRDefault="00F24C6F" w:rsidP="00F24C6F">
      <w:pPr>
        <w:pStyle w:val="Code"/>
      </w:pPr>
      <w:r w:rsidRPr="00F24C6F">
        <w:t>Number of domains:  1</w:t>
      </w:r>
    </w:p>
    <w:p w14:paraId="477FF2A9" w14:textId="77777777" w:rsidR="00F24C6F" w:rsidRPr="00F24C6F" w:rsidRDefault="00F24C6F" w:rsidP="00F24C6F">
      <w:pPr>
        <w:pStyle w:val="Code"/>
      </w:pPr>
      <w:r w:rsidRPr="00F24C6F">
        <w:t>Number of GA iterations:  500</w:t>
      </w:r>
    </w:p>
    <w:p w14:paraId="128D2B64" w14:textId="77777777" w:rsidR="00F24C6F" w:rsidRPr="00F24C6F" w:rsidRDefault="00F24C6F" w:rsidP="00F24C6F">
      <w:pPr>
        <w:pStyle w:val="Code"/>
      </w:pPr>
      <w:r w:rsidRPr="00F24C6F">
        <w:t>Dimension of GA population:  20</w:t>
      </w:r>
    </w:p>
    <w:p w14:paraId="4CC667AE" w14:textId="77777777" w:rsidR="00F24C6F" w:rsidRPr="00F24C6F" w:rsidRDefault="00F24C6F" w:rsidP="00F24C6F">
      <w:pPr>
        <w:pStyle w:val="Code"/>
      </w:pPr>
      <w:r w:rsidRPr="00F24C6F">
        <w:t>Mutation chance in GA generation:  NA</w:t>
      </w:r>
    </w:p>
    <w:p w14:paraId="72845B92" w14:textId="77777777" w:rsidR="00F24C6F" w:rsidRPr="00F24C6F" w:rsidRDefault="00F24C6F" w:rsidP="00F24C6F">
      <w:pPr>
        <w:pStyle w:val="Code"/>
      </w:pPr>
      <w:r w:rsidRPr="00F24C6F">
        <w:t>Elitism rate in GA generation:  0.2</w:t>
      </w:r>
    </w:p>
    <w:p w14:paraId="5AB9D651" w14:textId="77777777" w:rsidR="00F24C6F" w:rsidRPr="00F24C6F" w:rsidRDefault="00F24C6F" w:rsidP="00F24C6F">
      <w:pPr>
        <w:pStyle w:val="Code"/>
      </w:pPr>
      <w:r w:rsidRPr="00F24C6F">
        <w:t>Chance to add strata to maximum:  0</w:t>
      </w:r>
    </w:p>
    <w:p w14:paraId="265FB905" w14:textId="77777777" w:rsidR="00F24C6F" w:rsidRPr="00F24C6F" w:rsidRDefault="00F24C6F" w:rsidP="00F24C6F">
      <w:pPr>
        <w:pStyle w:val="Code"/>
      </w:pPr>
      <w:r w:rsidRPr="00F24C6F">
        <w:t>Allocation with real numbers instead of integers:  FALSE</w:t>
      </w:r>
    </w:p>
    <w:p w14:paraId="4149B541" w14:textId="77777777" w:rsidR="00F24C6F" w:rsidRPr="00F24C6F" w:rsidRDefault="00F24C6F" w:rsidP="00F24C6F">
      <w:pPr>
        <w:pStyle w:val="Code"/>
      </w:pPr>
      <w:r w:rsidRPr="00F24C6F">
        <w:t>Suggestion:  2 2 8 7 7 2 5 7 7 7 7 7 2 7 5 2 5 2 2 2 7 6 2 2 6 2 7 7 6 2 4 7 1 2 7 2 6 2 7 6 6 7 7 7 7 8 6 2 7 5 1 5 2 3 1 1 7 1 2 2 6 2 6 5 2 5 7 2 7 7 2 3 2 6 7 2 4 7 6 1</w:t>
      </w:r>
    </w:p>
    <w:p w14:paraId="43BB608B" w14:textId="77777777" w:rsidR="00F24C6F" w:rsidRPr="00F24C6F" w:rsidRDefault="00F24C6F" w:rsidP="00F24C6F">
      <w:pPr>
        <w:pStyle w:val="Code"/>
      </w:pPr>
      <w:r w:rsidRPr="00F24C6F">
        <w:t xml:space="preserve"> *** Sample cost:  50</w:t>
      </w:r>
    </w:p>
    <w:p w14:paraId="06739DD9" w14:textId="77777777" w:rsidR="00F24C6F" w:rsidRPr="00F24C6F" w:rsidRDefault="00F24C6F" w:rsidP="00F24C6F">
      <w:pPr>
        <w:pStyle w:val="Code"/>
      </w:pPr>
      <w:r w:rsidRPr="00F24C6F">
        <w:t xml:space="preserve"> *** Number of strata:  9</w:t>
      </w:r>
    </w:p>
    <w:p w14:paraId="1C7B5025"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3   3</w:t>
      </w:r>
    </w:p>
    <w:p w14:paraId="41BE6BC4"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181</w:t>
      </w:r>
    </w:p>
    <w:p w14:paraId="41390D41" w14:textId="77777777" w:rsidR="00F24C6F" w:rsidRPr="00F24C6F" w:rsidRDefault="00F24C6F" w:rsidP="00F24C6F">
      <w:pPr>
        <w:pStyle w:val="Code"/>
      </w:pPr>
      <w:r w:rsidRPr="00F24C6F">
        <w:t>---------------------------------------------</w:t>
      </w:r>
    </w:p>
    <w:p w14:paraId="44BE424A" w14:textId="77777777" w:rsidR="00F24C6F" w:rsidRPr="00F24C6F" w:rsidRDefault="00F24C6F" w:rsidP="00F24C6F">
      <w:pPr>
        <w:pStyle w:val="Code"/>
      </w:pPr>
      <w:r w:rsidRPr="00F24C6F">
        <w:t>Optimal stratification with Genetic Algorithm</w:t>
      </w:r>
    </w:p>
    <w:p w14:paraId="5201FC41" w14:textId="77777777" w:rsidR="00F24C6F" w:rsidRPr="00F24C6F" w:rsidRDefault="00F24C6F" w:rsidP="00F24C6F">
      <w:pPr>
        <w:pStyle w:val="Code"/>
      </w:pPr>
      <w:r w:rsidRPr="00F24C6F">
        <w:t>---------------------------------------------</w:t>
      </w:r>
    </w:p>
    <w:p w14:paraId="31372E9E" w14:textId="77777777" w:rsidR="00F24C6F" w:rsidRPr="00F24C6F" w:rsidRDefault="00F24C6F" w:rsidP="00F24C6F">
      <w:pPr>
        <w:pStyle w:val="Code"/>
      </w:pPr>
      <w:r w:rsidRPr="00F24C6F">
        <w:t xml:space="preserve"> *** Parameters ***</w:t>
      </w:r>
    </w:p>
    <w:p w14:paraId="2D04378B" w14:textId="77777777" w:rsidR="00F24C6F" w:rsidRPr="00F24C6F" w:rsidRDefault="00F24C6F" w:rsidP="00F24C6F">
      <w:pPr>
        <w:pStyle w:val="Code"/>
      </w:pPr>
      <w:r w:rsidRPr="00F24C6F">
        <w:t>---------------------------</w:t>
      </w:r>
    </w:p>
    <w:p w14:paraId="15D3A8AA" w14:textId="77777777" w:rsidR="00F24C6F" w:rsidRPr="00F24C6F" w:rsidRDefault="00F24C6F" w:rsidP="00F24C6F">
      <w:pPr>
        <w:pStyle w:val="Code"/>
      </w:pPr>
      <w:r w:rsidRPr="00F24C6F">
        <w:t>Domain:  3</w:t>
      </w:r>
    </w:p>
    <w:p w14:paraId="73FA3B13" w14:textId="77777777" w:rsidR="00F24C6F" w:rsidRPr="00F24C6F" w:rsidRDefault="00F24C6F" w:rsidP="00F24C6F">
      <w:pPr>
        <w:pStyle w:val="Code"/>
      </w:pPr>
      <w:r w:rsidRPr="00F24C6F">
        <w:t>Maximum number of strata:  181</w:t>
      </w:r>
    </w:p>
    <w:p w14:paraId="61B94661" w14:textId="77777777" w:rsidR="00F24C6F" w:rsidRPr="00F24C6F" w:rsidRDefault="00F24C6F" w:rsidP="00F24C6F">
      <w:pPr>
        <w:pStyle w:val="Code"/>
      </w:pPr>
      <w:r w:rsidRPr="00F24C6F">
        <w:lastRenderedPageBreak/>
        <w:t>Minimum number of units per stratum:  2</w:t>
      </w:r>
    </w:p>
    <w:p w14:paraId="1BCDE875" w14:textId="77777777" w:rsidR="00F24C6F" w:rsidRPr="00F24C6F" w:rsidRDefault="00F24C6F" w:rsidP="00F24C6F">
      <w:pPr>
        <w:pStyle w:val="Code"/>
      </w:pPr>
      <w:r w:rsidRPr="00F24C6F">
        <w:t>Take-all strata (TRUE/FALSE):  FALSE</w:t>
      </w:r>
    </w:p>
    <w:p w14:paraId="455B9596"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181</w:t>
      </w:r>
    </w:p>
    <w:p w14:paraId="65868776" w14:textId="77777777" w:rsidR="00F24C6F" w:rsidRPr="00F24C6F" w:rsidRDefault="00F24C6F" w:rsidP="00F24C6F">
      <w:pPr>
        <w:pStyle w:val="Code"/>
      </w:pPr>
      <w:r w:rsidRPr="00F24C6F">
        <w:t>Number of target variables:  1</w:t>
      </w:r>
    </w:p>
    <w:p w14:paraId="7507B040" w14:textId="77777777" w:rsidR="00F24C6F" w:rsidRPr="00F24C6F" w:rsidRDefault="00F24C6F" w:rsidP="00F24C6F">
      <w:pPr>
        <w:pStyle w:val="Code"/>
      </w:pPr>
      <w:r w:rsidRPr="00F24C6F">
        <w:t>Number of domains:  1</w:t>
      </w:r>
    </w:p>
    <w:p w14:paraId="43018727" w14:textId="77777777" w:rsidR="00F24C6F" w:rsidRPr="00F24C6F" w:rsidRDefault="00F24C6F" w:rsidP="00F24C6F">
      <w:pPr>
        <w:pStyle w:val="Code"/>
      </w:pPr>
      <w:r w:rsidRPr="00F24C6F">
        <w:t>Number of GA iterations:  500</w:t>
      </w:r>
    </w:p>
    <w:p w14:paraId="2CAABF68" w14:textId="77777777" w:rsidR="00F24C6F" w:rsidRPr="00F24C6F" w:rsidRDefault="00F24C6F" w:rsidP="00F24C6F">
      <w:pPr>
        <w:pStyle w:val="Code"/>
      </w:pPr>
      <w:r w:rsidRPr="00F24C6F">
        <w:t>Dimension of GA population:  20</w:t>
      </w:r>
    </w:p>
    <w:p w14:paraId="2D7DC343" w14:textId="77777777" w:rsidR="00F24C6F" w:rsidRPr="00F24C6F" w:rsidRDefault="00F24C6F" w:rsidP="00F24C6F">
      <w:pPr>
        <w:pStyle w:val="Code"/>
      </w:pPr>
      <w:r w:rsidRPr="00F24C6F">
        <w:t>Mutation chance in GA generation:  NA</w:t>
      </w:r>
    </w:p>
    <w:p w14:paraId="4CB8A9F2" w14:textId="77777777" w:rsidR="00F24C6F" w:rsidRPr="00F24C6F" w:rsidRDefault="00F24C6F" w:rsidP="00F24C6F">
      <w:pPr>
        <w:pStyle w:val="Code"/>
      </w:pPr>
      <w:r w:rsidRPr="00F24C6F">
        <w:t>Elitism rate in GA generation:  0.2</w:t>
      </w:r>
    </w:p>
    <w:p w14:paraId="635C8320" w14:textId="77777777" w:rsidR="00F24C6F" w:rsidRPr="00F24C6F" w:rsidRDefault="00F24C6F" w:rsidP="00F24C6F">
      <w:pPr>
        <w:pStyle w:val="Code"/>
      </w:pPr>
      <w:r w:rsidRPr="00F24C6F">
        <w:t>Chance to add strata to maximum:  0</w:t>
      </w:r>
    </w:p>
    <w:p w14:paraId="6F1F5723" w14:textId="77777777" w:rsidR="00F24C6F" w:rsidRPr="00F24C6F" w:rsidRDefault="00F24C6F" w:rsidP="00F24C6F">
      <w:pPr>
        <w:pStyle w:val="Code"/>
      </w:pPr>
      <w:r w:rsidRPr="00F24C6F">
        <w:t>Allocation with real numbers instead of integers:  FALSE</w:t>
      </w:r>
    </w:p>
    <w:p w14:paraId="205EC4DD" w14:textId="77777777" w:rsidR="00F24C6F" w:rsidRPr="00F24C6F" w:rsidRDefault="00F24C6F" w:rsidP="00F24C6F">
      <w:pPr>
        <w:pStyle w:val="Code"/>
      </w:pPr>
      <w:r w:rsidRPr="00F24C6F">
        <w:t>Suggestion:  56 78 69 67 28 65 71 38 70 13 27 89 82 4 13 49 76 69 76 75 32 90 45 84 11 71 43 88 65 82 49 61 58 72 83 23 64 17 48 29 14 18 77 16 38 86 85 78 72 69 8 42 48 12 33 15 57 25 31 44 85 14 86 5 73 51 46 50 2 34 30 27 66 81 20 16 57 54 85 26 87 5 14 54 21 46 24 62 83 16 50 84 36 3 1 47 77 63 10 86 40 15 3 55 9 56 18 17 68 77 60 24 37 37 58 66 80 22 74 4 54 24 25 18 16 35 42 52 79 56 58 62 84 6 36 33 7 41 85 53 38 79 18 87 78 85 36 41 85 19 36 66 78 23 56 10 86 56 72 67 73 39 63 87 59 8 22 9 33 78 30 36 43 86 23 66 59 21 23 58 25</w:t>
      </w:r>
    </w:p>
    <w:p w14:paraId="6EB32288" w14:textId="77777777" w:rsidR="00F24C6F" w:rsidRPr="00F24C6F" w:rsidRDefault="00F24C6F" w:rsidP="00F24C6F">
      <w:pPr>
        <w:pStyle w:val="Code"/>
      </w:pPr>
      <w:r w:rsidRPr="00F24C6F">
        <w:t xml:space="preserve"> *** Sample cost:  323</w:t>
      </w:r>
    </w:p>
    <w:p w14:paraId="6940A9D9" w14:textId="77777777" w:rsidR="00F24C6F" w:rsidRPr="00F24C6F" w:rsidRDefault="00F24C6F" w:rsidP="00F24C6F">
      <w:pPr>
        <w:pStyle w:val="Code"/>
      </w:pPr>
      <w:r w:rsidRPr="00F24C6F">
        <w:t xml:space="preserve"> *** Number of strata:  33</w:t>
      </w:r>
    </w:p>
    <w:p w14:paraId="70C0E024"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4   4</w:t>
      </w:r>
    </w:p>
    <w:p w14:paraId="3263BE03"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297</w:t>
      </w:r>
    </w:p>
    <w:p w14:paraId="377D5986" w14:textId="77777777" w:rsidR="00F24C6F" w:rsidRPr="00F24C6F" w:rsidRDefault="00F24C6F" w:rsidP="00F24C6F">
      <w:pPr>
        <w:pStyle w:val="Code"/>
      </w:pPr>
      <w:r w:rsidRPr="00F24C6F">
        <w:t>---------------------------------------------</w:t>
      </w:r>
    </w:p>
    <w:p w14:paraId="5EE03AC0" w14:textId="77777777" w:rsidR="00F24C6F" w:rsidRPr="00F24C6F" w:rsidRDefault="00F24C6F" w:rsidP="00F24C6F">
      <w:pPr>
        <w:pStyle w:val="Code"/>
      </w:pPr>
      <w:r w:rsidRPr="00F24C6F">
        <w:t>Optimal stratification with Genetic Algorithm</w:t>
      </w:r>
    </w:p>
    <w:p w14:paraId="5B3AC61E" w14:textId="77777777" w:rsidR="00F24C6F" w:rsidRPr="00F24C6F" w:rsidRDefault="00F24C6F" w:rsidP="00F24C6F">
      <w:pPr>
        <w:pStyle w:val="Code"/>
      </w:pPr>
      <w:r w:rsidRPr="00F24C6F">
        <w:t>---------------------------------------------</w:t>
      </w:r>
    </w:p>
    <w:p w14:paraId="78CF5C17" w14:textId="77777777" w:rsidR="00F24C6F" w:rsidRPr="00F24C6F" w:rsidRDefault="00F24C6F" w:rsidP="00F24C6F">
      <w:pPr>
        <w:pStyle w:val="Code"/>
      </w:pPr>
      <w:r w:rsidRPr="00F24C6F">
        <w:t xml:space="preserve"> *** Parameters ***</w:t>
      </w:r>
    </w:p>
    <w:p w14:paraId="460CCD79" w14:textId="77777777" w:rsidR="00F24C6F" w:rsidRPr="00F24C6F" w:rsidRDefault="00F24C6F" w:rsidP="00F24C6F">
      <w:pPr>
        <w:pStyle w:val="Code"/>
      </w:pPr>
      <w:r w:rsidRPr="00F24C6F">
        <w:t>---------------------------</w:t>
      </w:r>
    </w:p>
    <w:p w14:paraId="7433832E" w14:textId="77777777" w:rsidR="00F24C6F" w:rsidRPr="00F24C6F" w:rsidRDefault="00F24C6F" w:rsidP="00F24C6F">
      <w:pPr>
        <w:pStyle w:val="Code"/>
      </w:pPr>
      <w:r w:rsidRPr="00F24C6F">
        <w:t>Domain:  4</w:t>
      </w:r>
    </w:p>
    <w:p w14:paraId="773C6EF3" w14:textId="77777777" w:rsidR="00F24C6F" w:rsidRPr="00F24C6F" w:rsidRDefault="00F24C6F" w:rsidP="00F24C6F">
      <w:pPr>
        <w:pStyle w:val="Code"/>
      </w:pPr>
      <w:r w:rsidRPr="00F24C6F">
        <w:t>Maximum number of strata:  297</w:t>
      </w:r>
    </w:p>
    <w:p w14:paraId="64794833" w14:textId="77777777" w:rsidR="00F24C6F" w:rsidRPr="00F24C6F" w:rsidRDefault="00F24C6F" w:rsidP="00F24C6F">
      <w:pPr>
        <w:pStyle w:val="Code"/>
      </w:pPr>
      <w:r w:rsidRPr="00F24C6F">
        <w:t>Minimum number of units per stratum:  2</w:t>
      </w:r>
    </w:p>
    <w:p w14:paraId="1BD3CA56" w14:textId="77777777" w:rsidR="00F24C6F" w:rsidRPr="00F24C6F" w:rsidRDefault="00F24C6F" w:rsidP="00F24C6F">
      <w:pPr>
        <w:pStyle w:val="Code"/>
      </w:pPr>
      <w:r w:rsidRPr="00F24C6F">
        <w:t>Take-all strata (TRUE/FALSE):  FALSE</w:t>
      </w:r>
    </w:p>
    <w:p w14:paraId="2705F7BF"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297</w:t>
      </w:r>
    </w:p>
    <w:p w14:paraId="2AFE1E33" w14:textId="77777777" w:rsidR="00F24C6F" w:rsidRPr="00F24C6F" w:rsidRDefault="00F24C6F" w:rsidP="00F24C6F">
      <w:pPr>
        <w:pStyle w:val="Code"/>
      </w:pPr>
      <w:r w:rsidRPr="00F24C6F">
        <w:t>Number of target variables:  1</w:t>
      </w:r>
    </w:p>
    <w:p w14:paraId="71D94CC3" w14:textId="77777777" w:rsidR="00F24C6F" w:rsidRPr="00F24C6F" w:rsidRDefault="00F24C6F" w:rsidP="00F24C6F">
      <w:pPr>
        <w:pStyle w:val="Code"/>
      </w:pPr>
      <w:r w:rsidRPr="00F24C6F">
        <w:t>Number of domains:  1</w:t>
      </w:r>
    </w:p>
    <w:p w14:paraId="3862C48F" w14:textId="77777777" w:rsidR="00F24C6F" w:rsidRPr="00F24C6F" w:rsidRDefault="00F24C6F" w:rsidP="00F24C6F">
      <w:pPr>
        <w:pStyle w:val="Code"/>
      </w:pPr>
      <w:r w:rsidRPr="00F24C6F">
        <w:t>Number of GA iterations:  500</w:t>
      </w:r>
    </w:p>
    <w:p w14:paraId="401B7532" w14:textId="77777777" w:rsidR="00F24C6F" w:rsidRPr="00F24C6F" w:rsidRDefault="00F24C6F" w:rsidP="00F24C6F">
      <w:pPr>
        <w:pStyle w:val="Code"/>
      </w:pPr>
      <w:r w:rsidRPr="00F24C6F">
        <w:t>Dimension of GA population:  20</w:t>
      </w:r>
    </w:p>
    <w:p w14:paraId="786BD16F" w14:textId="77777777" w:rsidR="00F24C6F" w:rsidRPr="00F24C6F" w:rsidRDefault="00F24C6F" w:rsidP="00F24C6F">
      <w:pPr>
        <w:pStyle w:val="Code"/>
      </w:pPr>
      <w:r w:rsidRPr="00F24C6F">
        <w:t>Mutation chance in GA generation:  NA</w:t>
      </w:r>
    </w:p>
    <w:p w14:paraId="5B4E7A18" w14:textId="77777777" w:rsidR="00F24C6F" w:rsidRPr="00F24C6F" w:rsidRDefault="00F24C6F" w:rsidP="00F24C6F">
      <w:pPr>
        <w:pStyle w:val="Code"/>
      </w:pPr>
      <w:r w:rsidRPr="00F24C6F">
        <w:t>Elitism rate in GA generation:  0.2</w:t>
      </w:r>
    </w:p>
    <w:p w14:paraId="6CAEE4C6" w14:textId="77777777" w:rsidR="00F24C6F" w:rsidRPr="00F24C6F" w:rsidRDefault="00F24C6F" w:rsidP="00F24C6F">
      <w:pPr>
        <w:pStyle w:val="Code"/>
      </w:pPr>
      <w:r w:rsidRPr="00F24C6F">
        <w:t>Chance to add strata to maximum:  0</w:t>
      </w:r>
    </w:p>
    <w:p w14:paraId="0C8B7C04" w14:textId="77777777" w:rsidR="00F24C6F" w:rsidRPr="00F24C6F" w:rsidRDefault="00F24C6F" w:rsidP="00F24C6F">
      <w:pPr>
        <w:pStyle w:val="Code"/>
      </w:pPr>
      <w:r w:rsidRPr="00F24C6F">
        <w:t>Allocation with real numbers instead of integers:  FALSE</w:t>
      </w:r>
    </w:p>
    <w:p w14:paraId="5E215123" w14:textId="77777777" w:rsidR="00F24C6F" w:rsidRPr="00F24C6F" w:rsidRDefault="00F24C6F" w:rsidP="00F24C6F">
      <w:pPr>
        <w:pStyle w:val="Code"/>
      </w:pPr>
      <w:r w:rsidRPr="00F24C6F">
        <w:t xml:space="preserve">Suggestion:  9 4 4 4 4 4 4 8 1 4 2 4 4 4 4 8 4 4 8 1 4 9 4 8 5 8 5 8 1 1 5 1 8 1 2 1 9 4 9 6 2 7 8 5 5 9 2 3 8 6 6 1 6 9 5 2 4 8 4 4 4 8 8 1 4 1 5 1 1 1 8 4 4 5 1 5 4 1 2 8 5 1 9 1 7 8 2 2 9 4 9 4 1 1 1 9 4 2 1 4 9 1 9 8 9 1 9 7 8 2 2 6 1 9 9 1 4 5 8 5 5 1 1 4 1 4 4 9 1 1 4 4 4 4 4 1 4 4 1 4 4 9 8 9 4 8 4 4 2 8 5 2 9 9 1 9 4 9 8 1 5 8 9 5 5 8 5 1 9 8 4 4 4 9 8 1 4 5 8 1 8 1 1 9 8 1 5 9 4 1 8 5 9 1 1 4 4 4 5 8 9 9 1 9 8 1 1 4 </w:t>
      </w:r>
      <w:r w:rsidRPr="00F24C6F">
        <w:lastRenderedPageBreak/>
        <w:t>5 8 1 1 4 4 8 9 8 1 4 1 1 4 4 4 4 1 8 4 1 1 4 4 4 1 4 8 4 4 9 8 1 4 9 9 4 2 1 4 1 4 1 7 8 1 5 9 2 8 5 5 1 6 4 9 5 1 1 4 9 4 4 1 9 4 4 4 5 5 4 1 9 4 9 4 4 5 1 4 8 7 1 4 1 8 8 4 2</w:t>
      </w:r>
    </w:p>
    <w:p w14:paraId="3F328195" w14:textId="77777777" w:rsidR="00F24C6F" w:rsidRPr="00F24C6F" w:rsidRDefault="00F24C6F" w:rsidP="00F24C6F">
      <w:pPr>
        <w:pStyle w:val="Code"/>
      </w:pPr>
      <w:r w:rsidRPr="00F24C6F">
        <w:t xml:space="preserve"> *** Sample cost:  72</w:t>
      </w:r>
    </w:p>
    <w:p w14:paraId="0FA2111E" w14:textId="77777777" w:rsidR="00F24C6F" w:rsidRPr="00F24C6F" w:rsidRDefault="00F24C6F" w:rsidP="00F24C6F">
      <w:pPr>
        <w:pStyle w:val="Code"/>
      </w:pPr>
      <w:r w:rsidRPr="00F24C6F">
        <w:t xml:space="preserve"> *** Number of strata:  9</w:t>
      </w:r>
    </w:p>
    <w:p w14:paraId="57775329" w14:textId="77777777" w:rsidR="00F24C6F" w:rsidRPr="00F24C6F" w:rsidRDefault="00F24C6F" w:rsidP="00F24C6F">
      <w:pPr>
        <w:pStyle w:val="Code"/>
      </w:pPr>
      <w:r w:rsidRPr="00F24C6F">
        <w:t xml:space="preserve"> *** </w:t>
      </w:r>
      <w:proofErr w:type="gramStart"/>
      <w:r w:rsidRPr="00F24C6F">
        <w:t>Domain :</w:t>
      </w:r>
      <w:proofErr w:type="gramEnd"/>
      <w:r w:rsidRPr="00F24C6F">
        <w:t xml:space="preserve">  5   5</w:t>
      </w:r>
    </w:p>
    <w:p w14:paraId="17BE2CA1" w14:textId="77777777" w:rsidR="00F24C6F" w:rsidRPr="00F24C6F" w:rsidRDefault="00F24C6F" w:rsidP="00F24C6F">
      <w:pPr>
        <w:pStyle w:val="Code"/>
      </w:pPr>
      <w:r w:rsidRPr="00F24C6F">
        <w:t xml:space="preserve"> Number of </w:t>
      </w:r>
      <w:proofErr w:type="gramStart"/>
      <w:r w:rsidRPr="00F24C6F">
        <w:t>strata :</w:t>
      </w:r>
      <w:proofErr w:type="gramEnd"/>
      <w:r w:rsidRPr="00F24C6F">
        <w:t xml:space="preserve">  834</w:t>
      </w:r>
    </w:p>
    <w:p w14:paraId="75C2E311" w14:textId="77777777" w:rsidR="00F24C6F" w:rsidRPr="00F24C6F" w:rsidRDefault="00F24C6F" w:rsidP="00F24C6F">
      <w:pPr>
        <w:pStyle w:val="Code"/>
      </w:pPr>
      <w:r w:rsidRPr="00F24C6F">
        <w:t>---------------------------------------------</w:t>
      </w:r>
    </w:p>
    <w:p w14:paraId="508E076C" w14:textId="77777777" w:rsidR="00F24C6F" w:rsidRPr="00F24C6F" w:rsidRDefault="00F24C6F" w:rsidP="00F24C6F">
      <w:pPr>
        <w:pStyle w:val="Code"/>
      </w:pPr>
      <w:r w:rsidRPr="00F24C6F">
        <w:t>Optimal stratification with Genetic Algorithm</w:t>
      </w:r>
    </w:p>
    <w:p w14:paraId="73BFAB00" w14:textId="77777777" w:rsidR="00F24C6F" w:rsidRPr="00F24C6F" w:rsidRDefault="00F24C6F" w:rsidP="00F24C6F">
      <w:pPr>
        <w:pStyle w:val="Code"/>
      </w:pPr>
      <w:r w:rsidRPr="00F24C6F">
        <w:t>---------------------------------------------</w:t>
      </w:r>
    </w:p>
    <w:p w14:paraId="1B100701" w14:textId="77777777" w:rsidR="00F24C6F" w:rsidRPr="00F24C6F" w:rsidRDefault="00F24C6F" w:rsidP="00F24C6F">
      <w:pPr>
        <w:pStyle w:val="Code"/>
      </w:pPr>
      <w:r w:rsidRPr="00F24C6F">
        <w:t xml:space="preserve"> *** Parameters ***</w:t>
      </w:r>
    </w:p>
    <w:p w14:paraId="50E96956" w14:textId="77777777" w:rsidR="00F24C6F" w:rsidRPr="00F24C6F" w:rsidRDefault="00F24C6F" w:rsidP="00F24C6F">
      <w:pPr>
        <w:pStyle w:val="Code"/>
      </w:pPr>
      <w:r w:rsidRPr="00F24C6F">
        <w:t>---------------------------</w:t>
      </w:r>
    </w:p>
    <w:p w14:paraId="257AD605" w14:textId="77777777" w:rsidR="00F24C6F" w:rsidRPr="00F24C6F" w:rsidRDefault="00F24C6F" w:rsidP="00F24C6F">
      <w:pPr>
        <w:pStyle w:val="Code"/>
      </w:pPr>
      <w:r w:rsidRPr="00F24C6F">
        <w:t>Domain:  5</w:t>
      </w:r>
    </w:p>
    <w:p w14:paraId="7471461F" w14:textId="77777777" w:rsidR="00F24C6F" w:rsidRPr="00F24C6F" w:rsidRDefault="00F24C6F" w:rsidP="00F24C6F">
      <w:pPr>
        <w:pStyle w:val="Code"/>
      </w:pPr>
      <w:r w:rsidRPr="00F24C6F">
        <w:t>Maximum number of strata:  834</w:t>
      </w:r>
    </w:p>
    <w:p w14:paraId="389BF7F7" w14:textId="77777777" w:rsidR="00F24C6F" w:rsidRPr="00F24C6F" w:rsidRDefault="00F24C6F" w:rsidP="00F24C6F">
      <w:pPr>
        <w:pStyle w:val="Code"/>
      </w:pPr>
      <w:r w:rsidRPr="00F24C6F">
        <w:t>Minimum number of units per stratum:  2</w:t>
      </w:r>
    </w:p>
    <w:p w14:paraId="52849D5D" w14:textId="77777777" w:rsidR="00F24C6F" w:rsidRPr="00F24C6F" w:rsidRDefault="00F24C6F" w:rsidP="00F24C6F">
      <w:pPr>
        <w:pStyle w:val="Code"/>
      </w:pPr>
      <w:r w:rsidRPr="00F24C6F">
        <w:t>Take-all strata (TRUE/FALSE):  FALSE</w:t>
      </w:r>
    </w:p>
    <w:p w14:paraId="4495E26F" w14:textId="77777777" w:rsidR="00F24C6F" w:rsidRPr="00F24C6F" w:rsidRDefault="00F24C6F" w:rsidP="00F24C6F">
      <w:pPr>
        <w:pStyle w:val="Code"/>
      </w:pPr>
      <w:r w:rsidRPr="00F24C6F">
        <w:t xml:space="preserve">number of sampling </w:t>
      </w:r>
      <w:proofErr w:type="gramStart"/>
      <w:r w:rsidRPr="00F24C6F">
        <w:t>strata :</w:t>
      </w:r>
      <w:proofErr w:type="gramEnd"/>
      <w:r w:rsidRPr="00F24C6F">
        <w:t xml:space="preserve">  834</w:t>
      </w:r>
    </w:p>
    <w:p w14:paraId="451C9A82" w14:textId="77777777" w:rsidR="00F24C6F" w:rsidRPr="00F24C6F" w:rsidRDefault="00F24C6F" w:rsidP="00F24C6F">
      <w:pPr>
        <w:pStyle w:val="Code"/>
      </w:pPr>
      <w:r w:rsidRPr="00F24C6F">
        <w:t>Number of target variables:  1</w:t>
      </w:r>
    </w:p>
    <w:p w14:paraId="7560536D" w14:textId="77777777" w:rsidR="00F24C6F" w:rsidRPr="00F24C6F" w:rsidRDefault="00F24C6F" w:rsidP="00F24C6F">
      <w:pPr>
        <w:pStyle w:val="Code"/>
      </w:pPr>
      <w:r w:rsidRPr="00F24C6F">
        <w:t>Number of domains:  1</w:t>
      </w:r>
    </w:p>
    <w:p w14:paraId="0B6D7383" w14:textId="77777777" w:rsidR="00F24C6F" w:rsidRPr="00F24C6F" w:rsidRDefault="00F24C6F" w:rsidP="00F24C6F">
      <w:pPr>
        <w:pStyle w:val="Code"/>
      </w:pPr>
      <w:r w:rsidRPr="00F24C6F">
        <w:t>Number of GA iterations:  500</w:t>
      </w:r>
    </w:p>
    <w:p w14:paraId="00F52643" w14:textId="77777777" w:rsidR="00F24C6F" w:rsidRPr="00F24C6F" w:rsidRDefault="00F24C6F" w:rsidP="00F24C6F">
      <w:pPr>
        <w:pStyle w:val="Code"/>
      </w:pPr>
      <w:r w:rsidRPr="00F24C6F">
        <w:t>Dimension of GA population:  20</w:t>
      </w:r>
    </w:p>
    <w:p w14:paraId="57C97842" w14:textId="77777777" w:rsidR="00F24C6F" w:rsidRPr="00F24C6F" w:rsidRDefault="00F24C6F" w:rsidP="00F24C6F">
      <w:pPr>
        <w:pStyle w:val="Code"/>
      </w:pPr>
      <w:r w:rsidRPr="00F24C6F">
        <w:t>Mutation chance in GA generation:  NA</w:t>
      </w:r>
    </w:p>
    <w:p w14:paraId="6717645A" w14:textId="77777777" w:rsidR="00F24C6F" w:rsidRPr="00F24C6F" w:rsidRDefault="00F24C6F" w:rsidP="00F24C6F">
      <w:pPr>
        <w:pStyle w:val="Code"/>
      </w:pPr>
      <w:r w:rsidRPr="00F24C6F">
        <w:t>Elitism rate in GA generation:  0.2</w:t>
      </w:r>
    </w:p>
    <w:p w14:paraId="0771B6FA" w14:textId="77777777" w:rsidR="00F24C6F" w:rsidRPr="00F24C6F" w:rsidRDefault="00F24C6F" w:rsidP="00F24C6F">
      <w:pPr>
        <w:pStyle w:val="Code"/>
      </w:pPr>
      <w:r w:rsidRPr="00F24C6F">
        <w:t>Chance to add strata to maximum:  0</w:t>
      </w:r>
    </w:p>
    <w:p w14:paraId="308545F9" w14:textId="77777777" w:rsidR="00F24C6F" w:rsidRPr="00F24C6F" w:rsidRDefault="00F24C6F" w:rsidP="00F24C6F">
      <w:pPr>
        <w:pStyle w:val="Code"/>
      </w:pPr>
      <w:r w:rsidRPr="00F24C6F">
        <w:t>Allocation with real numbers instead of integers:  FALSE</w:t>
      </w:r>
    </w:p>
    <w:p w14:paraId="03DA414B" w14:textId="77777777" w:rsidR="00F24C6F" w:rsidRPr="00F24C6F" w:rsidRDefault="00F24C6F" w:rsidP="00F24C6F">
      <w:pPr>
        <w:pStyle w:val="Code"/>
      </w:pPr>
      <w:r w:rsidRPr="00F24C6F">
        <w:t xml:space="preserve">Suggestion:  2 15 5 1 6 12 2 6 2 11 5 12 8 1 11 1 6 4 8 3 12 8 6 5 14 1 5 14 8 8 8 14 8 14 8 8 14 8 8 8 8 8 8 11 8 8 5 8 8 5 8 8 8 5 8 1 5 2 11 8 14 8 8 8 8 8 14 8 8 5 1 14 6 5 14 5 14 14 1 8 11 11 5 11 6 8 4 1 8 5 14 5 14 2 2 8 8 8 8 14 8 14 8 8 11 8 11 5 14 5 8 8 8 2 8 8 8 8 8 11 14 6 14 8 1 2 2 8 2 14 5 5 1 8 15 11 8 2 2 8 5 14 14 8 14 8 14 14 14 14 8 5 14 8 8 14 8 14 6 14 1 6 14 11 8 5 14 5 8 5 5 5 2 12 8 4 6 8 5 2 8 11 8 14 8 8 8 5 8 2 14 8 8 8 14 8 14 8 14 8 14 8 14 8 14 8 14 8 11 2 8 14 2 8 8 8 8 2 11 8 5 14 14 8 1 14 2 8 2 2 14 6 8 12 6 2 2 8 5 8 2 8 8 8 14 8 2 8 8 8 8 8 8 8 1 13 11 10 9 9 12 3 12 4 4 13 14 3 7 3 3 10 14 10 13 2 3 15 12 3 12 14 8 8 8 14 8 8 8 2 2 14 8 2 8 14 5 8 6 8 8 8 14 8 14 2 14 2 8 1 2 8 14 14 8 2 14 14 14 14 8 8 8 8 8 8 8 8 8 14 8 14 5 8 8 8 8 8 8 8 14 14 8 2 8 8 14 14 8 8 2 1 14 11 8 8 8 8 14 14 5 8 1 2 8 5 8 2 8 2 12 8 8 14 8 14 8 8 14 8 8 14 8 14 8 8 8 8 8 14 8 8 14 14 8 8 8 14 8 14 4 5 4 3 3 11 15 11 11 6 7 8 15 4 15 4 13 8 9 7 8 12 1 5 15 11 2 8 11 14 8 8 2 8 14 2 14 5 8 6 2 8 8 8 5 8 8 8 8 11 6 2 6 15 5 11 14 5 5 15 8 1 6 1 1 7 8 3 12 8 5 2 14 12 2 1 14 12 2 11 14 5 14 1 8 5 5 11 11 15 8 7 1 8 5 2 8 11 14 14 14 8 8 8 8 8 8 14 2 2 14 8 2 8 14 14 14 8 11 2 8 8 8 14 8 1 12 14 6 15 12 11 12 14 1 5 4 8 12 12 6 1 3 8 13 15 8 11 11 2 1 14 11 4 11 4 7 7 5 6 5 1 6 15 8 1 12 12 15 7 8 13 15 8 12 2 5 15 11 12 14 12 4 14 14 14 14 8 14 11 11 5 8 12 2 8 11 2 14 11 5 2 1 2 1 2 11 8 14 11 8 2 2 2 2 1 8 15 11 8 2 5 8 2 8 5 5 11 11 8 8 5 8 2 8 14 14 2 14 2 8 11 14 8 14 2 8 2 8 2 6 14 5 14 8 5 2 2 8 14 5 11 6 8 15 11 8 11 8 2 14 5 11 5 11 14 8 14 5 8 14 2 2 2 5 8 6 5 8 14 8 5 14 12 14 1 12 14 11 2 2 2 11 8 1 5 1 12 15 8 7 12 8 11 14 14 1 2 5 14 2 6 8 8 </w:t>
      </w:r>
      <w:r w:rsidRPr="00F24C6F">
        <w:lastRenderedPageBreak/>
        <w:t>14 8 14 14 2 2 2 8 5 14 8 14 8 2 8 8 8 14 8 8 8 14 8 14 2 8 1 14 8 8 2 8 8 8 8 8 14 8 8 8 14 2 8 5 8 8 14 14 8 8 2 14 5 8 1 5 8 8 14 8 2 6 12 5 6 2 8 14 5 8 2 2 11 5 5 8 12 5 8 2 14 8 5 8 6 8 11 14 14 8 8 2 8 14 2 14 11 8 1 11 8 14 11 8 5 8 14 8 8 8</w:t>
      </w:r>
    </w:p>
    <w:p w14:paraId="670799EF" w14:textId="77777777" w:rsidR="00F24C6F" w:rsidRPr="00F24C6F" w:rsidRDefault="00F24C6F" w:rsidP="00F24C6F">
      <w:pPr>
        <w:pStyle w:val="Code"/>
      </w:pPr>
      <w:r w:rsidRPr="00F24C6F">
        <w:t xml:space="preserve"> *** Sample cost:  434</w:t>
      </w:r>
    </w:p>
    <w:p w14:paraId="29A94ECD" w14:textId="77777777" w:rsidR="00F24C6F" w:rsidRPr="00F24C6F" w:rsidRDefault="00F24C6F" w:rsidP="00F24C6F">
      <w:pPr>
        <w:pStyle w:val="Code"/>
      </w:pPr>
      <w:r w:rsidRPr="00F24C6F">
        <w:t xml:space="preserve"> *** Number of strata:  15</w:t>
      </w:r>
    </w:p>
    <w:p w14:paraId="5F40D44E" w14:textId="77777777" w:rsidR="00F24C6F" w:rsidRPr="00F24C6F" w:rsidRDefault="00F24C6F" w:rsidP="00F24C6F">
      <w:pPr>
        <w:pStyle w:val="Code"/>
      </w:pPr>
      <w:r w:rsidRPr="00F24C6F">
        <w:t xml:space="preserve"> *** Sample </w:t>
      </w:r>
      <w:proofErr w:type="gramStart"/>
      <w:r w:rsidRPr="00F24C6F">
        <w:t>size :</w:t>
      </w:r>
      <w:proofErr w:type="gramEnd"/>
      <w:r w:rsidRPr="00F24C6F">
        <w:t xml:space="preserve">  1001</w:t>
      </w:r>
    </w:p>
    <w:p w14:paraId="551D9943" w14:textId="77777777" w:rsidR="00F24C6F" w:rsidRPr="00F24C6F" w:rsidRDefault="00F24C6F" w:rsidP="00F24C6F">
      <w:pPr>
        <w:pStyle w:val="Code"/>
      </w:pPr>
      <w:r w:rsidRPr="00F24C6F">
        <w:t xml:space="preserve"> *** Number of </w:t>
      </w:r>
      <w:proofErr w:type="gramStart"/>
      <w:r w:rsidRPr="00F24C6F">
        <w:t>strata :</w:t>
      </w:r>
      <w:proofErr w:type="gramEnd"/>
      <w:r w:rsidRPr="00F24C6F">
        <w:t xml:space="preserve">  79</w:t>
      </w:r>
    </w:p>
    <w:p w14:paraId="6B8D92E0" w14:textId="77777777" w:rsidR="00F24C6F" w:rsidRPr="00F24C6F" w:rsidRDefault="00F24C6F" w:rsidP="00F24C6F">
      <w:pPr>
        <w:pStyle w:val="Code"/>
      </w:pPr>
      <w:r w:rsidRPr="00F24C6F">
        <w:t>---------------------------</w:t>
      </w:r>
    </w:p>
    <w:p w14:paraId="2EAB4D07" w14:textId="631F7A56" w:rsidR="00B413D1" w:rsidRDefault="00B413D1" w:rsidP="00F24C6F">
      <w:pPr>
        <w:pStyle w:val="Heading2"/>
      </w:pPr>
      <w:bookmarkStart w:id="67" w:name="_Toc24491043"/>
      <w:r>
        <w:t>Method 2</w:t>
      </w:r>
      <w:r w:rsidR="00D01F2E">
        <w:t xml:space="preserve"> Scripts</w:t>
      </w:r>
      <w:bookmarkEnd w:id="67"/>
    </w:p>
    <w:p w14:paraId="474F9277" w14:textId="71B224FB" w:rsidR="008B75AA" w:rsidRDefault="008B75AA">
      <w:pPr>
        <w:pStyle w:val="Code"/>
      </w:pPr>
      <w:r>
        <w:t xml:space="preserve"># </w:t>
      </w:r>
      <w:r w:rsidR="0084251F">
        <w:t xml:space="preserve"> GA method</w:t>
      </w:r>
    </w:p>
    <w:p w14:paraId="076FED00" w14:textId="77777777" w:rsidR="0084251F" w:rsidRDefault="0084251F" w:rsidP="0084251F">
      <w:pPr>
        <w:pStyle w:val="Code"/>
      </w:pPr>
      <w:proofErr w:type="gramStart"/>
      <w:r>
        <w:t>library(</w:t>
      </w:r>
      <w:proofErr w:type="gramEnd"/>
      <w:r>
        <w:t>SamplingStrata)</w:t>
      </w:r>
    </w:p>
    <w:p w14:paraId="6BE3C4FB" w14:textId="77777777" w:rsidR="0084251F" w:rsidRDefault="0084251F" w:rsidP="0084251F">
      <w:pPr>
        <w:pStyle w:val="Code"/>
      </w:pPr>
    </w:p>
    <w:p w14:paraId="1C08C2ED" w14:textId="77777777" w:rsidR="0084251F" w:rsidRDefault="0084251F" w:rsidP="0084251F">
      <w:pPr>
        <w:pStyle w:val="Code"/>
      </w:pPr>
      <w:r>
        <w:t># Read the input frame data from 100K_Frame.csv file</w:t>
      </w:r>
    </w:p>
    <w:p w14:paraId="172ACDC0" w14:textId="77777777" w:rsidR="0084251F" w:rsidRDefault="0084251F" w:rsidP="0084251F">
      <w:pPr>
        <w:pStyle w:val="Code"/>
      </w:pPr>
      <w:proofErr w:type="spellStart"/>
      <w:r>
        <w:t>CFSFrameData</w:t>
      </w:r>
      <w:proofErr w:type="spellEnd"/>
      <w:r>
        <w:t xml:space="preserve"> &lt;- </w:t>
      </w:r>
      <w:proofErr w:type="gramStart"/>
      <w:r>
        <w:t>read.csv(</w:t>
      </w:r>
      <w:proofErr w:type="gramEnd"/>
      <w:r>
        <w:t xml:space="preserve">file="./100K_Frame.csv", header=TRUE, </w:t>
      </w:r>
      <w:proofErr w:type="spellStart"/>
      <w:r>
        <w:t>sep</w:t>
      </w:r>
      <w:proofErr w:type="spellEnd"/>
      <w:r>
        <w:t>=",")</w:t>
      </w:r>
    </w:p>
    <w:p w14:paraId="6023F572" w14:textId="77777777" w:rsidR="0084251F" w:rsidRDefault="0084251F" w:rsidP="0084251F">
      <w:pPr>
        <w:pStyle w:val="Code"/>
      </w:pPr>
    </w:p>
    <w:p w14:paraId="5E8C072E" w14:textId="77777777" w:rsidR="0084251F" w:rsidRDefault="0084251F" w:rsidP="0084251F">
      <w:pPr>
        <w:pStyle w:val="Code"/>
      </w:pPr>
      <w:r>
        <w:t xml:space="preserve"># Build the frame using </w:t>
      </w:r>
      <w:proofErr w:type="spellStart"/>
      <w:r>
        <w:t>estno</w:t>
      </w:r>
      <w:proofErr w:type="spellEnd"/>
      <w:r>
        <w:t xml:space="preserve"> column as identifier, state, county, and </w:t>
      </w:r>
      <w:proofErr w:type="spellStart"/>
      <w:r>
        <w:t>naics</w:t>
      </w:r>
      <w:proofErr w:type="spellEnd"/>
      <w:r>
        <w:t xml:space="preserve"> </w:t>
      </w:r>
    </w:p>
    <w:p w14:paraId="3CFC57B6" w14:textId="77777777" w:rsidR="0084251F" w:rsidRDefault="0084251F" w:rsidP="0084251F">
      <w:pPr>
        <w:pStyle w:val="Code"/>
      </w:pPr>
      <w:r>
        <w:t># as auxiliary variables and value as target variable</w:t>
      </w:r>
    </w:p>
    <w:p w14:paraId="37BDBF74" w14:textId="77777777" w:rsidR="0084251F" w:rsidRDefault="0084251F" w:rsidP="0084251F">
      <w:pPr>
        <w:pStyle w:val="Code"/>
      </w:pPr>
      <w:proofErr w:type="spellStart"/>
      <w:r>
        <w:t>CFSFrame</w:t>
      </w:r>
      <w:proofErr w:type="spellEnd"/>
      <w:r>
        <w:t xml:space="preserve"> &lt;- </w:t>
      </w:r>
      <w:proofErr w:type="spellStart"/>
      <w:proofErr w:type="gramStart"/>
      <w:r>
        <w:t>buildFrameDF</w:t>
      </w:r>
      <w:proofErr w:type="spellEnd"/>
      <w:r>
        <w:t>(</w:t>
      </w:r>
      <w:proofErr w:type="gramEnd"/>
      <w:r>
        <w:t xml:space="preserve">df = </w:t>
      </w:r>
      <w:proofErr w:type="spellStart"/>
      <w:r>
        <w:t>CFSFrameData</w:t>
      </w:r>
      <w:proofErr w:type="spellEnd"/>
      <w:r>
        <w:t>,</w:t>
      </w:r>
    </w:p>
    <w:p w14:paraId="056692EC" w14:textId="77777777" w:rsidR="0084251F" w:rsidRDefault="0084251F" w:rsidP="0084251F">
      <w:pPr>
        <w:pStyle w:val="Code"/>
      </w:pPr>
      <w:r>
        <w:t xml:space="preserve">                         id = "</w:t>
      </w:r>
      <w:proofErr w:type="spellStart"/>
      <w:r>
        <w:t>estno</w:t>
      </w:r>
      <w:proofErr w:type="spellEnd"/>
      <w:r>
        <w:t>",</w:t>
      </w:r>
    </w:p>
    <w:p w14:paraId="4B1F09AD" w14:textId="77777777" w:rsidR="0084251F" w:rsidRDefault="0084251F" w:rsidP="0084251F">
      <w:pPr>
        <w:pStyle w:val="Code"/>
      </w:pPr>
      <w:r>
        <w:t xml:space="preserve">                         X = c("state","county","</w:t>
      </w:r>
      <w:proofErr w:type="spellStart"/>
      <w:r>
        <w:t>naics</w:t>
      </w:r>
      <w:proofErr w:type="spellEnd"/>
      <w:r>
        <w:t>"),</w:t>
      </w:r>
    </w:p>
    <w:p w14:paraId="00C3168E" w14:textId="77777777" w:rsidR="0084251F" w:rsidRDefault="0084251F" w:rsidP="0084251F">
      <w:pPr>
        <w:pStyle w:val="Code"/>
      </w:pPr>
      <w:r>
        <w:t xml:space="preserve">                         Y = c("value"),</w:t>
      </w:r>
    </w:p>
    <w:p w14:paraId="5744FDDB" w14:textId="77777777" w:rsidR="0084251F" w:rsidRDefault="0084251F" w:rsidP="0084251F">
      <w:pPr>
        <w:pStyle w:val="Code"/>
      </w:pPr>
      <w:r>
        <w:t xml:space="preserve">                         </w:t>
      </w:r>
      <w:proofErr w:type="spellStart"/>
      <w:r>
        <w:t>domainvalue</w:t>
      </w:r>
      <w:proofErr w:type="spellEnd"/>
      <w:r>
        <w:t xml:space="preserve"> = "naics")</w:t>
      </w:r>
    </w:p>
    <w:p w14:paraId="0CCBA436" w14:textId="77777777" w:rsidR="0084251F" w:rsidRDefault="0084251F" w:rsidP="0084251F">
      <w:pPr>
        <w:pStyle w:val="Code"/>
      </w:pPr>
    </w:p>
    <w:p w14:paraId="7B676EE6" w14:textId="77777777" w:rsidR="0084251F" w:rsidRDefault="0084251F" w:rsidP="0084251F">
      <w:pPr>
        <w:pStyle w:val="Code"/>
      </w:pPr>
      <w:r>
        <w:t># Converting value to 15 categories and using it as the fourth auxiliary variable in the frame</w:t>
      </w:r>
    </w:p>
    <w:p w14:paraId="4A16721A" w14:textId="77777777" w:rsidR="0084251F" w:rsidRDefault="0084251F" w:rsidP="0084251F">
      <w:pPr>
        <w:pStyle w:val="Code"/>
      </w:pPr>
      <w:r>
        <w:t xml:space="preserve">CFSFrame$X4 &lt;- </w:t>
      </w:r>
      <w:proofErr w:type="spellStart"/>
      <w:proofErr w:type="gramStart"/>
      <w:r>
        <w:t>var.bin</w:t>
      </w:r>
      <w:proofErr w:type="spellEnd"/>
      <w:r>
        <w:t>(</w:t>
      </w:r>
      <w:proofErr w:type="spellStart"/>
      <w:proofErr w:type="gramEnd"/>
      <w:r>
        <w:t>CFSFrameData$value</w:t>
      </w:r>
      <w:proofErr w:type="spellEnd"/>
      <w:r>
        <w:t>, bins=15)</w:t>
      </w:r>
    </w:p>
    <w:p w14:paraId="5A2435B9" w14:textId="77777777" w:rsidR="0084251F" w:rsidRDefault="0084251F" w:rsidP="0084251F">
      <w:pPr>
        <w:pStyle w:val="Code"/>
      </w:pPr>
    </w:p>
    <w:p w14:paraId="3A2DD1B9" w14:textId="77777777" w:rsidR="0084251F" w:rsidRDefault="0084251F" w:rsidP="0084251F">
      <w:pPr>
        <w:pStyle w:val="Code"/>
      </w:pPr>
      <w:r>
        <w:t xml:space="preserve"># Building the atomic </w:t>
      </w:r>
      <w:proofErr w:type="spellStart"/>
      <w:r>
        <w:t>strat</w:t>
      </w:r>
      <w:proofErr w:type="spellEnd"/>
      <w:r>
        <w:t xml:space="preserve"> based on the frame</w:t>
      </w:r>
    </w:p>
    <w:p w14:paraId="0AD3860B" w14:textId="77777777" w:rsidR="0084251F" w:rsidRDefault="0084251F" w:rsidP="0084251F">
      <w:pPr>
        <w:pStyle w:val="Code"/>
      </w:pPr>
      <w:proofErr w:type="spellStart"/>
      <w:r>
        <w:t>AtomicStrata</w:t>
      </w:r>
      <w:proofErr w:type="spellEnd"/>
      <w:r>
        <w:t xml:space="preserve"> &lt;- </w:t>
      </w:r>
      <w:proofErr w:type="spellStart"/>
      <w:proofErr w:type="gramStart"/>
      <w:r>
        <w:t>buildStrataDF</w:t>
      </w:r>
      <w:proofErr w:type="spellEnd"/>
      <w:r>
        <w:t>(</w:t>
      </w:r>
      <w:proofErr w:type="spellStart"/>
      <w:proofErr w:type="gramEnd"/>
      <w:r>
        <w:t>CFSFrame</w:t>
      </w:r>
      <w:proofErr w:type="spellEnd"/>
      <w:r>
        <w:t>,  progress = TRUE)</w:t>
      </w:r>
    </w:p>
    <w:p w14:paraId="6FCA13AF" w14:textId="77777777" w:rsidR="0084251F" w:rsidRDefault="0084251F" w:rsidP="0084251F">
      <w:pPr>
        <w:pStyle w:val="Code"/>
      </w:pPr>
    </w:p>
    <w:p w14:paraId="3662098D" w14:textId="77777777" w:rsidR="0084251F" w:rsidRDefault="0084251F" w:rsidP="0084251F">
      <w:pPr>
        <w:pStyle w:val="Code"/>
      </w:pPr>
      <w:r>
        <w:t># Uncomment and run the following line to view the atomic strata</w:t>
      </w:r>
    </w:p>
    <w:p w14:paraId="6A152C21" w14:textId="77777777" w:rsidR="0084251F" w:rsidRDefault="0084251F" w:rsidP="0084251F">
      <w:pPr>
        <w:pStyle w:val="Code"/>
      </w:pPr>
      <w:r>
        <w:t>#</w:t>
      </w:r>
      <w:proofErr w:type="gramStart"/>
      <w:r>
        <w:t>str(</w:t>
      </w:r>
      <w:proofErr w:type="spellStart"/>
      <w:proofErr w:type="gramEnd"/>
      <w:r>
        <w:t>AtomicStrata</w:t>
      </w:r>
      <w:proofErr w:type="spellEnd"/>
      <w:r>
        <w:t>)</w:t>
      </w:r>
    </w:p>
    <w:p w14:paraId="494AD9E3" w14:textId="77777777" w:rsidR="0084251F" w:rsidRDefault="0084251F" w:rsidP="0084251F">
      <w:pPr>
        <w:pStyle w:val="Code"/>
      </w:pPr>
    </w:p>
    <w:p w14:paraId="5795A285" w14:textId="77777777" w:rsidR="0084251F" w:rsidRDefault="0084251F" w:rsidP="0084251F">
      <w:pPr>
        <w:pStyle w:val="Code"/>
      </w:pPr>
      <w:r>
        <w:t># Read the CV constraints from CV.csv file</w:t>
      </w:r>
    </w:p>
    <w:p w14:paraId="2288A5FB" w14:textId="77777777" w:rsidR="0084251F" w:rsidRDefault="0084251F" w:rsidP="0084251F">
      <w:pPr>
        <w:pStyle w:val="Code"/>
      </w:pPr>
      <w:proofErr w:type="spellStart"/>
      <w:r>
        <w:t>CVConst</w:t>
      </w:r>
      <w:proofErr w:type="spellEnd"/>
      <w:r>
        <w:t xml:space="preserve"> &lt;- </w:t>
      </w:r>
      <w:proofErr w:type="gramStart"/>
      <w:r>
        <w:t>read.csv(</w:t>
      </w:r>
      <w:proofErr w:type="gramEnd"/>
      <w:r>
        <w:t xml:space="preserve">"./CV.csv", header=TRUE, </w:t>
      </w:r>
      <w:proofErr w:type="spellStart"/>
      <w:r>
        <w:t>sep</w:t>
      </w:r>
      <w:proofErr w:type="spellEnd"/>
      <w:r>
        <w:t>=",")</w:t>
      </w:r>
    </w:p>
    <w:p w14:paraId="6F54439B" w14:textId="77777777" w:rsidR="0084251F" w:rsidRDefault="0084251F" w:rsidP="0084251F">
      <w:pPr>
        <w:pStyle w:val="Code"/>
      </w:pPr>
    </w:p>
    <w:p w14:paraId="0EB27EB5" w14:textId="77777777" w:rsidR="0084251F" w:rsidRDefault="0084251F" w:rsidP="0084251F">
      <w:pPr>
        <w:pStyle w:val="Code"/>
      </w:pPr>
      <w:r>
        <w:t># Check the input data for errors</w:t>
      </w:r>
    </w:p>
    <w:p w14:paraId="70B3A0B8" w14:textId="77777777" w:rsidR="0084251F" w:rsidRDefault="0084251F" w:rsidP="0084251F">
      <w:pPr>
        <w:pStyle w:val="Code"/>
      </w:pPr>
      <w:proofErr w:type="spellStart"/>
      <w:proofErr w:type="gramStart"/>
      <w:r>
        <w:t>checkInput</w:t>
      </w:r>
      <w:proofErr w:type="spellEnd"/>
      <w:r>
        <w:t>(</w:t>
      </w:r>
      <w:proofErr w:type="gramEnd"/>
      <w:r>
        <w:t xml:space="preserve">errors = </w:t>
      </w:r>
      <w:proofErr w:type="spellStart"/>
      <w:r>
        <w:t>CVConst</w:t>
      </w:r>
      <w:proofErr w:type="spellEnd"/>
      <w:r>
        <w:t xml:space="preserve">, </w:t>
      </w:r>
    </w:p>
    <w:p w14:paraId="3629B12C" w14:textId="77777777" w:rsidR="0084251F" w:rsidRDefault="0084251F" w:rsidP="0084251F">
      <w:pPr>
        <w:pStyle w:val="Code"/>
      </w:pPr>
      <w:r>
        <w:t xml:space="preserve">           strata = </w:t>
      </w:r>
      <w:proofErr w:type="spellStart"/>
      <w:r>
        <w:t>AtomicStrata</w:t>
      </w:r>
      <w:proofErr w:type="spellEnd"/>
      <w:r>
        <w:t xml:space="preserve">,                               </w:t>
      </w:r>
    </w:p>
    <w:p w14:paraId="787EC869" w14:textId="77777777" w:rsidR="0084251F" w:rsidRDefault="0084251F" w:rsidP="0084251F">
      <w:pPr>
        <w:pStyle w:val="Code"/>
      </w:pPr>
      <w:r>
        <w:t xml:space="preserve">           </w:t>
      </w:r>
      <w:proofErr w:type="spellStart"/>
      <w:r>
        <w:t>sampframe</w:t>
      </w:r>
      <w:proofErr w:type="spellEnd"/>
      <w:r>
        <w:t xml:space="preserve"> = </w:t>
      </w:r>
      <w:proofErr w:type="spellStart"/>
      <w:r>
        <w:t>CFSFrame</w:t>
      </w:r>
      <w:proofErr w:type="spellEnd"/>
      <w:r>
        <w:t>)</w:t>
      </w:r>
    </w:p>
    <w:p w14:paraId="32DB65C6" w14:textId="77777777" w:rsidR="0084251F" w:rsidRDefault="0084251F" w:rsidP="0084251F">
      <w:pPr>
        <w:pStyle w:val="Code"/>
      </w:pPr>
    </w:p>
    <w:p w14:paraId="25DC19B3" w14:textId="77777777" w:rsidR="0084251F" w:rsidRDefault="0084251F" w:rsidP="0084251F">
      <w:pPr>
        <w:pStyle w:val="Code"/>
      </w:pPr>
      <w:r>
        <w:t># Optimization of stratification</w:t>
      </w:r>
    </w:p>
    <w:p w14:paraId="07D2A76C" w14:textId="77777777" w:rsidR="0084251F" w:rsidRDefault="0084251F" w:rsidP="0084251F">
      <w:pPr>
        <w:pStyle w:val="Code"/>
      </w:pPr>
      <w:r>
        <w:lastRenderedPageBreak/>
        <w:t xml:space="preserve">solution &lt;- </w:t>
      </w:r>
      <w:proofErr w:type="spellStart"/>
      <w:proofErr w:type="gramStart"/>
      <w:r>
        <w:t>optimizeStrata</w:t>
      </w:r>
      <w:proofErr w:type="spellEnd"/>
      <w:r>
        <w:t>(</w:t>
      </w:r>
      <w:proofErr w:type="gramEnd"/>
      <w:r>
        <w:t xml:space="preserve">errors = </w:t>
      </w:r>
      <w:proofErr w:type="spellStart"/>
      <w:r>
        <w:t>CVConst</w:t>
      </w:r>
      <w:proofErr w:type="spellEnd"/>
      <w:r>
        <w:t xml:space="preserve">, </w:t>
      </w:r>
    </w:p>
    <w:p w14:paraId="376D80F9" w14:textId="77777777" w:rsidR="0084251F" w:rsidRDefault="0084251F" w:rsidP="0084251F">
      <w:pPr>
        <w:pStyle w:val="Code"/>
      </w:pPr>
      <w:r>
        <w:t xml:space="preserve">                           strata = </w:t>
      </w:r>
      <w:proofErr w:type="spellStart"/>
      <w:r>
        <w:t>AtomicStrata</w:t>
      </w:r>
      <w:proofErr w:type="spellEnd"/>
      <w:r>
        <w:t>,</w:t>
      </w:r>
    </w:p>
    <w:p w14:paraId="7EF9A6C5" w14:textId="77777777" w:rsidR="0084251F" w:rsidRDefault="0084251F" w:rsidP="0084251F">
      <w:pPr>
        <w:pStyle w:val="Code"/>
      </w:pPr>
      <w:r>
        <w:t xml:space="preserve">                           parallel = TRUE,</w:t>
      </w:r>
    </w:p>
    <w:p w14:paraId="4A7FDD5C" w14:textId="77777777" w:rsidR="0084251F" w:rsidRDefault="0084251F" w:rsidP="0084251F">
      <w:pPr>
        <w:pStyle w:val="Code"/>
      </w:pPr>
      <w:r>
        <w:t xml:space="preserve">                           </w:t>
      </w:r>
      <w:proofErr w:type="spellStart"/>
      <w:r>
        <w:t>iter</w:t>
      </w:r>
      <w:proofErr w:type="spellEnd"/>
      <w:r>
        <w:t xml:space="preserve"> = 100,</w:t>
      </w:r>
    </w:p>
    <w:p w14:paraId="265BEDC3" w14:textId="77777777" w:rsidR="0084251F" w:rsidRDefault="0084251F" w:rsidP="0084251F">
      <w:pPr>
        <w:pStyle w:val="Code"/>
      </w:pPr>
      <w:r>
        <w:t xml:space="preserve">                           </w:t>
      </w:r>
      <w:proofErr w:type="spellStart"/>
      <w:r>
        <w:t>writeFiles</w:t>
      </w:r>
      <w:proofErr w:type="spellEnd"/>
      <w:r>
        <w:t xml:space="preserve"> = FALSE,</w:t>
      </w:r>
    </w:p>
    <w:p w14:paraId="2FBD156D" w14:textId="77777777" w:rsidR="0084251F" w:rsidRDefault="0084251F" w:rsidP="0084251F">
      <w:pPr>
        <w:pStyle w:val="Code"/>
      </w:pPr>
      <w:r>
        <w:t xml:space="preserve">                           </w:t>
      </w:r>
      <w:proofErr w:type="spellStart"/>
      <w:r>
        <w:t>showPlot</w:t>
      </w:r>
      <w:proofErr w:type="spellEnd"/>
      <w:r>
        <w:t xml:space="preserve"> = FALSE)</w:t>
      </w:r>
    </w:p>
    <w:p w14:paraId="03EBCA4C" w14:textId="77777777" w:rsidR="0084251F" w:rsidRDefault="0084251F" w:rsidP="0084251F">
      <w:pPr>
        <w:pStyle w:val="Code"/>
      </w:pPr>
    </w:p>
    <w:p w14:paraId="07BC74F8" w14:textId="77777777" w:rsidR="0084251F" w:rsidRDefault="0084251F" w:rsidP="0084251F">
      <w:pPr>
        <w:pStyle w:val="Code"/>
      </w:pPr>
      <w:r>
        <w:t># Writing the stratification and allocation results to csv files</w:t>
      </w:r>
    </w:p>
    <w:p w14:paraId="63DFF9C6" w14:textId="77777777" w:rsidR="0084251F" w:rsidRDefault="0084251F" w:rsidP="0084251F">
      <w:pPr>
        <w:pStyle w:val="Code"/>
      </w:pPr>
      <w:proofErr w:type="spellStart"/>
      <w:proofErr w:type="gramStart"/>
      <w:r>
        <w:t>write.table</w:t>
      </w:r>
      <w:proofErr w:type="spellEnd"/>
      <w:proofErr w:type="gramEnd"/>
      <w:r>
        <w:t>(</w:t>
      </w:r>
      <w:proofErr w:type="spellStart"/>
      <w:r>
        <w:t>solution$aggr_strata,file</w:t>
      </w:r>
      <w:proofErr w:type="spellEnd"/>
      <w:r>
        <w:t xml:space="preserve">="./aggr_strata.csv", </w:t>
      </w:r>
      <w:proofErr w:type="spellStart"/>
      <w:r>
        <w:t>sep</w:t>
      </w:r>
      <w:proofErr w:type="spellEnd"/>
      <w:r>
        <w:t>=",")</w:t>
      </w:r>
    </w:p>
    <w:p w14:paraId="227E1D2A" w14:textId="77777777" w:rsidR="0084251F" w:rsidRDefault="0084251F" w:rsidP="0084251F">
      <w:pPr>
        <w:pStyle w:val="Code"/>
      </w:pPr>
      <w:proofErr w:type="spellStart"/>
      <w:proofErr w:type="gramStart"/>
      <w:r>
        <w:t>write.table</w:t>
      </w:r>
      <w:proofErr w:type="spellEnd"/>
      <w:proofErr w:type="gramEnd"/>
      <w:r>
        <w:t>(</w:t>
      </w:r>
      <w:proofErr w:type="spellStart"/>
      <w:r>
        <w:t>solution$indices,file</w:t>
      </w:r>
      <w:proofErr w:type="spellEnd"/>
      <w:r>
        <w:t xml:space="preserve">="./indices.csv", </w:t>
      </w:r>
      <w:proofErr w:type="spellStart"/>
      <w:r>
        <w:t>sep</w:t>
      </w:r>
      <w:proofErr w:type="spellEnd"/>
      <w:r>
        <w:t>=",")</w:t>
      </w:r>
    </w:p>
    <w:p w14:paraId="639582A1" w14:textId="11C75A65" w:rsidR="0084251F" w:rsidRDefault="0084251F">
      <w:pPr>
        <w:pStyle w:val="Code"/>
      </w:pPr>
    </w:p>
    <w:p w14:paraId="5F5727CB" w14:textId="44F9ED1E" w:rsidR="0084251F" w:rsidRDefault="0084251F">
      <w:pPr>
        <w:pStyle w:val="Code"/>
      </w:pPr>
      <w:r>
        <w:t>#------------------------SA method-----------------------------------------</w:t>
      </w:r>
    </w:p>
    <w:p w14:paraId="52B2C97A" w14:textId="5A41B701" w:rsidR="008B75AA" w:rsidRDefault="008B75AA">
      <w:pPr>
        <w:pStyle w:val="Code"/>
      </w:pPr>
      <w:r>
        <w:t xml:space="preserve"># </w:t>
      </w:r>
      <w:r w:rsidR="0084251F">
        <w:t xml:space="preserve">Adding </w:t>
      </w:r>
      <w:r>
        <w:t>labels to strata result</w:t>
      </w:r>
      <w:r w:rsidR="0084251F">
        <w:t xml:space="preserve"> of GA</w:t>
      </w:r>
    </w:p>
    <w:p w14:paraId="2FE83CE4" w14:textId="77777777" w:rsidR="008B75AA" w:rsidRDefault="008B75AA" w:rsidP="008B75AA">
      <w:pPr>
        <w:pStyle w:val="Code"/>
      </w:pPr>
      <w:proofErr w:type="spellStart"/>
      <w:r>
        <w:t>newstrata</w:t>
      </w:r>
      <w:proofErr w:type="spellEnd"/>
      <w:r>
        <w:t xml:space="preserve"> &lt;- </w:t>
      </w:r>
      <w:proofErr w:type="spellStart"/>
      <w:proofErr w:type="gramStart"/>
      <w:r>
        <w:t>updateStrata</w:t>
      </w:r>
      <w:proofErr w:type="spellEnd"/>
      <w:r>
        <w:t>(</w:t>
      </w:r>
      <w:proofErr w:type="spellStart"/>
      <w:proofErr w:type="gramEnd"/>
      <w:r>
        <w:t>AtomicStrata</w:t>
      </w:r>
      <w:proofErr w:type="spellEnd"/>
      <w:r>
        <w:t xml:space="preserve">, </w:t>
      </w:r>
    </w:p>
    <w:p w14:paraId="7B74BC0F" w14:textId="77777777" w:rsidR="008B75AA" w:rsidRDefault="008B75AA" w:rsidP="008B75AA">
      <w:pPr>
        <w:pStyle w:val="Code"/>
      </w:pPr>
      <w:r>
        <w:t xml:space="preserve">                          </w:t>
      </w:r>
      <w:proofErr w:type="spellStart"/>
      <w:r>
        <w:t>ga_solution</w:t>
      </w:r>
      <w:proofErr w:type="spellEnd"/>
      <w:r>
        <w:t xml:space="preserve">, </w:t>
      </w:r>
    </w:p>
    <w:p w14:paraId="485F855B" w14:textId="77777777" w:rsidR="008B75AA" w:rsidRDefault="008B75AA" w:rsidP="008B75AA">
      <w:pPr>
        <w:pStyle w:val="Code"/>
      </w:pPr>
      <w:r>
        <w:t xml:space="preserve">                          </w:t>
      </w:r>
      <w:proofErr w:type="spellStart"/>
      <w:r>
        <w:t>writeFiles</w:t>
      </w:r>
      <w:proofErr w:type="spellEnd"/>
      <w:r>
        <w:t xml:space="preserve"> = TRUE)</w:t>
      </w:r>
    </w:p>
    <w:p w14:paraId="138BE248" w14:textId="726B559D" w:rsidR="008B75AA" w:rsidRDefault="008B75AA" w:rsidP="008B75AA">
      <w:pPr>
        <w:pStyle w:val="Code"/>
      </w:pPr>
      <w:r>
        <w:t xml:space="preserve">newstrata1 &lt;- </w:t>
      </w:r>
      <w:proofErr w:type="spellStart"/>
      <w:r>
        <w:t>newstrata</w:t>
      </w:r>
      <w:proofErr w:type="spellEnd"/>
      <w:proofErr w:type="gramStart"/>
      <w:r>
        <w:t>[,c</w:t>
      </w:r>
      <w:proofErr w:type="gramEnd"/>
      <w:r>
        <w:t>(1,2,7,11)]</w:t>
      </w:r>
    </w:p>
    <w:p w14:paraId="1AC04A45" w14:textId="77777777" w:rsidR="0084251F" w:rsidRDefault="0084251F" w:rsidP="008B75AA">
      <w:pPr>
        <w:pStyle w:val="Code"/>
      </w:pPr>
    </w:p>
    <w:p w14:paraId="6E6B2851" w14:textId="5BECAE9A" w:rsidR="008B75AA" w:rsidRDefault="008B75AA">
      <w:pPr>
        <w:pStyle w:val="Code"/>
      </w:pPr>
      <w:r>
        <w:t xml:space="preserve"># Data </w:t>
      </w:r>
      <w:r w:rsidR="0084251F">
        <w:t>manipulation</w:t>
      </w:r>
      <w:r>
        <w:t xml:space="preserve"> to be used in SA</w:t>
      </w:r>
      <w:r w:rsidR="0084251F">
        <w:t xml:space="preserve">: </w:t>
      </w:r>
      <w:r>
        <w:t xml:space="preserve">Create PSU from stratification result of GA </w:t>
      </w:r>
    </w:p>
    <w:p w14:paraId="1FF6A5B6" w14:textId="77777777" w:rsidR="008B75AA" w:rsidRDefault="008B75AA" w:rsidP="008B75AA">
      <w:pPr>
        <w:pStyle w:val="Code"/>
      </w:pPr>
    </w:p>
    <w:p w14:paraId="4CA8CB33" w14:textId="77777777" w:rsidR="003828A8" w:rsidRDefault="003828A8" w:rsidP="003828A8">
      <w:pPr>
        <w:pStyle w:val="Code"/>
      </w:pPr>
      <w:proofErr w:type="gramStart"/>
      <w:r>
        <w:t>Stratification.GA  =</w:t>
      </w:r>
      <w:proofErr w:type="gramEnd"/>
      <w:r>
        <w:t xml:space="preserve"> newstrata1</w:t>
      </w:r>
    </w:p>
    <w:p w14:paraId="02883547" w14:textId="77777777" w:rsidR="003828A8" w:rsidRDefault="003828A8" w:rsidP="003828A8">
      <w:pPr>
        <w:pStyle w:val="Code"/>
      </w:pPr>
      <w:r>
        <w:t>j = 1</w:t>
      </w:r>
    </w:p>
    <w:p w14:paraId="3E709ECA" w14:textId="77777777" w:rsidR="003828A8" w:rsidRDefault="003828A8" w:rsidP="003828A8">
      <w:pPr>
        <w:pStyle w:val="Code"/>
      </w:pPr>
      <w:r>
        <w:t>for (</w:t>
      </w:r>
      <w:proofErr w:type="spellStart"/>
      <w:r>
        <w:t>i</w:t>
      </w:r>
      <w:proofErr w:type="spellEnd"/>
      <w:r>
        <w:t xml:space="preserve"> in </w:t>
      </w:r>
      <w:proofErr w:type="gramStart"/>
      <w:r>
        <w:t>1:nrow</w:t>
      </w:r>
      <w:proofErr w:type="gramEnd"/>
      <w:r>
        <w:t>(newstrata1)) {</w:t>
      </w:r>
    </w:p>
    <w:p w14:paraId="0188757E" w14:textId="77777777" w:rsidR="003828A8" w:rsidRDefault="003828A8" w:rsidP="003828A8">
      <w:pPr>
        <w:pStyle w:val="Code"/>
      </w:pPr>
      <w:r>
        <w:t xml:space="preserve">  num = newstrata1[i,2]</w:t>
      </w:r>
    </w:p>
    <w:p w14:paraId="6B101F8A" w14:textId="77777777" w:rsidR="003828A8" w:rsidRDefault="003828A8" w:rsidP="003828A8">
      <w:pPr>
        <w:pStyle w:val="Code"/>
      </w:pPr>
      <w:r>
        <w:t xml:space="preserve">  if (num == 1) {</w:t>
      </w:r>
    </w:p>
    <w:p w14:paraId="6496D6E2" w14:textId="77777777" w:rsidR="003828A8" w:rsidRDefault="003828A8" w:rsidP="003828A8">
      <w:pPr>
        <w:pStyle w:val="Code"/>
      </w:pPr>
      <w:r>
        <w:t xml:space="preserve">    Stratification.GA[j,] = newstrata1[</w:t>
      </w:r>
      <w:proofErr w:type="spellStart"/>
      <w:r>
        <w:t>i</w:t>
      </w:r>
      <w:proofErr w:type="spellEnd"/>
      <w:r>
        <w:t>,]</w:t>
      </w:r>
    </w:p>
    <w:p w14:paraId="09BE9B1C" w14:textId="77777777" w:rsidR="003828A8" w:rsidRDefault="003828A8" w:rsidP="003828A8">
      <w:pPr>
        <w:pStyle w:val="Code"/>
      </w:pPr>
      <w:r>
        <w:t xml:space="preserve">    j = j + 1</w:t>
      </w:r>
    </w:p>
    <w:p w14:paraId="70513013" w14:textId="77777777" w:rsidR="003828A8" w:rsidRDefault="003828A8" w:rsidP="003828A8">
      <w:pPr>
        <w:pStyle w:val="Code"/>
      </w:pPr>
      <w:r>
        <w:t xml:space="preserve">  }</w:t>
      </w:r>
    </w:p>
    <w:p w14:paraId="75AE3DDD" w14:textId="77777777" w:rsidR="003828A8" w:rsidRDefault="003828A8" w:rsidP="003828A8">
      <w:pPr>
        <w:pStyle w:val="Code"/>
      </w:pPr>
      <w:r>
        <w:t xml:space="preserve">  else {</w:t>
      </w:r>
    </w:p>
    <w:p w14:paraId="388835F4" w14:textId="77777777" w:rsidR="003828A8" w:rsidRDefault="003828A8" w:rsidP="003828A8">
      <w:pPr>
        <w:pStyle w:val="Code"/>
      </w:pPr>
      <w:r>
        <w:t xml:space="preserve">    for (k in 1:num) {</w:t>
      </w:r>
    </w:p>
    <w:p w14:paraId="5C8AB66B" w14:textId="77777777" w:rsidR="003828A8" w:rsidRDefault="003828A8" w:rsidP="003828A8">
      <w:pPr>
        <w:pStyle w:val="Code"/>
      </w:pPr>
      <w:r>
        <w:t xml:space="preserve">      Stratification.GA[</w:t>
      </w:r>
      <w:proofErr w:type="gramStart"/>
      <w:r>
        <w:t>j,-</w:t>
      </w:r>
      <w:proofErr w:type="gramEnd"/>
      <w:r>
        <w:t>2] = newstrata1[i,-2]</w:t>
      </w:r>
    </w:p>
    <w:p w14:paraId="50850C79" w14:textId="77777777" w:rsidR="003828A8" w:rsidRDefault="003828A8" w:rsidP="003828A8">
      <w:pPr>
        <w:pStyle w:val="Code"/>
      </w:pPr>
      <w:r>
        <w:t xml:space="preserve">      Stratification.GA[j,2] = 1</w:t>
      </w:r>
    </w:p>
    <w:p w14:paraId="1B3C637D" w14:textId="77777777" w:rsidR="003828A8" w:rsidRDefault="003828A8" w:rsidP="003828A8">
      <w:pPr>
        <w:pStyle w:val="Code"/>
      </w:pPr>
      <w:r>
        <w:t xml:space="preserve">      j = j + 1</w:t>
      </w:r>
    </w:p>
    <w:p w14:paraId="76C16A9A" w14:textId="77777777" w:rsidR="003828A8" w:rsidRDefault="003828A8" w:rsidP="003828A8">
      <w:pPr>
        <w:pStyle w:val="Code"/>
      </w:pPr>
      <w:r>
        <w:t xml:space="preserve">    }</w:t>
      </w:r>
    </w:p>
    <w:p w14:paraId="75239EFC" w14:textId="77777777" w:rsidR="003828A8" w:rsidRDefault="003828A8" w:rsidP="003828A8">
      <w:pPr>
        <w:pStyle w:val="Code"/>
      </w:pPr>
      <w:r>
        <w:t xml:space="preserve">  }</w:t>
      </w:r>
    </w:p>
    <w:p w14:paraId="7297324A" w14:textId="77777777" w:rsidR="003828A8" w:rsidRDefault="003828A8" w:rsidP="003828A8">
      <w:pPr>
        <w:pStyle w:val="Code"/>
      </w:pPr>
      <w:r>
        <w:t>}</w:t>
      </w:r>
    </w:p>
    <w:p w14:paraId="2D712DC1" w14:textId="77777777" w:rsidR="003828A8" w:rsidRDefault="003828A8" w:rsidP="003828A8">
      <w:pPr>
        <w:pStyle w:val="Code"/>
      </w:pPr>
    </w:p>
    <w:p w14:paraId="5DED8EBC" w14:textId="00665328" w:rsidR="003828A8" w:rsidRDefault="003828A8">
      <w:pPr>
        <w:pStyle w:val="Code"/>
      </w:pPr>
      <w:proofErr w:type="gramStart"/>
      <w:r>
        <w:t>View(</w:t>
      </w:r>
      <w:proofErr w:type="gramEnd"/>
      <w:r>
        <w:t>Stratification.GA)</w:t>
      </w:r>
    </w:p>
    <w:p w14:paraId="4C1E9B38" w14:textId="27C8AEB0" w:rsidR="003828A8" w:rsidRDefault="003828A8">
      <w:pPr>
        <w:pStyle w:val="Code"/>
      </w:pPr>
      <w:r>
        <w:t xml:space="preserve">PSU.GA&lt;- </w:t>
      </w:r>
      <w:proofErr w:type="spellStart"/>
      <w:r>
        <w:t>cbind.</w:t>
      </w:r>
      <w:proofErr w:type="gramStart"/>
      <w:r>
        <w:t>data.frame</w:t>
      </w:r>
      <w:proofErr w:type="spellEnd"/>
      <w:proofErr w:type="gramEnd"/>
      <w:r>
        <w:t xml:space="preserve">(Stratification.GA[,1:4],value = </w:t>
      </w:r>
      <w:proofErr w:type="spellStart"/>
      <w:r>
        <w:t>CFSFrameData$value</w:t>
      </w:r>
      <w:proofErr w:type="spellEnd"/>
      <w:r>
        <w:t>)</w:t>
      </w:r>
    </w:p>
    <w:p w14:paraId="4D357E7F" w14:textId="77777777" w:rsidR="003828A8" w:rsidRDefault="003828A8" w:rsidP="003828A8">
      <w:pPr>
        <w:pStyle w:val="Code"/>
      </w:pPr>
      <w:r>
        <w:t># -------------Domain1-------------------------------------------</w:t>
      </w:r>
    </w:p>
    <w:p w14:paraId="1842AF19" w14:textId="77777777" w:rsidR="003828A8" w:rsidRDefault="003828A8" w:rsidP="003828A8">
      <w:pPr>
        <w:pStyle w:val="Code"/>
      </w:pPr>
    </w:p>
    <w:p w14:paraId="51440735" w14:textId="77777777" w:rsidR="003828A8" w:rsidRDefault="003828A8" w:rsidP="003828A8">
      <w:pPr>
        <w:pStyle w:val="Code"/>
      </w:pPr>
      <w:r>
        <w:t xml:space="preserve"># using PSU.GA result for creating parameter labeldom1 and x1 </w:t>
      </w:r>
    </w:p>
    <w:p w14:paraId="39D54DC7" w14:textId="77777777" w:rsidR="003828A8" w:rsidRDefault="003828A8" w:rsidP="003828A8">
      <w:pPr>
        <w:pStyle w:val="Code"/>
      </w:pPr>
    </w:p>
    <w:p w14:paraId="471596BF" w14:textId="77777777" w:rsidR="003828A8" w:rsidRDefault="003828A8" w:rsidP="003828A8">
      <w:pPr>
        <w:pStyle w:val="Code"/>
      </w:pPr>
      <w:r>
        <w:t xml:space="preserve">S = </w:t>
      </w:r>
      <w:proofErr w:type="gramStart"/>
      <w:r>
        <w:t>matrix(</w:t>
      </w:r>
      <w:proofErr w:type="gramEnd"/>
      <w:r>
        <w:t xml:space="preserve">0,nrow=1, </w:t>
      </w:r>
      <w:proofErr w:type="spellStart"/>
      <w:r>
        <w:t>ncol</w:t>
      </w:r>
      <w:proofErr w:type="spellEnd"/>
      <w:r>
        <w:t>=5)</w:t>
      </w:r>
    </w:p>
    <w:p w14:paraId="2244F3DB" w14:textId="77777777" w:rsidR="003828A8" w:rsidRDefault="003828A8" w:rsidP="003828A8">
      <w:pPr>
        <w:pStyle w:val="Code"/>
      </w:pPr>
      <w:r>
        <w:t xml:space="preserve">SS = </w:t>
      </w:r>
      <w:proofErr w:type="gramStart"/>
      <w:r>
        <w:t>matrix(</w:t>
      </w:r>
      <w:proofErr w:type="gramEnd"/>
      <w:r>
        <w:t xml:space="preserve">0,nrow=1, </w:t>
      </w:r>
      <w:proofErr w:type="spellStart"/>
      <w:r>
        <w:t>ncol</w:t>
      </w:r>
      <w:proofErr w:type="spellEnd"/>
      <w:r>
        <w:t>=5)</w:t>
      </w:r>
    </w:p>
    <w:p w14:paraId="4A4BE390" w14:textId="77777777" w:rsidR="003828A8" w:rsidRDefault="003828A8" w:rsidP="003828A8">
      <w:pPr>
        <w:pStyle w:val="Code"/>
      </w:pPr>
      <w:r>
        <w:lastRenderedPageBreak/>
        <w:t>for (</w:t>
      </w:r>
      <w:proofErr w:type="spellStart"/>
      <w:r>
        <w:t>i</w:t>
      </w:r>
      <w:proofErr w:type="spellEnd"/>
      <w:r>
        <w:t xml:space="preserve"> in </w:t>
      </w:r>
      <w:proofErr w:type="gramStart"/>
      <w:r>
        <w:t>1:nrow</w:t>
      </w:r>
      <w:proofErr w:type="gramEnd"/>
      <w:r>
        <w:t>(PSU.GA)) {</w:t>
      </w:r>
    </w:p>
    <w:p w14:paraId="5C65DE55" w14:textId="77777777" w:rsidR="003828A8" w:rsidRDefault="003828A8" w:rsidP="003828A8">
      <w:pPr>
        <w:pStyle w:val="Code"/>
      </w:pPr>
      <w:r>
        <w:t xml:space="preserve">  if (PSU.GA[i,3] == 1) {</w:t>
      </w:r>
    </w:p>
    <w:p w14:paraId="4B0F469C" w14:textId="77777777" w:rsidR="003828A8" w:rsidRDefault="003828A8" w:rsidP="003828A8">
      <w:pPr>
        <w:pStyle w:val="Code"/>
      </w:pPr>
      <w:r>
        <w:t xml:space="preserve">    </w:t>
      </w:r>
      <w:proofErr w:type="gramStart"/>
      <w:r>
        <w:t>S[</w:t>
      </w:r>
      <w:proofErr w:type="gramEnd"/>
      <w:r>
        <w:t xml:space="preserve">1,] = </w:t>
      </w:r>
      <w:proofErr w:type="spellStart"/>
      <w:r>
        <w:t>as.matrix</w:t>
      </w:r>
      <w:proofErr w:type="spellEnd"/>
      <w:r>
        <w:t>(PSU.GA[</w:t>
      </w:r>
      <w:proofErr w:type="spellStart"/>
      <w:r>
        <w:t>i</w:t>
      </w:r>
      <w:proofErr w:type="spellEnd"/>
      <w:r>
        <w:t>,])</w:t>
      </w:r>
    </w:p>
    <w:p w14:paraId="24149F72" w14:textId="77777777" w:rsidR="003828A8" w:rsidRDefault="003828A8" w:rsidP="003828A8">
      <w:pPr>
        <w:pStyle w:val="Code"/>
      </w:pPr>
      <w:r>
        <w:t xml:space="preserve">    SS = </w:t>
      </w:r>
      <w:proofErr w:type="spellStart"/>
      <w:proofErr w:type="gramStart"/>
      <w:r>
        <w:t>rbind</w:t>
      </w:r>
      <w:proofErr w:type="spellEnd"/>
      <w:r>
        <w:t>(</w:t>
      </w:r>
      <w:proofErr w:type="gramEnd"/>
      <w:r>
        <w:t>SS,S)</w:t>
      </w:r>
    </w:p>
    <w:p w14:paraId="4635AAE9" w14:textId="77777777" w:rsidR="003828A8" w:rsidRDefault="003828A8" w:rsidP="003828A8">
      <w:pPr>
        <w:pStyle w:val="Code"/>
      </w:pPr>
      <w:r>
        <w:t xml:space="preserve">  }</w:t>
      </w:r>
    </w:p>
    <w:p w14:paraId="13EA85F6" w14:textId="77777777" w:rsidR="003828A8" w:rsidRDefault="003828A8" w:rsidP="003828A8">
      <w:pPr>
        <w:pStyle w:val="Code"/>
      </w:pPr>
      <w:r>
        <w:t>}</w:t>
      </w:r>
    </w:p>
    <w:p w14:paraId="2721F5A0" w14:textId="77777777" w:rsidR="003828A8" w:rsidRDefault="003828A8" w:rsidP="003828A8">
      <w:pPr>
        <w:pStyle w:val="Code"/>
      </w:pPr>
    </w:p>
    <w:p w14:paraId="5CD8CAFF" w14:textId="2111E040" w:rsidR="003828A8" w:rsidRDefault="003828A8" w:rsidP="003828A8">
      <w:pPr>
        <w:pStyle w:val="Code"/>
      </w:pPr>
      <w:proofErr w:type="gramStart"/>
      <w:r>
        <w:t>strata.domain</w:t>
      </w:r>
      <w:proofErr w:type="gramEnd"/>
      <w:r>
        <w:t>1 = SS[-1,]</w:t>
      </w:r>
    </w:p>
    <w:p w14:paraId="45D4B48B" w14:textId="77777777" w:rsidR="003828A8" w:rsidRDefault="003828A8" w:rsidP="003828A8">
      <w:pPr>
        <w:pStyle w:val="Code"/>
      </w:pPr>
    </w:p>
    <w:p w14:paraId="3E021A5A" w14:textId="212BAC5F" w:rsidR="003828A8" w:rsidRDefault="003828A8">
      <w:pPr>
        <w:pStyle w:val="Code"/>
      </w:pPr>
      <w:r>
        <w:t># remove SPU with one sampling unit</w:t>
      </w:r>
    </w:p>
    <w:p w14:paraId="71B9B174" w14:textId="77777777" w:rsidR="003828A8" w:rsidRDefault="003828A8" w:rsidP="003828A8">
      <w:pPr>
        <w:pStyle w:val="Code"/>
      </w:pPr>
      <w:r>
        <w:t>strata_dom1=</w:t>
      </w:r>
      <w:proofErr w:type="spellStart"/>
      <w:r>
        <w:t>data.frame</w:t>
      </w:r>
      <w:proofErr w:type="spellEnd"/>
      <w:r>
        <w:t>(</w:t>
      </w:r>
      <w:proofErr w:type="gramStart"/>
      <w:r>
        <w:t>strata.domain</w:t>
      </w:r>
      <w:proofErr w:type="gramEnd"/>
      <w:r>
        <w:t>1)</w:t>
      </w:r>
    </w:p>
    <w:p w14:paraId="7BD9A945" w14:textId="77777777" w:rsidR="003828A8" w:rsidRDefault="003828A8" w:rsidP="003828A8">
      <w:pPr>
        <w:pStyle w:val="Code"/>
      </w:pPr>
      <w:proofErr w:type="spellStart"/>
      <w:r>
        <w:t>colnames</w:t>
      </w:r>
      <w:proofErr w:type="spellEnd"/>
      <w:r>
        <w:t>(strata_dom</w:t>
      </w:r>
      <w:proofErr w:type="gramStart"/>
      <w:r>
        <w:t>1)=</w:t>
      </w:r>
      <w:proofErr w:type="gramEnd"/>
      <w:r>
        <w:t xml:space="preserve"> c("STRATO", "N", "DOM1", "</w:t>
      </w:r>
      <w:proofErr w:type="spellStart"/>
      <w:r>
        <w:t>LABEL","value</w:t>
      </w:r>
      <w:proofErr w:type="spellEnd"/>
      <w:r>
        <w:t>")</w:t>
      </w:r>
    </w:p>
    <w:p w14:paraId="683FBF44" w14:textId="77777777" w:rsidR="003828A8" w:rsidRDefault="003828A8" w:rsidP="003828A8">
      <w:pPr>
        <w:pStyle w:val="Code"/>
      </w:pPr>
      <w:r>
        <w:t xml:space="preserve">strata_dom1$LABEL &lt;- </w:t>
      </w:r>
      <w:proofErr w:type="spellStart"/>
      <w:proofErr w:type="gramStart"/>
      <w:r>
        <w:t>as.numeric</w:t>
      </w:r>
      <w:proofErr w:type="spellEnd"/>
      <w:proofErr w:type="gramEnd"/>
      <w:r>
        <w:t>(</w:t>
      </w:r>
      <w:proofErr w:type="spellStart"/>
      <w:r>
        <w:t>as.character</w:t>
      </w:r>
      <w:proofErr w:type="spellEnd"/>
      <w:r>
        <w:t>(strata_dom1$LABEL))</w:t>
      </w:r>
    </w:p>
    <w:p w14:paraId="70996FA3" w14:textId="77777777" w:rsidR="003828A8" w:rsidRDefault="003828A8" w:rsidP="003828A8">
      <w:pPr>
        <w:pStyle w:val="Code"/>
      </w:pPr>
      <w:r>
        <w:t xml:space="preserve">r= </w:t>
      </w:r>
      <w:proofErr w:type="spellStart"/>
      <w:r>
        <w:t>as.</w:t>
      </w:r>
      <w:proofErr w:type="gramStart"/>
      <w:r>
        <w:t>data.frame</w:t>
      </w:r>
      <w:proofErr w:type="spellEnd"/>
      <w:proofErr w:type="gramEnd"/>
      <w:r>
        <w:t xml:space="preserve">(which(table(strata_dom1$LABEL)== 1, </w:t>
      </w:r>
      <w:proofErr w:type="spellStart"/>
      <w:r>
        <w:t>arr.ind</w:t>
      </w:r>
      <w:proofErr w:type="spellEnd"/>
      <w:r>
        <w:t xml:space="preserve"> = TRUE))</w:t>
      </w:r>
    </w:p>
    <w:p w14:paraId="10B07CBD" w14:textId="09C15932" w:rsidR="003828A8" w:rsidRDefault="003828A8">
      <w:pPr>
        <w:pStyle w:val="Code"/>
      </w:pPr>
      <w:r>
        <w:t>strata_dom1&lt;- strata_dom1</w:t>
      </w:r>
      <w:proofErr w:type="gramStart"/>
      <w:r>
        <w:t>[!(</w:t>
      </w:r>
      <w:proofErr w:type="gramEnd"/>
      <w:r>
        <w:t>strata_dom1$LABEL %in% r$dim1),]</w:t>
      </w:r>
    </w:p>
    <w:p w14:paraId="5DAE0C4A" w14:textId="77777777" w:rsidR="003828A8" w:rsidRDefault="003828A8" w:rsidP="003828A8">
      <w:pPr>
        <w:pStyle w:val="Code"/>
      </w:pPr>
      <w:r>
        <w:t>#--------------------------------------</w:t>
      </w:r>
    </w:p>
    <w:p w14:paraId="791A6479" w14:textId="77777777" w:rsidR="003828A8" w:rsidRDefault="003828A8" w:rsidP="003828A8">
      <w:pPr>
        <w:pStyle w:val="Code"/>
      </w:pPr>
      <w:r>
        <w:t>labeldom1=</w:t>
      </w:r>
      <w:proofErr w:type="spellStart"/>
      <w:r>
        <w:t>as.numeric</w:t>
      </w:r>
      <w:proofErr w:type="spellEnd"/>
      <w:r>
        <w:t xml:space="preserve">(strata_dom1[,4]) # initial stratification to be used in simulated </w:t>
      </w:r>
      <w:proofErr w:type="spellStart"/>
      <w:r>
        <w:t>anealing</w:t>
      </w:r>
      <w:proofErr w:type="spellEnd"/>
    </w:p>
    <w:p w14:paraId="3D9E735D" w14:textId="1F04A0CE" w:rsidR="003828A8" w:rsidRDefault="003828A8">
      <w:pPr>
        <w:pStyle w:val="Code"/>
      </w:pPr>
      <w:r>
        <w:t xml:space="preserve">x1 &lt;- </w:t>
      </w:r>
      <w:proofErr w:type="spellStart"/>
      <w:proofErr w:type="gramStart"/>
      <w:r>
        <w:t>as.matrix</w:t>
      </w:r>
      <w:proofErr w:type="spellEnd"/>
      <w:proofErr w:type="gramEnd"/>
      <w:r>
        <w:t>(</w:t>
      </w:r>
      <w:proofErr w:type="spellStart"/>
      <w:r>
        <w:t>as.double</w:t>
      </w:r>
      <w:proofErr w:type="spellEnd"/>
      <w:r>
        <w:t>(matrix(strata_dom1[,5]))) # Matrix xi</w:t>
      </w:r>
    </w:p>
    <w:p w14:paraId="02BC7A99" w14:textId="1141FC34" w:rsidR="003828A8" w:rsidRDefault="003828A8">
      <w:pPr>
        <w:pStyle w:val="Code"/>
      </w:pPr>
      <w:r>
        <w:t xml:space="preserve"># using </w:t>
      </w:r>
      <w:proofErr w:type="spellStart"/>
      <w:r>
        <w:t>ga_solution$aggr_strata</w:t>
      </w:r>
      <w:proofErr w:type="spellEnd"/>
      <w:r>
        <w:t xml:space="preserve"> result for creating parameter samplesizeMultiDOM1</w:t>
      </w:r>
    </w:p>
    <w:p w14:paraId="13B801D2" w14:textId="77777777" w:rsidR="003828A8" w:rsidRDefault="003828A8" w:rsidP="003828A8">
      <w:pPr>
        <w:pStyle w:val="Code"/>
      </w:pPr>
      <w:r>
        <w:t xml:space="preserve">  </w:t>
      </w:r>
    </w:p>
    <w:p w14:paraId="152A9EA6" w14:textId="77777777" w:rsidR="003828A8" w:rsidRDefault="003828A8" w:rsidP="003828A8">
      <w:pPr>
        <w:pStyle w:val="Code"/>
      </w:pPr>
      <w:r>
        <w:t xml:space="preserve">  R = </w:t>
      </w:r>
      <w:proofErr w:type="gramStart"/>
      <w:r>
        <w:t>matrix(</w:t>
      </w:r>
      <w:proofErr w:type="gramEnd"/>
      <w:r>
        <w:t xml:space="preserve">0,nrow=1, </w:t>
      </w:r>
      <w:proofErr w:type="spellStart"/>
      <w:r>
        <w:t>ncol</w:t>
      </w:r>
      <w:proofErr w:type="spellEnd"/>
      <w:r>
        <w:t>=8)</w:t>
      </w:r>
    </w:p>
    <w:p w14:paraId="1F150A1E" w14:textId="77777777" w:rsidR="003828A8" w:rsidRDefault="003828A8" w:rsidP="003828A8">
      <w:pPr>
        <w:pStyle w:val="Code"/>
      </w:pPr>
      <w:r>
        <w:t xml:space="preserve">RR = </w:t>
      </w:r>
      <w:proofErr w:type="gramStart"/>
      <w:r>
        <w:t>matrix(</w:t>
      </w:r>
      <w:proofErr w:type="gramEnd"/>
      <w:r>
        <w:t xml:space="preserve">0,nrow=1, </w:t>
      </w:r>
      <w:proofErr w:type="spellStart"/>
      <w:r>
        <w:t>ncol</w:t>
      </w:r>
      <w:proofErr w:type="spellEnd"/>
      <w:r>
        <w:t>=8)</w:t>
      </w:r>
    </w:p>
    <w:p w14:paraId="0531E324" w14:textId="77777777" w:rsidR="003828A8" w:rsidRDefault="003828A8" w:rsidP="003828A8">
      <w:pPr>
        <w:pStyle w:val="Code"/>
      </w:pPr>
      <w:r>
        <w:t>for (</w:t>
      </w:r>
      <w:proofErr w:type="spellStart"/>
      <w:r>
        <w:t>i</w:t>
      </w:r>
      <w:proofErr w:type="spellEnd"/>
      <w:r>
        <w:t xml:space="preserve"> in </w:t>
      </w:r>
      <w:proofErr w:type="gramStart"/>
      <w:r>
        <w:t>1:nrow</w:t>
      </w:r>
      <w:proofErr w:type="gramEnd"/>
      <w:r>
        <w:t>(</w:t>
      </w:r>
      <w:proofErr w:type="spellStart"/>
      <w:r>
        <w:t>ga_solution$aggr_strata</w:t>
      </w:r>
      <w:proofErr w:type="spellEnd"/>
      <w:r>
        <w:t>)) {</w:t>
      </w:r>
    </w:p>
    <w:p w14:paraId="65E37F11" w14:textId="77777777" w:rsidR="003828A8" w:rsidRDefault="003828A8" w:rsidP="003828A8">
      <w:pPr>
        <w:pStyle w:val="Code"/>
      </w:pPr>
      <w:r>
        <w:t xml:space="preserve">  if (</w:t>
      </w:r>
      <w:proofErr w:type="spellStart"/>
      <w:r>
        <w:t>ga_solution$aggr_strata</w:t>
      </w:r>
      <w:proofErr w:type="spellEnd"/>
      <w:r>
        <w:t>[i,5] == 1) {</w:t>
      </w:r>
    </w:p>
    <w:p w14:paraId="638EA8B5" w14:textId="77777777" w:rsidR="003828A8" w:rsidRDefault="003828A8" w:rsidP="003828A8">
      <w:pPr>
        <w:pStyle w:val="Code"/>
      </w:pPr>
      <w:r>
        <w:t xml:space="preserve">    </w:t>
      </w:r>
      <w:proofErr w:type="gramStart"/>
      <w:r>
        <w:t>R[</w:t>
      </w:r>
      <w:proofErr w:type="gramEnd"/>
      <w:r>
        <w:t xml:space="preserve">1,] = </w:t>
      </w:r>
      <w:proofErr w:type="spellStart"/>
      <w:r>
        <w:t>as.matrix</w:t>
      </w:r>
      <w:proofErr w:type="spellEnd"/>
      <w:r>
        <w:t>(</w:t>
      </w:r>
      <w:proofErr w:type="spellStart"/>
      <w:r>
        <w:t>ga_solution$aggr_strata</w:t>
      </w:r>
      <w:proofErr w:type="spellEnd"/>
      <w:r>
        <w:t>[</w:t>
      </w:r>
      <w:proofErr w:type="spellStart"/>
      <w:r>
        <w:t>i</w:t>
      </w:r>
      <w:proofErr w:type="spellEnd"/>
      <w:r>
        <w:t>,])</w:t>
      </w:r>
    </w:p>
    <w:p w14:paraId="72EB196B" w14:textId="77777777" w:rsidR="003828A8" w:rsidRDefault="003828A8" w:rsidP="003828A8">
      <w:pPr>
        <w:pStyle w:val="Code"/>
      </w:pPr>
      <w:r>
        <w:t xml:space="preserve">    RR = </w:t>
      </w:r>
      <w:proofErr w:type="spellStart"/>
      <w:proofErr w:type="gramStart"/>
      <w:r>
        <w:t>rbind</w:t>
      </w:r>
      <w:proofErr w:type="spellEnd"/>
      <w:r>
        <w:t>(</w:t>
      </w:r>
      <w:proofErr w:type="gramEnd"/>
      <w:r>
        <w:t>RR,R)</w:t>
      </w:r>
    </w:p>
    <w:p w14:paraId="403B0CC4" w14:textId="77777777" w:rsidR="003828A8" w:rsidRDefault="003828A8" w:rsidP="003828A8">
      <w:pPr>
        <w:pStyle w:val="Code"/>
      </w:pPr>
      <w:r>
        <w:t xml:space="preserve">  }</w:t>
      </w:r>
    </w:p>
    <w:p w14:paraId="34658E73" w14:textId="77777777" w:rsidR="003828A8" w:rsidRDefault="003828A8" w:rsidP="003828A8">
      <w:pPr>
        <w:pStyle w:val="Code"/>
      </w:pPr>
      <w:r>
        <w:t>}</w:t>
      </w:r>
    </w:p>
    <w:p w14:paraId="7AA04B21" w14:textId="3B2BF7A2" w:rsidR="003828A8" w:rsidRDefault="003828A8">
      <w:pPr>
        <w:pStyle w:val="Code"/>
      </w:pPr>
      <w:proofErr w:type="gramStart"/>
      <w:r>
        <w:t>samplesize.domain</w:t>
      </w:r>
      <w:proofErr w:type="gramEnd"/>
      <w:r>
        <w:t>1 = RR[-1,]</w:t>
      </w:r>
    </w:p>
    <w:p w14:paraId="2E1F34F5" w14:textId="62BE0C9A" w:rsidR="002A6BA3" w:rsidRDefault="003828A8" w:rsidP="008B75AA">
      <w:pPr>
        <w:pStyle w:val="Code"/>
      </w:pPr>
      <w:r>
        <w:t>sampleSizeMultiDOM1=sum(ceiling(samplesize.domain1[,8]))</w:t>
      </w:r>
      <w:r w:rsidR="002A6BA3">
        <w:t>-----------------------------------------------------------------------------------</w:t>
      </w:r>
    </w:p>
    <w:p w14:paraId="03E3B1E5" w14:textId="626C77BB" w:rsidR="008B75AA" w:rsidRDefault="008B75AA" w:rsidP="008B75AA">
      <w:pPr>
        <w:pStyle w:val="Code"/>
      </w:pPr>
      <w:r>
        <w:t># Optimal allocation stratification ("saAlloc") package</w:t>
      </w:r>
    </w:p>
    <w:p w14:paraId="512C4B39" w14:textId="77777777" w:rsidR="008B75AA" w:rsidRDefault="008B75AA" w:rsidP="008B75AA">
      <w:pPr>
        <w:pStyle w:val="Code"/>
      </w:pPr>
      <w:r>
        <w:t>library(saAlloc)</w:t>
      </w:r>
    </w:p>
    <w:p w14:paraId="2B4EA9EB" w14:textId="77777777" w:rsidR="008B75AA" w:rsidRDefault="008B75AA" w:rsidP="008B75AA">
      <w:pPr>
        <w:pStyle w:val="Code"/>
      </w:pPr>
      <w:r>
        <w:t xml:space="preserve">sa_solution_acv_multi_1 &lt;- </w:t>
      </w:r>
      <w:proofErr w:type="spellStart"/>
      <w:proofErr w:type="gramStart"/>
      <w:r>
        <w:t>saMinCV</w:t>
      </w:r>
      <w:proofErr w:type="spellEnd"/>
      <w:r>
        <w:t>(</w:t>
      </w:r>
      <w:proofErr w:type="gramEnd"/>
    </w:p>
    <w:p w14:paraId="03D9588B" w14:textId="77777777" w:rsidR="008B75AA" w:rsidRDefault="008B75AA" w:rsidP="008B75AA">
      <w:pPr>
        <w:pStyle w:val="Code"/>
      </w:pPr>
      <w:r>
        <w:t xml:space="preserve">  x=x</w:t>
      </w:r>
      <w:proofErr w:type="gramStart"/>
      <w:r>
        <w:t>1 ,</w:t>
      </w:r>
      <w:proofErr w:type="gramEnd"/>
    </w:p>
    <w:p w14:paraId="44267A81" w14:textId="77777777" w:rsidR="008B75AA" w:rsidRDefault="008B75AA" w:rsidP="008B75AA">
      <w:pPr>
        <w:pStyle w:val="Code"/>
      </w:pPr>
      <w:r>
        <w:t xml:space="preserve">  label= labeldom1, </w:t>
      </w:r>
    </w:p>
    <w:p w14:paraId="13366E93" w14:textId="77777777" w:rsidR="008B75AA" w:rsidRDefault="008B75AA" w:rsidP="008B75AA">
      <w:pPr>
        <w:pStyle w:val="Code"/>
      </w:pPr>
      <w:r>
        <w:t xml:space="preserve">  # label =kMeansCluster1,</w:t>
      </w:r>
    </w:p>
    <w:p w14:paraId="2A3CAA5C" w14:textId="77777777" w:rsidR="008B75AA" w:rsidRDefault="008B75AA" w:rsidP="008B75AA">
      <w:pPr>
        <w:pStyle w:val="Code"/>
      </w:pPr>
      <w:r>
        <w:t xml:space="preserve">  targetCV</w:t>
      </w:r>
      <w:proofErr w:type="gramStart"/>
      <w:r>
        <w:t>=(</w:t>
      </w:r>
      <w:proofErr w:type="gramEnd"/>
      <w:r>
        <w:t>0.02),</w:t>
      </w:r>
    </w:p>
    <w:p w14:paraId="746064A9" w14:textId="77777777" w:rsidR="008B75AA" w:rsidRDefault="008B75AA" w:rsidP="008B75AA">
      <w:pPr>
        <w:pStyle w:val="Code"/>
      </w:pPr>
      <w:r>
        <w:t xml:space="preserve">  </w:t>
      </w:r>
      <w:proofErr w:type="spellStart"/>
      <w:r>
        <w:t>sampleSize</w:t>
      </w:r>
      <w:proofErr w:type="spellEnd"/>
      <w:r>
        <w:t>=sampleSizeMultiDOM1,</w:t>
      </w:r>
    </w:p>
    <w:p w14:paraId="31028E0C" w14:textId="77777777" w:rsidR="008B75AA" w:rsidRDefault="008B75AA" w:rsidP="008B75AA">
      <w:pPr>
        <w:pStyle w:val="Code"/>
      </w:pPr>
      <w:r>
        <w:t xml:space="preserve">  </w:t>
      </w:r>
      <w:proofErr w:type="spellStart"/>
      <w:r>
        <w:t>terations</w:t>
      </w:r>
      <w:proofErr w:type="spellEnd"/>
      <w:r>
        <w:t>=100,</w:t>
      </w:r>
    </w:p>
    <w:p w14:paraId="4A103681" w14:textId="77777777" w:rsidR="008B75AA" w:rsidRDefault="008B75AA" w:rsidP="008B75AA">
      <w:pPr>
        <w:pStyle w:val="Code"/>
      </w:pPr>
      <w:r>
        <w:t xml:space="preserve">  penalty = penalty2,</w:t>
      </w:r>
    </w:p>
    <w:p w14:paraId="626EA430" w14:textId="1798E8C3" w:rsidR="00183901" w:rsidRDefault="008B75AA" w:rsidP="00D12407">
      <w:pPr>
        <w:pStyle w:val="Code"/>
      </w:pPr>
      <w:r>
        <w:t xml:space="preserve">  </w:t>
      </w:r>
      <w:proofErr w:type="spellStart"/>
      <w:r>
        <w:t>preserveSatisfied</w:t>
      </w:r>
      <w:proofErr w:type="spellEnd"/>
      <w:r>
        <w:t>=TRUE,</w:t>
      </w:r>
    </w:p>
    <w:p w14:paraId="252B083A" w14:textId="77777777" w:rsidR="008B75AA" w:rsidRDefault="008B75AA" w:rsidP="008B75AA">
      <w:pPr>
        <w:pStyle w:val="Code"/>
      </w:pPr>
      <w:r>
        <w:t xml:space="preserve">  </w:t>
      </w:r>
      <w:proofErr w:type="spellStart"/>
      <w:r>
        <w:t>fpc</w:t>
      </w:r>
      <w:proofErr w:type="spellEnd"/>
      <w:r>
        <w:t>=FALSE</w:t>
      </w:r>
    </w:p>
    <w:p w14:paraId="7EE77142" w14:textId="77777777" w:rsidR="008B75AA" w:rsidRDefault="008B75AA" w:rsidP="008B75AA">
      <w:pPr>
        <w:pStyle w:val="Code"/>
      </w:pPr>
      <w:r>
        <w:t>)</w:t>
      </w:r>
    </w:p>
    <w:p w14:paraId="0FF0E92A" w14:textId="77777777" w:rsidR="008B75AA" w:rsidRDefault="008B75AA" w:rsidP="008B75AA">
      <w:pPr>
        <w:pStyle w:val="Code"/>
      </w:pPr>
      <w:r>
        <w:lastRenderedPageBreak/>
        <w:t>summary(sa_solution_acv_multi_1)</w:t>
      </w:r>
    </w:p>
    <w:p w14:paraId="16744520" w14:textId="77777777" w:rsidR="00F24C6F" w:rsidRDefault="00F24C6F" w:rsidP="003754D8">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58C987F" w14:textId="35B3C75F" w:rsidR="00F24C6F" w:rsidRDefault="00F24C6F" w:rsidP="00F24C6F">
      <w:pPr>
        <w:pStyle w:val="Heading2"/>
        <w:ind w:left="542"/>
      </w:pPr>
      <w:bookmarkStart w:id="68" w:name="_Ref24490625"/>
      <w:bookmarkStart w:id="69" w:name="_Toc24491044"/>
      <w:r>
        <w:t>Method 2 results based on GA with random initial solution (no K-means)</w:t>
      </w:r>
      <w:bookmarkEnd w:id="68"/>
      <w:bookmarkEnd w:id="69"/>
    </w:p>
    <w:p w14:paraId="7DC2F8A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1</w:t>
      </w:r>
    </w:p>
    <w:p w14:paraId="3BC9370B" w14:textId="77777777" w:rsidR="00F24C6F" w:rsidRDefault="00F24C6F" w:rsidP="00F24C6F">
      <w:pPr>
        <w:pStyle w:val="Code"/>
        <w:rPr>
          <w:rStyle w:val="gnkrckgcgsb"/>
          <w:rFonts w:ascii="Lucida Console" w:hAnsi="Lucida Console"/>
          <w:color w:val="000000"/>
          <w:bdr w:val="none" w:sz="0" w:space="0" w:color="auto" w:frame="1"/>
        </w:rPr>
      </w:pPr>
    </w:p>
    <w:p w14:paraId="315172E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1CB183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6100247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1500073 0.07733092   0.02</w:t>
      </w:r>
    </w:p>
    <w:p w14:paraId="5D849C49" w14:textId="77777777" w:rsidR="00F24C6F" w:rsidRDefault="00F24C6F" w:rsidP="00F24C6F">
      <w:pPr>
        <w:pStyle w:val="Code"/>
        <w:rPr>
          <w:rStyle w:val="gnkrckgcgsb"/>
          <w:rFonts w:ascii="Lucida Console" w:hAnsi="Lucida Console"/>
          <w:color w:val="000000"/>
          <w:bdr w:val="none" w:sz="0" w:space="0" w:color="auto" w:frame="1"/>
        </w:rPr>
      </w:pPr>
    </w:p>
    <w:p w14:paraId="436C844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351C210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132C56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6     2</w:t>
      </w:r>
    </w:p>
    <w:p w14:paraId="2709B11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6     2</w:t>
      </w:r>
    </w:p>
    <w:p w14:paraId="39DC6E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6     3</w:t>
      </w:r>
    </w:p>
    <w:p w14:paraId="5885B4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7     3</w:t>
      </w:r>
    </w:p>
    <w:p w14:paraId="1C74F3F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6     8</w:t>
      </w:r>
    </w:p>
    <w:p w14:paraId="4DBFEAA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6     2</w:t>
      </w:r>
    </w:p>
    <w:p w14:paraId="5699CAA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6     5</w:t>
      </w:r>
    </w:p>
    <w:p w14:paraId="6501500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6     3</w:t>
      </w:r>
    </w:p>
    <w:p w14:paraId="7E67D5B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6     8</w:t>
      </w:r>
    </w:p>
    <w:p w14:paraId="707E97A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6     9</w:t>
      </w:r>
    </w:p>
    <w:p w14:paraId="438D01A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6     2</w:t>
      </w:r>
    </w:p>
    <w:p w14:paraId="1384C2E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6     2</w:t>
      </w:r>
    </w:p>
    <w:p w14:paraId="6736C97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7     7</w:t>
      </w:r>
    </w:p>
    <w:p w14:paraId="3BDC1CD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6     4</w:t>
      </w:r>
    </w:p>
    <w:p w14:paraId="064A73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6     9</w:t>
      </w:r>
    </w:p>
    <w:p w14:paraId="713A7C2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6    12</w:t>
      </w:r>
    </w:p>
    <w:p w14:paraId="6BB9CB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7     7</w:t>
      </w:r>
    </w:p>
    <w:p w14:paraId="51BDAD6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6     5</w:t>
      </w:r>
    </w:p>
    <w:p w14:paraId="74B200B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7     2</w:t>
      </w:r>
    </w:p>
    <w:p w14:paraId="6BD1499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6     2</w:t>
      </w:r>
    </w:p>
    <w:p w14:paraId="5700DDD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6     2</w:t>
      </w:r>
    </w:p>
    <w:p w14:paraId="574ADBD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6    10</w:t>
      </w:r>
    </w:p>
    <w:p w14:paraId="6DE1A2E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6     4</w:t>
      </w:r>
    </w:p>
    <w:p w14:paraId="043418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7     2</w:t>
      </w:r>
    </w:p>
    <w:p w14:paraId="5D95BA8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7     2</w:t>
      </w:r>
    </w:p>
    <w:p w14:paraId="5420FA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7       6     2</w:t>
      </w:r>
    </w:p>
    <w:p w14:paraId="1030079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8       7     8</w:t>
      </w:r>
    </w:p>
    <w:p w14:paraId="1DA0D4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9       6     3</w:t>
      </w:r>
    </w:p>
    <w:p w14:paraId="3DF68B0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0       6     2</w:t>
      </w:r>
    </w:p>
    <w:p w14:paraId="3641006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1       6    11</w:t>
      </w:r>
    </w:p>
    <w:p w14:paraId="76B986B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2       6     8</w:t>
      </w:r>
    </w:p>
    <w:p w14:paraId="4671509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3       6     7</w:t>
      </w:r>
    </w:p>
    <w:p w14:paraId="042DFA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4       6     2</w:t>
      </w:r>
    </w:p>
    <w:p w14:paraId="72E3DFE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5       7     3</w:t>
      </w:r>
    </w:p>
    <w:p w14:paraId="2B1159F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6       6     5</w:t>
      </w:r>
    </w:p>
    <w:p w14:paraId="53B42ED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7       6     4</w:t>
      </w:r>
    </w:p>
    <w:p w14:paraId="4276DCF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8       6     5</w:t>
      </w:r>
    </w:p>
    <w:p w14:paraId="6507627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9       6    32</w:t>
      </w:r>
    </w:p>
    <w:p w14:paraId="675969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40       6     7</w:t>
      </w:r>
    </w:p>
    <w:p w14:paraId="6C3770F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1       6    11</w:t>
      </w:r>
    </w:p>
    <w:p w14:paraId="25F5247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2       6     6</w:t>
      </w:r>
    </w:p>
    <w:p w14:paraId="4884012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3       7    20</w:t>
      </w:r>
    </w:p>
    <w:p w14:paraId="0B2D29E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4       6     7</w:t>
      </w:r>
    </w:p>
    <w:p w14:paraId="5EAD82F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5       6     4</w:t>
      </w:r>
    </w:p>
    <w:p w14:paraId="41864E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6       6     2</w:t>
      </w:r>
    </w:p>
    <w:p w14:paraId="58728F6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7       7    28</w:t>
      </w:r>
    </w:p>
    <w:p w14:paraId="3DF562C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8       6     2</w:t>
      </w:r>
    </w:p>
    <w:p w14:paraId="09DC254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9       6    10</w:t>
      </w:r>
    </w:p>
    <w:p w14:paraId="5D8E96E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0       6    18</w:t>
      </w:r>
    </w:p>
    <w:p w14:paraId="423F85F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1       7     2</w:t>
      </w:r>
    </w:p>
    <w:p w14:paraId="1A03261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3       6     6</w:t>
      </w:r>
    </w:p>
    <w:p w14:paraId="05D9975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4       6     4</w:t>
      </w:r>
    </w:p>
    <w:p w14:paraId="078F29D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5       7     3</w:t>
      </w:r>
    </w:p>
    <w:p w14:paraId="1A45CD8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6       6     4</w:t>
      </w:r>
    </w:p>
    <w:p w14:paraId="02EB013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7       7     2</w:t>
      </w:r>
    </w:p>
    <w:p w14:paraId="0C99C1B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9       7     5</w:t>
      </w:r>
    </w:p>
    <w:p w14:paraId="01AA630E" w14:textId="77777777" w:rsidR="00F24C6F" w:rsidRDefault="00F24C6F" w:rsidP="00F24C6F">
      <w:pPr>
        <w:pStyle w:val="Code"/>
        <w:rPr>
          <w:rStyle w:val="gnkrckgcgsb"/>
          <w:rFonts w:ascii="Lucida Console" w:hAnsi="Lucida Console"/>
          <w:color w:val="000000"/>
          <w:bdr w:val="none" w:sz="0" w:space="0" w:color="auto" w:frame="1"/>
        </w:rPr>
      </w:pPr>
    </w:p>
    <w:p w14:paraId="00A6D01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1A88EB6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11BBC6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4    13</w:t>
      </w:r>
    </w:p>
    <w:p w14:paraId="6BB8940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6    30</w:t>
      </w:r>
    </w:p>
    <w:p w14:paraId="231476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2     6</w:t>
      </w:r>
    </w:p>
    <w:p w14:paraId="631822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20    22</w:t>
      </w:r>
    </w:p>
    <w:p w14:paraId="2FFC1FA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8     8</w:t>
      </w:r>
    </w:p>
    <w:p w14:paraId="7656922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3    20</w:t>
      </w:r>
    </w:p>
    <w:p w14:paraId="72317EC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8     5</w:t>
      </w:r>
    </w:p>
    <w:p w14:paraId="6FD9F43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25    31</w:t>
      </w:r>
    </w:p>
    <w:p w14:paraId="177A739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15    14</w:t>
      </w:r>
    </w:p>
    <w:p w14:paraId="4FB135B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19    24</w:t>
      </w:r>
    </w:p>
    <w:p w14:paraId="5C66300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16    19</w:t>
      </w:r>
    </w:p>
    <w:p w14:paraId="574D5D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8    29</w:t>
      </w:r>
    </w:p>
    <w:p w14:paraId="4DFA73A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37    28</w:t>
      </w:r>
    </w:p>
    <w:p w14:paraId="1C32F3F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20    22</w:t>
      </w:r>
    </w:p>
    <w:p w14:paraId="69C6ADC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28    27</w:t>
      </w:r>
    </w:p>
    <w:p w14:paraId="0604F9E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8    19</w:t>
      </w:r>
    </w:p>
    <w:p w14:paraId="07F46B5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5    14</w:t>
      </w:r>
    </w:p>
    <w:p w14:paraId="46C5A5B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16    12</w:t>
      </w:r>
    </w:p>
    <w:p w14:paraId="27734C8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10    17</w:t>
      </w:r>
    </w:p>
    <w:p w14:paraId="0D4B91D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16    25</w:t>
      </w:r>
    </w:p>
    <w:p w14:paraId="2727955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11    20</w:t>
      </w:r>
    </w:p>
    <w:p w14:paraId="3498099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15    10</w:t>
      </w:r>
    </w:p>
    <w:p w14:paraId="47B48C1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11    14</w:t>
      </w:r>
    </w:p>
    <w:p w14:paraId="746E5A7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11    12</w:t>
      </w:r>
    </w:p>
    <w:p w14:paraId="48907AF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10    24</w:t>
      </w:r>
    </w:p>
    <w:p w14:paraId="69CA2E5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10    15</w:t>
      </w:r>
    </w:p>
    <w:p w14:paraId="0C61C7C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6      19    21</w:t>
      </w:r>
    </w:p>
    <w:p w14:paraId="1E3A124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7      17    21</w:t>
      </w:r>
    </w:p>
    <w:p w14:paraId="34DB363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8      22    25</w:t>
      </w:r>
    </w:p>
    <w:p w14:paraId="58BB6CF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9      29    17</w:t>
      </w:r>
    </w:p>
    <w:p w14:paraId="295108A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0      60    41</w:t>
      </w:r>
    </w:p>
    <w:p w14:paraId="24C64B0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1      11     7</w:t>
      </w:r>
    </w:p>
    <w:p w14:paraId="6639539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32      20    27</w:t>
      </w:r>
    </w:p>
    <w:p w14:paraId="4049827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3      26    26</w:t>
      </w:r>
    </w:p>
    <w:p w14:paraId="5F1F775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4      14    19</w:t>
      </w:r>
    </w:p>
    <w:p w14:paraId="5532D39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5      15    20</w:t>
      </w:r>
    </w:p>
    <w:p w14:paraId="19ED546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6      20    16</w:t>
      </w:r>
    </w:p>
    <w:p w14:paraId="40CACA0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7      54    32</w:t>
      </w:r>
    </w:p>
    <w:p w14:paraId="3EB46E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8      28    14</w:t>
      </w:r>
    </w:p>
    <w:p w14:paraId="2AF142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9      32    25</w:t>
      </w:r>
    </w:p>
    <w:p w14:paraId="047DD0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0      28    21</w:t>
      </w:r>
    </w:p>
    <w:p w14:paraId="69AD96D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1      35    20</w:t>
      </w:r>
    </w:p>
    <w:p w14:paraId="43812AD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2       5    11</w:t>
      </w:r>
    </w:p>
    <w:p w14:paraId="4D549D4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3      13    25</w:t>
      </w:r>
    </w:p>
    <w:p w14:paraId="422237E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4       8    16</w:t>
      </w:r>
    </w:p>
    <w:p w14:paraId="35C6AE7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5      54    35</w:t>
      </w:r>
    </w:p>
    <w:p w14:paraId="221F20F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6      19    17</w:t>
      </w:r>
    </w:p>
    <w:p w14:paraId="1F4127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7      13    10</w:t>
      </w:r>
    </w:p>
    <w:p w14:paraId="219B362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8      71    44</w:t>
      </w:r>
    </w:p>
    <w:p w14:paraId="5A78E25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9      14    16</w:t>
      </w:r>
    </w:p>
    <w:p w14:paraId="6A8EEBB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0      33    23</w:t>
      </w:r>
    </w:p>
    <w:p w14:paraId="07F6488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1       9     8</w:t>
      </w:r>
    </w:p>
    <w:p w14:paraId="0E48B2C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2       9    19</w:t>
      </w:r>
    </w:p>
    <w:p w14:paraId="15FFCA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3      14    19</w:t>
      </w:r>
    </w:p>
    <w:p w14:paraId="10F9DFD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4      28    27</w:t>
      </w:r>
    </w:p>
    <w:p w14:paraId="5D0C9650" w14:textId="77777777" w:rsidR="00F24C6F" w:rsidRDefault="00F24C6F" w:rsidP="00F24C6F">
      <w:pPr>
        <w:pStyle w:val="Code"/>
        <w:rPr>
          <w:rFonts w:eastAsia="Times New Roman"/>
          <w:lang w:bidi="ar-SA"/>
        </w:rPr>
      </w:pPr>
      <w:r>
        <w:rPr>
          <w:rStyle w:val="gnkrckgcgsb"/>
          <w:rFonts w:ascii="Lucida Console" w:hAnsi="Lucida Console"/>
          <w:color w:val="000000"/>
          <w:bdr w:val="none" w:sz="0" w:space="0" w:color="auto" w:frame="1"/>
        </w:rPr>
        <w:t>55      17    17</w:t>
      </w:r>
    </w:p>
    <w:p w14:paraId="46EF7426" w14:textId="77777777" w:rsidR="00F24C6F" w:rsidRDefault="00F24C6F" w:rsidP="00F24C6F">
      <w:pPr>
        <w:pStyle w:val="Code"/>
      </w:pPr>
    </w:p>
    <w:p w14:paraId="6B479D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2</w:t>
      </w:r>
    </w:p>
    <w:p w14:paraId="35783DA7" w14:textId="77777777" w:rsidR="00F24C6F" w:rsidRDefault="00F24C6F" w:rsidP="00F24C6F">
      <w:pPr>
        <w:pStyle w:val="Code"/>
        <w:rPr>
          <w:rStyle w:val="gnkrckgcgsb"/>
          <w:rFonts w:ascii="Lucida Console" w:hAnsi="Lucida Console"/>
          <w:color w:val="000000"/>
          <w:bdr w:val="none" w:sz="0" w:space="0" w:color="auto" w:frame="1"/>
        </w:rPr>
      </w:pPr>
    </w:p>
    <w:p w14:paraId="60E200D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594620E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726902A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6194158 0.1589023   0.02</w:t>
      </w:r>
    </w:p>
    <w:p w14:paraId="4196A39E" w14:textId="77777777" w:rsidR="00F24C6F" w:rsidRDefault="00F24C6F" w:rsidP="00F24C6F">
      <w:pPr>
        <w:pStyle w:val="Code"/>
        <w:rPr>
          <w:rStyle w:val="gnkrckgcgsb"/>
          <w:rFonts w:ascii="Lucida Console" w:hAnsi="Lucida Console"/>
          <w:color w:val="000000"/>
          <w:bdr w:val="none" w:sz="0" w:space="0" w:color="auto" w:frame="1"/>
        </w:rPr>
      </w:pPr>
    </w:p>
    <w:p w14:paraId="4B0FC90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379FE93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CC2840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0     8</w:t>
      </w:r>
    </w:p>
    <w:p w14:paraId="1D4FB7F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11     9</w:t>
      </w:r>
    </w:p>
    <w:p w14:paraId="16524E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0    11</w:t>
      </w:r>
    </w:p>
    <w:p w14:paraId="6E9F820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0    10</w:t>
      </w:r>
    </w:p>
    <w:p w14:paraId="784B42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0    15</w:t>
      </w:r>
    </w:p>
    <w:p w14:paraId="7A40E06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11     9</w:t>
      </w:r>
    </w:p>
    <w:p w14:paraId="25EE039F" w14:textId="77777777" w:rsidR="00F24C6F" w:rsidRDefault="00F24C6F" w:rsidP="00F24C6F">
      <w:pPr>
        <w:pStyle w:val="Code"/>
        <w:rPr>
          <w:rStyle w:val="gnkrckgcgsb"/>
          <w:rFonts w:ascii="Lucida Console" w:hAnsi="Lucida Console"/>
          <w:color w:val="000000"/>
          <w:bdr w:val="none" w:sz="0" w:space="0" w:color="auto" w:frame="1"/>
        </w:rPr>
      </w:pPr>
    </w:p>
    <w:p w14:paraId="370DBEC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255BE3B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513B585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2    69</w:t>
      </w:r>
    </w:p>
    <w:p w14:paraId="6CB7F2C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21    30</w:t>
      </w:r>
    </w:p>
    <w:p w14:paraId="67EA27A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00    11</w:t>
      </w:r>
    </w:p>
    <w:p w14:paraId="1CFFACF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21    23</w:t>
      </w:r>
    </w:p>
    <w:p w14:paraId="179AAF1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1    15</w:t>
      </w:r>
    </w:p>
    <w:p w14:paraId="243C8DE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24    51</w:t>
      </w:r>
    </w:p>
    <w:p w14:paraId="421DA540" w14:textId="77777777" w:rsidR="00F24C6F" w:rsidRDefault="00F24C6F" w:rsidP="00F24C6F">
      <w:pPr>
        <w:pStyle w:val="Code"/>
      </w:pPr>
    </w:p>
    <w:p w14:paraId="06594E2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3</w:t>
      </w:r>
    </w:p>
    <w:p w14:paraId="2B18406E" w14:textId="77777777" w:rsidR="00F24C6F" w:rsidRDefault="00F24C6F" w:rsidP="00F24C6F">
      <w:pPr>
        <w:pStyle w:val="Code"/>
        <w:rPr>
          <w:rStyle w:val="gnkrckgcgsb"/>
          <w:rFonts w:ascii="Lucida Console" w:hAnsi="Lucida Console"/>
          <w:color w:val="000000"/>
          <w:bdr w:val="none" w:sz="0" w:space="0" w:color="auto" w:frame="1"/>
        </w:rPr>
      </w:pPr>
    </w:p>
    <w:p w14:paraId="5C6C850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4A37C81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5904DC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 0.1905244 0.1140954   0.02</w:t>
      </w:r>
    </w:p>
    <w:p w14:paraId="2A852330" w14:textId="77777777" w:rsidR="00F24C6F" w:rsidRDefault="00F24C6F" w:rsidP="00F24C6F">
      <w:pPr>
        <w:pStyle w:val="Code"/>
        <w:rPr>
          <w:rStyle w:val="gnkrckgcgsb"/>
          <w:rFonts w:ascii="Lucida Console" w:hAnsi="Lucida Console"/>
          <w:color w:val="000000"/>
          <w:bdr w:val="none" w:sz="0" w:space="0" w:color="auto" w:frame="1"/>
        </w:rPr>
      </w:pPr>
    </w:p>
    <w:p w14:paraId="50A3A36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30C0A4C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97D16A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3     2</w:t>
      </w:r>
    </w:p>
    <w:p w14:paraId="7EDB6B7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3     2</w:t>
      </w:r>
    </w:p>
    <w:p w14:paraId="42B5DF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3</w:t>
      </w:r>
    </w:p>
    <w:p w14:paraId="5651475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2     2</w:t>
      </w:r>
    </w:p>
    <w:p w14:paraId="072B51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2</w:t>
      </w:r>
    </w:p>
    <w:p w14:paraId="23DF23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3     2</w:t>
      </w:r>
    </w:p>
    <w:p w14:paraId="426D569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3     2</w:t>
      </w:r>
    </w:p>
    <w:p w14:paraId="779F1CD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3     2</w:t>
      </w:r>
    </w:p>
    <w:p w14:paraId="2E22635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3     2</w:t>
      </w:r>
    </w:p>
    <w:p w14:paraId="78499E3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     2</w:t>
      </w:r>
    </w:p>
    <w:p w14:paraId="3B47011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3     2</w:t>
      </w:r>
    </w:p>
    <w:p w14:paraId="2E00AA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2     2</w:t>
      </w:r>
    </w:p>
    <w:p w14:paraId="6A976C8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2     4</w:t>
      </w:r>
    </w:p>
    <w:p w14:paraId="4E2BF2E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3     2</w:t>
      </w:r>
    </w:p>
    <w:p w14:paraId="0711682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3     6</w:t>
      </w:r>
    </w:p>
    <w:p w14:paraId="41D62FE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3     9</w:t>
      </w:r>
    </w:p>
    <w:p w14:paraId="50F9B66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2     2</w:t>
      </w:r>
    </w:p>
    <w:p w14:paraId="16D720F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2     2</w:t>
      </w:r>
    </w:p>
    <w:p w14:paraId="5618D9F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3     2</w:t>
      </w:r>
    </w:p>
    <w:p w14:paraId="126E5C4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3     2</w:t>
      </w:r>
    </w:p>
    <w:p w14:paraId="2ED5F1B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2     2</w:t>
      </w:r>
    </w:p>
    <w:p w14:paraId="60A6097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3     2</w:t>
      </w:r>
    </w:p>
    <w:p w14:paraId="5CC5DED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2     2</w:t>
      </w:r>
    </w:p>
    <w:p w14:paraId="2E03ACD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3     2</w:t>
      </w:r>
    </w:p>
    <w:p w14:paraId="5E0969F3" w14:textId="77777777" w:rsidR="00F24C6F" w:rsidRDefault="00F24C6F" w:rsidP="00F24C6F">
      <w:pPr>
        <w:pStyle w:val="Code"/>
        <w:rPr>
          <w:rStyle w:val="gnkrckgcgsb"/>
          <w:rFonts w:ascii="Lucida Console" w:hAnsi="Lucida Console"/>
          <w:color w:val="000000"/>
          <w:bdr w:val="none" w:sz="0" w:space="0" w:color="auto" w:frame="1"/>
        </w:rPr>
      </w:pPr>
    </w:p>
    <w:p w14:paraId="2A32669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6A95B9F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D0C2B2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3    26</w:t>
      </w:r>
    </w:p>
    <w:p w14:paraId="26E0124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7    40</w:t>
      </w:r>
    </w:p>
    <w:p w14:paraId="7D2A97A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29    92</w:t>
      </w:r>
    </w:p>
    <w:p w14:paraId="66086AF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01    69</w:t>
      </w:r>
    </w:p>
    <w:p w14:paraId="6BFC26E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27    49</w:t>
      </w:r>
    </w:p>
    <w:p w14:paraId="436E177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50    59</w:t>
      </w:r>
    </w:p>
    <w:p w14:paraId="7187AB5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33    43</w:t>
      </w:r>
    </w:p>
    <w:p w14:paraId="7CC40FE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76    65</w:t>
      </w:r>
    </w:p>
    <w:p w14:paraId="08A2E3D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8    64</w:t>
      </w:r>
    </w:p>
    <w:p w14:paraId="6C0C72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26    45</w:t>
      </w:r>
    </w:p>
    <w:p w14:paraId="3482EB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88    74</w:t>
      </w:r>
    </w:p>
    <w:p w14:paraId="1D82F8C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48    42</w:t>
      </w:r>
    </w:p>
    <w:p w14:paraId="448EAF1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100    92</w:t>
      </w:r>
    </w:p>
    <w:p w14:paraId="30DF625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36    52</w:t>
      </w:r>
    </w:p>
    <w:p w14:paraId="04CD6A4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88    65</w:t>
      </w:r>
    </w:p>
    <w:p w14:paraId="5773974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146   121</w:t>
      </w:r>
    </w:p>
    <w:p w14:paraId="087FB5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8    33</w:t>
      </w:r>
    </w:p>
    <w:p w14:paraId="266D0F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50    74</w:t>
      </w:r>
    </w:p>
    <w:p w14:paraId="4102E42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129    98</w:t>
      </w:r>
    </w:p>
    <w:p w14:paraId="26F7F2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65    70</w:t>
      </w:r>
    </w:p>
    <w:p w14:paraId="112A909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53    53</w:t>
      </w:r>
    </w:p>
    <w:p w14:paraId="28FAD7B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61    62</w:t>
      </w:r>
    </w:p>
    <w:p w14:paraId="3A31500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22      54    72</w:t>
      </w:r>
    </w:p>
    <w:p w14:paraId="10D910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80    76</w:t>
      </w:r>
    </w:p>
    <w:p w14:paraId="724BF901" w14:textId="77777777" w:rsidR="00F24C6F" w:rsidRDefault="00F24C6F" w:rsidP="00F24C6F">
      <w:pPr>
        <w:pStyle w:val="Code"/>
        <w:rPr>
          <w:rStyle w:val="gnkrckgcgsb"/>
          <w:rFonts w:ascii="Lucida Console" w:hAnsi="Lucida Console"/>
          <w:color w:val="000000"/>
          <w:bdr w:val="none" w:sz="0" w:space="0" w:color="auto" w:frame="1"/>
        </w:rPr>
      </w:pPr>
    </w:p>
    <w:p w14:paraId="679C9EB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runTime</w:t>
      </w:r>
      <w:proofErr w:type="spellEnd"/>
    </w:p>
    <w:p w14:paraId="7E8195F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roofErr w:type="gramStart"/>
      <w:r>
        <w:rPr>
          <w:rStyle w:val="gnkrckgcgsb"/>
          <w:rFonts w:ascii="Lucida Console" w:hAnsi="Lucida Console"/>
          <w:color w:val="000000"/>
          <w:bdr w:val="none" w:sz="0" w:space="0" w:color="auto" w:frame="1"/>
        </w:rPr>
        <w:t>user  system</w:t>
      </w:r>
      <w:proofErr w:type="gramEnd"/>
      <w:r>
        <w:rPr>
          <w:rStyle w:val="gnkrckgcgsb"/>
          <w:rFonts w:ascii="Lucida Console" w:hAnsi="Lucida Console"/>
          <w:color w:val="000000"/>
          <w:bdr w:val="none" w:sz="0" w:space="0" w:color="auto" w:frame="1"/>
        </w:rPr>
        <w:t xml:space="preserve"> elapsed </w:t>
      </w:r>
    </w:p>
    <w:p w14:paraId="4C63FE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0.11    0.00    0.11 </w:t>
      </w:r>
    </w:p>
    <w:p w14:paraId="33141FD7" w14:textId="77777777" w:rsidR="00F24C6F" w:rsidRDefault="00F24C6F" w:rsidP="00F24C6F">
      <w:pPr>
        <w:pStyle w:val="Code"/>
      </w:pPr>
    </w:p>
    <w:p w14:paraId="26164CC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4</w:t>
      </w:r>
    </w:p>
    <w:p w14:paraId="408C47AF" w14:textId="77777777" w:rsidR="00F24C6F" w:rsidRDefault="00F24C6F" w:rsidP="00F24C6F">
      <w:pPr>
        <w:pStyle w:val="Code"/>
        <w:rPr>
          <w:rStyle w:val="gnkrckgcgsb"/>
          <w:rFonts w:ascii="Lucida Console" w:hAnsi="Lucida Console"/>
          <w:color w:val="000000"/>
          <w:bdr w:val="none" w:sz="0" w:space="0" w:color="auto" w:frame="1"/>
        </w:rPr>
      </w:pPr>
    </w:p>
    <w:p w14:paraId="60A6D2C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AF1CE3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2981530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2375809 0.09156403   0.02</w:t>
      </w:r>
    </w:p>
    <w:p w14:paraId="615BD464" w14:textId="77777777" w:rsidR="00F24C6F" w:rsidRDefault="00F24C6F" w:rsidP="00F24C6F">
      <w:pPr>
        <w:pStyle w:val="Code"/>
        <w:rPr>
          <w:rStyle w:val="gnkrckgcgsb"/>
          <w:rFonts w:ascii="Lucida Console" w:hAnsi="Lucida Console"/>
          <w:color w:val="000000"/>
          <w:bdr w:val="none" w:sz="0" w:space="0" w:color="auto" w:frame="1"/>
        </w:rPr>
      </w:pPr>
    </w:p>
    <w:p w14:paraId="1AEFE2C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7FDC06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6EF291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18    16</w:t>
      </w:r>
    </w:p>
    <w:p w14:paraId="10071DC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17     5</w:t>
      </w:r>
    </w:p>
    <w:p w14:paraId="7C0D783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17    11</w:t>
      </w:r>
    </w:p>
    <w:p w14:paraId="2BCA910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17    69</w:t>
      </w:r>
    </w:p>
    <w:p w14:paraId="152B984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18    10</w:t>
      </w:r>
    </w:p>
    <w:p w14:paraId="447DE5F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18    21</w:t>
      </w:r>
    </w:p>
    <w:p w14:paraId="2CEBE61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17     7</w:t>
      </w:r>
    </w:p>
    <w:p w14:paraId="70E78E8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17    11</w:t>
      </w:r>
    </w:p>
    <w:p w14:paraId="7E546A8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18    16</w:t>
      </w:r>
    </w:p>
    <w:p w14:paraId="0788670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17     8</w:t>
      </w:r>
    </w:p>
    <w:p w14:paraId="16E58695" w14:textId="77777777" w:rsidR="00F24C6F" w:rsidRDefault="00F24C6F" w:rsidP="00F24C6F">
      <w:pPr>
        <w:pStyle w:val="Code"/>
        <w:rPr>
          <w:rStyle w:val="gnkrckgcgsb"/>
          <w:rFonts w:ascii="Lucida Console" w:hAnsi="Lucida Console"/>
          <w:color w:val="000000"/>
          <w:bdr w:val="none" w:sz="0" w:space="0" w:color="auto" w:frame="1"/>
        </w:rPr>
      </w:pPr>
    </w:p>
    <w:p w14:paraId="7E68D27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165E7B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1A8D28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4    44</w:t>
      </w:r>
    </w:p>
    <w:p w14:paraId="04A25D9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6    64</w:t>
      </w:r>
    </w:p>
    <w:p w14:paraId="63EC3E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1    22</w:t>
      </w:r>
    </w:p>
    <w:p w14:paraId="791AD8A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61   155</w:t>
      </w:r>
    </w:p>
    <w:p w14:paraId="15F7873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80    93</w:t>
      </w:r>
    </w:p>
    <w:p w14:paraId="540B3A7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88    90</w:t>
      </w:r>
    </w:p>
    <w:p w14:paraId="4DCFFB1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38    95</w:t>
      </w:r>
    </w:p>
    <w:p w14:paraId="3EE0A33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12    64</w:t>
      </w:r>
    </w:p>
    <w:p w14:paraId="4AE1F9C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42    31</w:t>
      </w:r>
    </w:p>
    <w:p w14:paraId="5A3812B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8    12</w:t>
      </w:r>
    </w:p>
    <w:p w14:paraId="3433FFDB" w14:textId="77777777" w:rsidR="00F24C6F" w:rsidRDefault="00F24C6F" w:rsidP="00F24C6F">
      <w:pPr>
        <w:pStyle w:val="Code"/>
      </w:pPr>
    </w:p>
    <w:p w14:paraId="49EB3F9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5</w:t>
      </w:r>
    </w:p>
    <w:p w14:paraId="60F24A55" w14:textId="77777777" w:rsidR="00F24C6F" w:rsidRDefault="00F24C6F" w:rsidP="00F24C6F">
      <w:pPr>
        <w:pStyle w:val="Code"/>
        <w:rPr>
          <w:rStyle w:val="gnkrckgcgsb"/>
          <w:rFonts w:ascii="Lucida Console" w:hAnsi="Lucida Console"/>
          <w:color w:val="000000"/>
          <w:bdr w:val="none" w:sz="0" w:space="0" w:color="auto" w:frame="1"/>
        </w:rPr>
      </w:pPr>
    </w:p>
    <w:p w14:paraId="4A1A829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6116B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1553C6E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108169 0.04806214   0.02</w:t>
      </w:r>
    </w:p>
    <w:p w14:paraId="4A02B209" w14:textId="77777777" w:rsidR="00F24C6F" w:rsidRDefault="00F24C6F" w:rsidP="00F24C6F">
      <w:pPr>
        <w:pStyle w:val="Code"/>
        <w:rPr>
          <w:rStyle w:val="gnkrckgcgsb"/>
          <w:rFonts w:ascii="Lucida Console" w:hAnsi="Lucida Console"/>
          <w:color w:val="000000"/>
          <w:bdr w:val="none" w:sz="0" w:space="0" w:color="auto" w:frame="1"/>
        </w:rPr>
      </w:pPr>
    </w:p>
    <w:p w14:paraId="6474D17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7095C0E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C15B6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8     2</w:t>
      </w:r>
    </w:p>
    <w:p w14:paraId="2812DDD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8    29</w:t>
      </w:r>
    </w:p>
    <w:p w14:paraId="76D6701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8    18</w:t>
      </w:r>
    </w:p>
    <w:p w14:paraId="1B97893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8     2</w:t>
      </w:r>
    </w:p>
    <w:p w14:paraId="1F77A88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8     2</w:t>
      </w:r>
    </w:p>
    <w:p w14:paraId="4C88D03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9    29</w:t>
      </w:r>
    </w:p>
    <w:p w14:paraId="37A9401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7         8    35</w:t>
      </w:r>
    </w:p>
    <w:p w14:paraId="730BEE2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8    10</w:t>
      </w:r>
    </w:p>
    <w:p w14:paraId="2BBCDC9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8    24</w:t>
      </w:r>
    </w:p>
    <w:p w14:paraId="07672EC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8    19</w:t>
      </w:r>
    </w:p>
    <w:p w14:paraId="1C7B2CD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8    47</w:t>
      </w:r>
    </w:p>
    <w:p w14:paraId="3C73063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8     6</w:t>
      </w:r>
    </w:p>
    <w:p w14:paraId="23C195D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8     6</w:t>
      </w:r>
    </w:p>
    <w:p w14:paraId="549D2AB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8    11</w:t>
      </w:r>
    </w:p>
    <w:p w14:paraId="2C7DC79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8     6</w:t>
      </w:r>
    </w:p>
    <w:p w14:paraId="705EBC6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8     2</w:t>
      </w:r>
    </w:p>
    <w:p w14:paraId="7D6E9F5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9    30</w:t>
      </w:r>
    </w:p>
    <w:p w14:paraId="17E4E55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8     2</w:t>
      </w:r>
    </w:p>
    <w:p w14:paraId="433F0EC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8     3</w:t>
      </w:r>
    </w:p>
    <w:p w14:paraId="6525B4E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8     9</w:t>
      </w:r>
    </w:p>
    <w:p w14:paraId="729A54B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8     4</w:t>
      </w:r>
    </w:p>
    <w:p w14:paraId="25AFE2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8    10</w:t>
      </w:r>
    </w:p>
    <w:p w14:paraId="678DEDB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8    10</w:t>
      </w:r>
    </w:p>
    <w:p w14:paraId="4AE5BDA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8     4</w:t>
      </w:r>
    </w:p>
    <w:p w14:paraId="6AA99B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8     3</w:t>
      </w:r>
    </w:p>
    <w:p w14:paraId="07C4B29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8    14</w:t>
      </w:r>
    </w:p>
    <w:p w14:paraId="2004977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7        8     2</w:t>
      </w:r>
    </w:p>
    <w:p w14:paraId="6B344C3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8        8     3</w:t>
      </w:r>
    </w:p>
    <w:p w14:paraId="505C77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9        8    35</w:t>
      </w:r>
    </w:p>
    <w:p w14:paraId="0652F9C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0        9    48</w:t>
      </w:r>
    </w:p>
    <w:p w14:paraId="38459B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1        9     2</w:t>
      </w:r>
    </w:p>
    <w:p w14:paraId="615F745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2        8     7</w:t>
      </w:r>
    </w:p>
    <w:p w14:paraId="25FF7A7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3        8    15</w:t>
      </w:r>
    </w:p>
    <w:p w14:paraId="5509CB9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4        8     9</w:t>
      </w:r>
    </w:p>
    <w:p w14:paraId="73D37D8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5        8     5</w:t>
      </w:r>
    </w:p>
    <w:p w14:paraId="1384581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6        9    14</w:t>
      </w:r>
    </w:p>
    <w:p w14:paraId="5733A04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7        8     6</w:t>
      </w:r>
    </w:p>
    <w:p w14:paraId="72979EC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8        8    24</w:t>
      </w:r>
    </w:p>
    <w:p w14:paraId="3DB3F95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9        9     8</w:t>
      </w:r>
    </w:p>
    <w:p w14:paraId="3C7225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0        8    46</w:t>
      </w:r>
    </w:p>
    <w:p w14:paraId="02023E0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1        8     3</w:t>
      </w:r>
    </w:p>
    <w:p w14:paraId="2B1261E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2        8     2</w:t>
      </w:r>
    </w:p>
    <w:p w14:paraId="7B424F6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3        8     6</w:t>
      </w:r>
    </w:p>
    <w:p w14:paraId="39EC2E2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4        8    18</w:t>
      </w:r>
    </w:p>
    <w:p w14:paraId="34B2856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5        8    20</w:t>
      </w:r>
    </w:p>
    <w:p w14:paraId="3FB56D7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6        8    23</w:t>
      </w:r>
    </w:p>
    <w:p w14:paraId="2E35DB1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7        8    42</w:t>
      </w:r>
    </w:p>
    <w:p w14:paraId="63226E7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8        8     6</w:t>
      </w:r>
    </w:p>
    <w:p w14:paraId="3AF4FA7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9        8    11</w:t>
      </w:r>
    </w:p>
    <w:p w14:paraId="633A61C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0        8    25</w:t>
      </w:r>
    </w:p>
    <w:p w14:paraId="51C5FD5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1        8     2</w:t>
      </w:r>
    </w:p>
    <w:p w14:paraId="3395AC1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2        8     2</w:t>
      </w:r>
    </w:p>
    <w:p w14:paraId="0FF8610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3        8     3</w:t>
      </w:r>
    </w:p>
    <w:p w14:paraId="46AFF00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4        8     4</w:t>
      </w:r>
    </w:p>
    <w:p w14:paraId="6697771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5        9     5</w:t>
      </w:r>
    </w:p>
    <w:p w14:paraId="5BC0523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6        8    14</w:t>
      </w:r>
    </w:p>
    <w:p w14:paraId="7C1F164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7        8     4</w:t>
      </w:r>
    </w:p>
    <w:p w14:paraId="4FA62C6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8        8     2</w:t>
      </w:r>
    </w:p>
    <w:p w14:paraId="3503705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9        8     4</w:t>
      </w:r>
    </w:p>
    <w:p w14:paraId="5FFAC26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60        8     2</w:t>
      </w:r>
    </w:p>
    <w:p w14:paraId="31FFE33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1        8    14</w:t>
      </w:r>
    </w:p>
    <w:p w14:paraId="40BCCF5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3        8     3</w:t>
      </w:r>
    </w:p>
    <w:p w14:paraId="266AD09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4        8     2</w:t>
      </w:r>
    </w:p>
    <w:p w14:paraId="6AD1DD9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5        8     8</w:t>
      </w:r>
    </w:p>
    <w:p w14:paraId="102FD44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6        8     2</w:t>
      </w:r>
    </w:p>
    <w:p w14:paraId="15EFBEE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7        8     2</w:t>
      </w:r>
    </w:p>
    <w:p w14:paraId="297C4BB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8        8     6</w:t>
      </w:r>
    </w:p>
    <w:p w14:paraId="207249A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0        8     2</w:t>
      </w:r>
    </w:p>
    <w:p w14:paraId="5B7F99A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1        8     2</w:t>
      </w:r>
    </w:p>
    <w:p w14:paraId="49357DC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2        8     2</w:t>
      </w:r>
    </w:p>
    <w:p w14:paraId="2427B97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3        8     5</w:t>
      </w:r>
    </w:p>
    <w:p w14:paraId="23024F6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4        8     2</w:t>
      </w:r>
    </w:p>
    <w:p w14:paraId="2AAD58C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5        8     2</w:t>
      </w:r>
    </w:p>
    <w:p w14:paraId="573441E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6        8     2</w:t>
      </w:r>
    </w:p>
    <w:p w14:paraId="0AD22DA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7        8     6</w:t>
      </w:r>
    </w:p>
    <w:p w14:paraId="3C2EA34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8        8     2</w:t>
      </w:r>
    </w:p>
    <w:p w14:paraId="643BCB4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9        8     2</w:t>
      </w:r>
    </w:p>
    <w:p w14:paraId="64F2BB8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0        8     6</w:t>
      </w:r>
    </w:p>
    <w:p w14:paraId="4F12497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1        8     3</w:t>
      </w:r>
    </w:p>
    <w:p w14:paraId="0B9874D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2        8     6</w:t>
      </w:r>
    </w:p>
    <w:p w14:paraId="72C7B23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3        8     3</w:t>
      </w:r>
    </w:p>
    <w:p w14:paraId="720E200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4        9     2</w:t>
      </w:r>
    </w:p>
    <w:p w14:paraId="22EFCA9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5        8     2</w:t>
      </w:r>
    </w:p>
    <w:p w14:paraId="643AF9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6        8     4</w:t>
      </w:r>
    </w:p>
    <w:p w14:paraId="4588B2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7        8     2</w:t>
      </w:r>
    </w:p>
    <w:p w14:paraId="2828EDE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8        8     6</w:t>
      </w:r>
    </w:p>
    <w:p w14:paraId="453C54B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9        8     3</w:t>
      </w:r>
    </w:p>
    <w:p w14:paraId="368A01F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0        8     2</w:t>
      </w:r>
    </w:p>
    <w:p w14:paraId="677A174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1        8     3</w:t>
      </w:r>
    </w:p>
    <w:p w14:paraId="51DBE19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2        8     2</w:t>
      </w:r>
    </w:p>
    <w:p w14:paraId="7B6B81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3        8     2</w:t>
      </w:r>
    </w:p>
    <w:p w14:paraId="6640E0F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4        9     4</w:t>
      </w:r>
    </w:p>
    <w:p w14:paraId="62029F2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5        8     2</w:t>
      </w:r>
    </w:p>
    <w:p w14:paraId="19A12D1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6        8     2</w:t>
      </w:r>
    </w:p>
    <w:p w14:paraId="574C41A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7        8     2</w:t>
      </w:r>
    </w:p>
    <w:p w14:paraId="237F32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8        9     2</w:t>
      </w:r>
    </w:p>
    <w:p w14:paraId="61CCD6D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9        9     2</w:t>
      </w:r>
    </w:p>
    <w:p w14:paraId="0A5AACF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0       8     2</w:t>
      </w:r>
    </w:p>
    <w:p w14:paraId="53A9E4F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1       8     2</w:t>
      </w:r>
    </w:p>
    <w:p w14:paraId="37C250F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2       8     2</w:t>
      </w:r>
    </w:p>
    <w:p w14:paraId="34A80C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3       8     2</w:t>
      </w:r>
    </w:p>
    <w:p w14:paraId="2DF98FF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4       8     2</w:t>
      </w:r>
    </w:p>
    <w:p w14:paraId="5A1422B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5       8     4</w:t>
      </w:r>
    </w:p>
    <w:p w14:paraId="51856EB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6       8     2</w:t>
      </w:r>
    </w:p>
    <w:p w14:paraId="06F6772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7       8     2</w:t>
      </w:r>
    </w:p>
    <w:p w14:paraId="3846880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8       8     2</w:t>
      </w:r>
    </w:p>
    <w:p w14:paraId="04DD8BD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0       8     2</w:t>
      </w:r>
    </w:p>
    <w:p w14:paraId="4249ED3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1       9     2</w:t>
      </w:r>
    </w:p>
    <w:p w14:paraId="291EA02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2       8     2</w:t>
      </w:r>
    </w:p>
    <w:p w14:paraId="16F339C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3       9     2</w:t>
      </w:r>
    </w:p>
    <w:p w14:paraId="0BFC954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4       8     2</w:t>
      </w:r>
    </w:p>
    <w:p w14:paraId="73F7CD0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5       8     2</w:t>
      </w:r>
    </w:p>
    <w:p w14:paraId="0480CE7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116       8     2</w:t>
      </w:r>
    </w:p>
    <w:p w14:paraId="5C7DBE77" w14:textId="77777777" w:rsidR="00F24C6F" w:rsidRDefault="00F24C6F" w:rsidP="00F24C6F">
      <w:pPr>
        <w:pStyle w:val="Code"/>
        <w:rPr>
          <w:rStyle w:val="gnkrckgcgsb"/>
          <w:rFonts w:ascii="Lucida Console" w:hAnsi="Lucida Console"/>
          <w:color w:val="000000"/>
          <w:bdr w:val="none" w:sz="0" w:space="0" w:color="auto" w:frame="1"/>
        </w:rPr>
      </w:pPr>
    </w:p>
    <w:p w14:paraId="5F00B22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38BF2A4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18C4E04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4    16</w:t>
      </w:r>
    </w:p>
    <w:p w14:paraId="53DC9D0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302   277</w:t>
      </w:r>
    </w:p>
    <w:p w14:paraId="518191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24   119</w:t>
      </w:r>
    </w:p>
    <w:p w14:paraId="72A49D5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04   105</w:t>
      </w:r>
    </w:p>
    <w:p w14:paraId="303410F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42    54</w:t>
      </w:r>
    </w:p>
    <w:p w14:paraId="587C3E0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453   405</w:t>
      </w:r>
    </w:p>
    <w:p w14:paraId="3164925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464   419</w:t>
      </w:r>
    </w:p>
    <w:p w14:paraId="7A501BB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183   174</w:t>
      </w:r>
    </w:p>
    <w:p w14:paraId="6E43B66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359   323</w:t>
      </w:r>
    </w:p>
    <w:p w14:paraId="36B8C05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358   324</w:t>
      </w:r>
    </w:p>
    <w:p w14:paraId="68B6C0D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669   580</w:t>
      </w:r>
    </w:p>
    <w:p w14:paraId="4611A52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189   183</w:t>
      </w:r>
    </w:p>
    <w:p w14:paraId="2DFA360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81    88</w:t>
      </w:r>
    </w:p>
    <w:p w14:paraId="72F717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215   199</w:t>
      </w:r>
    </w:p>
    <w:p w14:paraId="0C5390E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138   138</w:t>
      </w:r>
    </w:p>
    <w:p w14:paraId="7CEBA88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26    32</w:t>
      </w:r>
    </w:p>
    <w:p w14:paraId="77ADAB2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271   249</w:t>
      </w:r>
    </w:p>
    <w:p w14:paraId="5C8C865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9    20</w:t>
      </w:r>
    </w:p>
    <w:p w14:paraId="160A528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60    65</w:t>
      </w:r>
    </w:p>
    <w:p w14:paraId="250C00B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195   199</w:t>
      </w:r>
    </w:p>
    <w:p w14:paraId="5884753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59    58</w:t>
      </w:r>
    </w:p>
    <w:p w14:paraId="6C91F88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39    38</w:t>
      </w:r>
    </w:p>
    <w:p w14:paraId="36F73CD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95    95</w:t>
      </w:r>
    </w:p>
    <w:p w14:paraId="45E4CA3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55    69</w:t>
      </w:r>
    </w:p>
    <w:p w14:paraId="752E3A8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75    79</w:t>
      </w:r>
    </w:p>
    <w:p w14:paraId="09874C3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103   106</w:t>
      </w:r>
    </w:p>
    <w:p w14:paraId="2684B73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6       21    35</w:t>
      </w:r>
    </w:p>
    <w:p w14:paraId="4C75D13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7       76    80</w:t>
      </w:r>
    </w:p>
    <w:p w14:paraId="5EE8C83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8      642   556</w:t>
      </w:r>
    </w:p>
    <w:p w14:paraId="23566CA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9      638   550</w:t>
      </w:r>
    </w:p>
    <w:p w14:paraId="4594229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0        7    22</w:t>
      </w:r>
    </w:p>
    <w:p w14:paraId="5F00748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1      248   245</w:t>
      </w:r>
    </w:p>
    <w:p w14:paraId="2F82CE7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2      141   139</w:t>
      </w:r>
    </w:p>
    <w:p w14:paraId="48383F6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3      189   195</w:t>
      </w:r>
    </w:p>
    <w:p w14:paraId="30E5B39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4       22    39</w:t>
      </w:r>
    </w:p>
    <w:p w14:paraId="7727081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5       63    62</w:t>
      </w:r>
    </w:p>
    <w:p w14:paraId="2F6E0D3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6       53    52</w:t>
      </w:r>
    </w:p>
    <w:p w14:paraId="2BFE772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7      189   183</w:t>
      </w:r>
    </w:p>
    <w:p w14:paraId="5C2E3AD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8       62    71</w:t>
      </w:r>
    </w:p>
    <w:p w14:paraId="7494D10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9     1000   868</w:t>
      </w:r>
    </w:p>
    <w:p w14:paraId="0C23E1D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0       13    26</w:t>
      </w:r>
    </w:p>
    <w:p w14:paraId="579BEF5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1       30    39</w:t>
      </w:r>
    </w:p>
    <w:p w14:paraId="1438B3B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2       28    37</w:t>
      </w:r>
    </w:p>
    <w:p w14:paraId="5E5363A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3      238   217</w:t>
      </w:r>
    </w:p>
    <w:p w14:paraId="4022ADE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4      308   290</w:t>
      </w:r>
    </w:p>
    <w:p w14:paraId="0D770FA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5      104   101</w:t>
      </w:r>
    </w:p>
    <w:p w14:paraId="2BA12AA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6      195   185</w:t>
      </w:r>
    </w:p>
    <w:p w14:paraId="60ED209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7      106   111</w:t>
      </w:r>
    </w:p>
    <w:p w14:paraId="0408A40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8      150   150</w:t>
      </w:r>
    </w:p>
    <w:p w14:paraId="5A89E34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49      288   265</w:t>
      </w:r>
    </w:p>
    <w:p w14:paraId="76E11E3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0        3    11</w:t>
      </w:r>
    </w:p>
    <w:p w14:paraId="355114C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1       13    27</w:t>
      </w:r>
    </w:p>
    <w:p w14:paraId="0295CB7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2        4    10</w:t>
      </w:r>
    </w:p>
    <w:p w14:paraId="47AB532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3      143   140</w:t>
      </w:r>
    </w:p>
    <w:p w14:paraId="12A288A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4       27    40</w:t>
      </w:r>
    </w:p>
    <w:p w14:paraId="0060DB4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5      163   156</w:t>
      </w:r>
    </w:p>
    <w:p w14:paraId="1EC8717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6       49    53</w:t>
      </w:r>
    </w:p>
    <w:p w14:paraId="0AB5605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7       12    21</w:t>
      </w:r>
    </w:p>
    <w:p w14:paraId="6B3E7CE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8       69    73</w:t>
      </w:r>
    </w:p>
    <w:p w14:paraId="574A1E0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9       35    52</w:t>
      </w:r>
    </w:p>
    <w:p w14:paraId="516DEAD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0      241   229</w:t>
      </w:r>
    </w:p>
    <w:p w14:paraId="00D7628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1        7    17</w:t>
      </w:r>
    </w:p>
    <w:p w14:paraId="61EC54E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2       15    24</w:t>
      </w:r>
    </w:p>
    <w:p w14:paraId="4282C73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3      226   214</w:t>
      </w:r>
    </w:p>
    <w:p w14:paraId="2E205F7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4       24    37</w:t>
      </w:r>
    </w:p>
    <w:p w14:paraId="2AFC438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5        3    14</w:t>
      </w:r>
    </w:p>
    <w:p w14:paraId="2AB8962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6      247   238</w:t>
      </w:r>
    </w:p>
    <w:p w14:paraId="0665EBE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7       47    61</w:t>
      </w:r>
    </w:p>
    <w:p w14:paraId="0F18CA0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8       30    43</w:t>
      </w:r>
    </w:p>
    <w:p w14:paraId="450C1E3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9       41    53</w:t>
      </w:r>
    </w:p>
    <w:p w14:paraId="7CF0782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0      179   183</w:t>
      </w:r>
    </w:p>
    <w:p w14:paraId="303F3F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1       72    81</w:t>
      </w:r>
    </w:p>
    <w:p w14:paraId="057E584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2        9    19</w:t>
      </w:r>
    </w:p>
    <w:p w14:paraId="5B0DBBB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3       28    34</w:t>
      </w:r>
    </w:p>
    <w:p w14:paraId="38E6409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4       92    93</w:t>
      </w:r>
    </w:p>
    <w:p w14:paraId="744942D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5        4    15</w:t>
      </w:r>
    </w:p>
    <w:p w14:paraId="3996055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6       26    31</w:t>
      </w:r>
    </w:p>
    <w:p w14:paraId="4B58200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7       58    70</w:t>
      </w:r>
    </w:p>
    <w:p w14:paraId="0ED2116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8       15    21</w:t>
      </w:r>
    </w:p>
    <w:p w14:paraId="2BF15F6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9       34    40</w:t>
      </w:r>
    </w:p>
    <w:p w14:paraId="65E4B4F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0       88    92</w:t>
      </w:r>
    </w:p>
    <w:p w14:paraId="120093A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1        6    23</w:t>
      </w:r>
    </w:p>
    <w:p w14:paraId="3B2D08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2       15    30</w:t>
      </w:r>
    </w:p>
    <w:p w14:paraId="49A0252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3       19    30</w:t>
      </w:r>
    </w:p>
    <w:p w14:paraId="1FBF265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4       20    37</w:t>
      </w:r>
    </w:p>
    <w:p w14:paraId="032E75C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5      221   201</w:t>
      </w:r>
    </w:p>
    <w:p w14:paraId="286A1B0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6       19    27</w:t>
      </w:r>
    </w:p>
    <w:p w14:paraId="099BC86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7       38    46</w:t>
      </w:r>
    </w:p>
    <w:p w14:paraId="3864786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8      194   193</w:t>
      </w:r>
    </w:p>
    <w:p w14:paraId="016CD95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9       67    72</w:t>
      </w:r>
    </w:p>
    <w:p w14:paraId="47DAE67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0       22    34</w:t>
      </w:r>
    </w:p>
    <w:p w14:paraId="33C7AFA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1       21    30</w:t>
      </w:r>
    </w:p>
    <w:p w14:paraId="0EAB8CB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2       18    32</w:t>
      </w:r>
    </w:p>
    <w:p w14:paraId="66420E8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3       15    28</w:t>
      </w:r>
    </w:p>
    <w:p w14:paraId="0F34979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4       20    35</w:t>
      </w:r>
    </w:p>
    <w:p w14:paraId="6FA8D6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5       32    48</w:t>
      </w:r>
    </w:p>
    <w:p w14:paraId="3B2B41A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6        3    15</w:t>
      </w:r>
    </w:p>
    <w:p w14:paraId="0583383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7       92   106</w:t>
      </w:r>
    </w:p>
    <w:p w14:paraId="1610F39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8       11    25</w:t>
      </w:r>
    </w:p>
    <w:p w14:paraId="235ED97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9        4    20</w:t>
      </w:r>
    </w:p>
    <w:p w14:paraId="08C9F87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0      16    28</w:t>
      </w:r>
    </w:p>
    <w:p w14:paraId="474C8F5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1       3    18</w:t>
      </w:r>
    </w:p>
    <w:p w14:paraId="5F24E93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02       7    16</w:t>
      </w:r>
    </w:p>
    <w:p w14:paraId="26136AD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3      29    44</w:t>
      </w:r>
    </w:p>
    <w:p w14:paraId="51F6E3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4      14    30</w:t>
      </w:r>
    </w:p>
    <w:p w14:paraId="0780536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5      26    36</w:t>
      </w:r>
    </w:p>
    <w:p w14:paraId="610B3DE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6      10    18</w:t>
      </w:r>
    </w:p>
    <w:p w14:paraId="0751967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7       2    17</w:t>
      </w:r>
    </w:p>
    <w:p w14:paraId="60060FC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8       4    21</w:t>
      </w:r>
    </w:p>
    <w:p w14:paraId="6397EFC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9       2    19</w:t>
      </w:r>
    </w:p>
    <w:p w14:paraId="56D67EC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0       6    15</w:t>
      </w:r>
    </w:p>
    <w:p w14:paraId="7DC9ADA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1       3    15</w:t>
      </w:r>
    </w:p>
    <w:p w14:paraId="3D1867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2       2    15</w:t>
      </w:r>
    </w:p>
    <w:p w14:paraId="6C38B63F" w14:textId="5590A2FC" w:rsidR="00F24C6F" w:rsidRDefault="00F24C6F" w:rsidP="00F24C6F">
      <w:pPr>
        <w:pStyle w:val="Heading2"/>
        <w:ind w:left="542"/>
      </w:pPr>
      <w:bookmarkStart w:id="70" w:name="_Toc24491045"/>
      <w:r>
        <w:t>Method 2 results based on GA with K-means initial solution</w:t>
      </w:r>
      <w:bookmarkEnd w:id="70"/>
    </w:p>
    <w:p w14:paraId="56B4929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1</w:t>
      </w:r>
    </w:p>
    <w:p w14:paraId="68695119" w14:textId="77777777" w:rsidR="00F24C6F" w:rsidRDefault="00F24C6F" w:rsidP="00F24C6F">
      <w:pPr>
        <w:pStyle w:val="Code"/>
        <w:rPr>
          <w:rStyle w:val="gnkrckgcgsb"/>
          <w:rFonts w:ascii="Lucida Console" w:hAnsi="Lucida Console"/>
          <w:color w:val="000000"/>
          <w:bdr w:val="none" w:sz="0" w:space="0" w:color="auto" w:frame="1"/>
        </w:rPr>
      </w:pPr>
    </w:p>
    <w:p w14:paraId="2B59118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13028C5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63CF8C3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2504047 0.1501664   0.02</w:t>
      </w:r>
    </w:p>
    <w:p w14:paraId="2C4348A4" w14:textId="77777777" w:rsidR="00F24C6F" w:rsidRDefault="00F24C6F" w:rsidP="00F24C6F">
      <w:pPr>
        <w:pStyle w:val="Code"/>
        <w:rPr>
          <w:rStyle w:val="gnkrckgcgsb"/>
          <w:rFonts w:ascii="Lucida Console" w:hAnsi="Lucida Console"/>
          <w:color w:val="000000"/>
          <w:bdr w:val="none" w:sz="0" w:space="0" w:color="auto" w:frame="1"/>
        </w:rPr>
      </w:pPr>
    </w:p>
    <w:p w14:paraId="2C467E9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277242F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580B43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8    14</w:t>
      </w:r>
    </w:p>
    <w:p w14:paraId="158F30D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8    10</w:t>
      </w:r>
    </w:p>
    <w:p w14:paraId="3151C08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8    12</w:t>
      </w:r>
    </w:p>
    <w:p w14:paraId="2853269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8    21</w:t>
      </w:r>
    </w:p>
    <w:p w14:paraId="18FCA09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8     8</w:t>
      </w:r>
    </w:p>
    <w:p w14:paraId="2EA96EA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8     7</w:t>
      </w:r>
    </w:p>
    <w:p w14:paraId="35063C6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8     2</w:t>
      </w:r>
    </w:p>
    <w:p w14:paraId="4B4734E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7     2</w:t>
      </w:r>
    </w:p>
    <w:p w14:paraId="05C619D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8    17</w:t>
      </w:r>
    </w:p>
    <w:p w14:paraId="1BDA8B0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8     3</w:t>
      </w:r>
    </w:p>
    <w:p w14:paraId="2A1536C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7     9</w:t>
      </w:r>
    </w:p>
    <w:p w14:paraId="0AE468D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8     3</w:t>
      </w:r>
    </w:p>
    <w:p w14:paraId="77959D3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7     2</w:t>
      </w:r>
    </w:p>
    <w:p w14:paraId="41BD6D3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7     2</w:t>
      </w:r>
    </w:p>
    <w:p w14:paraId="1B14E6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8     4</w:t>
      </w:r>
    </w:p>
    <w:p w14:paraId="0BCD241B" w14:textId="77777777" w:rsidR="00F24C6F" w:rsidRDefault="00F24C6F" w:rsidP="00F24C6F">
      <w:pPr>
        <w:pStyle w:val="Code"/>
        <w:rPr>
          <w:rStyle w:val="gnkrckgcgsb"/>
          <w:rFonts w:ascii="Lucida Console" w:hAnsi="Lucida Console"/>
          <w:color w:val="000000"/>
          <w:bdr w:val="none" w:sz="0" w:space="0" w:color="auto" w:frame="1"/>
        </w:rPr>
      </w:pPr>
    </w:p>
    <w:p w14:paraId="57EEE86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035704B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C5CFB5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1    56</w:t>
      </w:r>
    </w:p>
    <w:p w14:paraId="5623BD3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31   115</w:t>
      </w:r>
    </w:p>
    <w:p w14:paraId="341E6A5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45    97</w:t>
      </w:r>
    </w:p>
    <w:p w14:paraId="0DE2DF3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1    52</w:t>
      </w:r>
    </w:p>
    <w:p w14:paraId="5399A5E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149   143</w:t>
      </w:r>
    </w:p>
    <w:p w14:paraId="487F85B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42   117</w:t>
      </w:r>
    </w:p>
    <w:p w14:paraId="5F3960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13    70</w:t>
      </w:r>
    </w:p>
    <w:p w14:paraId="3731156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48    92</w:t>
      </w:r>
    </w:p>
    <w:p w14:paraId="710E4A8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78    49</w:t>
      </w:r>
    </w:p>
    <w:p w14:paraId="4C4D4B5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53    77</w:t>
      </w:r>
    </w:p>
    <w:p w14:paraId="4C5155F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55    48</w:t>
      </w:r>
    </w:p>
    <w:p w14:paraId="675B2E5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11      43    53</w:t>
      </w:r>
    </w:p>
    <w:p w14:paraId="300D51A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2    37</w:t>
      </w:r>
    </w:p>
    <w:p w14:paraId="0A02B7F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14    53</w:t>
      </w:r>
    </w:p>
    <w:p w14:paraId="2558EE21" w14:textId="77777777" w:rsidR="00F24C6F" w:rsidRDefault="00F24C6F" w:rsidP="00F24C6F">
      <w:pPr>
        <w:pStyle w:val="Code"/>
        <w:rPr>
          <w:rFonts w:eastAsia="Times New Roman"/>
          <w:lang w:bidi="ar-SA"/>
        </w:rPr>
      </w:pPr>
      <w:r>
        <w:rPr>
          <w:rStyle w:val="gnkrckgcgsb"/>
          <w:rFonts w:ascii="Lucida Console" w:hAnsi="Lucida Console"/>
          <w:color w:val="000000"/>
          <w:bdr w:val="none" w:sz="0" w:space="0" w:color="auto" w:frame="1"/>
        </w:rPr>
        <w:t>14      37    63</w:t>
      </w:r>
    </w:p>
    <w:p w14:paraId="5FB42893" w14:textId="77777777" w:rsidR="00F24C6F" w:rsidRDefault="00F24C6F" w:rsidP="00F24C6F">
      <w:pPr>
        <w:pStyle w:val="Code"/>
      </w:pPr>
    </w:p>
    <w:p w14:paraId="1D857F4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2</w:t>
      </w:r>
    </w:p>
    <w:p w14:paraId="25705B2D" w14:textId="77777777" w:rsidR="00F24C6F" w:rsidRDefault="00F24C6F" w:rsidP="00F24C6F">
      <w:pPr>
        <w:pStyle w:val="Code"/>
        <w:rPr>
          <w:rStyle w:val="gnkrckgcgsb"/>
          <w:rFonts w:ascii="Lucida Console" w:hAnsi="Lucida Console"/>
          <w:color w:val="000000"/>
          <w:bdr w:val="none" w:sz="0" w:space="0" w:color="auto" w:frame="1"/>
        </w:rPr>
      </w:pPr>
    </w:p>
    <w:p w14:paraId="6266906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13BED56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1B0E82C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5472368 0.08057815   0.02</w:t>
      </w:r>
    </w:p>
    <w:p w14:paraId="16BCC1E6" w14:textId="77777777" w:rsidR="00F24C6F" w:rsidRDefault="00F24C6F" w:rsidP="00F24C6F">
      <w:pPr>
        <w:pStyle w:val="Code"/>
        <w:rPr>
          <w:rStyle w:val="gnkrckgcgsb"/>
          <w:rFonts w:ascii="Lucida Console" w:hAnsi="Lucida Console"/>
          <w:color w:val="000000"/>
          <w:bdr w:val="none" w:sz="0" w:space="0" w:color="auto" w:frame="1"/>
        </w:rPr>
      </w:pPr>
    </w:p>
    <w:p w14:paraId="62675CB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325C88E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22FC2CF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6     4</w:t>
      </w:r>
    </w:p>
    <w:p w14:paraId="3F565BB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6     3</w:t>
      </w:r>
    </w:p>
    <w:p w14:paraId="6F09871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5     4</w:t>
      </w:r>
    </w:p>
    <w:p w14:paraId="5B8FA69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6    13</w:t>
      </w:r>
    </w:p>
    <w:p w14:paraId="30F6BBC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6     4</w:t>
      </w:r>
    </w:p>
    <w:p w14:paraId="048FBC9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6     7</w:t>
      </w:r>
    </w:p>
    <w:p w14:paraId="194265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6     9</w:t>
      </w:r>
    </w:p>
    <w:p w14:paraId="233A543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6     3</w:t>
      </w:r>
    </w:p>
    <w:p w14:paraId="0FBD128E" w14:textId="77777777" w:rsidR="00F24C6F" w:rsidRDefault="00F24C6F" w:rsidP="00F24C6F">
      <w:pPr>
        <w:pStyle w:val="Code"/>
        <w:rPr>
          <w:rStyle w:val="gnkrckgcgsb"/>
          <w:rFonts w:ascii="Lucida Console" w:hAnsi="Lucida Console"/>
          <w:color w:val="000000"/>
          <w:bdr w:val="none" w:sz="0" w:space="0" w:color="auto" w:frame="1"/>
        </w:rPr>
      </w:pPr>
    </w:p>
    <w:p w14:paraId="637D85E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6186270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295633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5    33</w:t>
      </w:r>
    </w:p>
    <w:p w14:paraId="680CC72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47     3</w:t>
      </w:r>
    </w:p>
    <w:p w14:paraId="4D40A1E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4     4</w:t>
      </w:r>
    </w:p>
    <w:p w14:paraId="438FA4A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42    17</w:t>
      </w:r>
    </w:p>
    <w:p w14:paraId="78ACB26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21    22</w:t>
      </w:r>
    </w:p>
    <w:p w14:paraId="1444C61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28    71</w:t>
      </w:r>
    </w:p>
    <w:p w14:paraId="2D6FAAA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25    22</w:t>
      </w:r>
    </w:p>
    <w:p w14:paraId="2FF1D9A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7    27</w:t>
      </w:r>
    </w:p>
    <w:p w14:paraId="6C36A19E" w14:textId="77777777" w:rsidR="00F24C6F" w:rsidRDefault="00F24C6F" w:rsidP="00F24C6F">
      <w:pPr>
        <w:pStyle w:val="Code"/>
      </w:pPr>
    </w:p>
    <w:p w14:paraId="06E32A1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3</w:t>
      </w:r>
    </w:p>
    <w:p w14:paraId="53D20886" w14:textId="77777777" w:rsidR="00F24C6F" w:rsidRDefault="00F24C6F" w:rsidP="00F24C6F">
      <w:pPr>
        <w:pStyle w:val="Code"/>
        <w:rPr>
          <w:rStyle w:val="gnkrckgcgsb"/>
          <w:rFonts w:ascii="Lucida Console" w:hAnsi="Lucida Console"/>
          <w:color w:val="000000"/>
          <w:bdr w:val="none" w:sz="0" w:space="0" w:color="auto" w:frame="1"/>
        </w:rPr>
      </w:pPr>
    </w:p>
    <w:p w14:paraId="3B9DCC8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2FBD2F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7C828D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2364553 0.1829049   0.02</w:t>
      </w:r>
    </w:p>
    <w:p w14:paraId="24D3A93B" w14:textId="77777777" w:rsidR="00F24C6F" w:rsidRDefault="00F24C6F" w:rsidP="00F24C6F">
      <w:pPr>
        <w:pStyle w:val="Code"/>
        <w:rPr>
          <w:rStyle w:val="gnkrckgcgsb"/>
          <w:rFonts w:ascii="Lucida Console" w:hAnsi="Lucida Console"/>
          <w:color w:val="000000"/>
          <w:bdr w:val="none" w:sz="0" w:space="0" w:color="auto" w:frame="1"/>
        </w:rPr>
      </w:pPr>
    </w:p>
    <w:p w14:paraId="6710103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6E4A779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39DA36B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     2</w:t>
      </w:r>
    </w:p>
    <w:p w14:paraId="0370FA8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     2</w:t>
      </w:r>
    </w:p>
    <w:p w14:paraId="204882F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     2</w:t>
      </w:r>
    </w:p>
    <w:p w14:paraId="18D4D06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2     2</w:t>
      </w:r>
    </w:p>
    <w:p w14:paraId="374B489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     2</w:t>
      </w:r>
    </w:p>
    <w:p w14:paraId="5E2BE46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2     2</w:t>
      </w:r>
    </w:p>
    <w:p w14:paraId="54E520D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2     2</w:t>
      </w:r>
    </w:p>
    <w:p w14:paraId="7529125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     2</w:t>
      </w:r>
    </w:p>
    <w:p w14:paraId="43B1B60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     2</w:t>
      </w:r>
    </w:p>
    <w:p w14:paraId="13A1E2C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     2</w:t>
      </w:r>
    </w:p>
    <w:p w14:paraId="4485756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2     2</w:t>
      </w:r>
    </w:p>
    <w:p w14:paraId="4EF7034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2     2</w:t>
      </w:r>
    </w:p>
    <w:p w14:paraId="7546BB5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13       2     2</w:t>
      </w:r>
    </w:p>
    <w:p w14:paraId="358D3FE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2     2</w:t>
      </w:r>
    </w:p>
    <w:p w14:paraId="06D8AE2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2     2</w:t>
      </w:r>
    </w:p>
    <w:p w14:paraId="419CC0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6       2     2</w:t>
      </w:r>
    </w:p>
    <w:p w14:paraId="3583051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7       2     2</w:t>
      </w:r>
    </w:p>
    <w:p w14:paraId="7E67BE3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8       2     2</w:t>
      </w:r>
    </w:p>
    <w:p w14:paraId="6CF922E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9       2     2</w:t>
      </w:r>
    </w:p>
    <w:p w14:paraId="2CBD4A3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0       2     2</w:t>
      </w:r>
    </w:p>
    <w:p w14:paraId="74D6014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1       2     2</w:t>
      </w:r>
    </w:p>
    <w:p w14:paraId="50FB784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2       2     2</w:t>
      </w:r>
    </w:p>
    <w:p w14:paraId="5A41147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3       2     2</w:t>
      </w:r>
    </w:p>
    <w:p w14:paraId="0DBB756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4       2     2</w:t>
      </w:r>
    </w:p>
    <w:p w14:paraId="6B928A5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5       2     2</w:t>
      </w:r>
    </w:p>
    <w:p w14:paraId="6FD0FFD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6       2     2</w:t>
      </w:r>
    </w:p>
    <w:p w14:paraId="3FF4DB90" w14:textId="77777777" w:rsidR="00F24C6F" w:rsidRDefault="00F24C6F" w:rsidP="00F24C6F">
      <w:pPr>
        <w:pStyle w:val="Code"/>
        <w:rPr>
          <w:rStyle w:val="gnkrckgcgsb"/>
          <w:rFonts w:ascii="Lucida Console" w:hAnsi="Lucida Console"/>
          <w:color w:val="000000"/>
          <w:bdr w:val="none" w:sz="0" w:space="0" w:color="auto" w:frame="1"/>
        </w:rPr>
      </w:pPr>
    </w:p>
    <w:p w14:paraId="2F97FD2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74D792D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D291B8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28    53</w:t>
      </w:r>
    </w:p>
    <w:p w14:paraId="7D10A56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6    30</w:t>
      </w:r>
    </w:p>
    <w:p w14:paraId="02A78C6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23    34</w:t>
      </w:r>
    </w:p>
    <w:p w14:paraId="70C260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9    23</w:t>
      </w:r>
    </w:p>
    <w:p w14:paraId="6BE9C14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41    57</w:t>
      </w:r>
    </w:p>
    <w:p w14:paraId="01A7E90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14    34</w:t>
      </w:r>
    </w:p>
    <w:p w14:paraId="21A47D1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115    66</w:t>
      </w:r>
    </w:p>
    <w:p w14:paraId="3E601F1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20    30</w:t>
      </w:r>
    </w:p>
    <w:p w14:paraId="0894C59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7    72</w:t>
      </w:r>
    </w:p>
    <w:p w14:paraId="4E6D6ED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34    54</w:t>
      </w:r>
    </w:p>
    <w:p w14:paraId="5741723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35    35</w:t>
      </w:r>
    </w:p>
    <w:p w14:paraId="04C862F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56    52</w:t>
      </w:r>
    </w:p>
    <w:p w14:paraId="168A025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57    46</w:t>
      </w:r>
    </w:p>
    <w:p w14:paraId="47887E3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178   163</w:t>
      </w:r>
    </w:p>
    <w:p w14:paraId="5A5E460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72    82</w:t>
      </w:r>
    </w:p>
    <w:p w14:paraId="6DB0D8F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5      24    43</w:t>
      </w:r>
    </w:p>
    <w:p w14:paraId="3480BA4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6     101    68</w:t>
      </w:r>
    </w:p>
    <w:p w14:paraId="4976E5F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7      48    44</w:t>
      </w:r>
    </w:p>
    <w:p w14:paraId="7161536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8     104    80</w:t>
      </w:r>
    </w:p>
    <w:p w14:paraId="3DCA71D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9      36    40</w:t>
      </w:r>
    </w:p>
    <w:p w14:paraId="1A7EE91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0      23    43</w:t>
      </w:r>
    </w:p>
    <w:p w14:paraId="11C15EA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1     144   100</w:t>
      </w:r>
    </w:p>
    <w:p w14:paraId="42597FE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2     114    97</w:t>
      </w:r>
    </w:p>
    <w:p w14:paraId="7E8C296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3     125    93</w:t>
      </w:r>
    </w:p>
    <w:p w14:paraId="621CB9D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4      15    26</w:t>
      </w:r>
    </w:p>
    <w:p w14:paraId="031174B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5      47    71</w:t>
      </w:r>
    </w:p>
    <w:p w14:paraId="4FB6AE79" w14:textId="77777777" w:rsidR="00F24C6F" w:rsidRDefault="00F24C6F" w:rsidP="00F24C6F">
      <w:pPr>
        <w:pStyle w:val="Code"/>
      </w:pPr>
    </w:p>
    <w:p w14:paraId="2E5041A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4</w:t>
      </w:r>
    </w:p>
    <w:p w14:paraId="57F4AC5E" w14:textId="77777777" w:rsidR="00F24C6F" w:rsidRDefault="00F24C6F" w:rsidP="00F24C6F">
      <w:pPr>
        <w:pStyle w:val="Code"/>
        <w:rPr>
          <w:rStyle w:val="gnkrckgcgsb"/>
          <w:rFonts w:ascii="Lucida Console" w:hAnsi="Lucida Console"/>
          <w:color w:val="000000"/>
          <w:bdr w:val="none" w:sz="0" w:space="0" w:color="auto" w:frame="1"/>
        </w:rPr>
      </w:pPr>
    </w:p>
    <w:p w14:paraId="60856B2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796CFC0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650C92B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2571328 0.1360638   0.02</w:t>
      </w:r>
    </w:p>
    <w:p w14:paraId="2E658D76" w14:textId="77777777" w:rsidR="00F24C6F" w:rsidRDefault="00F24C6F" w:rsidP="00F24C6F">
      <w:pPr>
        <w:pStyle w:val="Code"/>
        <w:rPr>
          <w:rStyle w:val="gnkrckgcgsb"/>
          <w:rFonts w:ascii="Lucida Console" w:hAnsi="Lucida Console"/>
          <w:color w:val="000000"/>
          <w:bdr w:val="none" w:sz="0" w:space="0" w:color="auto" w:frame="1"/>
        </w:rPr>
      </w:pPr>
    </w:p>
    <w:p w14:paraId="08F0C1E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174CAE0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73BD82A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5    13</w:t>
      </w:r>
    </w:p>
    <w:p w14:paraId="484A5CB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n_2        5    13</w:t>
      </w:r>
    </w:p>
    <w:p w14:paraId="67D4CCA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5     4</w:t>
      </w:r>
    </w:p>
    <w:p w14:paraId="69BBDE2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6     8</w:t>
      </w:r>
    </w:p>
    <w:p w14:paraId="6746AD4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5     8</w:t>
      </w:r>
    </w:p>
    <w:p w14:paraId="1D72433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6     5</w:t>
      </w:r>
    </w:p>
    <w:p w14:paraId="4389D80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5     2</w:t>
      </w:r>
    </w:p>
    <w:p w14:paraId="1A310A6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5     3</w:t>
      </w:r>
    </w:p>
    <w:p w14:paraId="6668583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6     3</w:t>
      </w:r>
    </w:p>
    <w:p w14:paraId="4C0E526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5     3</w:t>
      </w:r>
    </w:p>
    <w:p w14:paraId="5C7B703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5     2</w:t>
      </w:r>
    </w:p>
    <w:p w14:paraId="068CB61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5     2</w:t>
      </w:r>
    </w:p>
    <w:p w14:paraId="5F31539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6     3</w:t>
      </w:r>
    </w:p>
    <w:p w14:paraId="026172AC" w14:textId="77777777" w:rsidR="00F24C6F" w:rsidRDefault="00F24C6F" w:rsidP="00F24C6F">
      <w:pPr>
        <w:pStyle w:val="Code"/>
        <w:rPr>
          <w:rStyle w:val="gnkrckgcgsb"/>
          <w:rFonts w:ascii="Lucida Console" w:hAnsi="Lucida Console"/>
          <w:color w:val="000000"/>
          <w:bdr w:val="none" w:sz="0" w:space="0" w:color="auto" w:frame="1"/>
        </w:rPr>
      </w:pPr>
    </w:p>
    <w:p w14:paraId="6F78F2A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trataSize</w:t>
      </w:r>
      <w:proofErr w:type="spellEnd"/>
    </w:p>
    <w:p w14:paraId="0E018CB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6C7F50A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0      109    54</w:t>
      </w:r>
    </w:p>
    <w:p w14:paraId="6B469F5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106    52</w:t>
      </w:r>
    </w:p>
    <w:p w14:paraId="0F5AAF2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101   103</w:t>
      </w:r>
    </w:p>
    <w:p w14:paraId="24FF5FF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118    71</w:t>
      </w:r>
    </w:p>
    <w:p w14:paraId="7410471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68    51</w:t>
      </w:r>
    </w:p>
    <w:p w14:paraId="2F83189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5       61    73</w:t>
      </w:r>
    </w:p>
    <w:p w14:paraId="5353225C"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20    38</w:t>
      </w:r>
    </w:p>
    <w:p w14:paraId="375A048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7       19    15</w:t>
      </w:r>
    </w:p>
    <w:p w14:paraId="136C9878"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9    23</w:t>
      </w:r>
    </w:p>
    <w:p w14:paraId="4821FCE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9       25    53</w:t>
      </w:r>
    </w:p>
    <w:p w14:paraId="5AEEE99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0      21    68</w:t>
      </w:r>
    </w:p>
    <w:p w14:paraId="1A83A23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11    57</w:t>
      </w:r>
    </w:p>
    <w:p w14:paraId="46F1F9F5" w14:textId="77777777" w:rsidR="00F24C6F" w:rsidRDefault="00F24C6F" w:rsidP="00F24C6F">
      <w:pPr>
        <w:pStyle w:val="Code"/>
        <w:rPr>
          <w:rFonts w:eastAsia="Times New Roman"/>
          <w:lang w:bidi="ar-SA"/>
        </w:rPr>
      </w:pPr>
      <w:r>
        <w:rPr>
          <w:rStyle w:val="gnkrckgcgsb"/>
          <w:rFonts w:ascii="Lucida Console" w:hAnsi="Lucida Console"/>
          <w:color w:val="000000"/>
          <w:bdr w:val="none" w:sz="0" w:space="0" w:color="auto" w:frame="1"/>
        </w:rPr>
        <w:t>12       2    12</w:t>
      </w:r>
    </w:p>
    <w:p w14:paraId="4C0F02C5" w14:textId="77777777" w:rsidR="00F24C6F" w:rsidRDefault="00F24C6F" w:rsidP="00F24C6F">
      <w:pPr>
        <w:pStyle w:val="Code"/>
      </w:pPr>
    </w:p>
    <w:p w14:paraId="76EA267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sa_solution_acv_multi_5</w:t>
      </w:r>
    </w:p>
    <w:p w14:paraId="0FD1A5F4" w14:textId="77777777" w:rsidR="00F24C6F" w:rsidRDefault="00F24C6F" w:rsidP="00F24C6F">
      <w:pPr>
        <w:pStyle w:val="Code"/>
        <w:rPr>
          <w:rStyle w:val="gnkrckgcgsb"/>
          <w:rFonts w:ascii="Lucida Console" w:hAnsi="Lucida Console"/>
          <w:color w:val="000000"/>
          <w:bdr w:val="none" w:sz="0" w:space="0" w:color="auto" w:frame="1"/>
        </w:rPr>
      </w:pPr>
    </w:p>
    <w:p w14:paraId="78D8408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CVs</w:t>
      </w:r>
    </w:p>
    <w:p w14:paraId="1B2F7DEA"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 Target</w:t>
      </w:r>
    </w:p>
    <w:p w14:paraId="07FE46F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0.1049951 0.07351552   0.02</w:t>
      </w:r>
    </w:p>
    <w:p w14:paraId="40F513C0" w14:textId="77777777" w:rsidR="00F24C6F" w:rsidRDefault="00F24C6F" w:rsidP="00F24C6F">
      <w:pPr>
        <w:pStyle w:val="Code"/>
        <w:rPr>
          <w:rStyle w:val="gnkrckgcgsb"/>
          <w:rFonts w:ascii="Lucida Console" w:hAnsi="Lucida Console"/>
          <w:color w:val="000000"/>
          <w:bdr w:val="none" w:sz="0" w:space="0" w:color="auto" w:frame="1"/>
        </w:rPr>
      </w:pPr>
    </w:p>
    <w:p w14:paraId="1503721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w:t>
      </w:r>
      <w:proofErr w:type="spellStart"/>
      <w:r>
        <w:rPr>
          <w:rStyle w:val="gnkrckgcgsb"/>
          <w:rFonts w:ascii="Lucida Console" w:hAnsi="Lucida Console"/>
          <w:color w:val="000000"/>
          <w:bdr w:val="none" w:sz="0" w:space="0" w:color="auto" w:frame="1"/>
        </w:rPr>
        <w:t>sampleSize</w:t>
      </w:r>
      <w:proofErr w:type="spellEnd"/>
    </w:p>
    <w:p w14:paraId="403B83F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46425E6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       29    38</w:t>
      </w:r>
    </w:p>
    <w:p w14:paraId="7B2BFCF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2       29    12</w:t>
      </w:r>
    </w:p>
    <w:p w14:paraId="61956DD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3       29    23</w:t>
      </w:r>
    </w:p>
    <w:p w14:paraId="3CA4D68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4       29    12</w:t>
      </w:r>
    </w:p>
    <w:p w14:paraId="1AC6128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5       29    19</w:t>
      </w:r>
    </w:p>
    <w:p w14:paraId="3BC225C1"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6       28    31</w:t>
      </w:r>
    </w:p>
    <w:p w14:paraId="222F2CFD"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7       29    18</w:t>
      </w:r>
    </w:p>
    <w:p w14:paraId="06DDB18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8       29    40</w:t>
      </w:r>
    </w:p>
    <w:p w14:paraId="01EFD2FF"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9       29    17</w:t>
      </w:r>
    </w:p>
    <w:p w14:paraId="687E4365"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0      29   124</w:t>
      </w:r>
    </w:p>
    <w:p w14:paraId="4EEC73D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1      29    40</w:t>
      </w:r>
    </w:p>
    <w:p w14:paraId="6024595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2      29    10</w:t>
      </w:r>
    </w:p>
    <w:p w14:paraId="6D8449D3"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3      29    38</w:t>
      </w:r>
    </w:p>
    <w:p w14:paraId="0711211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4      29     2</w:t>
      </w:r>
    </w:p>
    <w:p w14:paraId="372EFF2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n_15      29    10</w:t>
      </w:r>
    </w:p>
    <w:p w14:paraId="20FFD49D" w14:textId="77777777" w:rsidR="00F24C6F" w:rsidRDefault="00F24C6F" w:rsidP="00F24C6F">
      <w:pPr>
        <w:pStyle w:val="Code"/>
        <w:rPr>
          <w:rStyle w:val="gnkrckgcgsb"/>
          <w:rFonts w:ascii="Lucida Console" w:hAnsi="Lucida Console"/>
          <w:color w:val="000000"/>
          <w:bdr w:val="none" w:sz="0" w:space="0" w:color="auto" w:frame="1"/>
        </w:rPr>
      </w:pPr>
    </w:p>
    <w:p w14:paraId="118C4329"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lastRenderedPageBreak/>
        <w:t>$</w:t>
      </w:r>
      <w:proofErr w:type="spellStart"/>
      <w:r>
        <w:rPr>
          <w:rStyle w:val="gnkrckgcgsb"/>
          <w:rFonts w:ascii="Lucida Console" w:hAnsi="Lucida Console"/>
          <w:color w:val="000000"/>
          <w:bdr w:val="none" w:sz="0" w:space="0" w:color="auto" w:frame="1"/>
        </w:rPr>
        <w:t>strataSize</w:t>
      </w:r>
      <w:proofErr w:type="spellEnd"/>
    </w:p>
    <w:p w14:paraId="4CF9313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Initial Final</w:t>
      </w:r>
    </w:p>
    <w:p w14:paraId="0EE2FDF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0     </w:t>
      </w:r>
      <w:proofErr w:type="gramStart"/>
      <w:r>
        <w:rPr>
          <w:rStyle w:val="gnkrckgcgsb"/>
          <w:rFonts w:ascii="Lucida Console" w:hAnsi="Lucida Console"/>
          <w:color w:val="000000"/>
          <w:bdr w:val="none" w:sz="0" w:space="0" w:color="auto" w:frame="1"/>
        </w:rPr>
        <w:t>1289  1258</w:t>
      </w:r>
      <w:proofErr w:type="gramEnd"/>
    </w:p>
    <w:p w14:paraId="353538B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      564   598</w:t>
      </w:r>
    </w:p>
    <w:p w14:paraId="55CE358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2      984   977</w:t>
      </w:r>
    </w:p>
    <w:p w14:paraId="62E83C7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3      356   373</w:t>
      </w:r>
    </w:p>
    <w:p w14:paraId="02651C9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4      596   592</w:t>
      </w:r>
    </w:p>
    <w:p w14:paraId="7C079C6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5     </w:t>
      </w:r>
      <w:proofErr w:type="gramStart"/>
      <w:r>
        <w:rPr>
          <w:rStyle w:val="gnkrckgcgsb"/>
          <w:rFonts w:ascii="Lucida Console" w:hAnsi="Lucida Console"/>
          <w:color w:val="000000"/>
          <w:bdr w:val="none" w:sz="0" w:space="0" w:color="auto" w:frame="1"/>
        </w:rPr>
        <w:t>1546  1552</w:t>
      </w:r>
      <w:proofErr w:type="gramEnd"/>
    </w:p>
    <w:p w14:paraId="4B07444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6      979   988</w:t>
      </w:r>
    </w:p>
    <w:p w14:paraId="70D33F1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7     </w:t>
      </w:r>
      <w:proofErr w:type="gramStart"/>
      <w:r>
        <w:rPr>
          <w:rStyle w:val="gnkrckgcgsb"/>
          <w:rFonts w:ascii="Lucida Console" w:hAnsi="Lucida Console"/>
          <w:color w:val="000000"/>
          <w:bdr w:val="none" w:sz="0" w:space="0" w:color="auto" w:frame="1"/>
        </w:rPr>
        <w:t>1431  1404</w:t>
      </w:r>
      <w:proofErr w:type="gramEnd"/>
    </w:p>
    <w:p w14:paraId="73294E3E"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8      581   596</w:t>
      </w:r>
    </w:p>
    <w:p w14:paraId="12AB938B"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9     </w:t>
      </w:r>
      <w:proofErr w:type="gramStart"/>
      <w:r>
        <w:rPr>
          <w:rStyle w:val="gnkrckgcgsb"/>
          <w:rFonts w:ascii="Lucida Console" w:hAnsi="Lucida Console"/>
          <w:color w:val="000000"/>
          <w:bdr w:val="none" w:sz="0" w:space="0" w:color="auto" w:frame="1"/>
        </w:rPr>
        <w:t>1741  1669</w:t>
      </w:r>
      <w:proofErr w:type="gramEnd"/>
    </w:p>
    <w:p w14:paraId="5B47E814"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10    </w:t>
      </w:r>
      <w:proofErr w:type="gramStart"/>
      <w:r>
        <w:rPr>
          <w:rStyle w:val="gnkrckgcgsb"/>
          <w:rFonts w:ascii="Lucida Console" w:hAnsi="Lucida Console"/>
          <w:color w:val="000000"/>
          <w:bdr w:val="none" w:sz="0" w:space="0" w:color="auto" w:frame="1"/>
        </w:rPr>
        <w:t>1101  1053</w:t>
      </w:r>
      <w:proofErr w:type="gramEnd"/>
    </w:p>
    <w:p w14:paraId="709F2406"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1     575   598</w:t>
      </w:r>
    </w:p>
    <w:p w14:paraId="2435F570"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2     327   335</w:t>
      </w:r>
    </w:p>
    <w:p w14:paraId="45159BE2"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3      89   152</w:t>
      </w:r>
    </w:p>
    <w:p w14:paraId="690A10E7" w14:textId="77777777" w:rsidR="00F24C6F" w:rsidRDefault="00F24C6F" w:rsidP="00F24C6F">
      <w:pPr>
        <w:pStyle w:val="Code"/>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14     292   306</w:t>
      </w:r>
    </w:p>
    <w:p w14:paraId="52E28ADB" w14:textId="5F13D236" w:rsidR="003754D8" w:rsidRDefault="003754D8" w:rsidP="003754D8">
      <w:pPr>
        <w:spacing w:before="0" w:line="240" w:lineRule="auto"/>
        <w:ind w:right="0"/>
        <w:rPr>
          <w:rFonts w:asciiTheme="majorBidi" w:eastAsia="Times New Roman" w:hAnsiTheme="majorBidi" w:cstheme="majorBidi"/>
          <w:color w:val="000000"/>
          <w:sz w:val="20"/>
          <w:szCs w:val="20"/>
          <w:bdr w:val="none" w:sz="0" w:space="0" w:color="auto" w:frame="1"/>
          <w:lang w:bidi="ar-SA"/>
        </w:rPr>
      </w:pPr>
      <w:r>
        <w:rPr>
          <w:rFonts w:asciiTheme="majorBidi" w:eastAsia="Times New Roman" w:hAnsiTheme="majorBidi" w:cstheme="majorBidi"/>
          <w:color w:val="000000"/>
          <w:sz w:val="20"/>
          <w:szCs w:val="20"/>
          <w:bdr w:val="none" w:sz="0" w:space="0" w:color="auto" w:frame="1"/>
          <w:lang w:bidi="ar-SA"/>
        </w:rPr>
        <w:br/>
      </w:r>
      <w:r>
        <w:rPr>
          <w:rFonts w:asciiTheme="majorBidi" w:eastAsia="Times New Roman" w:hAnsiTheme="majorBidi" w:cstheme="majorBidi"/>
          <w:color w:val="000000"/>
          <w:sz w:val="20"/>
          <w:szCs w:val="20"/>
          <w:bdr w:val="none" w:sz="0" w:space="0" w:color="auto" w:frame="1"/>
          <w:lang w:bidi="ar-SA"/>
        </w:rPr>
        <w:br/>
      </w:r>
    </w:p>
    <w:p w14:paraId="2108770E" w14:textId="77777777" w:rsidR="003754D8" w:rsidRDefault="003754D8">
      <w:pPr>
        <w:spacing w:before="0" w:line="240" w:lineRule="auto"/>
        <w:ind w:right="0"/>
        <w:rPr>
          <w:rFonts w:asciiTheme="majorBidi" w:eastAsia="Times New Roman" w:hAnsiTheme="majorBidi" w:cstheme="majorBidi"/>
          <w:color w:val="000000"/>
          <w:sz w:val="20"/>
          <w:szCs w:val="20"/>
          <w:bdr w:val="none" w:sz="0" w:space="0" w:color="auto" w:frame="1"/>
          <w:lang w:bidi="ar-SA"/>
        </w:rPr>
      </w:pPr>
      <w:r>
        <w:rPr>
          <w:rFonts w:asciiTheme="majorBidi" w:eastAsia="Times New Roman" w:hAnsiTheme="majorBidi" w:cstheme="majorBidi"/>
          <w:color w:val="000000"/>
          <w:sz w:val="20"/>
          <w:szCs w:val="20"/>
          <w:bdr w:val="none" w:sz="0" w:space="0" w:color="auto" w:frame="1"/>
          <w:lang w:bidi="ar-SA"/>
        </w:rPr>
        <w:br w:type="page"/>
      </w:r>
    </w:p>
    <w:p w14:paraId="4789D435" w14:textId="77777777" w:rsidR="000364FE" w:rsidRDefault="000364FE" w:rsidP="003754D8">
      <w:pPr>
        <w:spacing w:before="0" w:line="240" w:lineRule="auto"/>
        <w:ind w:right="0"/>
        <w:rPr>
          <w:rFonts w:asciiTheme="majorBidi" w:eastAsia="Times New Roman" w:hAnsiTheme="majorBidi" w:cstheme="majorBidi"/>
          <w:color w:val="000000"/>
          <w:sz w:val="20"/>
          <w:szCs w:val="20"/>
          <w:bdr w:val="none" w:sz="0" w:space="0" w:color="auto" w:frame="1"/>
          <w:lang w:bidi="ar-SA"/>
        </w:rPr>
      </w:pPr>
    </w:p>
    <w:p w14:paraId="0EE9812C" w14:textId="3BFF55E4" w:rsidR="00B413D1" w:rsidRPr="00140DB2" w:rsidRDefault="00475DF2" w:rsidP="00475DF2">
      <w:pPr>
        <w:pStyle w:val="Heading2"/>
      </w:pPr>
      <w:commentRangeStart w:id="71"/>
      <w:r>
        <w:t xml:space="preserve"> Related formulae</w:t>
      </w:r>
      <w:commentRangeEnd w:id="71"/>
      <w:r w:rsidR="00785C14">
        <w:rPr>
          <w:rStyle w:val="CommentReference"/>
          <w:b w:val="0"/>
          <w:bCs w:val="0"/>
        </w:rPr>
        <w:commentReference w:id="71"/>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36"/>
        <w:gridCol w:w="5616"/>
        <w:gridCol w:w="720"/>
      </w:tblGrid>
      <w:tr w:rsidR="003754D8" w:rsidRPr="00F368B0" w14:paraId="2B189B39" w14:textId="77777777" w:rsidTr="00A47267">
        <w:trPr>
          <w:trHeight w:val="1152"/>
          <w:jc w:val="center"/>
        </w:trPr>
        <w:tc>
          <w:tcPr>
            <w:tcW w:w="2736" w:type="dxa"/>
            <w:vAlign w:val="center"/>
          </w:tcPr>
          <w:p w14:paraId="073DBD6F" w14:textId="7F6A03F8" w:rsidR="003754D8" w:rsidRPr="00F368B0" w:rsidRDefault="003754D8" w:rsidP="00A47267">
            <w:pPr>
              <w:pStyle w:val="Equation"/>
            </w:pPr>
            <w:r>
              <w:t xml:space="preserve">Estimator </w:t>
            </w:r>
            <w:r w:rsidR="00475DF2">
              <w:t>for the</w:t>
            </w:r>
            <w:r>
              <w:t xml:space="preserve"> total of target variable Y</w:t>
            </w:r>
          </w:p>
        </w:tc>
        <w:tc>
          <w:tcPr>
            <w:tcW w:w="5616" w:type="dxa"/>
            <w:vAlign w:val="center"/>
          </w:tcPr>
          <w:p w14:paraId="66990145" w14:textId="4CCB684E" w:rsidR="003754D8" w:rsidRPr="00F368B0" w:rsidRDefault="00D035CD" w:rsidP="002D2616">
            <w:pPr>
              <w:pStyle w:val="Equation"/>
            </w:pPr>
            <m:oMathPara>
              <m:oMathParaPr>
                <m:jc m:val="center"/>
              </m:oMathParaPr>
              <m:oMath>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y</m:t>
                        </m:r>
                      </m:sub>
                    </m:sSub>
                  </m:e>
                </m:acc>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h</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h</m:t>
                            </m:r>
                          </m:sub>
                        </m:sSub>
                      </m:e>
                    </m:acc>
                  </m:e>
                </m:nary>
              </m:oMath>
            </m:oMathPara>
          </w:p>
        </w:tc>
        <w:tc>
          <w:tcPr>
            <w:tcW w:w="720" w:type="dxa"/>
            <w:vAlign w:val="center"/>
          </w:tcPr>
          <w:p w14:paraId="16D2ABE1" w14:textId="72294FA3" w:rsidR="003754D8" w:rsidRPr="00F368B0" w:rsidRDefault="003754D8" w:rsidP="00A47267">
            <w:pPr>
              <w:pStyle w:val="Equation"/>
              <w:jc w:val="right"/>
            </w:pPr>
            <w:r w:rsidRPr="00F368B0">
              <w:t>(</w:t>
            </w:r>
            <w:r w:rsidR="00D76A42">
              <w:fldChar w:fldCharType="begin"/>
            </w:r>
            <w:r w:rsidR="00D76A42">
              <w:instrText xml:space="preserve"> SEQ Equation \* ARABIC </w:instrText>
            </w:r>
            <w:r w:rsidR="00D76A42">
              <w:fldChar w:fldCharType="separate"/>
            </w:r>
            <w:r w:rsidR="00741B41">
              <w:rPr>
                <w:noProof/>
              </w:rPr>
              <w:t>1</w:t>
            </w:r>
            <w:r w:rsidR="00D76A42">
              <w:rPr>
                <w:noProof/>
              </w:rPr>
              <w:fldChar w:fldCharType="end"/>
            </w:r>
            <w:r w:rsidRPr="00F368B0">
              <w:t>)</w:t>
            </w:r>
          </w:p>
        </w:tc>
      </w:tr>
      <w:tr w:rsidR="003754D8" w:rsidRPr="00F368B0" w14:paraId="19F83F5D" w14:textId="77777777" w:rsidTr="00A47267">
        <w:trPr>
          <w:trHeight w:val="1008"/>
          <w:jc w:val="center"/>
        </w:trPr>
        <w:tc>
          <w:tcPr>
            <w:tcW w:w="2736" w:type="dxa"/>
            <w:vAlign w:val="center"/>
          </w:tcPr>
          <w:p w14:paraId="6A07B44B" w14:textId="5EA021F2" w:rsidR="003754D8" w:rsidRPr="00CF365E" w:rsidRDefault="002D2616" w:rsidP="00A47267">
            <w:pPr>
              <w:pStyle w:val="Equation"/>
              <w:rPr>
                <w:szCs w:val="22"/>
              </w:rPr>
            </w:pPr>
            <w:r>
              <w:rPr>
                <w:szCs w:val="22"/>
              </w:rPr>
              <w:t>MSE (</w:t>
            </w:r>
            <m:oMath>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oMath>
            <w:r>
              <w:rPr>
                <w:szCs w:val="22"/>
              </w:rPr>
              <w:t>)</w:t>
            </w:r>
          </w:p>
        </w:tc>
        <w:tc>
          <w:tcPr>
            <w:tcW w:w="5616" w:type="dxa"/>
            <w:vAlign w:val="center"/>
          </w:tcPr>
          <w:p w14:paraId="449C923D" w14:textId="465CCC3F" w:rsidR="003754D8" w:rsidRPr="00CF365E" w:rsidRDefault="002D2616" w:rsidP="00741B41">
            <w:pPr>
              <w:pStyle w:val="Equation"/>
              <w:rPr>
                <w:szCs w:val="22"/>
              </w:rPr>
            </w:pPr>
            <m:oMathPara>
              <m:oMathParaPr>
                <m:jc m:val="center"/>
              </m:oMathParaPr>
              <m:oMath>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 xml:space="preserve"> h=</m:t>
                    </m:r>
                    <m:r>
                      <w:rPr>
                        <w:rFonts w:ascii="Cambria Math" w:hAnsi="Cambria Math"/>
                      </w:rPr>
                      <m:t xml:space="preserve">1 </m:t>
                    </m:r>
                  </m:sub>
                  <m:sup>
                    <m:r>
                      <w:rPr>
                        <w:rFonts w:ascii="Cambria Math" w:hAnsi="Cambria Math"/>
                      </w:rPr>
                      <m:t>h</m:t>
                    </m:r>
                  </m:sup>
                  <m:e>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h</m:t>
                            </m:r>
                          </m:sub>
                        </m:sSub>
                      </m:e>
                      <m:sup>
                        <m:r>
                          <w:rPr>
                            <w:rFonts w:ascii="Cambria Math" w:hAnsi="Cambria Math"/>
                          </w:rPr>
                          <m:t>2</m:t>
                        </m:r>
                      </m:sup>
                    </m:sSup>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yh</m:t>
                            </m:r>
                          </m:sub>
                        </m:sSub>
                      </m:e>
                      <m:sup>
                        <m:r>
                          <w:rPr>
                            <w:rFonts w:ascii="Cambria Math" w:hAnsi="Cambria Math"/>
                          </w:rPr>
                          <m:t>2</m:t>
                        </m:r>
                      </m:sup>
                    </m:sSup>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h</m:t>
                            </m:r>
                          </m:sub>
                        </m:sSub>
                      </m:den>
                    </m:f>
                  </m:e>
                </m:nary>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h</m:t>
                        </m:r>
                      </m:sub>
                    </m:sSub>
                  </m:den>
                </m:f>
                <m:r>
                  <w:rPr>
                    <w:rFonts w:ascii="Cambria Math" w:hAnsi="Cambria Math"/>
                  </w:rPr>
                  <m:t>)</m:t>
                </m:r>
              </m:oMath>
            </m:oMathPara>
          </w:p>
        </w:tc>
        <w:tc>
          <w:tcPr>
            <w:tcW w:w="720" w:type="dxa"/>
            <w:vAlign w:val="center"/>
          </w:tcPr>
          <w:p w14:paraId="45A304B4" w14:textId="64896C23" w:rsidR="003754D8" w:rsidRPr="00F368B0" w:rsidRDefault="003754D8" w:rsidP="00A47267">
            <w:pPr>
              <w:pStyle w:val="Equation"/>
              <w:jc w:val="right"/>
            </w:pPr>
            <w:r w:rsidRPr="00F368B0">
              <w:t>(</w:t>
            </w:r>
            <w:r w:rsidR="00D76A42">
              <w:fldChar w:fldCharType="begin"/>
            </w:r>
            <w:r w:rsidR="00D76A42">
              <w:instrText xml:space="preserve"> SEQ Equation \* ARABIC </w:instrText>
            </w:r>
            <w:r w:rsidR="00D76A42">
              <w:fldChar w:fldCharType="separate"/>
            </w:r>
            <w:r w:rsidR="00741B41">
              <w:rPr>
                <w:noProof/>
              </w:rPr>
              <w:t>2</w:t>
            </w:r>
            <w:r w:rsidR="00D76A42">
              <w:rPr>
                <w:noProof/>
              </w:rPr>
              <w:fldChar w:fldCharType="end"/>
            </w:r>
            <w:r w:rsidRPr="00F368B0">
              <w:t>)</w:t>
            </w:r>
          </w:p>
        </w:tc>
      </w:tr>
      <w:tr w:rsidR="003754D8" w:rsidRPr="00F368B0" w14:paraId="0D96DD20" w14:textId="77777777" w:rsidTr="00A47267">
        <w:trPr>
          <w:trHeight w:val="1008"/>
          <w:jc w:val="center"/>
        </w:trPr>
        <w:tc>
          <w:tcPr>
            <w:tcW w:w="2736" w:type="dxa"/>
            <w:vAlign w:val="center"/>
          </w:tcPr>
          <w:p w14:paraId="63A3A1AF" w14:textId="3134C3D1" w:rsidR="003754D8" w:rsidRPr="00CF365E" w:rsidRDefault="00741B41" w:rsidP="00741B41">
            <w:pPr>
              <w:pStyle w:val="Equation"/>
              <w:rPr>
                <w:szCs w:val="22"/>
              </w:rPr>
            </w:pPr>
            <w:r>
              <w:rPr>
                <w:szCs w:val="22"/>
              </w:rPr>
              <w:t xml:space="preserve">Coefficient </w:t>
            </w:r>
            <w:r w:rsidR="00792536">
              <w:rPr>
                <w:szCs w:val="22"/>
              </w:rPr>
              <w:t xml:space="preserve">of </w:t>
            </w:r>
            <w:r>
              <w:rPr>
                <w:szCs w:val="22"/>
              </w:rPr>
              <w:t>vari</w:t>
            </w:r>
            <w:r w:rsidR="00792536">
              <w:rPr>
                <w:szCs w:val="22"/>
              </w:rPr>
              <w:t>ation</w:t>
            </w:r>
            <w:r>
              <w:rPr>
                <w:szCs w:val="22"/>
              </w:rPr>
              <w:t xml:space="preserve"> (CV)</w:t>
            </w:r>
          </w:p>
        </w:tc>
        <w:tc>
          <w:tcPr>
            <w:tcW w:w="5616" w:type="dxa"/>
            <w:vAlign w:val="center"/>
          </w:tcPr>
          <w:p w14:paraId="177E9AAE" w14:textId="4B0A2EAC" w:rsidR="003754D8" w:rsidRPr="00CF365E" w:rsidRDefault="00741B41" w:rsidP="00741B41">
            <w:pPr>
              <w:pStyle w:val="Equation"/>
              <w:rPr>
                <w:szCs w:val="22"/>
              </w:rPr>
            </w:pPr>
            <m:oMathPara>
              <m:oMathParaPr>
                <m:jc m:val="center"/>
              </m:oMathParaPr>
              <m:oMath>
                <m:r>
                  <w:rPr>
                    <w:rFonts w:ascii="Cambria Math" w:hAnsi="Cambria Math"/>
                    <w:szCs w:val="22"/>
                  </w:rPr>
                  <m:t>CV=</m:t>
                </m:r>
                <m:f>
                  <m:fPr>
                    <m:ctrlPr>
                      <w:rPr>
                        <w:rFonts w:ascii="Cambria Math" w:hAnsi="Cambria Math"/>
                        <w:i/>
                        <w:szCs w:val="22"/>
                      </w:rPr>
                    </m:ctrlPr>
                  </m:fPr>
                  <m:num>
                    <m:rad>
                      <m:radPr>
                        <m:degHide m:val="1"/>
                        <m:ctrlPr>
                          <w:rPr>
                            <w:rFonts w:ascii="Cambria Math" w:hAnsi="Cambria Math"/>
                            <w:i/>
                            <w:szCs w:val="22"/>
                          </w:rPr>
                        </m:ctrlPr>
                      </m:radPr>
                      <m:deg/>
                      <m:e>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e>
                    </m:rad>
                  </m:num>
                  <m:den>
                    <m:acc>
                      <m:accPr>
                        <m:ctrlPr>
                          <w:rPr>
                            <w:rFonts w:ascii="Cambria Math" w:hAnsi="Cambria Math"/>
                            <w:i/>
                          </w:rPr>
                        </m:ctrlPr>
                      </m:accPr>
                      <m:e>
                        <m:sSub>
                          <m:sSubPr>
                            <m:ctrlPr>
                              <w:rPr>
                                <w:rFonts w:ascii="Cambria Math" w:hAnsi="Cambria Math"/>
                                <w:i/>
                              </w:rPr>
                            </m:ctrlPr>
                          </m:sSubPr>
                          <m:e>
                            <m:r>
                              <w:rPr>
                                <w:rFonts w:ascii="Cambria Math" w:hAnsi="Cambria Math"/>
                              </w:rPr>
                              <m:t>T</m:t>
                            </m:r>
                          </m:e>
                          <m:sub>
                            <m:r>
                              <w:rPr>
                                <w:rFonts w:ascii="Cambria Math" w:hAnsi="Cambria Math"/>
                              </w:rPr>
                              <m:t>y</m:t>
                            </m:r>
                          </m:sub>
                        </m:sSub>
                      </m:e>
                    </m:acc>
                  </m:den>
                </m:f>
              </m:oMath>
            </m:oMathPara>
          </w:p>
        </w:tc>
        <w:tc>
          <w:tcPr>
            <w:tcW w:w="720" w:type="dxa"/>
            <w:vAlign w:val="center"/>
          </w:tcPr>
          <w:p w14:paraId="6F00D276" w14:textId="297AF9E1" w:rsidR="003754D8" w:rsidRPr="00F368B0" w:rsidRDefault="003754D8" w:rsidP="00A47267">
            <w:pPr>
              <w:pStyle w:val="Equation"/>
              <w:jc w:val="right"/>
            </w:pPr>
            <w:r w:rsidRPr="00F368B0">
              <w:t>(</w:t>
            </w:r>
            <w:r w:rsidR="00D76A42">
              <w:fldChar w:fldCharType="begin"/>
            </w:r>
            <w:r w:rsidR="00D76A42">
              <w:instrText xml:space="preserve"> SEQ Equation \* ARABIC </w:instrText>
            </w:r>
            <w:r w:rsidR="00D76A42">
              <w:fldChar w:fldCharType="separate"/>
            </w:r>
            <w:r w:rsidR="00F459CE">
              <w:rPr>
                <w:noProof/>
              </w:rPr>
              <w:t>3</w:t>
            </w:r>
            <w:r w:rsidR="00D76A42">
              <w:rPr>
                <w:noProof/>
              </w:rPr>
              <w:fldChar w:fldCharType="end"/>
            </w:r>
            <w:r w:rsidRPr="00F368B0">
              <w:t>)</w:t>
            </w:r>
          </w:p>
        </w:tc>
      </w:tr>
      <w:tr w:rsidR="00F459CE" w:rsidRPr="00F368B0" w14:paraId="600587DC" w14:textId="77777777" w:rsidTr="00A47267">
        <w:trPr>
          <w:trHeight w:val="1008"/>
          <w:jc w:val="center"/>
        </w:trPr>
        <w:tc>
          <w:tcPr>
            <w:tcW w:w="2736" w:type="dxa"/>
            <w:vAlign w:val="center"/>
          </w:tcPr>
          <w:p w14:paraId="0F0D58AC" w14:textId="03E0A566" w:rsidR="00F459CE" w:rsidRPr="00CF365E" w:rsidRDefault="00F459CE" w:rsidP="00A47267">
            <w:pPr>
              <w:pStyle w:val="Equation"/>
              <w:rPr>
                <w:szCs w:val="22"/>
              </w:rPr>
            </w:pPr>
            <w:r>
              <w:rPr>
                <w:szCs w:val="22"/>
              </w:rPr>
              <w:t>RMSE</w:t>
            </w:r>
          </w:p>
        </w:tc>
        <w:tc>
          <w:tcPr>
            <w:tcW w:w="5616" w:type="dxa"/>
            <w:vAlign w:val="center"/>
          </w:tcPr>
          <w:p w14:paraId="0E0F8751" w14:textId="17B9FB67" w:rsidR="00F459CE" w:rsidRPr="00CF365E" w:rsidRDefault="00D035CD" w:rsidP="00A47267">
            <w:pPr>
              <w:pStyle w:val="Equation"/>
              <w:rPr>
                <w:szCs w:val="22"/>
              </w:rPr>
            </w:pPr>
            <m:oMathPara>
              <m:oMathParaPr>
                <m:jc m:val="center"/>
              </m:oMathParaPr>
              <m:oMath>
                <m:rad>
                  <m:radPr>
                    <m:degHide m:val="1"/>
                    <m:ctrlPr>
                      <w:rPr>
                        <w:rFonts w:ascii="Cambria Math" w:hAnsi="Cambria Math"/>
                        <w:i/>
                        <w:szCs w:val="22"/>
                      </w:rPr>
                    </m:ctrlPr>
                  </m:radPr>
                  <m:deg/>
                  <m:e>
                    <m:r>
                      <m:rPr>
                        <m:sty m:val="p"/>
                      </m:rPr>
                      <w:rPr>
                        <w:rFonts w:ascii="Cambria Math" w:hAnsi="Cambria Math"/>
                        <w:szCs w:val="22"/>
                      </w:rPr>
                      <m:t xml:space="preserve">MSE </m:t>
                    </m:r>
                    <m:d>
                      <m:dPr>
                        <m:ctrlPr>
                          <w:rPr>
                            <w:rFonts w:ascii="Cambria Math" w:hAnsi="Cambria Math"/>
                            <w:szCs w:val="22"/>
                          </w:rPr>
                        </m:ctrlPr>
                      </m:dPr>
                      <m:e>
                        <m:acc>
                          <m:accPr>
                            <m:ctrlPr>
                              <w:rPr>
                                <w:rFonts w:ascii="Cambria Math" w:hAnsi="Cambria Math"/>
                                <w:i/>
                                <w:szCs w:val="22"/>
                              </w:rPr>
                            </m:ctrlPr>
                          </m:accPr>
                          <m:e>
                            <m:sSub>
                              <m:sSubPr>
                                <m:ctrlPr>
                                  <w:rPr>
                                    <w:rFonts w:ascii="Cambria Math" w:hAnsi="Cambria Math"/>
                                    <w:i/>
                                    <w:szCs w:val="22"/>
                                  </w:rPr>
                                </m:ctrlPr>
                              </m:sSubPr>
                              <m:e>
                                <m:r>
                                  <w:rPr>
                                    <w:rFonts w:ascii="Cambria Math" w:hAnsi="Cambria Math"/>
                                    <w:szCs w:val="22"/>
                                  </w:rPr>
                                  <m:t>T</m:t>
                                </m:r>
                              </m:e>
                              <m:sub>
                                <m:r>
                                  <w:rPr>
                                    <w:rFonts w:ascii="Cambria Math" w:hAnsi="Cambria Math"/>
                                    <w:szCs w:val="22"/>
                                  </w:rPr>
                                  <m:t>y</m:t>
                                </m:r>
                              </m:sub>
                            </m:sSub>
                          </m:e>
                        </m:acc>
                      </m:e>
                    </m:d>
                  </m:e>
                </m:rad>
              </m:oMath>
            </m:oMathPara>
          </w:p>
        </w:tc>
        <w:tc>
          <w:tcPr>
            <w:tcW w:w="720" w:type="dxa"/>
            <w:vAlign w:val="center"/>
          </w:tcPr>
          <w:p w14:paraId="04C6F72F" w14:textId="308795FB" w:rsidR="00F459CE" w:rsidRPr="00F368B0" w:rsidRDefault="00F459CE" w:rsidP="00A47267">
            <w:pPr>
              <w:pStyle w:val="Equation"/>
              <w:jc w:val="right"/>
            </w:pPr>
            <w:r w:rsidRPr="00F368B0">
              <w:t>(</w:t>
            </w:r>
            <w:r w:rsidR="00D76A42">
              <w:fldChar w:fldCharType="begin"/>
            </w:r>
            <w:r w:rsidR="00D76A42">
              <w:instrText xml:space="preserve"> SEQ Equation \* ARABIC </w:instrText>
            </w:r>
            <w:r w:rsidR="00D76A42">
              <w:fldChar w:fldCharType="separate"/>
            </w:r>
            <w:r>
              <w:rPr>
                <w:noProof/>
              </w:rPr>
              <w:t>4</w:t>
            </w:r>
            <w:r w:rsidR="00D76A42">
              <w:rPr>
                <w:noProof/>
              </w:rPr>
              <w:fldChar w:fldCharType="end"/>
            </w:r>
            <w:r w:rsidRPr="00F368B0">
              <w:t>)</w:t>
            </w:r>
          </w:p>
        </w:tc>
      </w:tr>
    </w:tbl>
    <w:p w14:paraId="0E76A5FE" w14:textId="7024CA1A" w:rsidR="00140DB2" w:rsidRDefault="00140DB2" w:rsidP="003754D8">
      <w:pPr>
        <w:pStyle w:val="BodyText"/>
      </w:pPr>
    </w:p>
    <w:p w14:paraId="4E6A379D" w14:textId="77777777" w:rsidR="00140DB2" w:rsidRDefault="00140DB2">
      <w:pPr>
        <w:spacing w:before="0" w:line="240" w:lineRule="auto"/>
        <w:ind w:right="0"/>
      </w:pPr>
      <w:r>
        <w:br w:type="page"/>
      </w:r>
    </w:p>
    <w:p w14:paraId="350A1BD3" w14:textId="14E98A4F" w:rsidR="008E47FE" w:rsidRPr="00140DB2" w:rsidRDefault="00DE460C" w:rsidP="00140DB2">
      <w:pPr>
        <w:pStyle w:val="Heading1"/>
      </w:pPr>
      <w:bookmarkStart w:id="73" w:name="_Toc24491047"/>
      <w:r w:rsidRPr="00140DB2">
        <w:lastRenderedPageBreak/>
        <w:t>References</w:t>
      </w:r>
      <w:bookmarkEnd w:id="73"/>
    </w:p>
    <w:p w14:paraId="5EFD0ABB" w14:textId="77777777" w:rsidR="00D17058" w:rsidRPr="00D17058" w:rsidRDefault="00243D2A" w:rsidP="00D17058">
      <w:pPr>
        <w:pStyle w:val="Bibliography"/>
      </w:pPr>
      <w:r>
        <w:fldChar w:fldCharType="begin"/>
      </w:r>
      <w:r w:rsidR="00C74888">
        <w:instrText xml:space="preserve"> ADDIN ZOTERO_BIBL {"uncited":[],"omitted":[],"custom":[]} CSL_BIBLIOGRAPHY </w:instrText>
      </w:r>
      <w:r>
        <w:fldChar w:fldCharType="separate"/>
      </w:r>
      <w:r w:rsidR="00D17058" w:rsidRPr="00D17058">
        <w:t>Al-</w:t>
      </w:r>
      <w:proofErr w:type="spellStart"/>
      <w:r w:rsidR="00D17058" w:rsidRPr="00D17058">
        <w:t>Kateb</w:t>
      </w:r>
      <w:proofErr w:type="spellEnd"/>
      <w:r w:rsidR="00D17058" w:rsidRPr="00D17058">
        <w:t xml:space="preserve">, M., &amp; Lee, B. S. (2014). Adaptive stratified reservoir sampling over heterogeneous data streams. </w:t>
      </w:r>
      <w:r w:rsidR="00D17058" w:rsidRPr="00D17058">
        <w:rPr>
          <w:i/>
          <w:iCs/>
        </w:rPr>
        <w:t>Information Systems</w:t>
      </w:r>
      <w:r w:rsidR="00D17058" w:rsidRPr="00D17058">
        <w:t xml:space="preserve">, </w:t>
      </w:r>
      <w:r w:rsidR="00D17058" w:rsidRPr="00D17058">
        <w:rPr>
          <w:i/>
          <w:iCs/>
        </w:rPr>
        <w:t>39</w:t>
      </w:r>
      <w:r w:rsidR="00D17058" w:rsidRPr="00D17058">
        <w:t>, 199–216. https://doi.org/10.1016/j.is.2012.03.005</w:t>
      </w:r>
    </w:p>
    <w:p w14:paraId="2C9195B4" w14:textId="77777777" w:rsidR="00D17058" w:rsidRPr="00D17058" w:rsidRDefault="00D17058" w:rsidP="00D17058">
      <w:pPr>
        <w:pStyle w:val="Bibliography"/>
      </w:pPr>
      <w:proofErr w:type="spellStart"/>
      <w:r w:rsidRPr="00D17058">
        <w:t>Ballin</w:t>
      </w:r>
      <w:proofErr w:type="spellEnd"/>
      <w:r w:rsidRPr="00D17058">
        <w:t xml:space="preserve">, M., &amp; </w:t>
      </w:r>
      <w:proofErr w:type="spellStart"/>
      <w:r w:rsidRPr="00D17058">
        <w:t>Barcaroli</w:t>
      </w:r>
      <w:proofErr w:type="spellEnd"/>
      <w:r w:rsidRPr="00D17058">
        <w:t xml:space="preserve">, G. (2013). Joint determination of optimal stratification and sample allocation using genetic algorithm. </w:t>
      </w:r>
      <w:r w:rsidRPr="00D17058">
        <w:rPr>
          <w:i/>
          <w:iCs/>
        </w:rPr>
        <w:t>Survey Methodology</w:t>
      </w:r>
      <w:r w:rsidRPr="00D17058">
        <w:t>, 27.</w:t>
      </w:r>
    </w:p>
    <w:p w14:paraId="6828F833" w14:textId="77777777" w:rsidR="00D17058" w:rsidRPr="00D17058" w:rsidRDefault="00D17058" w:rsidP="00D17058">
      <w:pPr>
        <w:pStyle w:val="Bibliography"/>
      </w:pPr>
      <w:proofErr w:type="spellStart"/>
      <w:r w:rsidRPr="00D17058">
        <w:t>Barcaroli</w:t>
      </w:r>
      <w:proofErr w:type="spellEnd"/>
      <w:r w:rsidRPr="00D17058">
        <w:t xml:space="preserve">, G. (2014a). </w:t>
      </w:r>
      <w:proofErr w:type="spellStart"/>
      <w:r w:rsidRPr="00D17058">
        <w:t>SamplingStrata</w:t>
      </w:r>
      <w:proofErr w:type="spellEnd"/>
      <w:r w:rsidRPr="00D17058">
        <w:t xml:space="preserve">: An R Package for the Optimization of Stratified Sampling. </w:t>
      </w:r>
      <w:r w:rsidRPr="00D17058">
        <w:rPr>
          <w:i/>
          <w:iCs/>
        </w:rPr>
        <w:t>Journal of Statistical Software</w:t>
      </w:r>
      <w:r w:rsidRPr="00D17058">
        <w:t xml:space="preserve">, </w:t>
      </w:r>
      <w:r w:rsidRPr="00D17058">
        <w:rPr>
          <w:i/>
          <w:iCs/>
        </w:rPr>
        <w:t>61</w:t>
      </w:r>
      <w:r w:rsidRPr="00D17058">
        <w:t>(1), 1–24. https://doi.org/10.18637/jss.v061.i04</w:t>
      </w:r>
    </w:p>
    <w:p w14:paraId="06C6A641" w14:textId="77777777" w:rsidR="00D17058" w:rsidRPr="00D17058" w:rsidRDefault="00D17058" w:rsidP="00D17058">
      <w:pPr>
        <w:pStyle w:val="Bibliography"/>
      </w:pPr>
      <w:proofErr w:type="spellStart"/>
      <w:r w:rsidRPr="00D17058">
        <w:t>Barcaroli</w:t>
      </w:r>
      <w:proofErr w:type="spellEnd"/>
      <w:r w:rsidRPr="00D17058">
        <w:t xml:space="preserve">, G. (2014b). </w:t>
      </w:r>
      <w:proofErr w:type="spellStart"/>
      <w:r w:rsidRPr="00D17058">
        <w:rPr>
          <w:b/>
          <w:bCs/>
        </w:rPr>
        <w:t>SamplingStrata</w:t>
      </w:r>
      <w:proofErr w:type="spellEnd"/>
      <w:r w:rsidRPr="00D17058">
        <w:t xml:space="preserve">: An </w:t>
      </w:r>
      <w:r w:rsidRPr="00D17058">
        <w:rPr>
          <w:i/>
          <w:iCs/>
        </w:rPr>
        <w:t>R</w:t>
      </w:r>
      <w:r w:rsidRPr="00D17058">
        <w:t xml:space="preserve"> Package for the Optimization of Stratified Sampling. </w:t>
      </w:r>
      <w:r w:rsidRPr="00D17058">
        <w:rPr>
          <w:i/>
          <w:iCs/>
        </w:rPr>
        <w:t>Journal of Statistical Software</w:t>
      </w:r>
      <w:r w:rsidRPr="00D17058">
        <w:t xml:space="preserve">, </w:t>
      </w:r>
      <w:r w:rsidRPr="00D17058">
        <w:rPr>
          <w:i/>
          <w:iCs/>
        </w:rPr>
        <w:t>61</w:t>
      </w:r>
      <w:r w:rsidRPr="00D17058">
        <w:t>(4). https://doi.org/10.18637/jss.v061.i04</w:t>
      </w:r>
    </w:p>
    <w:p w14:paraId="0DE4CA68" w14:textId="77777777" w:rsidR="00D17058" w:rsidRPr="00D17058" w:rsidRDefault="00D17058" w:rsidP="00D17058">
      <w:pPr>
        <w:pStyle w:val="Bibliography"/>
      </w:pPr>
      <w:proofErr w:type="spellStart"/>
      <w:r w:rsidRPr="00D17058">
        <w:t>Barcaroli</w:t>
      </w:r>
      <w:proofErr w:type="spellEnd"/>
      <w:r w:rsidRPr="00D17058">
        <w:t xml:space="preserve">, G. (2019a, April 21). R package for Optimal Stratification of Sampling Frames for Multipurpose Sampling Surveys: </w:t>
      </w:r>
      <w:proofErr w:type="spellStart"/>
      <w:r w:rsidRPr="00D17058">
        <w:t>Barcaroli</w:t>
      </w:r>
      <w:proofErr w:type="spellEnd"/>
      <w:r w:rsidRPr="00D17058">
        <w:t>/</w:t>
      </w:r>
      <w:proofErr w:type="spellStart"/>
      <w:r w:rsidRPr="00D17058">
        <w:t>SamplingStrata</w:t>
      </w:r>
      <w:proofErr w:type="spellEnd"/>
      <w:r w:rsidRPr="00D17058">
        <w:t>. Retrieved April 23, 2019, from https://github.com/barcaroli/SamplingStrata</w:t>
      </w:r>
    </w:p>
    <w:p w14:paraId="1D35B380" w14:textId="77777777" w:rsidR="00D17058" w:rsidRPr="00D17058" w:rsidRDefault="00D17058" w:rsidP="00D17058">
      <w:pPr>
        <w:pStyle w:val="Bibliography"/>
      </w:pPr>
      <w:proofErr w:type="spellStart"/>
      <w:r w:rsidRPr="00D17058">
        <w:t>Barcaroli</w:t>
      </w:r>
      <w:proofErr w:type="spellEnd"/>
      <w:r w:rsidRPr="00D17058">
        <w:t xml:space="preserve">, G. (2019b, May 2). </w:t>
      </w:r>
      <w:proofErr w:type="spellStart"/>
      <w:r w:rsidRPr="00D17058">
        <w:t>optimizeStrata</w:t>
      </w:r>
      <w:proofErr w:type="spellEnd"/>
      <w:r w:rsidRPr="00D17058">
        <w:t xml:space="preserve">: Best stratification of a sampling frame for multipurpose... in </w:t>
      </w:r>
      <w:proofErr w:type="spellStart"/>
      <w:r w:rsidRPr="00D17058">
        <w:t>SamplingStrata</w:t>
      </w:r>
      <w:proofErr w:type="spellEnd"/>
      <w:r w:rsidRPr="00D17058">
        <w:t>: Optimal Stratification of Sampling Frames for Multipurpose Sampling Surveys. Retrieved August 12, 2019, from https://rdrr.io/cran/SamplingStrata/man/optimizeStrata.html</w:t>
      </w:r>
    </w:p>
    <w:p w14:paraId="3034066D" w14:textId="77777777" w:rsidR="00D17058" w:rsidRPr="00D17058" w:rsidRDefault="00D17058" w:rsidP="00D17058">
      <w:pPr>
        <w:pStyle w:val="Bibliography"/>
      </w:pPr>
      <w:proofErr w:type="spellStart"/>
      <w:proofErr w:type="gramStart"/>
      <w:r w:rsidRPr="00D17058">
        <w:t>Basoglu</w:t>
      </w:r>
      <w:proofErr w:type="spellEnd"/>
      <w:r w:rsidRPr="00D17058">
        <w:t xml:space="preserve">,  </w:t>
      </w:r>
      <w:proofErr w:type="spellStart"/>
      <w:r w:rsidRPr="00D17058">
        <w:t>ismail</w:t>
      </w:r>
      <w:proofErr w:type="spellEnd"/>
      <w:proofErr w:type="gramEnd"/>
      <w:r w:rsidRPr="00D17058">
        <w:t xml:space="preserve">. (2014). </w:t>
      </w:r>
      <w:r w:rsidRPr="00D17058">
        <w:rPr>
          <w:i/>
          <w:iCs/>
        </w:rPr>
        <w:t>Ismail_basoglu_phd_thesis.pdf</w:t>
      </w:r>
      <w:r w:rsidRPr="00D17058">
        <w:t xml:space="preserve"> (</w:t>
      </w:r>
      <w:proofErr w:type="spellStart"/>
      <w:r w:rsidRPr="00D17058">
        <w:t>Bogazici</w:t>
      </w:r>
      <w:proofErr w:type="spellEnd"/>
      <w:r w:rsidRPr="00D17058">
        <w:t xml:space="preserve"> University). Retrieved from http://www.ie.boun.edu.tr/~hormannw/BounQuantitiveFinance/Thesis/ismail_basoglu_phd_thesis.pdf</w:t>
      </w:r>
    </w:p>
    <w:p w14:paraId="56E73DAA" w14:textId="77777777" w:rsidR="00D17058" w:rsidRPr="00D17058" w:rsidRDefault="00D17058" w:rsidP="00D17058">
      <w:pPr>
        <w:pStyle w:val="Bibliography"/>
      </w:pPr>
      <w:proofErr w:type="spellStart"/>
      <w:r w:rsidRPr="00D17058">
        <w:t>Bendeti</w:t>
      </w:r>
      <w:proofErr w:type="spellEnd"/>
      <w:r w:rsidRPr="00D17058">
        <w:t xml:space="preserve">, R., Bee, M., &amp; </w:t>
      </w:r>
      <w:proofErr w:type="spellStart"/>
      <w:r w:rsidRPr="00D17058">
        <w:t>Espa</w:t>
      </w:r>
      <w:proofErr w:type="spellEnd"/>
      <w:r w:rsidRPr="00D17058">
        <w:t xml:space="preserve">, G. (2010). </w:t>
      </w:r>
      <w:r w:rsidRPr="00D17058">
        <w:rPr>
          <w:i/>
          <w:iCs/>
        </w:rPr>
        <w:t>A Framework for Cut-off Sampling in Business Survey Design</w:t>
      </w:r>
      <w:r w:rsidRPr="00D17058">
        <w:t xml:space="preserve">. </w:t>
      </w:r>
      <w:r w:rsidRPr="00D17058">
        <w:rPr>
          <w:i/>
          <w:iCs/>
        </w:rPr>
        <w:t>26</w:t>
      </w:r>
      <w:r w:rsidRPr="00D17058">
        <w:t>(4), 651–671.</w:t>
      </w:r>
    </w:p>
    <w:p w14:paraId="00359A33" w14:textId="77777777" w:rsidR="00D17058" w:rsidRPr="00D17058" w:rsidRDefault="00D17058" w:rsidP="00D17058">
      <w:pPr>
        <w:pStyle w:val="Bibliography"/>
      </w:pPr>
      <w:r w:rsidRPr="00D17058">
        <w:lastRenderedPageBreak/>
        <w:t xml:space="preserve">Benedetti, R., &amp; </w:t>
      </w:r>
      <w:proofErr w:type="spellStart"/>
      <w:r w:rsidRPr="00D17058">
        <w:t>Piersimoni</w:t>
      </w:r>
      <w:proofErr w:type="spellEnd"/>
      <w:r w:rsidRPr="00D17058">
        <w:t xml:space="preserve">, F. (2012a). </w:t>
      </w:r>
      <w:r w:rsidRPr="00D17058">
        <w:rPr>
          <w:i/>
          <w:iCs/>
        </w:rPr>
        <w:t xml:space="preserve">Multivariate Boundaries of a </w:t>
      </w:r>
      <w:proofErr w:type="spellStart"/>
      <w:r w:rsidRPr="00D17058">
        <w:rPr>
          <w:i/>
          <w:iCs/>
        </w:rPr>
        <w:t>Self Representing</w:t>
      </w:r>
      <w:proofErr w:type="spellEnd"/>
      <w:r w:rsidRPr="00D17058">
        <w:rPr>
          <w:i/>
          <w:iCs/>
        </w:rPr>
        <w:t xml:space="preserve"> Stratum of Large Units in Agricultural Survey Design</w:t>
      </w:r>
      <w:r w:rsidRPr="00D17058">
        <w:t xml:space="preserve">. </w:t>
      </w:r>
      <w:r w:rsidRPr="00D17058">
        <w:rPr>
          <w:i/>
          <w:iCs/>
        </w:rPr>
        <w:t>6</w:t>
      </w:r>
      <w:r w:rsidRPr="00D17058">
        <w:t>, 125–135.</w:t>
      </w:r>
    </w:p>
    <w:p w14:paraId="2369382C" w14:textId="77777777" w:rsidR="00D17058" w:rsidRPr="00D17058" w:rsidRDefault="00D17058" w:rsidP="00D17058">
      <w:pPr>
        <w:pStyle w:val="Bibliography"/>
      </w:pPr>
      <w:r w:rsidRPr="00D17058">
        <w:t xml:space="preserve">Benedetti, R., &amp; </w:t>
      </w:r>
      <w:proofErr w:type="spellStart"/>
      <w:r w:rsidRPr="00D17058">
        <w:t>Piersimoni</w:t>
      </w:r>
      <w:proofErr w:type="spellEnd"/>
      <w:r w:rsidRPr="00D17058">
        <w:t xml:space="preserve">, F. (2012b). Multivariate Boundaries of a </w:t>
      </w:r>
      <w:proofErr w:type="spellStart"/>
      <w:r w:rsidRPr="00D17058">
        <w:t>Self Representing</w:t>
      </w:r>
      <w:proofErr w:type="spellEnd"/>
      <w:r w:rsidRPr="00D17058">
        <w:t xml:space="preserve"> Stratum of Large Units in Agricultural Survey Design. </w:t>
      </w:r>
      <w:r w:rsidRPr="00D17058">
        <w:rPr>
          <w:i/>
          <w:iCs/>
        </w:rPr>
        <w:t>Survey Research Methods</w:t>
      </w:r>
      <w:r w:rsidRPr="00D17058">
        <w:t xml:space="preserve">, </w:t>
      </w:r>
      <w:r w:rsidRPr="00D17058">
        <w:rPr>
          <w:i/>
          <w:iCs/>
        </w:rPr>
        <w:t>6</w:t>
      </w:r>
      <w:r w:rsidRPr="00D17058">
        <w:t>(3), 125–135. https://doi.org/10.18148/srm/2012.v6i3.5127</w:t>
      </w:r>
    </w:p>
    <w:p w14:paraId="169CB8D2" w14:textId="77777777" w:rsidR="00D17058" w:rsidRPr="00D17058" w:rsidRDefault="00D17058" w:rsidP="00D17058">
      <w:pPr>
        <w:pStyle w:val="Bibliography"/>
      </w:pPr>
      <w:r w:rsidRPr="00D17058">
        <w:t xml:space="preserve">Bethel, J. (1989). </w:t>
      </w:r>
      <w:r w:rsidRPr="00D17058">
        <w:rPr>
          <w:i/>
          <w:iCs/>
        </w:rPr>
        <w:t>Sample allocation in multivariate surveys</w:t>
      </w:r>
      <w:r w:rsidRPr="00D17058">
        <w:t xml:space="preserve">. </w:t>
      </w:r>
      <w:r w:rsidRPr="00D17058">
        <w:rPr>
          <w:i/>
          <w:iCs/>
        </w:rPr>
        <w:t>15</w:t>
      </w:r>
      <w:r w:rsidRPr="00D17058">
        <w:t>, 47–57.</w:t>
      </w:r>
    </w:p>
    <w:p w14:paraId="156B0112" w14:textId="77777777" w:rsidR="00D17058" w:rsidRPr="00D17058" w:rsidRDefault="00D17058" w:rsidP="00D17058">
      <w:pPr>
        <w:pStyle w:val="Bibliography"/>
      </w:pPr>
      <w:r w:rsidRPr="00D17058">
        <w:t>Bureau of Transportation Statistics. (2019a, February 25). 2017 Commodity Flow Survey Overview and Methodology. Retrieved April 23, 2019, from https://www.bts.gov/archive/publications/commodity_flow_survey/methodology_2012</w:t>
      </w:r>
    </w:p>
    <w:p w14:paraId="4514CC88" w14:textId="77777777" w:rsidR="00D17058" w:rsidRPr="00D17058" w:rsidRDefault="00D17058" w:rsidP="00D17058">
      <w:pPr>
        <w:pStyle w:val="Bibliography"/>
      </w:pPr>
      <w:r w:rsidRPr="00D17058">
        <w:t>Bureau of Transportation Statistics. (2019b, March 29). Freight Analysis Framework. Retrieved April 23, 2019, from https://www.bts.gov/faf</w:t>
      </w:r>
    </w:p>
    <w:p w14:paraId="49F751B3" w14:textId="77777777" w:rsidR="00D17058" w:rsidRPr="00D17058" w:rsidRDefault="00D17058" w:rsidP="00D17058">
      <w:pPr>
        <w:pStyle w:val="Bibliography"/>
      </w:pPr>
      <w:proofErr w:type="spellStart"/>
      <w:r w:rsidRPr="00D17058">
        <w:t>Carpentier</w:t>
      </w:r>
      <w:proofErr w:type="spellEnd"/>
      <w:r w:rsidRPr="00D17058">
        <w:t xml:space="preserve">, A., &amp; </w:t>
      </w:r>
      <w:proofErr w:type="spellStart"/>
      <w:r w:rsidRPr="00D17058">
        <w:t>Munos</w:t>
      </w:r>
      <w:proofErr w:type="spellEnd"/>
      <w:r w:rsidRPr="00D17058">
        <w:t xml:space="preserve">, R. (n.d.). </w:t>
      </w:r>
      <w:r w:rsidRPr="00D17058">
        <w:rPr>
          <w:i/>
          <w:iCs/>
        </w:rPr>
        <w:t>Toward Optimal Stratification for Stratified Monte-Carlo Integration</w:t>
      </w:r>
      <w:r w:rsidRPr="00D17058">
        <w:t>. 9.</w:t>
      </w:r>
    </w:p>
    <w:p w14:paraId="30062721" w14:textId="77777777" w:rsidR="00D17058" w:rsidRPr="00D17058" w:rsidRDefault="00D17058" w:rsidP="00D17058">
      <w:pPr>
        <w:pStyle w:val="Bibliography"/>
      </w:pPr>
      <w:proofErr w:type="spellStart"/>
      <w:r w:rsidRPr="00D17058">
        <w:t>Etore</w:t>
      </w:r>
      <w:proofErr w:type="spellEnd"/>
      <w:r w:rsidRPr="00D17058">
        <w:t xml:space="preserve">, P., Fort, G., Jourdain, B., &amp; </w:t>
      </w:r>
      <w:proofErr w:type="spellStart"/>
      <w:r w:rsidRPr="00D17058">
        <w:t>Moulines</w:t>
      </w:r>
      <w:proofErr w:type="spellEnd"/>
      <w:r w:rsidRPr="00D17058">
        <w:t xml:space="preserve">, E. (2011). On adaptive stratification. </w:t>
      </w:r>
      <w:r w:rsidRPr="00D17058">
        <w:rPr>
          <w:i/>
          <w:iCs/>
        </w:rPr>
        <w:t>Annals of Operations Research</w:t>
      </w:r>
      <w:r w:rsidRPr="00D17058">
        <w:t xml:space="preserve">, </w:t>
      </w:r>
      <w:r w:rsidRPr="00D17058">
        <w:rPr>
          <w:i/>
          <w:iCs/>
        </w:rPr>
        <w:t>189</w:t>
      </w:r>
      <w:r w:rsidRPr="00D17058">
        <w:t>(1), 127–154. https://doi.org/10.1007/s10479-009-0638-9</w:t>
      </w:r>
    </w:p>
    <w:p w14:paraId="7717F46D" w14:textId="77777777" w:rsidR="00D17058" w:rsidRPr="00D17058" w:rsidRDefault="00D17058" w:rsidP="00D17058">
      <w:pPr>
        <w:pStyle w:val="Bibliography"/>
      </w:pPr>
      <w:proofErr w:type="spellStart"/>
      <w:r w:rsidRPr="00D17058">
        <w:t>Etore</w:t>
      </w:r>
      <w:proofErr w:type="spellEnd"/>
      <w:r w:rsidRPr="00D17058">
        <w:t xml:space="preserve">, P., &amp; Jourdain, B. (2010). Adaptive optimal allocation in stratified sampling methods. </w:t>
      </w:r>
      <w:r w:rsidRPr="00D17058">
        <w:rPr>
          <w:i/>
          <w:iCs/>
        </w:rPr>
        <w:t>Methodology and Computing in Applied Probability</w:t>
      </w:r>
      <w:r w:rsidRPr="00D17058">
        <w:t xml:space="preserve">, </w:t>
      </w:r>
      <w:r w:rsidRPr="00D17058">
        <w:rPr>
          <w:i/>
          <w:iCs/>
        </w:rPr>
        <w:t>12</w:t>
      </w:r>
      <w:r w:rsidRPr="00D17058">
        <w:t>(3), 335–360. https://doi.org/10.1007/s11009-008-9108-0</w:t>
      </w:r>
    </w:p>
    <w:p w14:paraId="6D08F8D3" w14:textId="77777777" w:rsidR="00D17058" w:rsidRPr="00D17058" w:rsidRDefault="00D17058" w:rsidP="00D17058">
      <w:pPr>
        <w:pStyle w:val="Bibliography"/>
      </w:pPr>
      <w:r w:rsidRPr="00D17058">
        <w:t xml:space="preserve">Ghanbartehrani, S. (2019, April 10). </w:t>
      </w:r>
      <w:proofErr w:type="spellStart"/>
      <w:r w:rsidRPr="00D17058">
        <w:t>Saeedt</w:t>
      </w:r>
      <w:proofErr w:type="spellEnd"/>
      <w:r w:rsidRPr="00D17058">
        <w:t>/</w:t>
      </w:r>
      <w:proofErr w:type="spellStart"/>
      <w:r w:rsidRPr="00D17058">
        <w:t>CFS_Sampling</w:t>
      </w:r>
      <w:proofErr w:type="spellEnd"/>
      <w:r w:rsidRPr="00D17058">
        <w:t>. Retrieved April 23, 2019, from GitHub website: https://github.com/saeedt/CFS_Sampling</w:t>
      </w:r>
    </w:p>
    <w:p w14:paraId="0C3EA0FB" w14:textId="77777777" w:rsidR="00D17058" w:rsidRPr="00D17058" w:rsidRDefault="00D17058" w:rsidP="00D17058">
      <w:pPr>
        <w:pStyle w:val="Bibliography"/>
      </w:pPr>
      <w:proofErr w:type="spellStart"/>
      <w:r w:rsidRPr="00D17058">
        <w:t>Glasserman</w:t>
      </w:r>
      <w:proofErr w:type="spellEnd"/>
      <w:r w:rsidRPr="00D17058">
        <w:t xml:space="preserve">, P., Heidelberger, P., &amp; Shahabuddin, P. (1999). Asymptotically Optimal Importance </w:t>
      </w:r>
      <w:r w:rsidRPr="00D17058">
        <w:lastRenderedPageBreak/>
        <w:t xml:space="preserve">Sampling and Stratification for Pricing Path-Dependent Options. </w:t>
      </w:r>
      <w:r w:rsidRPr="00D17058">
        <w:rPr>
          <w:i/>
          <w:iCs/>
        </w:rPr>
        <w:t>Mathematical Finance</w:t>
      </w:r>
      <w:r w:rsidRPr="00D17058">
        <w:t xml:space="preserve">, </w:t>
      </w:r>
      <w:r w:rsidRPr="00D17058">
        <w:rPr>
          <w:i/>
          <w:iCs/>
        </w:rPr>
        <w:t>9</w:t>
      </w:r>
      <w:r w:rsidRPr="00D17058">
        <w:t>(2), 117–152. https://doi.org/10.1111/1467-9965.00065</w:t>
      </w:r>
    </w:p>
    <w:p w14:paraId="59B26711" w14:textId="77777777" w:rsidR="00D17058" w:rsidRPr="00D17058" w:rsidRDefault="00D17058" w:rsidP="00D17058">
      <w:pPr>
        <w:pStyle w:val="Bibliography"/>
      </w:pPr>
      <w:r w:rsidRPr="00D17058">
        <w:t xml:space="preserve">Hartigan, J. A., &amp; Wong, M. A. (1979). Algorithm AS 136: A K-Means Clustering Algorithm. </w:t>
      </w:r>
      <w:r w:rsidRPr="00D17058">
        <w:rPr>
          <w:i/>
          <w:iCs/>
        </w:rPr>
        <w:t>Applied Statistics</w:t>
      </w:r>
      <w:r w:rsidRPr="00D17058">
        <w:t xml:space="preserve">, </w:t>
      </w:r>
      <w:r w:rsidRPr="00D17058">
        <w:rPr>
          <w:i/>
          <w:iCs/>
        </w:rPr>
        <w:t>28</w:t>
      </w:r>
      <w:r w:rsidRPr="00D17058">
        <w:t>(1), 100. https://doi.org/10.2307/2346830</w:t>
      </w:r>
    </w:p>
    <w:p w14:paraId="2C28E59F" w14:textId="77777777" w:rsidR="00D17058" w:rsidRPr="00D17058" w:rsidRDefault="00D17058" w:rsidP="00D17058">
      <w:pPr>
        <w:pStyle w:val="Bibliography"/>
      </w:pPr>
      <w:r w:rsidRPr="00D17058">
        <w:t xml:space="preserve">Hartigan, J., &amp; Wong, M. (1979). Algorithm AS 136: A K-Means Clustering Algorithm. </w:t>
      </w:r>
      <w:r w:rsidRPr="00D17058">
        <w:rPr>
          <w:i/>
          <w:iCs/>
        </w:rPr>
        <w:t>Journal of the Royal Statistical Society. Series C (Applied Statistics)</w:t>
      </w:r>
      <w:r w:rsidRPr="00D17058">
        <w:t xml:space="preserve">, </w:t>
      </w:r>
      <w:r w:rsidRPr="00D17058">
        <w:rPr>
          <w:i/>
          <w:iCs/>
        </w:rPr>
        <w:t>28</w:t>
      </w:r>
      <w:r w:rsidRPr="00D17058">
        <w:t>(1), 100. https://doi.org/10.2307/2346830</w:t>
      </w:r>
    </w:p>
    <w:p w14:paraId="37FDD490" w14:textId="77777777" w:rsidR="00D17058" w:rsidRPr="00D17058" w:rsidRDefault="00D17058" w:rsidP="00D17058">
      <w:pPr>
        <w:pStyle w:val="Bibliography"/>
      </w:pPr>
      <w:r w:rsidRPr="00D17058">
        <w:t xml:space="preserve">Kawai, R. (2010). Asymptotically optimal allocation of stratified sampling with adaptive variance reduction by strata. </w:t>
      </w:r>
      <w:r w:rsidRPr="00D17058">
        <w:rPr>
          <w:i/>
          <w:iCs/>
        </w:rPr>
        <w:t>ACM Transactions on Modeling and Computer Simulation</w:t>
      </w:r>
      <w:r w:rsidRPr="00D17058">
        <w:t xml:space="preserve">, </w:t>
      </w:r>
      <w:r w:rsidRPr="00D17058">
        <w:rPr>
          <w:i/>
          <w:iCs/>
        </w:rPr>
        <w:t>20</w:t>
      </w:r>
      <w:r w:rsidRPr="00D17058">
        <w:t>(2), 1–17. https://doi.org/10.1145/1734222.1734225</w:t>
      </w:r>
    </w:p>
    <w:p w14:paraId="1FD05CF3" w14:textId="77777777" w:rsidR="00D17058" w:rsidRPr="00D17058" w:rsidRDefault="00D17058" w:rsidP="00D17058">
      <w:pPr>
        <w:pStyle w:val="Bibliography"/>
      </w:pPr>
      <w:r w:rsidRPr="00D17058">
        <w:t xml:space="preserve">Lavallee, P., &amp; </w:t>
      </w:r>
      <w:proofErr w:type="spellStart"/>
      <w:r w:rsidRPr="00D17058">
        <w:t>Hidiroglou</w:t>
      </w:r>
      <w:proofErr w:type="spellEnd"/>
      <w:r w:rsidRPr="00D17058">
        <w:t xml:space="preserve">, M. A. (1988). </w:t>
      </w:r>
      <w:r w:rsidRPr="00D17058">
        <w:rPr>
          <w:i/>
          <w:iCs/>
        </w:rPr>
        <w:t>On the Stratification of Skewed Populations</w:t>
      </w:r>
      <w:r w:rsidRPr="00D17058">
        <w:t>. 12.</w:t>
      </w:r>
    </w:p>
    <w:p w14:paraId="178A9871" w14:textId="77777777" w:rsidR="00D17058" w:rsidRPr="00D17058" w:rsidRDefault="00D17058" w:rsidP="00D17058">
      <w:pPr>
        <w:pStyle w:val="Bibliography"/>
      </w:pPr>
      <w:proofErr w:type="spellStart"/>
      <w:r w:rsidRPr="00D17058">
        <w:t>Lermusiaux</w:t>
      </w:r>
      <w:proofErr w:type="spellEnd"/>
      <w:r w:rsidRPr="00D17058">
        <w:t xml:space="preserve">, P. F. J. (2007). Adaptive modeling, adaptive data assimilation and adaptive sampling. </w:t>
      </w:r>
      <w:proofErr w:type="spellStart"/>
      <w:r w:rsidRPr="00D17058">
        <w:rPr>
          <w:i/>
          <w:iCs/>
        </w:rPr>
        <w:t>Physica</w:t>
      </w:r>
      <w:proofErr w:type="spellEnd"/>
      <w:r w:rsidRPr="00D17058">
        <w:rPr>
          <w:i/>
          <w:iCs/>
        </w:rPr>
        <w:t xml:space="preserve"> D: Nonlinear Phenomena</w:t>
      </w:r>
      <w:r w:rsidRPr="00D17058">
        <w:t xml:space="preserve">, </w:t>
      </w:r>
      <w:r w:rsidRPr="00D17058">
        <w:rPr>
          <w:i/>
          <w:iCs/>
        </w:rPr>
        <w:t>230</w:t>
      </w:r>
      <w:r w:rsidRPr="00D17058">
        <w:t>(1–2), 172–196. https://doi.org/10.1016/j.physd.2007.02.014</w:t>
      </w:r>
    </w:p>
    <w:p w14:paraId="3B06E970" w14:textId="77777777" w:rsidR="00D17058" w:rsidRPr="00D17058" w:rsidRDefault="00D17058" w:rsidP="00D17058">
      <w:pPr>
        <w:pStyle w:val="Bibliography"/>
      </w:pPr>
      <w:proofErr w:type="spellStart"/>
      <w:r w:rsidRPr="00D17058">
        <w:t>Lisic</w:t>
      </w:r>
      <w:proofErr w:type="spellEnd"/>
      <w:r w:rsidRPr="00D17058">
        <w:t xml:space="preserve">, J., Sang, H., Zhu, Z., &amp; Zimmer, S. (2018a). Optimal Stratification and Allocation for the June Agricultural Survey. </w:t>
      </w:r>
      <w:r w:rsidRPr="00D17058">
        <w:rPr>
          <w:i/>
          <w:iCs/>
        </w:rPr>
        <w:t>Journal of Official Statistics</w:t>
      </w:r>
      <w:r w:rsidRPr="00D17058">
        <w:t xml:space="preserve">, </w:t>
      </w:r>
      <w:r w:rsidRPr="00D17058">
        <w:rPr>
          <w:i/>
          <w:iCs/>
        </w:rPr>
        <w:t>34</w:t>
      </w:r>
      <w:r w:rsidRPr="00D17058">
        <w:t>(1), 121–148. https://doi.org/10.1515/jos-2018-0007</w:t>
      </w:r>
    </w:p>
    <w:p w14:paraId="133644FB" w14:textId="77777777" w:rsidR="00D17058" w:rsidRPr="00D17058" w:rsidRDefault="00D17058" w:rsidP="00D17058">
      <w:pPr>
        <w:pStyle w:val="Bibliography"/>
      </w:pPr>
      <w:proofErr w:type="spellStart"/>
      <w:r w:rsidRPr="00D17058">
        <w:t>Lisic</w:t>
      </w:r>
      <w:proofErr w:type="spellEnd"/>
      <w:r w:rsidRPr="00D17058">
        <w:t xml:space="preserve">, J., Sang, H., Zhu, Z., &amp; Zimmer, S. (2018b). Optimal Stratification and Allocation for the June Agricultural Survey. </w:t>
      </w:r>
      <w:r w:rsidRPr="00D17058">
        <w:rPr>
          <w:i/>
          <w:iCs/>
        </w:rPr>
        <w:t>Journal of Official Statistics</w:t>
      </w:r>
      <w:r w:rsidRPr="00D17058">
        <w:t xml:space="preserve">, </w:t>
      </w:r>
      <w:r w:rsidRPr="00D17058">
        <w:rPr>
          <w:i/>
          <w:iCs/>
        </w:rPr>
        <w:t>34</w:t>
      </w:r>
      <w:r w:rsidRPr="00D17058">
        <w:t>(1), 121–148. https://doi.org/10.1515/jos-2018-0007</w:t>
      </w:r>
    </w:p>
    <w:p w14:paraId="24011C1D" w14:textId="77777777" w:rsidR="00D17058" w:rsidRPr="00D17058" w:rsidRDefault="00D17058" w:rsidP="00D17058">
      <w:pPr>
        <w:pStyle w:val="Bibliography"/>
      </w:pPr>
      <w:r w:rsidRPr="00D17058">
        <w:t xml:space="preserve">Manly, B. F. J. (2004). Using the bootstrap with two-phase adaptive stratified samples from </w:t>
      </w:r>
      <w:r w:rsidRPr="00D17058">
        <w:lastRenderedPageBreak/>
        <w:t xml:space="preserve">multiple populations at multiple locations. </w:t>
      </w:r>
      <w:r w:rsidRPr="00D17058">
        <w:rPr>
          <w:i/>
          <w:iCs/>
        </w:rPr>
        <w:t>Environmental &amp; Ecological Statistics</w:t>
      </w:r>
      <w:r w:rsidRPr="00D17058">
        <w:t xml:space="preserve">, </w:t>
      </w:r>
      <w:r w:rsidRPr="00D17058">
        <w:rPr>
          <w:i/>
          <w:iCs/>
        </w:rPr>
        <w:t>11</w:t>
      </w:r>
      <w:r w:rsidRPr="00D17058">
        <w:t>(4), 367–383.</w:t>
      </w:r>
    </w:p>
    <w:p w14:paraId="59A05096" w14:textId="77777777" w:rsidR="00D17058" w:rsidRPr="00D17058" w:rsidRDefault="00D17058" w:rsidP="00D17058">
      <w:pPr>
        <w:pStyle w:val="Bibliography"/>
      </w:pPr>
      <w:r w:rsidRPr="00D17058">
        <w:t>National Agricultural Statistics Service. (2018, November 9). USDA - National Agricultural Statistics Service—Surveys—June Area. Retrieved January 7, 2019, from https://www.nass.usda.gov/Surveys/Guide_to_NASS_Surveys/June_Area/</w:t>
      </w:r>
    </w:p>
    <w:p w14:paraId="76407257" w14:textId="77777777" w:rsidR="00D17058" w:rsidRPr="00D17058" w:rsidRDefault="00D17058" w:rsidP="00D17058">
      <w:pPr>
        <w:pStyle w:val="Bibliography"/>
      </w:pPr>
      <w:r w:rsidRPr="00D17058">
        <w:t>R Consortium. (2014, March 27). RStudio. Retrieved April 23, 2019, from RStudio website: https://www.rstudio.com/</w:t>
      </w:r>
    </w:p>
    <w:p w14:paraId="216F6A5E" w14:textId="77777777" w:rsidR="00D17058" w:rsidRPr="00D17058" w:rsidRDefault="00D17058" w:rsidP="00D17058">
      <w:pPr>
        <w:pStyle w:val="Bibliography"/>
      </w:pPr>
      <w:proofErr w:type="spellStart"/>
      <w:r w:rsidRPr="00D17058">
        <w:t>Rivest</w:t>
      </w:r>
      <w:proofErr w:type="spellEnd"/>
      <w:r w:rsidRPr="00D17058">
        <w:t xml:space="preserve">, L.-P. (2017). </w:t>
      </w:r>
      <w:proofErr w:type="spellStart"/>
      <w:r w:rsidRPr="00D17058">
        <w:rPr>
          <w:i/>
          <w:iCs/>
        </w:rPr>
        <w:t>Cran</w:t>
      </w:r>
      <w:proofErr w:type="spellEnd"/>
      <w:r w:rsidRPr="00D17058">
        <w:rPr>
          <w:i/>
          <w:iCs/>
        </w:rPr>
        <w:t>/stratification</w:t>
      </w:r>
      <w:r w:rsidRPr="00D17058">
        <w:t xml:space="preserve"> [R]. Retrieved from https://github.com/cran/stratification (Original work published 2014)</w:t>
      </w:r>
    </w:p>
    <w:p w14:paraId="4A506E3E" w14:textId="77777777" w:rsidR="00D17058" w:rsidRPr="00D17058" w:rsidRDefault="00D17058" w:rsidP="00D17058">
      <w:pPr>
        <w:pStyle w:val="Bibliography"/>
      </w:pPr>
      <w:r w:rsidRPr="00D17058">
        <w:t xml:space="preserve">Statistics Dictionary. (2019a). </w:t>
      </w:r>
      <w:proofErr w:type="spellStart"/>
      <w:r w:rsidRPr="00D17058">
        <w:t>Neyman</w:t>
      </w:r>
      <w:proofErr w:type="spellEnd"/>
      <w:r w:rsidRPr="00D17058">
        <w:t xml:space="preserve"> Allocation: Definition. Retrieved January 8, 2019, from https://stattrek.com/statistics/dictionary.aspx?definition=neyman_allocation</w:t>
      </w:r>
    </w:p>
    <w:p w14:paraId="0AA20F0D" w14:textId="77777777" w:rsidR="00D17058" w:rsidRPr="00D17058" w:rsidRDefault="00D17058" w:rsidP="00D17058">
      <w:pPr>
        <w:pStyle w:val="Bibliography"/>
      </w:pPr>
      <w:r w:rsidRPr="00D17058">
        <w:t>Statistics Dictionary. (2019b). Optimum Allocation: Definition. Retrieved January 8, 2019, from https://stattrek.com/statistics/dictionary.aspx?definition=optimum_allocation</w:t>
      </w:r>
    </w:p>
    <w:p w14:paraId="062826FD" w14:textId="77777777" w:rsidR="00D17058" w:rsidRPr="00D17058" w:rsidRDefault="00D17058" w:rsidP="00D17058">
      <w:pPr>
        <w:pStyle w:val="Bibliography"/>
      </w:pPr>
      <w:r w:rsidRPr="00D17058">
        <w:t>The Comprehensive R Archive Network. (2019, March 11). Retrieved April 18, 2019, from https://cran.r-project.org/</w:t>
      </w:r>
    </w:p>
    <w:p w14:paraId="4D6C7367" w14:textId="77777777" w:rsidR="00D17058" w:rsidRPr="00D17058" w:rsidRDefault="00D17058" w:rsidP="00D17058">
      <w:pPr>
        <w:pStyle w:val="Bibliography"/>
      </w:pPr>
      <w:r w:rsidRPr="00D17058">
        <w:t>The PostgreSQL Global Development Group. (2019a). PostgreSQL: Documentation: 11: 43.1. Overview. Retrieved April 23, 2019, from https://www.postgresql.org/docs/current/plpgsql-overview.html</w:t>
      </w:r>
    </w:p>
    <w:p w14:paraId="549418CC" w14:textId="77777777" w:rsidR="00D17058" w:rsidRPr="00D17058" w:rsidRDefault="00D17058" w:rsidP="00D17058">
      <w:pPr>
        <w:pStyle w:val="Bibliography"/>
      </w:pPr>
      <w:r w:rsidRPr="00D17058">
        <w:t>The PostgreSQL Global Development Group. (2019b). PostgreSQL: The world’s most advanced open source database. Retrieved April 23, 2019, from https://www.postgresql.org/</w:t>
      </w:r>
    </w:p>
    <w:p w14:paraId="508836E8" w14:textId="77777777" w:rsidR="00D17058" w:rsidRPr="00D17058" w:rsidRDefault="00D17058" w:rsidP="00D17058">
      <w:pPr>
        <w:pStyle w:val="Bibliography"/>
      </w:pPr>
      <w:r w:rsidRPr="00D17058">
        <w:t xml:space="preserve">The R Foundation. (2019). R: The R Project for Statistical Computing. Retrieved April 23, 2019, </w:t>
      </w:r>
      <w:r w:rsidRPr="00D17058">
        <w:lastRenderedPageBreak/>
        <w:t>from https://www.r-project.org/</w:t>
      </w:r>
    </w:p>
    <w:p w14:paraId="14AF323C" w14:textId="77777777" w:rsidR="00D17058" w:rsidRPr="00D17058" w:rsidRDefault="00D17058" w:rsidP="00D17058">
      <w:pPr>
        <w:pStyle w:val="Bibliography"/>
      </w:pPr>
      <w:r w:rsidRPr="00D17058">
        <w:t>The R Foundation. (n.d.). Building R for Windows. Retrieved August 6, 2019, from https://cran.r-project.org/bin/windows/Rtools/</w:t>
      </w:r>
    </w:p>
    <w:p w14:paraId="2026D402" w14:textId="77777777" w:rsidR="00D17058" w:rsidRPr="00D17058" w:rsidRDefault="00D17058" w:rsidP="00D17058">
      <w:pPr>
        <w:pStyle w:val="Bibliography"/>
      </w:pPr>
      <w:r w:rsidRPr="00D17058">
        <w:t xml:space="preserve">Thompson, S. K. (2012). </w:t>
      </w:r>
      <w:r w:rsidRPr="00D17058">
        <w:rPr>
          <w:i/>
          <w:iCs/>
        </w:rPr>
        <w:t>Sampling</w:t>
      </w:r>
      <w:r w:rsidRPr="00D17058">
        <w:t xml:space="preserve"> (3rd ed). Hoboken, N.J: Wiley.</w:t>
      </w:r>
    </w:p>
    <w:p w14:paraId="0CA00AA6" w14:textId="77777777" w:rsidR="00D17058" w:rsidRPr="00D17058" w:rsidRDefault="00D17058" w:rsidP="00D17058">
      <w:pPr>
        <w:pStyle w:val="Bibliography"/>
      </w:pPr>
      <w:r w:rsidRPr="00D17058">
        <w:t>US Census Bureau. (2018, September 12). County Business Patterns: 2016. Retrieved April 23, 2019, from https://www.census.gov/data/datasets/2016/econ/cbp/2016-cbp.html</w:t>
      </w:r>
    </w:p>
    <w:p w14:paraId="72C54570" w14:textId="77777777" w:rsidR="00D17058" w:rsidRPr="00D17058" w:rsidRDefault="00D17058" w:rsidP="00D17058">
      <w:pPr>
        <w:pStyle w:val="Bibliography"/>
      </w:pPr>
      <w:r w:rsidRPr="00D17058">
        <w:t xml:space="preserve">Yong, F. H., Tian, L., Yu, S., Cai, T., &amp; Wei, L. J. (2016). Optimal stratification in outcome prediction using baseline information. </w:t>
      </w:r>
      <w:proofErr w:type="spellStart"/>
      <w:r w:rsidRPr="00D17058">
        <w:rPr>
          <w:i/>
          <w:iCs/>
        </w:rPr>
        <w:t>Biometrika</w:t>
      </w:r>
      <w:proofErr w:type="spellEnd"/>
      <w:r w:rsidRPr="00D17058">
        <w:t xml:space="preserve">, </w:t>
      </w:r>
      <w:r w:rsidRPr="00D17058">
        <w:rPr>
          <w:i/>
          <w:iCs/>
        </w:rPr>
        <w:t>103</w:t>
      </w:r>
      <w:r w:rsidRPr="00D17058">
        <w:t>(4), 817–828. https://doi.org/10.1093/biomet/asw049</w:t>
      </w:r>
    </w:p>
    <w:p w14:paraId="5C98B2D8" w14:textId="1B14E222" w:rsidR="008B75AA" w:rsidRDefault="00243D2A" w:rsidP="007E66E3">
      <w:pPr>
        <w:pStyle w:val="Heading1"/>
        <w:numPr>
          <w:ilvl w:val="0"/>
          <w:numId w:val="0"/>
        </w:numPr>
        <w:ind w:left="100"/>
      </w:pPr>
      <w:r>
        <w:fldChar w:fldCharType="end"/>
      </w:r>
    </w:p>
    <w:p w14:paraId="0D468266" w14:textId="04240516" w:rsidR="000C35DD" w:rsidRDefault="000C35DD" w:rsidP="007E66E3">
      <w:pPr>
        <w:pStyle w:val="Heading1"/>
        <w:numPr>
          <w:ilvl w:val="0"/>
          <w:numId w:val="0"/>
        </w:numPr>
      </w:pPr>
    </w:p>
    <w:sectPr w:rsidR="000C35DD">
      <w:pgSz w:w="12240" w:h="15840"/>
      <w:pgMar w:top="1360" w:right="1320" w:bottom="1800" w:left="1340" w:header="0" w:footer="16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eed Tehrani" w:date="2019-11-12T22:47:00Z" w:initials="ST">
    <w:p w14:paraId="56F01F51" w14:textId="7722C738" w:rsidR="004742F8" w:rsidRDefault="004742F8">
      <w:pPr>
        <w:pStyle w:val="CommentText"/>
      </w:pPr>
      <w:r>
        <w:rPr>
          <w:rStyle w:val="CommentReference"/>
        </w:rPr>
        <w:annotationRef/>
      </w:r>
      <w:r>
        <w:rPr>
          <w:rStyle w:val="CommentReference"/>
        </w:rPr>
        <w:t>Sections</w:t>
      </w:r>
      <w:r>
        <w:t xml:space="preserve"> 1-6 are appended from the literature review document. </w:t>
      </w:r>
    </w:p>
  </w:comment>
  <w:comment w:id="32" w:author="Saeed Tehrani" w:date="2019-11-12T22:49:00Z" w:initials="ST">
    <w:p w14:paraId="2C64DE48" w14:textId="0EF640D6" w:rsidR="00C4676E" w:rsidRDefault="00C4676E">
      <w:pPr>
        <w:pStyle w:val="CommentText"/>
      </w:pPr>
      <w:r>
        <w:rPr>
          <w:rStyle w:val="CommentReference"/>
        </w:rPr>
        <w:annotationRef/>
      </w:r>
      <w:r>
        <w:t xml:space="preserve">Results are updated, </w:t>
      </w:r>
      <w:proofErr w:type="spellStart"/>
      <w:r>
        <w:t>CheckInput</w:t>
      </w:r>
      <w:proofErr w:type="spellEnd"/>
      <w:r>
        <w:t xml:space="preserve"> function details are discussed, details on the specification of take-all strata added, K-means initial solution and the updated code is added. </w:t>
      </w:r>
    </w:p>
  </w:comment>
  <w:comment w:id="34" w:author="Saeed Tehrani" w:date="2019-11-12T22:52:00Z" w:initials="ST">
    <w:p w14:paraId="1822036C" w14:textId="02274245" w:rsidR="00C4676E" w:rsidRDefault="00C4676E">
      <w:pPr>
        <w:pStyle w:val="CommentText"/>
      </w:pPr>
      <w:r>
        <w:rPr>
          <w:rStyle w:val="CommentReference"/>
        </w:rPr>
        <w:annotationRef/>
      </w:r>
      <w:r>
        <w:t>Result tables are updated, results for GA with k-means initial solution are added, comparison between GA with and without k-means added.</w:t>
      </w:r>
    </w:p>
  </w:comment>
  <w:comment w:id="45" w:author="Saeed Tehrani" w:date="2019-11-12T22:58:00Z" w:initials="ST">
    <w:p w14:paraId="4D7A9154" w14:textId="7C69AF4A" w:rsidR="000430EE" w:rsidRDefault="000430EE">
      <w:pPr>
        <w:pStyle w:val="CommentText"/>
      </w:pPr>
      <w:r>
        <w:rPr>
          <w:rStyle w:val="CommentReference"/>
        </w:rPr>
        <w:annotationRef/>
      </w:r>
      <w:r>
        <w:t xml:space="preserve">Added more details about </w:t>
      </w:r>
      <w:proofErr w:type="spellStart"/>
      <w:r>
        <w:t>Rtools</w:t>
      </w:r>
      <w:proofErr w:type="spellEnd"/>
      <w:r>
        <w:t xml:space="preserve">, </w:t>
      </w:r>
    </w:p>
  </w:comment>
  <w:comment w:id="47" w:author="Saeed Tehrani" w:date="2019-11-12T23:00:00Z" w:initials="ST">
    <w:p w14:paraId="62C52B17" w14:textId="412F892D" w:rsidR="00475DF2" w:rsidRDefault="00475DF2">
      <w:pPr>
        <w:pStyle w:val="CommentText"/>
      </w:pPr>
      <w:r>
        <w:rPr>
          <w:rStyle w:val="CommentReference"/>
        </w:rPr>
        <w:annotationRef/>
      </w:r>
      <w:r>
        <w:t>Results and discussion are updated.</w:t>
      </w:r>
    </w:p>
  </w:comment>
  <w:comment w:id="51" w:author="Saeed Tehrani" w:date="2019-11-12T23:01:00Z" w:initials="ST">
    <w:p w14:paraId="57AE4775" w14:textId="58CCC284" w:rsidR="00475DF2" w:rsidRDefault="00475DF2">
      <w:pPr>
        <w:pStyle w:val="CommentText"/>
      </w:pPr>
      <w:r>
        <w:rPr>
          <w:rStyle w:val="CommentReference"/>
        </w:rPr>
        <w:annotationRef/>
      </w:r>
      <w:r>
        <w:t xml:space="preserve">Result tables are updated, will add more discussion on the comparison. </w:t>
      </w:r>
    </w:p>
  </w:comment>
  <w:comment w:id="55" w:author="Saeed Tehrani" w:date="2019-11-12T23:02:00Z" w:initials="ST">
    <w:p w14:paraId="424F1559" w14:textId="77702985" w:rsidR="00475DF2" w:rsidRDefault="00475DF2">
      <w:pPr>
        <w:pStyle w:val="CommentText"/>
      </w:pPr>
      <w:r>
        <w:rPr>
          <w:rStyle w:val="CommentReference"/>
        </w:rPr>
        <w:annotationRef/>
      </w:r>
      <w:r>
        <w:t>Added more details about the LH method.</w:t>
      </w:r>
    </w:p>
  </w:comment>
  <w:comment w:id="57" w:author="Saeed Tehrani" w:date="2019-11-12T23:02:00Z" w:initials="ST">
    <w:p w14:paraId="24F5CD14" w14:textId="7423F1ED" w:rsidR="00475DF2" w:rsidRDefault="00475DF2">
      <w:pPr>
        <w:pStyle w:val="CommentText"/>
      </w:pPr>
      <w:r>
        <w:rPr>
          <w:rStyle w:val="CommentReference"/>
        </w:rPr>
        <w:annotationRef/>
      </w:r>
      <w:r>
        <w:t>Results are updated.</w:t>
      </w:r>
    </w:p>
  </w:comment>
  <w:comment w:id="59" w:author="Saeed Tehrani" w:date="2019-11-12T23:04:00Z" w:initials="ST">
    <w:p w14:paraId="31C2688B" w14:textId="3B88C4C7" w:rsidR="00475DF2" w:rsidRDefault="00475DF2">
      <w:pPr>
        <w:pStyle w:val="CommentText"/>
      </w:pPr>
      <w:r>
        <w:rPr>
          <w:rStyle w:val="CommentReference"/>
        </w:rPr>
        <w:annotationRef/>
      </w:r>
      <w:r>
        <w:t xml:space="preserve">Results for all methods are updated. Presented the extended results for GA with k-means and random initial solutions. </w:t>
      </w:r>
    </w:p>
  </w:comment>
  <w:comment w:id="71" w:author="Saeed Tehrani" w:date="2019-11-12T23:08:00Z" w:initials="ST">
    <w:p w14:paraId="43DA6DE1" w14:textId="4231091F" w:rsidR="00785C14" w:rsidRDefault="00785C14">
      <w:pPr>
        <w:pStyle w:val="CommentText"/>
      </w:pPr>
      <w:r>
        <w:rPr>
          <w:rStyle w:val="CommentReference"/>
        </w:rPr>
        <w:annotationRef/>
      </w:r>
      <w:r>
        <w:t xml:space="preserve">New section </w:t>
      </w:r>
      <w:r w:rsidR="004407AE">
        <w:t xml:space="preserve">mainly discussing the formulae used in LH method. </w:t>
      </w:r>
      <w:bookmarkStart w:id="72" w:name="_GoBack"/>
      <w:bookmarkEnd w:id="7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F01F51" w15:done="0"/>
  <w15:commentEx w15:paraId="2C64DE48" w15:done="0"/>
  <w15:commentEx w15:paraId="1822036C" w15:done="0"/>
  <w15:commentEx w15:paraId="4D7A9154" w15:done="0"/>
  <w15:commentEx w15:paraId="62C52B17" w15:done="0"/>
  <w15:commentEx w15:paraId="57AE4775" w15:done="0"/>
  <w15:commentEx w15:paraId="424F1559" w15:done="0"/>
  <w15:commentEx w15:paraId="24F5CD14" w15:done="0"/>
  <w15:commentEx w15:paraId="31C2688B" w15:done="0"/>
  <w15:commentEx w15:paraId="43DA6D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F01F51" w16cid:durableId="2175B518"/>
  <w16cid:commentId w16cid:paraId="2C64DE48" w16cid:durableId="2175B576"/>
  <w16cid:commentId w16cid:paraId="1822036C" w16cid:durableId="2175B622"/>
  <w16cid:commentId w16cid:paraId="4D7A9154" w16cid:durableId="2175B782"/>
  <w16cid:commentId w16cid:paraId="62C52B17" w16cid:durableId="2175B806"/>
  <w16cid:commentId w16cid:paraId="57AE4775" w16cid:durableId="2175B82E"/>
  <w16cid:commentId w16cid:paraId="424F1559" w16cid:durableId="2175B879"/>
  <w16cid:commentId w16cid:paraId="24F5CD14" w16cid:durableId="2175B88F"/>
  <w16cid:commentId w16cid:paraId="31C2688B" w16cid:durableId="2175B8F4"/>
  <w16cid:commentId w16cid:paraId="43DA6DE1" w16cid:durableId="2175B9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80B21A" w14:textId="77777777" w:rsidR="0036251D" w:rsidRDefault="0036251D" w:rsidP="00464704">
      <w:r>
        <w:separator/>
      </w:r>
    </w:p>
  </w:endnote>
  <w:endnote w:type="continuationSeparator" w:id="0">
    <w:p w14:paraId="2B5017EF" w14:textId="77777777" w:rsidR="0036251D" w:rsidRDefault="0036251D" w:rsidP="00464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imesNewRomanPS">
    <w:altName w:val="Times New Roman"/>
    <w:panose1 w:val="00000000000000000000"/>
    <w:charset w:val="00"/>
    <w:family w:val="roman"/>
    <w:notTrueType/>
    <w:pitch w:val="default"/>
  </w:font>
  <w:font w:name="TimesNewRomanPS-Italic">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9FA10" w14:textId="77777777" w:rsidR="00F44204" w:rsidRDefault="00F44204" w:rsidP="00464704">
    <w:pPr>
      <w:pStyle w:val="BodyText"/>
      <w:rPr>
        <w:sz w:val="20"/>
      </w:rPr>
    </w:pPr>
    <w:r>
      <w:rPr>
        <w:noProof/>
        <w:lang w:bidi="ar-SA"/>
      </w:rPr>
      <mc:AlternateContent>
        <mc:Choice Requires="wps">
          <w:drawing>
            <wp:anchor distT="0" distB="0" distL="114300" distR="114300" simplePos="0" relativeHeight="251657728" behindDoc="1" locked="0" layoutInCell="1" allowOverlap="1" wp14:anchorId="39A3779A" wp14:editId="4F302C28">
              <wp:simplePos x="0" y="0"/>
              <wp:positionH relativeFrom="page">
                <wp:posOffset>3785235</wp:posOffset>
              </wp:positionH>
              <wp:positionV relativeFrom="page">
                <wp:posOffset>8890000</wp:posOffset>
              </wp:positionV>
              <wp:extent cx="203200" cy="194310"/>
              <wp:effectExtent l="3810" t="3175" r="254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2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1AD2E0" w14:textId="2B70ED6F" w:rsidR="00F44204" w:rsidRDefault="00F44204" w:rsidP="00464704">
                          <w:pPr>
                            <w:pStyle w:val="BodyText"/>
                          </w:pPr>
                          <w:r>
                            <w:fldChar w:fldCharType="begin"/>
                          </w:r>
                          <w:r>
                            <w:instrText xml:space="preserve"> PAGE </w:instrText>
                          </w:r>
                          <w:r>
                            <w:fldChar w:fldCharType="separate"/>
                          </w:r>
                          <w:r>
                            <w:rPr>
                              <w:noProof/>
                            </w:rPr>
                            <w:t>36</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3779A" id="_x0000_t202" coordsize="21600,21600" o:spt="202" path="m,l,21600r21600,l21600,xe">
              <v:stroke joinstyle="miter"/>
              <v:path gradientshapeok="t" o:connecttype="rect"/>
            </v:shapetype>
            <v:shape id="Text Box 1" o:spid="_x0000_s1026" type="#_x0000_t202" style="position:absolute;margin-left:298.05pt;margin-top:700pt;width:16pt;height:15.3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" filled="f" stroked="f">
              <v:textbox inset="0,0,0,0">
                <w:txbxContent>
                  <w:p w14:paraId="061AD2E0" w14:textId="2B70ED6F" w:rsidR="00F44204" w:rsidRDefault="00F44204" w:rsidP="00464704">
                    <w:pPr>
                      <w:pStyle w:val="BodyText"/>
                    </w:pPr>
                    <w:r>
                      <w:fldChar w:fldCharType="begin"/>
                    </w:r>
                    <w:r>
                      <w:instrText xml:space="preserve"> PAGE </w:instrText>
                    </w:r>
                    <w:r>
                      <w:fldChar w:fldCharType="separate"/>
                    </w:r>
                    <w:r>
                      <w:rPr>
                        <w:noProof/>
                      </w:rPr>
                      <w:t>36</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11444" w14:textId="77777777" w:rsidR="0036251D" w:rsidRDefault="0036251D" w:rsidP="00464704">
      <w:r>
        <w:separator/>
      </w:r>
    </w:p>
  </w:footnote>
  <w:footnote w:type="continuationSeparator" w:id="0">
    <w:p w14:paraId="14BCEB81" w14:textId="77777777" w:rsidR="0036251D" w:rsidRDefault="0036251D" w:rsidP="004647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4CB"/>
    <w:multiLevelType w:val="hybridMultilevel"/>
    <w:tmpl w:val="F99A42B8"/>
    <w:lvl w:ilvl="0" w:tplc="0409000F">
      <w:start w:val="1"/>
      <w:numFmt w:val="decimal"/>
      <w:lvlText w:val="%1."/>
      <w:lvlJc w:val="left"/>
      <w:pPr>
        <w:ind w:left="820" w:hanging="360"/>
      </w:pPr>
    </w:lvl>
    <w:lvl w:ilvl="1" w:tplc="04090019" w:tentative="1">
      <w:start w:val="1"/>
      <w:numFmt w:val="lowerLetter"/>
      <w:lvlText w:val="%2."/>
      <w:lvlJc w:val="left"/>
      <w:pPr>
        <w:ind w:left="1540" w:hanging="360"/>
      </w:pPr>
    </w:lvl>
    <w:lvl w:ilvl="2" w:tplc="0409001B" w:tentative="1">
      <w:start w:val="1"/>
      <w:numFmt w:val="lowerRoman"/>
      <w:lvlText w:val="%3."/>
      <w:lvlJc w:val="right"/>
      <w:pPr>
        <w:ind w:left="2260" w:hanging="180"/>
      </w:pPr>
    </w:lvl>
    <w:lvl w:ilvl="3" w:tplc="0409000F" w:tentative="1">
      <w:start w:val="1"/>
      <w:numFmt w:val="decimal"/>
      <w:lvlText w:val="%4."/>
      <w:lvlJc w:val="left"/>
      <w:pPr>
        <w:ind w:left="2980" w:hanging="360"/>
      </w:pPr>
    </w:lvl>
    <w:lvl w:ilvl="4" w:tplc="04090019" w:tentative="1">
      <w:start w:val="1"/>
      <w:numFmt w:val="lowerLetter"/>
      <w:lvlText w:val="%5."/>
      <w:lvlJc w:val="left"/>
      <w:pPr>
        <w:ind w:left="3700" w:hanging="360"/>
      </w:pPr>
    </w:lvl>
    <w:lvl w:ilvl="5" w:tplc="0409001B" w:tentative="1">
      <w:start w:val="1"/>
      <w:numFmt w:val="lowerRoman"/>
      <w:lvlText w:val="%6."/>
      <w:lvlJc w:val="right"/>
      <w:pPr>
        <w:ind w:left="4420" w:hanging="180"/>
      </w:pPr>
    </w:lvl>
    <w:lvl w:ilvl="6" w:tplc="0409000F" w:tentative="1">
      <w:start w:val="1"/>
      <w:numFmt w:val="decimal"/>
      <w:lvlText w:val="%7."/>
      <w:lvlJc w:val="left"/>
      <w:pPr>
        <w:ind w:left="5140" w:hanging="360"/>
      </w:pPr>
    </w:lvl>
    <w:lvl w:ilvl="7" w:tplc="04090019" w:tentative="1">
      <w:start w:val="1"/>
      <w:numFmt w:val="lowerLetter"/>
      <w:lvlText w:val="%8."/>
      <w:lvlJc w:val="left"/>
      <w:pPr>
        <w:ind w:left="5860" w:hanging="360"/>
      </w:pPr>
    </w:lvl>
    <w:lvl w:ilvl="8" w:tplc="0409001B" w:tentative="1">
      <w:start w:val="1"/>
      <w:numFmt w:val="lowerRoman"/>
      <w:lvlText w:val="%9."/>
      <w:lvlJc w:val="right"/>
      <w:pPr>
        <w:ind w:left="6580" w:hanging="180"/>
      </w:pPr>
    </w:lvl>
  </w:abstractNum>
  <w:abstractNum w:abstractNumId="1" w15:restartNumberingAfterBreak="0">
    <w:nsid w:val="093435B4"/>
    <w:multiLevelType w:val="hybridMultilevel"/>
    <w:tmpl w:val="AFC6C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436E47"/>
    <w:multiLevelType w:val="multilevel"/>
    <w:tmpl w:val="B132782C"/>
    <w:lvl w:ilvl="0">
      <w:start w:val="1"/>
      <w:numFmt w:val="decimal"/>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3" w15:restartNumberingAfterBreak="0">
    <w:nsid w:val="26E317E3"/>
    <w:multiLevelType w:val="hybridMultilevel"/>
    <w:tmpl w:val="491E8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A4A3B"/>
    <w:multiLevelType w:val="multilevel"/>
    <w:tmpl w:val="5ED4781E"/>
    <w:lvl w:ilvl="0">
      <w:start w:val="1"/>
      <w:numFmt w:val="decimal"/>
      <w:lvlText w:val="%1."/>
      <w:lvlJc w:val="left"/>
      <w:pPr>
        <w:ind w:left="539" w:hanging="440"/>
      </w:pPr>
      <w:rPr>
        <w:rFonts w:ascii="Times New Roman" w:eastAsia="Times New Roman" w:hAnsi="Times New Roman" w:cs="Times New Roman" w:hint="default"/>
        <w:spacing w:val="-4"/>
        <w:w w:val="100"/>
        <w:sz w:val="24"/>
        <w:szCs w:val="24"/>
        <w:lang w:val="en-US" w:eastAsia="en-US" w:bidi="en-US"/>
      </w:rPr>
    </w:lvl>
    <w:lvl w:ilvl="1">
      <w:start w:val="1"/>
      <w:numFmt w:val="decimal"/>
      <w:lvlText w:val="%1.%2."/>
      <w:lvlJc w:val="left"/>
      <w:pPr>
        <w:ind w:left="760" w:hanging="660"/>
      </w:pPr>
      <w:rPr>
        <w:rFonts w:ascii="Times New Roman" w:eastAsia="Times New Roman" w:hAnsi="Times New Roman" w:cs="Times New Roman" w:hint="default"/>
        <w:spacing w:val="-2"/>
        <w:w w:val="99"/>
        <w:sz w:val="24"/>
        <w:szCs w:val="24"/>
        <w:lang w:val="en-US" w:eastAsia="en-US" w:bidi="en-US"/>
      </w:rPr>
    </w:lvl>
    <w:lvl w:ilvl="2">
      <w:numFmt w:val="bullet"/>
      <w:lvlText w:val="•"/>
      <w:lvlJc w:val="left"/>
      <w:pPr>
        <w:ind w:left="1740" w:hanging="660"/>
      </w:pPr>
      <w:rPr>
        <w:rFonts w:hint="default"/>
        <w:lang w:val="en-US" w:eastAsia="en-US" w:bidi="en-US"/>
      </w:rPr>
    </w:lvl>
    <w:lvl w:ilvl="3">
      <w:numFmt w:val="bullet"/>
      <w:lvlText w:val="•"/>
      <w:lvlJc w:val="left"/>
      <w:pPr>
        <w:ind w:left="2720" w:hanging="660"/>
      </w:pPr>
      <w:rPr>
        <w:rFonts w:hint="default"/>
        <w:lang w:val="en-US" w:eastAsia="en-US" w:bidi="en-US"/>
      </w:rPr>
    </w:lvl>
    <w:lvl w:ilvl="4">
      <w:numFmt w:val="bullet"/>
      <w:lvlText w:val="•"/>
      <w:lvlJc w:val="left"/>
      <w:pPr>
        <w:ind w:left="3700" w:hanging="660"/>
      </w:pPr>
      <w:rPr>
        <w:rFonts w:hint="default"/>
        <w:lang w:val="en-US" w:eastAsia="en-US" w:bidi="en-US"/>
      </w:rPr>
    </w:lvl>
    <w:lvl w:ilvl="5">
      <w:numFmt w:val="bullet"/>
      <w:lvlText w:val="•"/>
      <w:lvlJc w:val="left"/>
      <w:pPr>
        <w:ind w:left="4680" w:hanging="660"/>
      </w:pPr>
      <w:rPr>
        <w:rFonts w:hint="default"/>
        <w:lang w:val="en-US" w:eastAsia="en-US" w:bidi="en-US"/>
      </w:rPr>
    </w:lvl>
    <w:lvl w:ilvl="6">
      <w:numFmt w:val="bullet"/>
      <w:lvlText w:val="•"/>
      <w:lvlJc w:val="left"/>
      <w:pPr>
        <w:ind w:left="5660" w:hanging="660"/>
      </w:pPr>
      <w:rPr>
        <w:rFonts w:hint="default"/>
        <w:lang w:val="en-US" w:eastAsia="en-US" w:bidi="en-US"/>
      </w:rPr>
    </w:lvl>
    <w:lvl w:ilvl="7">
      <w:numFmt w:val="bullet"/>
      <w:lvlText w:val="•"/>
      <w:lvlJc w:val="left"/>
      <w:pPr>
        <w:ind w:left="6640" w:hanging="660"/>
      </w:pPr>
      <w:rPr>
        <w:rFonts w:hint="default"/>
        <w:lang w:val="en-US" w:eastAsia="en-US" w:bidi="en-US"/>
      </w:rPr>
    </w:lvl>
    <w:lvl w:ilvl="8">
      <w:numFmt w:val="bullet"/>
      <w:lvlText w:val="•"/>
      <w:lvlJc w:val="left"/>
      <w:pPr>
        <w:ind w:left="7620" w:hanging="660"/>
      </w:pPr>
      <w:rPr>
        <w:rFonts w:hint="default"/>
        <w:lang w:val="en-US" w:eastAsia="en-US" w:bidi="en-US"/>
      </w:rPr>
    </w:lvl>
  </w:abstractNum>
  <w:abstractNum w:abstractNumId="5" w15:restartNumberingAfterBreak="0">
    <w:nsid w:val="4BA77E96"/>
    <w:multiLevelType w:val="multilevel"/>
    <w:tmpl w:val="09B81C90"/>
    <w:lvl w:ilvl="0">
      <w:start w:val="1"/>
      <w:numFmt w:val="decimal"/>
      <w:pStyle w:val="Heading1"/>
      <w:lvlText w:val="%1."/>
      <w:lvlJc w:val="left"/>
      <w:pPr>
        <w:ind w:left="460" w:hanging="360"/>
      </w:pPr>
      <w:rPr>
        <w:rFonts w:ascii="Times New Roman" w:eastAsia="Times New Roman" w:hAnsi="Times New Roman" w:cs="Times New Roman" w:hint="default"/>
        <w:b/>
        <w:bCs/>
        <w:spacing w:val="-2"/>
        <w:w w:val="99"/>
        <w:sz w:val="24"/>
        <w:szCs w:val="24"/>
        <w:lang w:val="en-US" w:eastAsia="en-US" w:bidi="en-US"/>
      </w:rPr>
    </w:lvl>
    <w:lvl w:ilvl="1">
      <w:start w:val="1"/>
      <w:numFmt w:val="decimal"/>
      <w:pStyle w:val="Heading2"/>
      <w:lvlText w:val="%1.%2."/>
      <w:lvlJc w:val="left"/>
      <w:pPr>
        <w:ind w:left="551" w:hanging="452"/>
      </w:pPr>
      <w:rPr>
        <w:rFonts w:ascii="Times New Roman" w:eastAsia="Times New Roman" w:hAnsi="Times New Roman" w:cs="Times New Roman" w:hint="default"/>
        <w:b/>
        <w:bCs/>
        <w:spacing w:val="-29"/>
        <w:w w:val="99"/>
        <w:sz w:val="24"/>
        <w:szCs w:val="24"/>
        <w:lang w:val="en-US" w:eastAsia="en-US" w:bidi="en-US"/>
      </w:rPr>
    </w:lvl>
    <w:lvl w:ilvl="2">
      <w:numFmt w:val="bullet"/>
      <w:lvlText w:val="•"/>
      <w:lvlJc w:val="left"/>
      <w:pPr>
        <w:ind w:left="1562" w:hanging="452"/>
      </w:pPr>
      <w:rPr>
        <w:rFonts w:hint="default"/>
        <w:lang w:val="en-US" w:eastAsia="en-US" w:bidi="en-US"/>
      </w:rPr>
    </w:lvl>
    <w:lvl w:ilvl="3">
      <w:numFmt w:val="bullet"/>
      <w:lvlText w:val="•"/>
      <w:lvlJc w:val="left"/>
      <w:pPr>
        <w:ind w:left="2564" w:hanging="452"/>
      </w:pPr>
      <w:rPr>
        <w:rFonts w:hint="default"/>
        <w:lang w:val="en-US" w:eastAsia="en-US" w:bidi="en-US"/>
      </w:rPr>
    </w:lvl>
    <w:lvl w:ilvl="4">
      <w:numFmt w:val="bullet"/>
      <w:lvlText w:val="•"/>
      <w:lvlJc w:val="left"/>
      <w:pPr>
        <w:ind w:left="3566" w:hanging="452"/>
      </w:pPr>
      <w:rPr>
        <w:rFonts w:hint="default"/>
        <w:lang w:val="en-US" w:eastAsia="en-US" w:bidi="en-US"/>
      </w:rPr>
    </w:lvl>
    <w:lvl w:ilvl="5">
      <w:numFmt w:val="bullet"/>
      <w:lvlText w:val="•"/>
      <w:lvlJc w:val="left"/>
      <w:pPr>
        <w:ind w:left="4568" w:hanging="452"/>
      </w:pPr>
      <w:rPr>
        <w:rFonts w:hint="default"/>
        <w:lang w:val="en-US" w:eastAsia="en-US" w:bidi="en-US"/>
      </w:rPr>
    </w:lvl>
    <w:lvl w:ilvl="6">
      <w:numFmt w:val="bullet"/>
      <w:lvlText w:val="•"/>
      <w:lvlJc w:val="left"/>
      <w:pPr>
        <w:ind w:left="5571" w:hanging="452"/>
      </w:pPr>
      <w:rPr>
        <w:rFonts w:hint="default"/>
        <w:lang w:val="en-US" w:eastAsia="en-US" w:bidi="en-US"/>
      </w:rPr>
    </w:lvl>
    <w:lvl w:ilvl="7">
      <w:numFmt w:val="bullet"/>
      <w:lvlText w:val="•"/>
      <w:lvlJc w:val="left"/>
      <w:pPr>
        <w:ind w:left="6573" w:hanging="452"/>
      </w:pPr>
      <w:rPr>
        <w:rFonts w:hint="default"/>
        <w:lang w:val="en-US" w:eastAsia="en-US" w:bidi="en-US"/>
      </w:rPr>
    </w:lvl>
    <w:lvl w:ilvl="8">
      <w:numFmt w:val="bullet"/>
      <w:lvlText w:val="•"/>
      <w:lvlJc w:val="left"/>
      <w:pPr>
        <w:ind w:left="7575" w:hanging="452"/>
      </w:pPr>
      <w:rPr>
        <w:rFonts w:hint="default"/>
        <w:lang w:val="en-US" w:eastAsia="en-US" w:bidi="en-US"/>
      </w:rPr>
    </w:lvl>
  </w:abstractNum>
  <w:abstractNum w:abstractNumId="6" w15:restartNumberingAfterBreak="0">
    <w:nsid w:val="544F1D1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F004C2"/>
    <w:multiLevelType w:val="hybridMultilevel"/>
    <w:tmpl w:val="01D00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441F71"/>
    <w:multiLevelType w:val="hybridMultilevel"/>
    <w:tmpl w:val="98080406"/>
    <w:lvl w:ilvl="0" w:tplc="9780ABE8">
      <w:start w:val="4"/>
      <w:numFmt w:val="bullet"/>
      <w:lvlText w:val="-"/>
      <w:lvlJc w:val="left"/>
      <w:pPr>
        <w:ind w:left="460" w:hanging="360"/>
      </w:pPr>
      <w:rPr>
        <w:rFonts w:ascii="Times New Roman" w:eastAsiaTheme="minorEastAsia" w:hAnsi="Times New Roman" w:cs="Times New Roman" w:hint="default"/>
      </w:rPr>
    </w:lvl>
    <w:lvl w:ilvl="1" w:tplc="04090003" w:tentative="1">
      <w:start w:val="1"/>
      <w:numFmt w:val="bullet"/>
      <w:lvlText w:val="o"/>
      <w:lvlJc w:val="left"/>
      <w:pPr>
        <w:ind w:left="1180" w:hanging="360"/>
      </w:pPr>
      <w:rPr>
        <w:rFonts w:ascii="Courier New" w:hAnsi="Courier New" w:cs="Courier New" w:hint="default"/>
      </w:rPr>
    </w:lvl>
    <w:lvl w:ilvl="2" w:tplc="04090005" w:tentative="1">
      <w:start w:val="1"/>
      <w:numFmt w:val="bullet"/>
      <w:lvlText w:val=""/>
      <w:lvlJc w:val="left"/>
      <w:pPr>
        <w:ind w:left="1900" w:hanging="360"/>
      </w:pPr>
      <w:rPr>
        <w:rFonts w:ascii="Wingdings" w:hAnsi="Wingdings" w:hint="default"/>
      </w:rPr>
    </w:lvl>
    <w:lvl w:ilvl="3" w:tplc="04090001" w:tentative="1">
      <w:start w:val="1"/>
      <w:numFmt w:val="bullet"/>
      <w:lvlText w:val=""/>
      <w:lvlJc w:val="left"/>
      <w:pPr>
        <w:ind w:left="2620" w:hanging="360"/>
      </w:pPr>
      <w:rPr>
        <w:rFonts w:ascii="Symbol" w:hAnsi="Symbol" w:hint="default"/>
      </w:rPr>
    </w:lvl>
    <w:lvl w:ilvl="4" w:tplc="04090003" w:tentative="1">
      <w:start w:val="1"/>
      <w:numFmt w:val="bullet"/>
      <w:lvlText w:val="o"/>
      <w:lvlJc w:val="left"/>
      <w:pPr>
        <w:ind w:left="3340" w:hanging="360"/>
      </w:pPr>
      <w:rPr>
        <w:rFonts w:ascii="Courier New" w:hAnsi="Courier New" w:cs="Courier New" w:hint="default"/>
      </w:rPr>
    </w:lvl>
    <w:lvl w:ilvl="5" w:tplc="04090005" w:tentative="1">
      <w:start w:val="1"/>
      <w:numFmt w:val="bullet"/>
      <w:lvlText w:val=""/>
      <w:lvlJc w:val="left"/>
      <w:pPr>
        <w:ind w:left="4060" w:hanging="360"/>
      </w:pPr>
      <w:rPr>
        <w:rFonts w:ascii="Wingdings" w:hAnsi="Wingdings" w:hint="default"/>
      </w:rPr>
    </w:lvl>
    <w:lvl w:ilvl="6" w:tplc="04090001" w:tentative="1">
      <w:start w:val="1"/>
      <w:numFmt w:val="bullet"/>
      <w:lvlText w:val=""/>
      <w:lvlJc w:val="left"/>
      <w:pPr>
        <w:ind w:left="4780" w:hanging="360"/>
      </w:pPr>
      <w:rPr>
        <w:rFonts w:ascii="Symbol" w:hAnsi="Symbol" w:hint="default"/>
      </w:rPr>
    </w:lvl>
    <w:lvl w:ilvl="7" w:tplc="04090003" w:tentative="1">
      <w:start w:val="1"/>
      <w:numFmt w:val="bullet"/>
      <w:lvlText w:val="o"/>
      <w:lvlJc w:val="left"/>
      <w:pPr>
        <w:ind w:left="5500" w:hanging="360"/>
      </w:pPr>
      <w:rPr>
        <w:rFonts w:ascii="Courier New" w:hAnsi="Courier New" w:cs="Courier New" w:hint="default"/>
      </w:rPr>
    </w:lvl>
    <w:lvl w:ilvl="8" w:tplc="04090005" w:tentative="1">
      <w:start w:val="1"/>
      <w:numFmt w:val="bullet"/>
      <w:lvlText w:val=""/>
      <w:lvlJc w:val="left"/>
      <w:pPr>
        <w:ind w:left="6220" w:hanging="360"/>
      </w:pPr>
      <w:rPr>
        <w:rFonts w:ascii="Wingdings" w:hAnsi="Wingdings" w:hint="default"/>
      </w:rPr>
    </w:lvl>
  </w:abstractNum>
  <w:abstractNum w:abstractNumId="9" w15:restartNumberingAfterBreak="0">
    <w:nsid w:val="7BE5409B"/>
    <w:multiLevelType w:val="hybridMultilevel"/>
    <w:tmpl w:val="05CCADA2"/>
    <w:lvl w:ilvl="0" w:tplc="19425A8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2"/>
  </w:num>
  <w:num w:numId="5">
    <w:abstractNumId w:val="8"/>
  </w:num>
  <w:num w:numId="6">
    <w:abstractNumId w:val="5"/>
    <w:lvlOverride w:ilvl="0">
      <w:startOverride w:val="6"/>
    </w:lvlOverride>
    <w:lvlOverride w:ilvl="1">
      <w:startOverride w:val="3"/>
    </w:lvlOverride>
  </w:num>
  <w:num w:numId="7">
    <w:abstractNumId w:val="9"/>
  </w:num>
  <w:num w:numId="8">
    <w:abstractNumId w:val="5"/>
    <w:lvlOverride w:ilvl="0">
      <w:startOverride w:val="1"/>
    </w:lvlOverride>
    <w:lvlOverride w:ilvl="1">
      <w:startOverride w:val="1"/>
    </w:lvlOverride>
    <w:lvlOverride w:ilvl="2"/>
    <w:lvlOverride w:ilvl="3"/>
    <w:lvlOverride w:ilvl="4"/>
    <w:lvlOverride w:ilvl="5"/>
    <w:lvlOverride w:ilvl="6"/>
    <w:lvlOverride w:ilvl="7"/>
    <w:lvlOverride w:ilvl="8"/>
  </w:num>
  <w:num w:numId="9">
    <w:abstractNumId w:val="0"/>
  </w:num>
  <w:num w:numId="10">
    <w:abstractNumId w:val="6"/>
  </w:num>
  <w:num w:numId="11">
    <w:abstractNumId w:val="3"/>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eed Tehrani">
    <w15:presenceInfo w15:providerId="Windows Live" w15:userId="cf9cea5b1f2783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AwNDUwMDU1tDQ2MjZS0lEKTi0uzszPAykwNKkFAHlMm2stAAAA"/>
  </w:docVars>
  <w:rsids>
    <w:rsidRoot w:val="008E47FE"/>
    <w:rsid w:val="000122D7"/>
    <w:rsid w:val="000122EB"/>
    <w:rsid w:val="00021A6A"/>
    <w:rsid w:val="00022BEC"/>
    <w:rsid w:val="0002707D"/>
    <w:rsid w:val="00035BD8"/>
    <w:rsid w:val="000364FE"/>
    <w:rsid w:val="0004211B"/>
    <w:rsid w:val="000430EE"/>
    <w:rsid w:val="000520E1"/>
    <w:rsid w:val="0005385A"/>
    <w:rsid w:val="000544C6"/>
    <w:rsid w:val="000565B6"/>
    <w:rsid w:val="000615F4"/>
    <w:rsid w:val="000676C4"/>
    <w:rsid w:val="000709BD"/>
    <w:rsid w:val="00070B46"/>
    <w:rsid w:val="00071193"/>
    <w:rsid w:val="00073A49"/>
    <w:rsid w:val="000767DE"/>
    <w:rsid w:val="0007792A"/>
    <w:rsid w:val="00081F0C"/>
    <w:rsid w:val="00082A34"/>
    <w:rsid w:val="00083C3B"/>
    <w:rsid w:val="00084BB1"/>
    <w:rsid w:val="000853DD"/>
    <w:rsid w:val="00090BE3"/>
    <w:rsid w:val="000948A7"/>
    <w:rsid w:val="0009581A"/>
    <w:rsid w:val="00096A89"/>
    <w:rsid w:val="0009704F"/>
    <w:rsid w:val="000A2AB2"/>
    <w:rsid w:val="000B0A11"/>
    <w:rsid w:val="000B10AD"/>
    <w:rsid w:val="000B307C"/>
    <w:rsid w:val="000B3EC2"/>
    <w:rsid w:val="000B5DE9"/>
    <w:rsid w:val="000B7062"/>
    <w:rsid w:val="000C10A3"/>
    <w:rsid w:val="000C35CE"/>
    <w:rsid w:val="000C35DD"/>
    <w:rsid w:val="000C3CE6"/>
    <w:rsid w:val="000C7137"/>
    <w:rsid w:val="000C758D"/>
    <w:rsid w:val="000D3946"/>
    <w:rsid w:val="000D61C9"/>
    <w:rsid w:val="000E7027"/>
    <w:rsid w:val="000F0FBA"/>
    <w:rsid w:val="000F1137"/>
    <w:rsid w:val="000F225D"/>
    <w:rsid w:val="000F27B8"/>
    <w:rsid w:val="000F3705"/>
    <w:rsid w:val="000F4429"/>
    <w:rsid w:val="000F7F1C"/>
    <w:rsid w:val="00100CE7"/>
    <w:rsid w:val="0011205A"/>
    <w:rsid w:val="00124921"/>
    <w:rsid w:val="0012495B"/>
    <w:rsid w:val="0013019E"/>
    <w:rsid w:val="001323D7"/>
    <w:rsid w:val="00136C4F"/>
    <w:rsid w:val="00136D5A"/>
    <w:rsid w:val="00140DB2"/>
    <w:rsid w:val="001443D4"/>
    <w:rsid w:val="00151248"/>
    <w:rsid w:val="00154CB5"/>
    <w:rsid w:val="00160FF0"/>
    <w:rsid w:val="001611F4"/>
    <w:rsid w:val="0016326E"/>
    <w:rsid w:val="0016390E"/>
    <w:rsid w:val="00171C91"/>
    <w:rsid w:val="00175455"/>
    <w:rsid w:val="00177C97"/>
    <w:rsid w:val="0018098E"/>
    <w:rsid w:val="00182B90"/>
    <w:rsid w:val="00183901"/>
    <w:rsid w:val="00191275"/>
    <w:rsid w:val="00194800"/>
    <w:rsid w:val="001961FA"/>
    <w:rsid w:val="001A134B"/>
    <w:rsid w:val="001A6F30"/>
    <w:rsid w:val="001A70AA"/>
    <w:rsid w:val="001B0687"/>
    <w:rsid w:val="001B3AB5"/>
    <w:rsid w:val="001B5B3E"/>
    <w:rsid w:val="001C6076"/>
    <w:rsid w:val="001D2463"/>
    <w:rsid w:val="001D59AB"/>
    <w:rsid w:val="001E11A0"/>
    <w:rsid w:val="001E28AB"/>
    <w:rsid w:val="001E3E56"/>
    <w:rsid w:val="001E6977"/>
    <w:rsid w:val="001E6DFF"/>
    <w:rsid w:val="001E7241"/>
    <w:rsid w:val="00200CA9"/>
    <w:rsid w:val="00204AFA"/>
    <w:rsid w:val="00207D1E"/>
    <w:rsid w:val="00217673"/>
    <w:rsid w:val="002215AA"/>
    <w:rsid w:val="002216C4"/>
    <w:rsid w:val="00225624"/>
    <w:rsid w:val="002267A8"/>
    <w:rsid w:val="00226979"/>
    <w:rsid w:val="00226CB3"/>
    <w:rsid w:val="00227E89"/>
    <w:rsid w:val="00233631"/>
    <w:rsid w:val="0023579F"/>
    <w:rsid w:val="00235C16"/>
    <w:rsid w:val="00240360"/>
    <w:rsid w:val="00243D2A"/>
    <w:rsid w:val="00245F53"/>
    <w:rsid w:val="00247DEF"/>
    <w:rsid w:val="002606CA"/>
    <w:rsid w:val="00262E6E"/>
    <w:rsid w:val="00265C70"/>
    <w:rsid w:val="00267B25"/>
    <w:rsid w:val="0027311C"/>
    <w:rsid w:val="002740A3"/>
    <w:rsid w:val="00276B57"/>
    <w:rsid w:val="0028107D"/>
    <w:rsid w:val="002817D2"/>
    <w:rsid w:val="00283BC0"/>
    <w:rsid w:val="00284B86"/>
    <w:rsid w:val="00286983"/>
    <w:rsid w:val="00291A49"/>
    <w:rsid w:val="0029277C"/>
    <w:rsid w:val="00293AFB"/>
    <w:rsid w:val="00293BCA"/>
    <w:rsid w:val="002A391A"/>
    <w:rsid w:val="002A6082"/>
    <w:rsid w:val="002A6BA3"/>
    <w:rsid w:val="002A730C"/>
    <w:rsid w:val="002B4666"/>
    <w:rsid w:val="002B4C7B"/>
    <w:rsid w:val="002B4EF3"/>
    <w:rsid w:val="002B5082"/>
    <w:rsid w:val="002B61AC"/>
    <w:rsid w:val="002B78F4"/>
    <w:rsid w:val="002C1C31"/>
    <w:rsid w:val="002C30A4"/>
    <w:rsid w:val="002C3C9F"/>
    <w:rsid w:val="002D095A"/>
    <w:rsid w:val="002D0C13"/>
    <w:rsid w:val="002D1C7F"/>
    <w:rsid w:val="002D2616"/>
    <w:rsid w:val="002D30BB"/>
    <w:rsid w:val="002D70A0"/>
    <w:rsid w:val="002E00F2"/>
    <w:rsid w:val="002E1621"/>
    <w:rsid w:val="002E193F"/>
    <w:rsid w:val="002E3134"/>
    <w:rsid w:val="002E35AA"/>
    <w:rsid w:val="002E3B47"/>
    <w:rsid w:val="002E6B65"/>
    <w:rsid w:val="002F0224"/>
    <w:rsid w:val="002F1D10"/>
    <w:rsid w:val="002F259B"/>
    <w:rsid w:val="002F43EE"/>
    <w:rsid w:val="00300CB9"/>
    <w:rsid w:val="00302EA2"/>
    <w:rsid w:val="003079FA"/>
    <w:rsid w:val="00315569"/>
    <w:rsid w:val="00315770"/>
    <w:rsid w:val="0032249A"/>
    <w:rsid w:val="00322F6D"/>
    <w:rsid w:val="00324337"/>
    <w:rsid w:val="003244B1"/>
    <w:rsid w:val="00327E24"/>
    <w:rsid w:val="003310CB"/>
    <w:rsid w:val="00334C50"/>
    <w:rsid w:val="00337B30"/>
    <w:rsid w:val="00342EE3"/>
    <w:rsid w:val="00343CAF"/>
    <w:rsid w:val="00343CCD"/>
    <w:rsid w:val="0034401E"/>
    <w:rsid w:val="00344516"/>
    <w:rsid w:val="00344521"/>
    <w:rsid w:val="003446D0"/>
    <w:rsid w:val="00344A4D"/>
    <w:rsid w:val="003465A7"/>
    <w:rsid w:val="003479AC"/>
    <w:rsid w:val="00354014"/>
    <w:rsid w:val="00355E7D"/>
    <w:rsid w:val="0036251D"/>
    <w:rsid w:val="00366548"/>
    <w:rsid w:val="00371277"/>
    <w:rsid w:val="00371FF7"/>
    <w:rsid w:val="003723F8"/>
    <w:rsid w:val="00373268"/>
    <w:rsid w:val="00373F99"/>
    <w:rsid w:val="003746F9"/>
    <w:rsid w:val="003752E5"/>
    <w:rsid w:val="003754D8"/>
    <w:rsid w:val="00380F34"/>
    <w:rsid w:val="003828A8"/>
    <w:rsid w:val="0038646B"/>
    <w:rsid w:val="003865F7"/>
    <w:rsid w:val="003875F9"/>
    <w:rsid w:val="00392836"/>
    <w:rsid w:val="00394F00"/>
    <w:rsid w:val="003A06A5"/>
    <w:rsid w:val="003A0791"/>
    <w:rsid w:val="003A6626"/>
    <w:rsid w:val="003A7EDE"/>
    <w:rsid w:val="003B0146"/>
    <w:rsid w:val="003B42BC"/>
    <w:rsid w:val="003B457B"/>
    <w:rsid w:val="003B4F86"/>
    <w:rsid w:val="003C1F5E"/>
    <w:rsid w:val="003C690D"/>
    <w:rsid w:val="003D4605"/>
    <w:rsid w:val="003E1283"/>
    <w:rsid w:val="003E4FEF"/>
    <w:rsid w:val="003E57A2"/>
    <w:rsid w:val="003E7E07"/>
    <w:rsid w:val="003F151A"/>
    <w:rsid w:val="003F5936"/>
    <w:rsid w:val="0040406A"/>
    <w:rsid w:val="00404706"/>
    <w:rsid w:val="0041085D"/>
    <w:rsid w:val="00411BC2"/>
    <w:rsid w:val="00412CC6"/>
    <w:rsid w:val="00412CD3"/>
    <w:rsid w:val="00421229"/>
    <w:rsid w:val="00430D39"/>
    <w:rsid w:val="0043170C"/>
    <w:rsid w:val="00432FCF"/>
    <w:rsid w:val="0043680D"/>
    <w:rsid w:val="004407AE"/>
    <w:rsid w:val="0044384D"/>
    <w:rsid w:val="004453DE"/>
    <w:rsid w:val="004464D1"/>
    <w:rsid w:val="004467E2"/>
    <w:rsid w:val="00447476"/>
    <w:rsid w:val="00464704"/>
    <w:rsid w:val="004668B6"/>
    <w:rsid w:val="0046750A"/>
    <w:rsid w:val="004704E8"/>
    <w:rsid w:val="004742F8"/>
    <w:rsid w:val="00475DF2"/>
    <w:rsid w:val="00480F0B"/>
    <w:rsid w:val="004857F2"/>
    <w:rsid w:val="00493FF8"/>
    <w:rsid w:val="00494D7B"/>
    <w:rsid w:val="00495457"/>
    <w:rsid w:val="004961D7"/>
    <w:rsid w:val="0049684A"/>
    <w:rsid w:val="004A4BE6"/>
    <w:rsid w:val="004B0D9F"/>
    <w:rsid w:val="004B5856"/>
    <w:rsid w:val="004B5B0B"/>
    <w:rsid w:val="004B60DF"/>
    <w:rsid w:val="004C1A70"/>
    <w:rsid w:val="004C1FEA"/>
    <w:rsid w:val="004C323C"/>
    <w:rsid w:val="004C5D78"/>
    <w:rsid w:val="004D094F"/>
    <w:rsid w:val="004D1ABA"/>
    <w:rsid w:val="004E3A41"/>
    <w:rsid w:val="004E6D1D"/>
    <w:rsid w:val="004F22E3"/>
    <w:rsid w:val="004F4A52"/>
    <w:rsid w:val="004F7204"/>
    <w:rsid w:val="004F7E1F"/>
    <w:rsid w:val="005031A2"/>
    <w:rsid w:val="00504365"/>
    <w:rsid w:val="00504A00"/>
    <w:rsid w:val="0050707E"/>
    <w:rsid w:val="005103EC"/>
    <w:rsid w:val="0051500E"/>
    <w:rsid w:val="00521E9F"/>
    <w:rsid w:val="00527C7F"/>
    <w:rsid w:val="00534063"/>
    <w:rsid w:val="00544918"/>
    <w:rsid w:val="00545145"/>
    <w:rsid w:val="00551446"/>
    <w:rsid w:val="005517D6"/>
    <w:rsid w:val="00552C80"/>
    <w:rsid w:val="00560085"/>
    <w:rsid w:val="0056156F"/>
    <w:rsid w:val="00561694"/>
    <w:rsid w:val="0057166A"/>
    <w:rsid w:val="0057443E"/>
    <w:rsid w:val="005807F1"/>
    <w:rsid w:val="00586740"/>
    <w:rsid w:val="005873D8"/>
    <w:rsid w:val="00592A8C"/>
    <w:rsid w:val="00594657"/>
    <w:rsid w:val="005963FA"/>
    <w:rsid w:val="005A50AF"/>
    <w:rsid w:val="005A64D7"/>
    <w:rsid w:val="005B318E"/>
    <w:rsid w:val="005B7E7E"/>
    <w:rsid w:val="005C05FA"/>
    <w:rsid w:val="005C5966"/>
    <w:rsid w:val="005D5D80"/>
    <w:rsid w:val="005E026A"/>
    <w:rsid w:val="005E2C1C"/>
    <w:rsid w:val="005E3204"/>
    <w:rsid w:val="005E6807"/>
    <w:rsid w:val="005F3215"/>
    <w:rsid w:val="005F4694"/>
    <w:rsid w:val="005F4B4D"/>
    <w:rsid w:val="005F7491"/>
    <w:rsid w:val="00604ED3"/>
    <w:rsid w:val="00607057"/>
    <w:rsid w:val="00611D22"/>
    <w:rsid w:val="00612D6A"/>
    <w:rsid w:val="0061567C"/>
    <w:rsid w:val="00617BC7"/>
    <w:rsid w:val="00622AAC"/>
    <w:rsid w:val="00622BE9"/>
    <w:rsid w:val="006237FB"/>
    <w:rsid w:val="00627670"/>
    <w:rsid w:val="00637223"/>
    <w:rsid w:val="00642808"/>
    <w:rsid w:val="006460E5"/>
    <w:rsid w:val="00647C08"/>
    <w:rsid w:val="0065054A"/>
    <w:rsid w:val="006515BD"/>
    <w:rsid w:val="006549D3"/>
    <w:rsid w:val="006620CA"/>
    <w:rsid w:val="006623D1"/>
    <w:rsid w:val="0066421C"/>
    <w:rsid w:val="00664F4B"/>
    <w:rsid w:val="006703D0"/>
    <w:rsid w:val="0067473C"/>
    <w:rsid w:val="00675300"/>
    <w:rsid w:val="0068368E"/>
    <w:rsid w:val="006851C5"/>
    <w:rsid w:val="00685394"/>
    <w:rsid w:val="00686A76"/>
    <w:rsid w:val="00686C7D"/>
    <w:rsid w:val="00687770"/>
    <w:rsid w:val="00690111"/>
    <w:rsid w:val="006912F8"/>
    <w:rsid w:val="00696F44"/>
    <w:rsid w:val="00697032"/>
    <w:rsid w:val="006A1852"/>
    <w:rsid w:val="006A5951"/>
    <w:rsid w:val="006B20F2"/>
    <w:rsid w:val="006B301A"/>
    <w:rsid w:val="006B6D9D"/>
    <w:rsid w:val="006C5D5C"/>
    <w:rsid w:val="006D0A65"/>
    <w:rsid w:val="006D0D24"/>
    <w:rsid w:val="006D1A8F"/>
    <w:rsid w:val="006D3216"/>
    <w:rsid w:val="006D327F"/>
    <w:rsid w:val="006D3672"/>
    <w:rsid w:val="006D3693"/>
    <w:rsid w:val="006E2CF1"/>
    <w:rsid w:val="006E324C"/>
    <w:rsid w:val="006E3BFF"/>
    <w:rsid w:val="006E3CF1"/>
    <w:rsid w:val="006F2D60"/>
    <w:rsid w:val="006F4588"/>
    <w:rsid w:val="006F5DDE"/>
    <w:rsid w:val="007062EA"/>
    <w:rsid w:val="00711266"/>
    <w:rsid w:val="00712834"/>
    <w:rsid w:val="00713BAD"/>
    <w:rsid w:val="00720B9F"/>
    <w:rsid w:val="00721286"/>
    <w:rsid w:val="00721801"/>
    <w:rsid w:val="00722935"/>
    <w:rsid w:val="00724562"/>
    <w:rsid w:val="00724D5B"/>
    <w:rsid w:val="00724FF9"/>
    <w:rsid w:val="007250D6"/>
    <w:rsid w:val="007263E9"/>
    <w:rsid w:val="00726F77"/>
    <w:rsid w:val="0073125E"/>
    <w:rsid w:val="007361C2"/>
    <w:rsid w:val="00737094"/>
    <w:rsid w:val="00740A79"/>
    <w:rsid w:val="00740DEC"/>
    <w:rsid w:val="00740E1E"/>
    <w:rsid w:val="00740F48"/>
    <w:rsid w:val="00741B41"/>
    <w:rsid w:val="007473EA"/>
    <w:rsid w:val="00752EFC"/>
    <w:rsid w:val="0075434F"/>
    <w:rsid w:val="00755B20"/>
    <w:rsid w:val="00785C14"/>
    <w:rsid w:val="00792536"/>
    <w:rsid w:val="007938EA"/>
    <w:rsid w:val="007954A0"/>
    <w:rsid w:val="007A0D58"/>
    <w:rsid w:val="007A6B9B"/>
    <w:rsid w:val="007B1BAD"/>
    <w:rsid w:val="007B240F"/>
    <w:rsid w:val="007B7475"/>
    <w:rsid w:val="007B7D28"/>
    <w:rsid w:val="007C1AF2"/>
    <w:rsid w:val="007D29E9"/>
    <w:rsid w:val="007E329F"/>
    <w:rsid w:val="007E473B"/>
    <w:rsid w:val="007E66E3"/>
    <w:rsid w:val="007E6EC4"/>
    <w:rsid w:val="007E760A"/>
    <w:rsid w:val="007E7CE0"/>
    <w:rsid w:val="007F0655"/>
    <w:rsid w:val="007F116C"/>
    <w:rsid w:val="007F2A16"/>
    <w:rsid w:val="007F2BD1"/>
    <w:rsid w:val="007F3827"/>
    <w:rsid w:val="00800AAF"/>
    <w:rsid w:val="0080145D"/>
    <w:rsid w:val="0080212F"/>
    <w:rsid w:val="00810898"/>
    <w:rsid w:val="00814445"/>
    <w:rsid w:val="008152BD"/>
    <w:rsid w:val="008152C0"/>
    <w:rsid w:val="00821723"/>
    <w:rsid w:val="00826557"/>
    <w:rsid w:val="00837F5A"/>
    <w:rsid w:val="00841E08"/>
    <w:rsid w:val="0084251F"/>
    <w:rsid w:val="0084416E"/>
    <w:rsid w:val="00844AA9"/>
    <w:rsid w:val="00852199"/>
    <w:rsid w:val="0085710B"/>
    <w:rsid w:val="0086420A"/>
    <w:rsid w:val="008735A9"/>
    <w:rsid w:val="00873B07"/>
    <w:rsid w:val="0087593A"/>
    <w:rsid w:val="00875ED8"/>
    <w:rsid w:val="008820E1"/>
    <w:rsid w:val="0088222E"/>
    <w:rsid w:val="0088519E"/>
    <w:rsid w:val="00891275"/>
    <w:rsid w:val="00892108"/>
    <w:rsid w:val="00895155"/>
    <w:rsid w:val="00895D54"/>
    <w:rsid w:val="008A1290"/>
    <w:rsid w:val="008A1D42"/>
    <w:rsid w:val="008A3113"/>
    <w:rsid w:val="008A4C5B"/>
    <w:rsid w:val="008A543F"/>
    <w:rsid w:val="008A6F4B"/>
    <w:rsid w:val="008B0E45"/>
    <w:rsid w:val="008B11B5"/>
    <w:rsid w:val="008B253E"/>
    <w:rsid w:val="008B390B"/>
    <w:rsid w:val="008B75AA"/>
    <w:rsid w:val="008C0414"/>
    <w:rsid w:val="008C0D3B"/>
    <w:rsid w:val="008C475B"/>
    <w:rsid w:val="008C4F4C"/>
    <w:rsid w:val="008C6839"/>
    <w:rsid w:val="008C77E9"/>
    <w:rsid w:val="008C77EE"/>
    <w:rsid w:val="008D3284"/>
    <w:rsid w:val="008E0F73"/>
    <w:rsid w:val="008E47FE"/>
    <w:rsid w:val="008F0881"/>
    <w:rsid w:val="008F0D53"/>
    <w:rsid w:val="008F1BDC"/>
    <w:rsid w:val="008F2C12"/>
    <w:rsid w:val="008F64C1"/>
    <w:rsid w:val="0090555D"/>
    <w:rsid w:val="00911493"/>
    <w:rsid w:val="00925007"/>
    <w:rsid w:val="009321FA"/>
    <w:rsid w:val="00933CAF"/>
    <w:rsid w:val="009367D0"/>
    <w:rsid w:val="009418BD"/>
    <w:rsid w:val="00944158"/>
    <w:rsid w:val="009470F6"/>
    <w:rsid w:val="00952434"/>
    <w:rsid w:val="00952708"/>
    <w:rsid w:val="0095707D"/>
    <w:rsid w:val="00957E8B"/>
    <w:rsid w:val="00961CA5"/>
    <w:rsid w:val="00961D3F"/>
    <w:rsid w:val="00962497"/>
    <w:rsid w:val="00962B80"/>
    <w:rsid w:val="00966075"/>
    <w:rsid w:val="00970374"/>
    <w:rsid w:val="0097269B"/>
    <w:rsid w:val="00974D40"/>
    <w:rsid w:val="009755E1"/>
    <w:rsid w:val="00977ABD"/>
    <w:rsid w:val="0098131B"/>
    <w:rsid w:val="00983542"/>
    <w:rsid w:val="009900F9"/>
    <w:rsid w:val="00990BBC"/>
    <w:rsid w:val="00990BF6"/>
    <w:rsid w:val="009914F7"/>
    <w:rsid w:val="00993B11"/>
    <w:rsid w:val="00996C82"/>
    <w:rsid w:val="00996DDD"/>
    <w:rsid w:val="009A0FA0"/>
    <w:rsid w:val="009B0A97"/>
    <w:rsid w:val="009B1767"/>
    <w:rsid w:val="009C2304"/>
    <w:rsid w:val="009C501B"/>
    <w:rsid w:val="009C52EE"/>
    <w:rsid w:val="009D057F"/>
    <w:rsid w:val="009D60AD"/>
    <w:rsid w:val="009E0888"/>
    <w:rsid w:val="009E382D"/>
    <w:rsid w:val="009E5912"/>
    <w:rsid w:val="009E706D"/>
    <w:rsid w:val="009F21B0"/>
    <w:rsid w:val="009F5C6B"/>
    <w:rsid w:val="00A04DF4"/>
    <w:rsid w:val="00A05A86"/>
    <w:rsid w:val="00A11684"/>
    <w:rsid w:val="00A119C8"/>
    <w:rsid w:val="00A13922"/>
    <w:rsid w:val="00A1484B"/>
    <w:rsid w:val="00A304D7"/>
    <w:rsid w:val="00A3053B"/>
    <w:rsid w:val="00A33713"/>
    <w:rsid w:val="00A33842"/>
    <w:rsid w:val="00A35E90"/>
    <w:rsid w:val="00A36723"/>
    <w:rsid w:val="00A36C2D"/>
    <w:rsid w:val="00A41A90"/>
    <w:rsid w:val="00A41D5A"/>
    <w:rsid w:val="00A47267"/>
    <w:rsid w:val="00A514FD"/>
    <w:rsid w:val="00A517CA"/>
    <w:rsid w:val="00A541F8"/>
    <w:rsid w:val="00A60E1A"/>
    <w:rsid w:val="00A617FD"/>
    <w:rsid w:val="00A66E58"/>
    <w:rsid w:val="00A6740B"/>
    <w:rsid w:val="00A72A7D"/>
    <w:rsid w:val="00A741D5"/>
    <w:rsid w:val="00A77519"/>
    <w:rsid w:val="00A82DCE"/>
    <w:rsid w:val="00A83AE9"/>
    <w:rsid w:val="00A86146"/>
    <w:rsid w:val="00A865B9"/>
    <w:rsid w:val="00A90899"/>
    <w:rsid w:val="00A92827"/>
    <w:rsid w:val="00A97D30"/>
    <w:rsid w:val="00A97E5C"/>
    <w:rsid w:val="00A97FEF"/>
    <w:rsid w:val="00AA0B0F"/>
    <w:rsid w:val="00AA21F1"/>
    <w:rsid w:val="00AB1EA6"/>
    <w:rsid w:val="00AC3293"/>
    <w:rsid w:val="00AD2564"/>
    <w:rsid w:val="00AE089E"/>
    <w:rsid w:val="00AE13F0"/>
    <w:rsid w:val="00AE752C"/>
    <w:rsid w:val="00AF056B"/>
    <w:rsid w:val="00AF47A4"/>
    <w:rsid w:val="00AF7787"/>
    <w:rsid w:val="00B11CB2"/>
    <w:rsid w:val="00B156EE"/>
    <w:rsid w:val="00B21F36"/>
    <w:rsid w:val="00B2236E"/>
    <w:rsid w:val="00B23847"/>
    <w:rsid w:val="00B24846"/>
    <w:rsid w:val="00B30D16"/>
    <w:rsid w:val="00B3219C"/>
    <w:rsid w:val="00B34C97"/>
    <w:rsid w:val="00B35A7D"/>
    <w:rsid w:val="00B369B5"/>
    <w:rsid w:val="00B411BB"/>
    <w:rsid w:val="00B413D1"/>
    <w:rsid w:val="00B41A54"/>
    <w:rsid w:val="00B46D31"/>
    <w:rsid w:val="00B46EB4"/>
    <w:rsid w:val="00B50808"/>
    <w:rsid w:val="00B51174"/>
    <w:rsid w:val="00B53EA8"/>
    <w:rsid w:val="00B54474"/>
    <w:rsid w:val="00B557A0"/>
    <w:rsid w:val="00B55935"/>
    <w:rsid w:val="00B63343"/>
    <w:rsid w:val="00B668D8"/>
    <w:rsid w:val="00B75726"/>
    <w:rsid w:val="00B769B2"/>
    <w:rsid w:val="00B77168"/>
    <w:rsid w:val="00B808E7"/>
    <w:rsid w:val="00B80DEA"/>
    <w:rsid w:val="00B94C03"/>
    <w:rsid w:val="00B96F04"/>
    <w:rsid w:val="00BA02AE"/>
    <w:rsid w:val="00BA0970"/>
    <w:rsid w:val="00BA6D91"/>
    <w:rsid w:val="00BB2D26"/>
    <w:rsid w:val="00BB7B87"/>
    <w:rsid w:val="00BB7D22"/>
    <w:rsid w:val="00BC3168"/>
    <w:rsid w:val="00BC3BC4"/>
    <w:rsid w:val="00BC5674"/>
    <w:rsid w:val="00BD2349"/>
    <w:rsid w:val="00BD3118"/>
    <w:rsid w:val="00BD429D"/>
    <w:rsid w:val="00BD5741"/>
    <w:rsid w:val="00BF1D42"/>
    <w:rsid w:val="00BF3A3F"/>
    <w:rsid w:val="00BF4F3F"/>
    <w:rsid w:val="00C0141B"/>
    <w:rsid w:val="00C0313C"/>
    <w:rsid w:val="00C04C65"/>
    <w:rsid w:val="00C1153A"/>
    <w:rsid w:val="00C12A72"/>
    <w:rsid w:val="00C154D6"/>
    <w:rsid w:val="00C17F3F"/>
    <w:rsid w:val="00C23199"/>
    <w:rsid w:val="00C23812"/>
    <w:rsid w:val="00C23BA1"/>
    <w:rsid w:val="00C27D66"/>
    <w:rsid w:val="00C308CA"/>
    <w:rsid w:val="00C33380"/>
    <w:rsid w:val="00C334F1"/>
    <w:rsid w:val="00C340E1"/>
    <w:rsid w:val="00C35453"/>
    <w:rsid w:val="00C36102"/>
    <w:rsid w:val="00C41324"/>
    <w:rsid w:val="00C44422"/>
    <w:rsid w:val="00C4676E"/>
    <w:rsid w:val="00C523BE"/>
    <w:rsid w:val="00C54DD4"/>
    <w:rsid w:val="00C61F79"/>
    <w:rsid w:val="00C63303"/>
    <w:rsid w:val="00C633A7"/>
    <w:rsid w:val="00C64732"/>
    <w:rsid w:val="00C66696"/>
    <w:rsid w:val="00C66E13"/>
    <w:rsid w:val="00C70018"/>
    <w:rsid w:val="00C739F5"/>
    <w:rsid w:val="00C74888"/>
    <w:rsid w:val="00C81310"/>
    <w:rsid w:val="00C85D8B"/>
    <w:rsid w:val="00C86B3E"/>
    <w:rsid w:val="00C878B3"/>
    <w:rsid w:val="00C935B5"/>
    <w:rsid w:val="00C938FE"/>
    <w:rsid w:val="00C93D2E"/>
    <w:rsid w:val="00CA170E"/>
    <w:rsid w:val="00CA79F3"/>
    <w:rsid w:val="00CB05B2"/>
    <w:rsid w:val="00CB0EF1"/>
    <w:rsid w:val="00CB14BA"/>
    <w:rsid w:val="00CB2C34"/>
    <w:rsid w:val="00CB3B17"/>
    <w:rsid w:val="00CB5DF9"/>
    <w:rsid w:val="00CC0336"/>
    <w:rsid w:val="00CC5237"/>
    <w:rsid w:val="00CC667D"/>
    <w:rsid w:val="00CC6B10"/>
    <w:rsid w:val="00CD0483"/>
    <w:rsid w:val="00CD0718"/>
    <w:rsid w:val="00CD27B6"/>
    <w:rsid w:val="00CF05FA"/>
    <w:rsid w:val="00CF244D"/>
    <w:rsid w:val="00CF421E"/>
    <w:rsid w:val="00D0190C"/>
    <w:rsid w:val="00D01F2E"/>
    <w:rsid w:val="00D035CD"/>
    <w:rsid w:val="00D04A18"/>
    <w:rsid w:val="00D10713"/>
    <w:rsid w:val="00D10AAC"/>
    <w:rsid w:val="00D12407"/>
    <w:rsid w:val="00D128F0"/>
    <w:rsid w:val="00D12B8E"/>
    <w:rsid w:val="00D1565E"/>
    <w:rsid w:val="00D16E18"/>
    <w:rsid w:val="00D17058"/>
    <w:rsid w:val="00D17B79"/>
    <w:rsid w:val="00D20AFB"/>
    <w:rsid w:val="00D33915"/>
    <w:rsid w:val="00D365CA"/>
    <w:rsid w:val="00D45348"/>
    <w:rsid w:val="00D5299D"/>
    <w:rsid w:val="00D576BF"/>
    <w:rsid w:val="00D57AAF"/>
    <w:rsid w:val="00D704D0"/>
    <w:rsid w:val="00D70DBF"/>
    <w:rsid w:val="00D71C40"/>
    <w:rsid w:val="00D73601"/>
    <w:rsid w:val="00D75604"/>
    <w:rsid w:val="00D76A42"/>
    <w:rsid w:val="00D82A0A"/>
    <w:rsid w:val="00D877EE"/>
    <w:rsid w:val="00D90A39"/>
    <w:rsid w:val="00D90A71"/>
    <w:rsid w:val="00D912F9"/>
    <w:rsid w:val="00D928AD"/>
    <w:rsid w:val="00D928EA"/>
    <w:rsid w:val="00D95087"/>
    <w:rsid w:val="00D95A45"/>
    <w:rsid w:val="00DA094F"/>
    <w:rsid w:val="00DA6AB2"/>
    <w:rsid w:val="00DA7197"/>
    <w:rsid w:val="00DA7A52"/>
    <w:rsid w:val="00DB2585"/>
    <w:rsid w:val="00DB3F7F"/>
    <w:rsid w:val="00DB66B1"/>
    <w:rsid w:val="00DB7C1B"/>
    <w:rsid w:val="00DC0057"/>
    <w:rsid w:val="00DC1068"/>
    <w:rsid w:val="00DC1D9E"/>
    <w:rsid w:val="00DC4C61"/>
    <w:rsid w:val="00DD7B33"/>
    <w:rsid w:val="00DE01E8"/>
    <w:rsid w:val="00DE1B15"/>
    <w:rsid w:val="00DE3494"/>
    <w:rsid w:val="00DE460C"/>
    <w:rsid w:val="00DE5BAF"/>
    <w:rsid w:val="00DE782E"/>
    <w:rsid w:val="00DF5EB4"/>
    <w:rsid w:val="00DF63B6"/>
    <w:rsid w:val="00E02A35"/>
    <w:rsid w:val="00E13CB2"/>
    <w:rsid w:val="00E14280"/>
    <w:rsid w:val="00E16522"/>
    <w:rsid w:val="00E16D82"/>
    <w:rsid w:val="00E21A60"/>
    <w:rsid w:val="00E25E5A"/>
    <w:rsid w:val="00E26114"/>
    <w:rsid w:val="00E30843"/>
    <w:rsid w:val="00E30E29"/>
    <w:rsid w:val="00E31647"/>
    <w:rsid w:val="00E401E5"/>
    <w:rsid w:val="00E41CFE"/>
    <w:rsid w:val="00E42783"/>
    <w:rsid w:val="00E4743E"/>
    <w:rsid w:val="00E50966"/>
    <w:rsid w:val="00E514B7"/>
    <w:rsid w:val="00E51DAF"/>
    <w:rsid w:val="00E55BED"/>
    <w:rsid w:val="00E56679"/>
    <w:rsid w:val="00E60846"/>
    <w:rsid w:val="00E6491F"/>
    <w:rsid w:val="00E664EC"/>
    <w:rsid w:val="00E66791"/>
    <w:rsid w:val="00E70081"/>
    <w:rsid w:val="00E7200E"/>
    <w:rsid w:val="00E7219B"/>
    <w:rsid w:val="00E72748"/>
    <w:rsid w:val="00E72B16"/>
    <w:rsid w:val="00E73908"/>
    <w:rsid w:val="00E74B93"/>
    <w:rsid w:val="00E768A7"/>
    <w:rsid w:val="00E771F2"/>
    <w:rsid w:val="00E92DB1"/>
    <w:rsid w:val="00E968FD"/>
    <w:rsid w:val="00EA7F07"/>
    <w:rsid w:val="00EB1DAD"/>
    <w:rsid w:val="00EB78BB"/>
    <w:rsid w:val="00EC164F"/>
    <w:rsid w:val="00EC7D4E"/>
    <w:rsid w:val="00EC7FD4"/>
    <w:rsid w:val="00ED06B3"/>
    <w:rsid w:val="00ED2641"/>
    <w:rsid w:val="00ED3BAA"/>
    <w:rsid w:val="00ED7FE1"/>
    <w:rsid w:val="00EE0655"/>
    <w:rsid w:val="00EE19C4"/>
    <w:rsid w:val="00EE1F51"/>
    <w:rsid w:val="00EE2058"/>
    <w:rsid w:val="00EE3400"/>
    <w:rsid w:val="00EE6339"/>
    <w:rsid w:val="00EF0125"/>
    <w:rsid w:val="00EF3355"/>
    <w:rsid w:val="00EF5D2C"/>
    <w:rsid w:val="00EF5DBA"/>
    <w:rsid w:val="00EF6FA6"/>
    <w:rsid w:val="00F02DED"/>
    <w:rsid w:val="00F06E27"/>
    <w:rsid w:val="00F11503"/>
    <w:rsid w:val="00F144D6"/>
    <w:rsid w:val="00F21E6C"/>
    <w:rsid w:val="00F21EB6"/>
    <w:rsid w:val="00F24545"/>
    <w:rsid w:val="00F24C6F"/>
    <w:rsid w:val="00F25D79"/>
    <w:rsid w:val="00F25F79"/>
    <w:rsid w:val="00F26D9C"/>
    <w:rsid w:val="00F315B6"/>
    <w:rsid w:val="00F34375"/>
    <w:rsid w:val="00F36B9B"/>
    <w:rsid w:val="00F40B1A"/>
    <w:rsid w:val="00F41FA6"/>
    <w:rsid w:val="00F44204"/>
    <w:rsid w:val="00F44562"/>
    <w:rsid w:val="00F459CE"/>
    <w:rsid w:val="00F460C2"/>
    <w:rsid w:val="00F461F6"/>
    <w:rsid w:val="00F500A9"/>
    <w:rsid w:val="00F50E83"/>
    <w:rsid w:val="00F51D1F"/>
    <w:rsid w:val="00F54375"/>
    <w:rsid w:val="00F5563C"/>
    <w:rsid w:val="00F56DC9"/>
    <w:rsid w:val="00F60725"/>
    <w:rsid w:val="00F61560"/>
    <w:rsid w:val="00F635AB"/>
    <w:rsid w:val="00F65E50"/>
    <w:rsid w:val="00F715DA"/>
    <w:rsid w:val="00F74833"/>
    <w:rsid w:val="00F75BAF"/>
    <w:rsid w:val="00F774B0"/>
    <w:rsid w:val="00F855E8"/>
    <w:rsid w:val="00F9132A"/>
    <w:rsid w:val="00FA20EA"/>
    <w:rsid w:val="00FA3B62"/>
    <w:rsid w:val="00FA6850"/>
    <w:rsid w:val="00FB24EE"/>
    <w:rsid w:val="00FB4F79"/>
    <w:rsid w:val="00FC14CB"/>
    <w:rsid w:val="00FC4338"/>
    <w:rsid w:val="00FC6D7F"/>
    <w:rsid w:val="00FD0827"/>
    <w:rsid w:val="00FD1A12"/>
    <w:rsid w:val="00FD29A1"/>
    <w:rsid w:val="00FD364C"/>
    <w:rsid w:val="00FD7863"/>
    <w:rsid w:val="00FE0183"/>
    <w:rsid w:val="00FE0919"/>
    <w:rsid w:val="00FE1DE9"/>
    <w:rsid w:val="00FE58FA"/>
    <w:rsid w:val="00FE7167"/>
    <w:rsid w:val="00FF0600"/>
    <w:rsid w:val="00FF3EC4"/>
    <w:rsid w:val="00FF7D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DF8836"/>
  <w15:docId w15:val="{E021215A-906A-4DA6-8D1B-D1EA31928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64704"/>
    <w:pPr>
      <w:spacing w:before="79" w:line="480" w:lineRule="auto"/>
      <w:ind w:right="117"/>
    </w:pPr>
    <w:rPr>
      <w:rFonts w:ascii="Times New Roman" w:eastAsiaTheme="minorEastAsia" w:hAnsi="Times New Roman" w:cs="Times New Roman"/>
      <w:sz w:val="24"/>
      <w:szCs w:val="24"/>
      <w:lang w:bidi="en-US"/>
    </w:rPr>
  </w:style>
  <w:style w:type="paragraph" w:styleId="Heading1">
    <w:name w:val="heading 1"/>
    <w:basedOn w:val="Normal"/>
    <w:uiPriority w:val="1"/>
    <w:qFormat/>
    <w:rsid w:val="007E66E3"/>
    <w:pPr>
      <w:numPr>
        <w:numId w:val="1"/>
      </w:numPr>
      <w:tabs>
        <w:tab w:val="left" w:pos="461"/>
      </w:tabs>
      <w:spacing w:before="240" w:after="240"/>
      <w:outlineLvl w:val="0"/>
    </w:pPr>
    <w:rPr>
      <w:b/>
      <w:bCs/>
    </w:rPr>
  </w:style>
  <w:style w:type="paragraph" w:styleId="Heading2">
    <w:name w:val="heading 2"/>
    <w:basedOn w:val="Heading1"/>
    <w:next w:val="Normal"/>
    <w:link w:val="Heading2Char"/>
    <w:uiPriority w:val="9"/>
    <w:unhideWhenUsed/>
    <w:qFormat/>
    <w:rsid w:val="007E66E3"/>
    <w:pPr>
      <w:numPr>
        <w:ilvl w:val="1"/>
      </w:numPr>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81"/>
      <w:ind w:left="539" w:hanging="439"/>
    </w:pPr>
  </w:style>
  <w:style w:type="paragraph" w:styleId="BodyText">
    <w:name w:val="Body Text"/>
    <w:basedOn w:val="Normal"/>
    <w:link w:val="BodyTextChar"/>
    <w:uiPriority w:val="1"/>
    <w:qFormat/>
    <w:rsid w:val="00504A00"/>
  </w:style>
  <w:style w:type="paragraph" w:styleId="ListParagraph">
    <w:name w:val="List Paragraph"/>
    <w:basedOn w:val="Normal"/>
    <w:uiPriority w:val="1"/>
    <w:qFormat/>
    <w:pPr>
      <w:ind w:left="460" w:hanging="439"/>
    </w:pPr>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355E7D"/>
    <w:rPr>
      <w:color w:val="0000FF" w:themeColor="hyperlink"/>
      <w:u w:val="single"/>
    </w:rPr>
  </w:style>
  <w:style w:type="paragraph" w:styleId="BalloonText">
    <w:name w:val="Balloon Text"/>
    <w:basedOn w:val="Normal"/>
    <w:link w:val="BalloonTextChar"/>
    <w:uiPriority w:val="99"/>
    <w:semiHidden/>
    <w:unhideWhenUsed/>
    <w:rsid w:val="00E401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E5"/>
    <w:rPr>
      <w:rFonts w:ascii="Segoe UI" w:eastAsia="Times New Roman" w:hAnsi="Segoe UI" w:cs="Segoe UI"/>
      <w:sz w:val="18"/>
      <w:szCs w:val="18"/>
      <w:lang w:bidi="en-US"/>
    </w:rPr>
  </w:style>
  <w:style w:type="paragraph" w:styleId="Caption">
    <w:name w:val="caption"/>
    <w:basedOn w:val="Normal"/>
    <w:next w:val="Normal"/>
    <w:uiPriority w:val="35"/>
    <w:unhideWhenUsed/>
    <w:qFormat/>
    <w:rsid w:val="00D10AAC"/>
    <w:pPr>
      <w:spacing w:before="60" w:line="360" w:lineRule="auto"/>
      <w:ind w:right="115"/>
      <w:jc w:val="center"/>
    </w:pPr>
  </w:style>
  <w:style w:type="character" w:customStyle="1" w:styleId="Heading2Char">
    <w:name w:val="Heading 2 Char"/>
    <w:basedOn w:val="DefaultParagraphFont"/>
    <w:link w:val="Heading2"/>
    <w:uiPriority w:val="9"/>
    <w:rsid w:val="007E66E3"/>
    <w:rPr>
      <w:rFonts w:ascii="Times New Roman" w:eastAsiaTheme="minorEastAsia" w:hAnsi="Times New Roman" w:cs="Times New Roman"/>
      <w:b/>
      <w:bCs/>
      <w:sz w:val="24"/>
      <w:szCs w:val="24"/>
      <w:lang w:bidi="en-US"/>
    </w:rPr>
  </w:style>
  <w:style w:type="paragraph" w:styleId="Bibliography">
    <w:name w:val="Bibliography"/>
    <w:basedOn w:val="Normal"/>
    <w:next w:val="Normal"/>
    <w:uiPriority w:val="37"/>
    <w:unhideWhenUsed/>
    <w:rsid w:val="00B369B5"/>
    <w:pPr>
      <w:ind w:left="720" w:hanging="720"/>
    </w:pPr>
  </w:style>
  <w:style w:type="paragraph" w:styleId="TOCHeading">
    <w:name w:val="TOC Heading"/>
    <w:basedOn w:val="BodyText"/>
    <w:next w:val="Normal"/>
    <w:uiPriority w:val="39"/>
    <w:unhideWhenUsed/>
    <w:qFormat/>
    <w:rsid w:val="00B3219C"/>
    <w:rPr>
      <w:b/>
      <w:bCs/>
      <w:sz w:val="22"/>
      <w:szCs w:val="22"/>
    </w:rPr>
  </w:style>
  <w:style w:type="paragraph" w:styleId="TOC2">
    <w:name w:val="toc 2"/>
    <w:basedOn w:val="Normal"/>
    <w:next w:val="Normal"/>
    <w:autoRedefine/>
    <w:uiPriority w:val="39"/>
    <w:unhideWhenUsed/>
    <w:rsid w:val="008F64C1"/>
    <w:pPr>
      <w:spacing w:after="100"/>
      <w:ind w:left="220"/>
    </w:pPr>
  </w:style>
  <w:style w:type="table" w:styleId="TableGrid">
    <w:name w:val="Table Grid"/>
    <w:basedOn w:val="TableNormal"/>
    <w:uiPriority w:val="39"/>
    <w:rsid w:val="008735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c">
    <w:name w:val="pl-c"/>
    <w:basedOn w:val="DefaultParagraphFont"/>
    <w:rsid w:val="00262E6E"/>
  </w:style>
  <w:style w:type="paragraph" w:customStyle="1" w:styleId="Code">
    <w:name w:val="Code"/>
    <w:basedOn w:val="Normal"/>
    <w:link w:val="CodeChar"/>
    <w:uiPriority w:val="1"/>
    <w:qFormat/>
    <w:rsid w:val="0043170C"/>
    <w:pPr>
      <w:pBdr>
        <w:top w:val="single" w:sz="4" w:space="1" w:color="auto"/>
        <w:left w:val="single" w:sz="4" w:space="4" w:color="auto"/>
        <w:bottom w:val="single" w:sz="4" w:space="1" w:color="auto"/>
        <w:right w:val="single" w:sz="4" w:space="4" w:color="auto"/>
      </w:pBdr>
      <w:shd w:val="clear" w:color="auto" w:fill="D9D9D9" w:themeFill="background1" w:themeFillShade="D9"/>
      <w:spacing w:before="0" w:line="276" w:lineRule="auto"/>
      <w:ind w:left="101" w:right="115"/>
    </w:pPr>
    <w:rPr>
      <w:rFonts w:ascii="Consolas" w:hAnsi="Consolas"/>
      <w:sz w:val="20"/>
      <w:szCs w:val="20"/>
    </w:rPr>
  </w:style>
  <w:style w:type="character" w:customStyle="1" w:styleId="pl-smi">
    <w:name w:val="pl-smi"/>
    <w:basedOn w:val="DefaultParagraphFont"/>
    <w:rsid w:val="00C154D6"/>
  </w:style>
  <w:style w:type="character" w:customStyle="1" w:styleId="CodeChar">
    <w:name w:val="Code Char"/>
    <w:basedOn w:val="DefaultParagraphFont"/>
    <w:link w:val="Code"/>
    <w:uiPriority w:val="1"/>
    <w:rsid w:val="0043170C"/>
    <w:rPr>
      <w:rFonts w:ascii="Consolas" w:eastAsiaTheme="minorEastAsia" w:hAnsi="Consolas" w:cs="Times New Roman"/>
      <w:sz w:val="20"/>
      <w:szCs w:val="20"/>
      <w:shd w:val="clear" w:color="auto" w:fill="D9D9D9" w:themeFill="background1" w:themeFillShade="D9"/>
      <w:lang w:bidi="en-US"/>
    </w:rPr>
  </w:style>
  <w:style w:type="character" w:customStyle="1" w:styleId="pl-k">
    <w:name w:val="pl-k"/>
    <w:basedOn w:val="DefaultParagraphFont"/>
    <w:rsid w:val="00C154D6"/>
  </w:style>
  <w:style w:type="character" w:customStyle="1" w:styleId="pl-v">
    <w:name w:val="pl-v"/>
    <w:basedOn w:val="DefaultParagraphFont"/>
    <w:rsid w:val="00C154D6"/>
  </w:style>
  <w:style w:type="character" w:customStyle="1" w:styleId="pl-s">
    <w:name w:val="pl-s"/>
    <w:basedOn w:val="DefaultParagraphFont"/>
    <w:rsid w:val="00C154D6"/>
  </w:style>
  <w:style w:type="character" w:customStyle="1" w:styleId="pl-pds">
    <w:name w:val="pl-pds"/>
    <w:basedOn w:val="DefaultParagraphFont"/>
    <w:rsid w:val="00C154D6"/>
  </w:style>
  <w:style w:type="character" w:customStyle="1" w:styleId="pl-c1">
    <w:name w:val="pl-c1"/>
    <w:basedOn w:val="DefaultParagraphFont"/>
    <w:rsid w:val="00C154D6"/>
  </w:style>
  <w:style w:type="paragraph" w:styleId="Header">
    <w:name w:val="header"/>
    <w:basedOn w:val="Normal"/>
    <w:link w:val="HeaderChar"/>
    <w:uiPriority w:val="99"/>
    <w:unhideWhenUsed/>
    <w:rsid w:val="00561694"/>
    <w:pPr>
      <w:tabs>
        <w:tab w:val="center" w:pos="4680"/>
        <w:tab w:val="right" w:pos="9360"/>
      </w:tabs>
      <w:spacing w:before="0" w:line="240" w:lineRule="auto"/>
    </w:pPr>
  </w:style>
  <w:style w:type="character" w:customStyle="1" w:styleId="HeaderChar">
    <w:name w:val="Header Char"/>
    <w:basedOn w:val="DefaultParagraphFont"/>
    <w:link w:val="Header"/>
    <w:uiPriority w:val="99"/>
    <w:rsid w:val="00561694"/>
    <w:rPr>
      <w:rFonts w:ascii="Times New Roman" w:eastAsiaTheme="minorEastAsia" w:hAnsi="Times New Roman" w:cs="Times New Roman"/>
      <w:sz w:val="24"/>
      <w:szCs w:val="24"/>
      <w:lang w:bidi="en-US"/>
    </w:rPr>
  </w:style>
  <w:style w:type="paragraph" w:styleId="Footer">
    <w:name w:val="footer"/>
    <w:basedOn w:val="Normal"/>
    <w:link w:val="FooterChar"/>
    <w:uiPriority w:val="99"/>
    <w:unhideWhenUsed/>
    <w:rsid w:val="005616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561694"/>
    <w:rPr>
      <w:rFonts w:ascii="Times New Roman" w:eastAsiaTheme="minorEastAsia" w:hAnsi="Times New Roman" w:cs="Times New Roman"/>
      <w:sz w:val="24"/>
      <w:szCs w:val="24"/>
      <w:lang w:bidi="en-US"/>
    </w:rPr>
  </w:style>
  <w:style w:type="character" w:styleId="CommentReference">
    <w:name w:val="annotation reference"/>
    <w:basedOn w:val="DefaultParagraphFont"/>
    <w:uiPriority w:val="99"/>
    <w:semiHidden/>
    <w:unhideWhenUsed/>
    <w:rsid w:val="00432FCF"/>
    <w:rPr>
      <w:sz w:val="16"/>
      <w:szCs w:val="16"/>
    </w:rPr>
  </w:style>
  <w:style w:type="paragraph" w:styleId="CommentText">
    <w:name w:val="annotation text"/>
    <w:basedOn w:val="Normal"/>
    <w:link w:val="CommentTextChar"/>
    <w:uiPriority w:val="99"/>
    <w:unhideWhenUsed/>
    <w:rsid w:val="00432FCF"/>
    <w:pPr>
      <w:spacing w:line="240" w:lineRule="auto"/>
    </w:pPr>
    <w:rPr>
      <w:sz w:val="20"/>
      <w:szCs w:val="20"/>
    </w:rPr>
  </w:style>
  <w:style w:type="character" w:customStyle="1" w:styleId="CommentTextChar">
    <w:name w:val="Comment Text Char"/>
    <w:basedOn w:val="DefaultParagraphFont"/>
    <w:link w:val="CommentText"/>
    <w:uiPriority w:val="99"/>
    <w:rsid w:val="00432FCF"/>
    <w:rPr>
      <w:rFonts w:ascii="Times New Roman" w:eastAsiaTheme="minorEastAsia" w:hAnsi="Times New Roman"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432FCF"/>
    <w:rPr>
      <w:b/>
      <w:bCs/>
    </w:rPr>
  </w:style>
  <w:style w:type="character" w:customStyle="1" w:styleId="CommentSubjectChar">
    <w:name w:val="Comment Subject Char"/>
    <w:basedOn w:val="CommentTextChar"/>
    <w:link w:val="CommentSubject"/>
    <w:uiPriority w:val="99"/>
    <w:semiHidden/>
    <w:rsid w:val="00432FCF"/>
    <w:rPr>
      <w:rFonts w:ascii="Times New Roman" w:eastAsiaTheme="minorEastAsia" w:hAnsi="Times New Roman" w:cs="Times New Roman"/>
      <w:b/>
      <w:bCs/>
      <w:sz w:val="20"/>
      <w:szCs w:val="20"/>
      <w:lang w:bidi="en-US"/>
    </w:rPr>
  </w:style>
  <w:style w:type="character" w:customStyle="1" w:styleId="UnresolvedMention1">
    <w:name w:val="Unresolved Mention1"/>
    <w:basedOn w:val="DefaultParagraphFont"/>
    <w:uiPriority w:val="99"/>
    <w:semiHidden/>
    <w:unhideWhenUsed/>
    <w:rsid w:val="00FD7863"/>
    <w:rPr>
      <w:color w:val="605E5C"/>
      <w:shd w:val="clear" w:color="auto" w:fill="E1DFDD"/>
    </w:rPr>
  </w:style>
  <w:style w:type="character" w:customStyle="1" w:styleId="BodyTextChar">
    <w:name w:val="Body Text Char"/>
    <w:basedOn w:val="DefaultParagraphFont"/>
    <w:link w:val="BodyText"/>
    <w:uiPriority w:val="1"/>
    <w:rsid w:val="000364FE"/>
    <w:rPr>
      <w:rFonts w:ascii="Times New Roman" w:eastAsiaTheme="minorEastAsia" w:hAnsi="Times New Roman" w:cs="Times New Roman"/>
      <w:sz w:val="24"/>
      <w:szCs w:val="24"/>
      <w:lang w:bidi="en-US"/>
    </w:rPr>
  </w:style>
  <w:style w:type="character" w:styleId="FollowedHyperlink">
    <w:name w:val="FollowedHyperlink"/>
    <w:basedOn w:val="DefaultParagraphFont"/>
    <w:uiPriority w:val="99"/>
    <w:semiHidden/>
    <w:unhideWhenUsed/>
    <w:rsid w:val="007361C2"/>
    <w:rPr>
      <w:color w:val="800080" w:themeColor="followedHyperlink"/>
      <w:u w:val="single"/>
    </w:rPr>
  </w:style>
  <w:style w:type="character" w:customStyle="1" w:styleId="apple-converted-space">
    <w:name w:val="apple-converted-space"/>
    <w:basedOn w:val="DefaultParagraphFont"/>
    <w:rsid w:val="00344516"/>
  </w:style>
  <w:style w:type="character" w:styleId="HTMLCode">
    <w:name w:val="HTML Code"/>
    <w:basedOn w:val="DefaultParagraphFont"/>
    <w:uiPriority w:val="99"/>
    <w:semiHidden/>
    <w:unhideWhenUsed/>
    <w:rsid w:val="00895155"/>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43680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spacing w:before="0" w:line="240" w:lineRule="auto"/>
      <w:ind w:right="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43680D"/>
    <w:rPr>
      <w:rFonts w:ascii="Courier New" w:eastAsia="Times New Roman" w:hAnsi="Courier New" w:cs="Courier New"/>
      <w:sz w:val="20"/>
      <w:szCs w:val="20"/>
    </w:rPr>
  </w:style>
  <w:style w:type="character" w:customStyle="1" w:styleId="gnkrckgcgsb">
    <w:name w:val="gnkrckgcgsb"/>
    <w:basedOn w:val="DefaultParagraphFont"/>
    <w:rsid w:val="0043680D"/>
  </w:style>
  <w:style w:type="character" w:customStyle="1" w:styleId="e24kjd">
    <w:name w:val="e24kjd"/>
    <w:basedOn w:val="DefaultParagraphFont"/>
    <w:rsid w:val="00ED06B3"/>
  </w:style>
  <w:style w:type="character" w:customStyle="1" w:styleId="UnresolvedMention2">
    <w:name w:val="Unresolved Mention2"/>
    <w:basedOn w:val="DefaultParagraphFont"/>
    <w:uiPriority w:val="99"/>
    <w:semiHidden/>
    <w:unhideWhenUsed/>
    <w:rsid w:val="00E02A35"/>
    <w:rPr>
      <w:color w:val="605E5C"/>
      <w:shd w:val="clear" w:color="auto" w:fill="E1DFDD"/>
    </w:rPr>
  </w:style>
  <w:style w:type="paragraph" w:customStyle="1" w:styleId="TableContents">
    <w:name w:val="TableContents"/>
    <w:basedOn w:val="Normal"/>
    <w:link w:val="TableContentsChar"/>
    <w:uiPriority w:val="1"/>
    <w:qFormat/>
    <w:rsid w:val="006D3672"/>
    <w:pPr>
      <w:widowControl/>
      <w:autoSpaceDE/>
      <w:autoSpaceDN/>
      <w:spacing w:before="0" w:line="240" w:lineRule="auto"/>
      <w:ind w:right="0"/>
      <w:jc w:val="center"/>
    </w:pPr>
    <w:rPr>
      <w:rFonts w:asciiTheme="majorBidi" w:eastAsia="Times New Roman" w:hAnsiTheme="majorBidi" w:cstheme="majorBidi"/>
      <w:color w:val="000000"/>
      <w:sz w:val="22"/>
      <w:szCs w:val="22"/>
      <w:lang w:bidi="ar-SA"/>
    </w:rPr>
  </w:style>
  <w:style w:type="character" w:customStyle="1" w:styleId="TableContentsChar">
    <w:name w:val="TableContents Char"/>
    <w:basedOn w:val="DefaultParagraphFont"/>
    <w:link w:val="TableContents"/>
    <w:uiPriority w:val="1"/>
    <w:rsid w:val="006D3672"/>
    <w:rPr>
      <w:rFonts w:asciiTheme="majorBidi" w:eastAsia="Times New Roman" w:hAnsiTheme="majorBidi" w:cstheme="majorBidi"/>
      <w:color w:val="000000"/>
    </w:rPr>
  </w:style>
  <w:style w:type="character" w:customStyle="1" w:styleId="fontstyle01">
    <w:name w:val="fontstyle01"/>
    <w:basedOn w:val="DefaultParagraphFont"/>
    <w:rsid w:val="004A4BE6"/>
    <w:rPr>
      <w:rFonts w:ascii="TimesNewRomanPS" w:hAnsi="TimesNewRomanPS" w:hint="default"/>
      <w:b w:val="0"/>
      <w:bCs w:val="0"/>
      <w:i w:val="0"/>
      <w:iCs w:val="0"/>
      <w:color w:val="000000"/>
      <w:sz w:val="22"/>
      <w:szCs w:val="22"/>
    </w:rPr>
  </w:style>
  <w:style w:type="character" w:customStyle="1" w:styleId="fontstyle21">
    <w:name w:val="fontstyle21"/>
    <w:basedOn w:val="DefaultParagraphFont"/>
    <w:rsid w:val="004A4BE6"/>
    <w:rPr>
      <w:rFonts w:ascii="TimesNewRomanPS-Italic" w:hAnsi="TimesNewRomanPS-Italic" w:hint="default"/>
      <w:b w:val="0"/>
      <w:bCs w:val="0"/>
      <w:i/>
      <w:iCs/>
      <w:color w:val="000000"/>
      <w:sz w:val="22"/>
      <w:szCs w:val="22"/>
    </w:rPr>
  </w:style>
  <w:style w:type="character" w:styleId="PlaceholderText">
    <w:name w:val="Placeholder Text"/>
    <w:basedOn w:val="DefaultParagraphFont"/>
    <w:uiPriority w:val="99"/>
    <w:semiHidden/>
    <w:rsid w:val="003754D8"/>
    <w:rPr>
      <w:color w:val="808080"/>
    </w:rPr>
  </w:style>
  <w:style w:type="paragraph" w:styleId="NoSpacing">
    <w:name w:val="No Spacing"/>
    <w:uiPriority w:val="1"/>
    <w:qFormat/>
    <w:rsid w:val="003754D8"/>
    <w:pPr>
      <w:widowControl/>
      <w:autoSpaceDE/>
      <w:autoSpaceDN/>
    </w:pPr>
    <w:rPr>
      <w:rFonts w:ascii="Times New Roman" w:eastAsia="Times New Roman" w:hAnsi="Times New Roman" w:cs="Times New Roman"/>
      <w:sz w:val="24"/>
      <w:szCs w:val="24"/>
    </w:rPr>
  </w:style>
  <w:style w:type="paragraph" w:customStyle="1" w:styleId="Equation">
    <w:name w:val="Equation"/>
    <w:basedOn w:val="Normal"/>
    <w:link w:val="EquationChar"/>
    <w:qFormat/>
    <w:rsid w:val="003754D8"/>
    <w:pPr>
      <w:keepNext/>
      <w:widowControl/>
      <w:autoSpaceDE/>
      <w:autoSpaceDN/>
      <w:spacing w:before="0" w:line="240" w:lineRule="auto"/>
      <w:ind w:right="0"/>
      <w:jc w:val="center"/>
    </w:pPr>
    <w:rPr>
      <w:rFonts w:eastAsia="Times New Roman"/>
      <w:sz w:val="22"/>
      <w:lang w:bidi="ar-SA"/>
    </w:rPr>
  </w:style>
  <w:style w:type="character" w:customStyle="1" w:styleId="EquationChar">
    <w:name w:val="Equation Char"/>
    <w:basedOn w:val="DefaultParagraphFont"/>
    <w:link w:val="Equation"/>
    <w:rsid w:val="003754D8"/>
    <w:rPr>
      <w:rFonts w:ascii="Times New Roman" w:eastAsia="Times New Roman" w:hAnsi="Times New Roman" w:cs="Times New Roman"/>
      <w:szCs w:val="24"/>
    </w:rPr>
  </w:style>
  <w:style w:type="paragraph" w:styleId="NormalWeb">
    <w:name w:val="Normal (Web)"/>
    <w:basedOn w:val="Normal"/>
    <w:uiPriority w:val="99"/>
    <w:unhideWhenUsed/>
    <w:rsid w:val="00F75BAF"/>
    <w:pPr>
      <w:widowControl/>
      <w:autoSpaceDE/>
      <w:autoSpaceDN/>
      <w:spacing w:before="100" w:beforeAutospacing="1" w:after="100" w:afterAutospacing="1"/>
      <w:ind w:right="0"/>
    </w:pPr>
    <w:rPr>
      <w:rFonts w:eastAsia="Times New Roman"/>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28255">
      <w:bodyDiv w:val="1"/>
      <w:marLeft w:val="0"/>
      <w:marRight w:val="0"/>
      <w:marTop w:val="0"/>
      <w:marBottom w:val="0"/>
      <w:divBdr>
        <w:top w:val="none" w:sz="0" w:space="0" w:color="auto"/>
        <w:left w:val="none" w:sz="0" w:space="0" w:color="auto"/>
        <w:bottom w:val="none" w:sz="0" w:space="0" w:color="auto"/>
        <w:right w:val="none" w:sz="0" w:space="0" w:color="auto"/>
      </w:divBdr>
    </w:div>
    <w:div w:id="104887393">
      <w:bodyDiv w:val="1"/>
      <w:marLeft w:val="0"/>
      <w:marRight w:val="0"/>
      <w:marTop w:val="0"/>
      <w:marBottom w:val="0"/>
      <w:divBdr>
        <w:top w:val="none" w:sz="0" w:space="0" w:color="auto"/>
        <w:left w:val="none" w:sz="0" w:space="0" w:color="auto"/>
        <w:bottom w:val="none" w:sz="0" w:space="0" w:color="auto"/>
        <w:right w:val="none" w:sz="0" w:space="0" w:color="auto"/>
      </w:divBdr>
    </w:div>
    <w:div w:id="105122670">
      <w:bodyDiv w:val="1"/>
      <w:marLeft w:val="0"/>
      <w:marRight w:val="0"/>
      <w:marTop w:val="0"/>
      <w:marBottom w:val="0"/>
      <w:divBdr>
        <w:top w:val="none" w:sz="0" w:space="0" w:color="auto"/>
        <w:left w:val="none" w:sz="0" w:space="0" w:color="auto"/>
        <w:bottom w:val="none" w:sz="0" w:space="0" w:color="auto"/>
        <w:right w:val="none" w:sz="0" w:space="0" w:color="auto"/>
      </w:divBdr>
    </w:div>
    <w:div w:id="124741054">
      <w:bodyDiv w:val="1"/>
      <w:marLeft w:val="0"/>
      <w:marRight w:val="0"/>
      <w:marTop w:val="0"/>
      <w:marBottom w:val="0"/>
      <w:divBdr>
        <w:top w:val="none" w:sz="0" w:space="0" w:color="auto"/>
        <w:left w:val="none" w:sz="0" w:space="0" w:color="auto"/>
        <w:bottom w:val="none" w:sz="0" w:space="0" w:color="auto"/>
        <w:right w:val="none" w:sz="0" w:space="0" w:color="auto"/>
      </w:divBdr>
    </w:div>
    <w:div w:id="130902170">
      <w:bodyDiv w:val="1"/>
      <w:marLeft w:val="0"/>
      <w:marRight w:val="0"/>
      <w:marTop w:val="0"/>
      <w:marBottom w:val="0"/>
      <w:divBdr>
        <w:top w:val="none" w:sz="0" w:space="0" w:color="auto"/>
        <w:left w:val="none" w:sz="0" w:space="0" w:color="auto"/>
        <w:bottom w:val="none" w:sz="0" w:space="0" w:color="auto"/>
        <w:right w:val="none" w:sz="0" w:space="0" w:color="auto"/>
      </w:divBdr>
    </w:div>
    <w:div w:id="249386426">
      <w:bodyDiv w:val="1"/>
      <w:marLeft w:val="0"/>
      <w:marRight w:val="0"/>
      <w:marTop w:val="0"/>
      <w:marBottom w:val="0"/>
      <w:divBdr>
        <w:top w:val="none" w:sz="0" w:space="0" w:color="auto"/>
        <w:left w:val="none" w:sz="0" w:space="0" w:color="auto"/>
        <w:bottom w:val="none" w:sz="0" w:space="0" w:color="auto"/>
        <w:right w:val="none" w:sz="0" w:space="0" w:color="auto"/>
      </w:divBdr>
    </w:div>
    <w:div w:id="381370059">
      <w:bodyDiv w:val="1"/>
      <w:marLeft w:val="0"/>
      <w:marRight w:val="0"/>
      <w:marTop w:val="0"/>
      <w:marBottom w:val="0"/>
      <w:divBdr>
        <w:top w:val="none" w:sz="0" w:space="0" w:color="auto"/>
        <w:left w:val="none" w:sz="0" w:space="0" w:color="auto"/>
        <w:bottom w:val="none" w:sz="0" w:space="0" w:color="auto"/>
        <w:right w:val="none" w:sz="0" w:space="0" w:color="auto"/>
      </w:divBdr>
    </w:div>
    <w:div w:id="488711259">
      <w:bodyDiv w:val="1"/>
      <w:marLeft w:val="0"/>
      <w:marRight w:val="0"/>
      <w:marTop w:val="0"/>
      <w:marBottom w:val="0"/>
      <w:divBdr>
        <w:top w:val="none" w:sz="0" w:space="0" w:color="auto"/>
        <w:left w:val="none" w:sz="0" w:space="0" w:color="auto"/>
        <w:bottom w:val="none" w:sz="0" w:space="0" w:color="auto"/>
        <w:right w:val="none" w:sz="0" w:space="0" w:color="auto"/>
      </w:divBdr>
    </w:div>
    <w:div w:id="544685554">
      <w:bodyDiv w:val="1"/>
      <w:marLeft w:val="0"/>
      <w:marRight w:val="0"/>
      <w:marTop w:val="0"/>
      <w:marBottom w:val="0"/>
      <w:divBdr>
        <w:top w:val="none" w:sz="0" w:space="0" w:color="auto"/>
        <w:left w:val="none" w:sz="0" w:space="0" w:color="auto"/>
        <w:bottom w:val="none" w:sz="0" w:space="0" w:color="auto"/>
        <w:right w:val="none" w:sz="0" w:space="0" w:color="auto"/>
      </w:divBdr>
    </w:div>
    <w:div w:id="560598209">
      <w:bodyDiv w:val="1"/>
      <w:marLeft w:val="0"/>
      <w:marRight w:val="0"/>
      <w:marTop w:val="0"/>
      <w:marBottom w:val="0"/>
      <w:divBdr>
        <w:top w:val="none" w:sz="0" w:space="0" w:color="auto"/>
        <w:left w:val="none" w:sz="0" w:space="0" w:color="auto"/>
        <w:bottom w:val="none" w:sz="0" w:space="0" w:color="auto"/>
        <w:right w:val="none" w:sz="0" w:space="0" w:color="auto"/>
      </w:divBdr>
    </w:div>
    <w:div w:id="567308612">
      <w:bodyDiv w:val="1"/>
      <w:marLeft w:val="0"/>
      <w:marRight w:val="0"/>
      <w:marTop w:val="0"/>
      <w:marBottom w:val="0"/>
      <w:divBdr>
        <w:top w:val="none" w:sz="0" w:space="0" w:color="auto"/>
        <w:left w:val="none" w:sz="0" w:space="0" w:color="auto"/>
        <w:bottom w:val="none" w:sz="0" w:space="0" w:color="auto"/>
        <w:right w:val="none" w:sz="0" w:space="0" w:color="auto"/>
      </w:divBdr>
      <w:divsChild>
        <w:div w:id="900553017">
          <w:marLeft w:val="0"/>
          <w:marRight w:val="0"/>
          <w:marTop w:val="0"/>
          <w:marBottom w:val="0"/>
          <w:divBdr>
            <w:top w:val="none" w:sz="0" w:space="0" w:color="auto"/>
            <w:left w:val="none" w:sz="0" w:space="0" w:color="auto"/>
            <w:bottom w:val="none" w:sz="0" w:space="0" w:color="auto"/>
            <w:right w:val="none" w:sz="0" w:space="0" w:color="auto"/>
          </w:divBdr>
        </w:div>
      </w:divsChild>
    </w:div>
    <w:div w:id="589777046">
      <w:bodyDiv w:val="1"/>
      <w:marLeft w:val="0"/>
      <w:marRight w:val="0"/>
      <w:marTop w:val="0"/>
      <w:marBottom w:val="0"/>
      <w:divBdr>
        <w:top w:val="none" w:sz="0" w:space="0" w:color="auto"/>
        <w:left w:val="none" w:sz="0" w:space="0" w:color="auto"/>
        <w:bottom w:val="none" w:sz="0" w:space="0" w:color="auto"/>
        <w:right w:val="none" w:sz="0" w:space="0" w:color="auto"/>
      </w:divBdr>
    </w:div>
    <w:div w:id="672149574">
      <w:bodyDiv w:val="1"/>
      <w:marLeft w:val="0"/>
      <w:marRight w:val="0"/>
      <w:marTop w:val="0"/>
      <w:marBottom w:val="0"/>
      <w:divBdr>
        <w:top w:val="none" w:sz="0" w:space="0" w:color="auto"/>
        <w:left w:val="none" w:sz="0" w:space="0" w:color="auto"/>
        <w:bottom w:val="none" w:sz="0" w:space="0" w:color="auto"/>
        <w:right w:val="none" w:sz="0" w:space="0" w:color="auto"/>
      </w:divBdr>
    </w:div>
    <w:div w:id="808789038">
      <w:bodyDiv w:val="1"/>
      <w:marLeft w:val="0"/>
      <w:marRight w:val="0"/>
      <w:marTop w:val="0"/>
      <w:marBottom w:val="0"/>
      <w:divBdr>
        <w:top w:val="none" w:sz="0" w:space="0" w:color="auto"/>
        <w:left w:val="none" w:sz="0" w:space="0" w:color="auto"/>
        <w:bottom w:val="none" w:sz="0" w:space="0" w:color="auto"/>
        <w:right w:val="none" w:sz="0" w:space="0" w:color="auto"/>
      </w:divBdr>
    </w:div>
    <w:div w:id="811215571">
      <w:bodyDiv w:val="1"/>
      <w:marLeft w:val="0"/>
      <w:marRight w:val="0"/>
      <w:marTop w:val="0"/>
      <w:marBottom w:val="0"/>
      <w:divBdr>
        <w:top w:val="none" w:sz="0" w:space="0" w:color="auto"/>
        <w:left w:val="none" w:sz="0" w:space="0" w:color="auto"/>
        <w:bottom w:val="none" w:sz="0" w:space="0" w:color="auto"/>
        <w:right w:val="none" w:sz="0" w:space="0" w:color="auto"/>
      </w:divBdr>
    </w:div>
    <w:div w:id="866604268">
      <w:bodyDiv w:val="1"/>
      <w:marLeft w:val="0"/>
      <w:marRight w:val="0"/>
      <w:marTop w:val="0"/>
      <w:marBottom w:val="0"/>
      <w:divBdr>
        <w:top w:val="none" w:sz="0" w:space="0" w:color="auto"/>
        <w:left w:val="none" w:sz="0" w:space="0" w:color="auto"/>
        <w:bottom w:val="none" w:sz="0" w:space="0" w:color="auto"/>
        <w:right w:val="none" w:sz="0" w:space="0" w:color="auto"/>
      </w:divBdr>
    </w:div>
    <w:div w:id="906500678">
      <w:bodyDiv w:val="1"/>
      <w:marLeft w:val="0"/>
      <w:marRight w:val="0"/>
      <w:marTop w:val="0"/>
      <w:marBottom w:val="0"/>
      <w:divBdr>
        <w:top w:val="none" w:sz="0" w:space="0" w:color="auto"/>
        <w:left w:val="none" w:sz="0" w:space="0" w:color="auto"/>
        <w:bottom w:val="none" w:sz="0" w:space="0" w:color="auto"/>
        <w:right w:val="none" w:sz="0" w:space="0" w:color="auto"/>
      </w:divBdr>
    </w:div>
    <w:div w:id="908925193">
      <w:bodyDiv w:val="1"/>
      <w:marLeft w:val="0"/>
      <w:marRight w:val="0"/>
      <w:marTop w:val="0"/>
      <w:marBottom w:val="0"/>
      <w:divBdr>
        <w:top w:val="none" w:sz="0" w:space="0" w:color="auto"/>
        <w:left w:val="none" w:sz="0" w:space="0" w:color="auto"/>
        <w:bottom w:val="none" w:sz="0" w:space="0" w:color="auto"/>
        <w:right w:val="none" w:sz="0" w:space="0" w:color="auto"/>
      </w:divBdr>
    </w:div>
    <w:div w:id="955479020">
      <w:bodyDiv w:val="1"/>
      <w:marLeft w:val="0"/>
      <w:marRight w:val="0"/>
      <w:marTop w:val="0"/>
      <w:marBottom w:val="0"/>
      <w:divBdr>
        <w:top w:val="none" w:sz="0" w:space="0" w:color="auto"/>
        <w:left w:val="none" w:sz="0" w:space="0" w:color="auto"/>
        <w:bottom w:val="none" w:sz="0" w:space="0" w:color="auto"/>
        <w:right w:val="none" w:sz="0" w:space="0" w:color="auto"/>
      </w:divBdr>
    </w:div>
    <w:div w:id="1108551472">
      <w:bodyDiv w:val="1"/>
      <w:marLeft w:val="0"/>
      <w:marRight w:val="0"/>
      <w:marTop w:val="0"/>
      <w:marBottom w:val="0"/>
      <w:divBdr>
        <w:top w:val="none" w:sz="0" w:space="0" w:color="auto"/>
        <w:left w:val="none" w:sz="0" w:space="0" w:color="auto"/>
        <w:bottom w:val="none" w:sz="0" w:space="0" w:color="auto"/>
        <w:right w:val="none" w:sz="0" w:space="0" w:color="auto"/>
      </w:divBdr>
    </w:div>
    <w:div w:id="1131707342">
      <w:bodyDiv w:val="1"/>
      <w:marLeft w:val="0"/>
      <w:marRight w:val="0"/>
      <w:marTop w:val="0"/>
      <w:marBottom w:val="0"/>
      <w:divBdr>
        <w:top w:val="none" w:sz="0" w:space="0" w:color="auto"/>
        <w:left w:val="none" w:sz="0" w:space="0" w:color="auto"/>
        <w:bottom w:val="none" w:sz="0" w:space="0" w:color="auto"/>
        <w:right w:val="none" w:sz="0" w:space="0" w:color="auto"/>
      </w:divBdr>
    </w:div>
    <w:div w:id="1141385240">
      <w:bodyDiv w:val="1"/>
      <w:marLeft w:val="0"/>
      <w:marRight w:val="0"/>
      <w:marTop w:val="0"/>
      <w:marBottom w:val="0"/>
      <w:divBdr>
        <w:top w:val="none" w:sz="0" w:space="0" w:color="auto"/>
        <w:left w:val="none" w:sz="0" w:space="0" w:color="auto"/>
        <w:bottom w:val="none" w:sz="0" w:space="0" w:color="auto"/>
        <w:right w:val="none" w:sz="0" w:space="0" w:color="auto"/>
      </w:divBdr>
    </w:div>
    <w:div w:id="1148208712">
      <w:bodyDiv w:val="1"/>
      <w:marLeft w:val="0"/>
      <w:marRight w:val="0"/>
      <w:marTop w:val="0"/>
      <w:marBottom w:val="0"/>
      <w:divBdr>
        <w:top w:val="none" w:sz="0" w:space="0" w:color="auto"/>
        <w:left w:val="none" w:sz="0" w:space="0" w:color="auto"/>
        <w:bottom w:val="none" w:sz="0" w:space="0" w:color="auto"/>
        <w:right w:val="none" w:sz="0" w:space="0" w:color="auto"/>
      </w:divBdr>
    </w:div>
    <w:div w:id="1161505758">
      <w:bodyDiv w:val="1"/>
      <w:marLeft w:val="0"/>
      <w:marRight w:val="0"/>
      <w:marTop w:val="0"/>
      <w:marBottom w:val="0"/>
      <w:divBdr>
        <w:top w:val="none" w:sz="0" w:space="0" w:color="auto"/>
        <w:left w:val="none" w:sz="0" w:space="0" w:color="auto"/>
        <w:bottom w:val="none" w:sz="0" w:space="0" w:color="auto"/>
        <w:right w:val="none" w:sz="0" w:space="0" w:color="auto"/>
      </w:divBdr>
    </w:div>
    <w:div w:id="1326469974">
      <w:bodyDiv w:val="1"/>
      <w:marLeft w:val="0"/>
      <w:marRight w:val="0"/>
      <w:marTop w:val="0"/>
      <w:marBottom w:val="0"/>
      <w:divBdr>
        <w:top w:val="none" w:sz="0" w:space="0" w:color="auto"/>
        <w:left w:val="none" w:sz="0" w:space="0" w:color="auto"/>
        <w:bottom w:val="none" w:sz="0" w:space="0" w:color="auto"/>
        <w:right w:val="none" w:sz="0" w:space="0" w:color="auto"/>
      </w:divBdr>
    </w:div>
    <w:div w:id="1345131045">
      <w:bodyDiv w:val="1"/>
      <w:marLeft w:val="0"/>
      <w:marRight w:val="0"/>
      <w:marTop w:val="0"/>
      <w:marBottom w:val="0"/>
      <w:divBdr>
        <w:top w:val="none" w:sz="0" w:space="0" w:color="auto"/>
        <w:left w:val="none" w:sz="0" w:space="0" w:color="auto"/>
        <w:bottom w:val="none" w:sz="0" w:space="0" w:color="auto"/>
        <w:right w:val="none" w:sz="0" w:space="0" w:color="auto"/>
      </w:divBdr>
    </w:div>
    <w:div w:id="1365639826">
      <w:bodyDiv w:val="1"/>
      <w:marLeft w:val="0"/>
      <w:marRight w:val="0"/>
      <w:marTop w:val="0"/>
      <w:marBottom w:val="0"/>
      <w:divBdr>
        <w:top w:val="none" w:sz="0" w:space="0" w:color="auto"/>
        <w:left w:val="none" w:sz="0" w:space="0" w:color="auto"/>
        <w:bottom w:val="none" w:sz="0" w:space="0" w:color="auto"/>
        <w:right w:val="none" w:sz="0" w:space="0" w:color="auto"/>
      </w:divBdr>
    </w:div>
    <w:div w:id="1482849515">
      <w:bodyDiv w:val="1"/>
      <w:marLeft w:val="0"/>
      <w:marRight w:val="0"/>
      <w:marTop w:val="0"/>
      <w:marBottom w:val="0"/>
      <w:divBdr>
        <w:top w:val="none" w:sz="0" w:space="0" w:color="auto"/>
        <w:left w:val="none" w:sz="0" w:space="0" w:color="auto"/>
        <w:bottom w:val="none" w:sz="0" w:space="0" w:color="auto"/>
        <w:right w:val="none" w:sz="0" w:space="0" w:color="auto"/>
      </w:divBdr>
    </w:div>
    <w:div w:id="1506746196">
      <w:bodyDiv w:val="1"/>
      <w:marLeft w:val="0"/>
      <w:marRight w:val="0"/>
      <w:marTop w:val="0"/>
      <w:marBottom w:val="0"/>
      <w:divBdr>
        <w:top w:val="none" w:sz="0" w:space="0" w:color="auto"/>
        <w:left w:val="none" w:sz="0" w:space="0" w:color="auto"/>
        <w:bottom w:val="none" w:sz="0" w:space="0" w:color="auto"/>
        <w:right w:val="none" w:sz="0" w:space="0" w:color="auto"/>
      </w:divBdr>
    </w:div>
    <w:div w:id="1559364523">
      <w:bodyDiv w:val="1"/>
      <w:marLeft w:val="0"/>
      <w:marRight w:val="0"/>
      <w:marTop w:val="0"/>
      <w:marBottom w:val="0"/>
      <w:divBdr>
        <w:top w:val="none" w:sz="0" w:space="0" w:color="auto"/>
        <w:left w:val="none" w:sz="0" w:space="0" w:color="auto"/>
        <w:bottom w:val="none" w:sz="0" w:space="0" w:color="auto"/>
        <w:right w:val="none" w:sz="0" w:space="0" w:color="auto"/>
      </w:divBdr>
    </w:div>
    <w:div w:id="1817989866">
      <w:bodyDiv w:val="1"/>
      <w:marLeft w:val="0"/>
      <w:marRight w:val="0"/>
      <w:marTop w:val="0"/>
      <w:marBottom w:val="0"/>
      <w:divBdr>
        <w:top w:val="none" w:sz="0" w:space="0" w:color="auto"/>
        <w:left w:val="none" w:sz="0" w:space="0" w:color="auto"/>
        <w:bottom w:val="none" w:sz="0" w:space="0" w:color="auto"/>
        <w:right w:val="none" w:sz="0" w:space="0" w:color="auto"/>
      </w:divBdr>
    </w:div>
    <w:div w:id="1818641434">
      <w:bodyDiv w:val="1"/>
      <w:marLeft w:val="0"/>
      <w:marRight w:val="0"/>
      <w:marTop w:val="0"/>
      <w:marBottom w:val="0"/>
      <w:divBdr>
        <w:top w:val="none" w:sz="0" w:space="0" w:color="auto"/>
        <w:left w:val="none" w:sz="0" w:space="0" w:color="auto"/>
        <w:bottom w:val="none" w:sz="0" w:space="0" w:color="auto"/>
        <w:right w:val="none" w:sz="0" w:space="0" w:color="auto"/>
      </w:divBdr>
    </w:div>
    <w:div w:id="1894348031">
      <w:bodyDiv w:val="1"/>
      <w:marLeft w:val="0"/>
      <w:marRight w:val="0"/>
      <w:marTop w:val="0"/>
      <w:marBottom w:val="0"/>
      <w:divBdr>
        <w:top w:val="none" w:sz="0" w:space="0" w:color="auto"/>
        <w:left w:val="none" w:sz="0" w:space="0" w:color="auto"/>
        <w:bottom w:val="none" w:sz="0" w:space="0" w:color="auto"/>
        <w:right w:val="none" w:sz="0" w:space="0" w:color="auto"/>
      </w:divBdr>
    </w:div>
    <w:div w:id="1928885775">
      <w:bodyDiv w:val="1"/>
      <w:marLeft w:val="0"/>
      <w:marRight w:val="0"/>
      <w:marTop w:val="0"/>
      <w:marBottom w:val="0"/>
      <w:divBdr>
        <w:top w:val="none" w:sz="0" w:space="0" w:color="auto"/>
        <w:left w:val="none" w:sz="0" w:space="0" w:color="auto"/>
        <w:bottom w:val="none" w:sz="0" w:space="0" w:color="auto"/>
        <w:right w:val="none" w:sz="0" w:space="0" w:color="auto"/>
      </w:divBdr>
    </w:div>
    <w:div w:id="1935436339">
      <w:bodyDiv w:val="1"/>
      <w:marLeft w:val="0"/>
      <w:marRight w:val="0"/>
      <w:marTop w:val="0"/>
      <w:marBottom w:val="0"/>
      <w:divBdr>
        <w:top w:val="none" w:sz="0" w:space="0" w:color="auto"/>
        <w:left w:val="none" w:sz="0" w:space="0" w:color="auto"/>
        <w:bottom w:val="none" w:sz="0" w:space="0" w:color="auto"/>
        <w:right w:val="none" w:sz="0" w:space="0" w:color="auto"/>
      </w:divBdr>
    </w:div>
    <w:div w:id="1964068428">
      <w:bodyDiv w:val="1"/>
      <w:marLeft w:val="0"/>
      <w:marRight w:val="0"/>
      <w:marTop w:val="0"/>
      <w:marBottom w:val="0"/>
      <w:divBdr>
        <w:top w:val="none" w:sz="0" w:space="0" w:color="auto"/>
        <w:left w:val="none" w:sz="0" w:space="0" w:color="auto"/>
        <w:bottom w:val="none" w:sz="0" w:space="0" w:color="auto"/>
        <w:right w:val="none" w:sz="0" w:space="0" w:color="auto"/>
      </w:divBdr>
    </w:div>
    <w:div w:id="1965192983">
      <w:bodyDiv w:val="1"/>
      <w:marLeft w:val="0"/>
      <w:marRight w:val="0"/>
      <w:marTop w:val="0"/>
      <w:marBottom w:val="0"/>
      <w:divBdr>
        <w:top w:val="none" w:sz="0" w:space="0" w:color="auto"/>
        <w:left w:val="none" w:sz="0" w:space="0" w:color="auto"/>
        <w:bottom w:val="none" w:sz="0" w:space="0" w:color="auto"/>
        <w:right w:val="none" w:sz="0" w:space="0" w:color="auto"/>
      </w:divBdr>
    </w:div>
    <w:div w:id="1993482443">
      <w:bodyDiv w:val="1"/>
      <w:marLeft w:val="0"/>
      <w:marRight w:val="0"/>
      <w:marTop w:val="0"/>
      <w:marBottom w:val="0"/>
      <w:divBdr>
        <w:top w:val="none" w:sz="0" w:space="0" w:color="auto"/>
        <w:left w:val="none" w:sz="0" w:space="0" w:color="auto"/>
        <w:bottom w:val="none" w:sz="0" w:space="0" w:color="auto"/>
        <w:right w:val="none" w:sz="0" w:space="0" w:color="auto"/>
      </w:divBdr>
    </w:div>
    <w:div w:id="2066441443">
      <w:bodyDiv w:val="1"/>
      <w:marLeft w:val="0"/>
      <w:marRight w:val="0"/>
      <w:marTop w:val="0"/>
      <w:marBottom w:val="0"/>
      <w:divBdr>
        <w:top w:val="none" w:sz="0" w:space="0" w:color="auto"/>
        <w:left w:val="none" w:sz="0" w:space="0" w:color="auto"/>
        <w:bottom w:val="none" w:sz="0" w:space="0" w:color="auto"/>
        <w:right w:val="none" w:sz="0" w:space="0" w:color="auto"/>
      </w:divBdr>
    </w:div>
    <w:div w:id="2086536966">
      <w:bodyDiv w:val="1"/>
      <w:marLeft w:val="0"/>
      <w:marRight w:val="0"/>
      <w:marTop w:val="0"/>
      <w:marBottom w:val="0"/>
      <w:divBdr>
        <w:top w:val="none" w:sz="0" w:space="0" w:color="auto"/>
        <w:left w:val="none" w:sz="0" w:space="0" w:color="auto"/>
        <w:bottom w:val="none" w:sz="0" w:space="0" w:color="auto"/>
        <w:right w:val="none" w:sz="0" w:space="0" w:color="auto"/>
      </w:divBdr>
    </w:div>
    <w:div w:id="21432309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B98C7-863B-467C-A7D0-E9D6FC64B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72</Pages>
  <Words>27345</Words>
  <Characters>155872</Characters>
  <Application>Microsoft Office Word</Application>
  <DocSecurity>0</DocSecurity>
  <Lines>1298</Lines>
  <Paragraphs>365</Paragraphs>
  <ScaleCrop>false</ScaleCrop>
  <HeadingPairs>
    <vt:vector size="2" baseType="variant">
      <vt:variant>
        <vt:lpstr>Title</vt:lpstr>
      </vt:variant>
      <vt:variant>
        <vt:i4>1</vt:i4>
      </vt:variant>
    </vt:vector>
  </HeadingPairs>
  <TitlesOfParts>
    <vt:vector size="1" baseType="lpstr">
      <vt:lpstr/>
    </vt:vector>
  </TitlesOfParts>
  <Company>Bureau of the Census</Company>
  <LinksUpToDate>false</LinksUpToDate>
  <CharactersWithSpaces>18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eed Ghanbartehrani</dc:creator>
  <cp:keywords/>
  <dc:description/>
  <cp:lastModifiedBy>Saeed Tehrani</cp:lastModifiedBy>
  <cp:revision>102</cp:revision>
  <dcterms:created xsi:type="dcterms:W3CDTF">2019-10-29T22:57:00Z</dcterms:created>
  <dcterms:modified xsi:type="dcterms:W3CDTF">2019-11-13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1-09T00:00:00Z</vt:filetime>
  </property>
  <property fmtid="{D5CDD505-2E9C-101B-9397-08002B2CF9AE}" pid="3" name="Creator">
    <vt:lpwstr>Microsoft® Word for Office 365</vt:lpwstr>
  </property>
  <property fmtid="{D5CDD505-2E9C-101B-9397-08002B2CF9AE}" pid="4" name="LastSaved">
    <vt:filetime>2019-01-09T00:00:00Z</vt:filetime>
  </property>
  <property fmtid="{D5CDD505-2E9C-101B-9397-08002B2CF9AE}" pid="5" name="ZOTERO_PREF_1">
    <vt:lpwstr>&lt;data data-version="3" zotero-version="5.0.77"&gt;&lt;session id="mKaqvVX3"/&gt;&lt;style id="http://www.zotero.org/styles/apa" locale="en-US" hasBibliography="1" bibliographyStyleHasBeenSet="1"/&gt;&lt;prefs&gt;&lt;pref name="fieldType" value="Field"/&gt;&lt;/prefs&gt;&lt;/data&gt;</vt:lpwstr>
  </property>
</Properties>
</file>